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551ADB" w14:textId="77777777" w:rsidR="00AA1B1B" w:rsidRPr="008423E2" w:rsidRDefault="000E20AC" w:rsidP="00D04256">
      <w:pPr>
        <w:pStyle w:val="Heading1"/>
        <w:rPr>
          <w:rFonts w:asciiTheme="majorBidi" w:hAnsiTheme="majorBidi"/>
        </w:rPr>
      </w:pPr>
      <w:r w:rsidRPr="008423E2">
        <w:rPr>
          <w:rFonts w:asciiTheme="majorBidi" w:hAnsiTheme="majorBidi"/>
        </w:rPr>
        <w:t>ABSTRACT</w:t>
      </w:r>
    </w:p>
    <w:p w14:paraId="3FDC29F8" w14:textId="580C0512" w:rsidR="00B82336" w:rsidRPr="008423E2" w:rsidRDefault="00B82336" w:rsidP="0049008F">
      <w:pPr>
        <w:spacing w:line="480" w:lineRule="auto"/>
        <w:rPr>
          <w:rFonts w:ascii="Times New Roman" w:eastAsia="Calibri" w:hAnsi="Times New Roman" w:cs="Arial"/>
          <w:sz w:val="24"/>
          <w:szCs w:val="24"/>
        </w:rPr>
      </w:pPr>
      <w:bookmarkStart w:id="0" w:name="_Hlk182131058"/>
      <w:r w:rsidRPr="008423E2">
        <w:rPr>
          <w:rFonts w:ascii="Times New Roman" w:eastAsia="Calibri" w:hAnsi="Times New Roman" w:cs="Arial"/>
          <w:sz w:val="24"/>
          <w:szCs w:val="24"/>
        </w:rPr>
        <w:t xml:space="preserve">In </w:t>
      </w:r>
      <w:r w:rsidR="006B5E98" w:rsidRPr="008423E2">
        <w:rPr>
          <w:rFonts w:ascii="Times New Roman" w:eastAsia="Calibri" w:hAnsi="Times New Roman" w:cs="Arial"/>
          <w:sz w:val="24"/>
          <w:szCs w:val="24"/>
        </w:rPr>
        <w:t>recent</w:t>
      </w:r>
      <w:r w:rsidRPr="008423E2">
        <w:rPr>
          <w:rFonts w:ascii="Times New Roman" w:eastAsia="Calibri" w:hAnsi="Times New Roman" w:cs="Arial"/>
          <w:sz w:val="24"/>
          <w:szCs w:val="24"/>
        </w:rPr>
        <w:t xml:space="preserve"> years, the management field has witnessed a surge in studies examining career success among workers from historically marginalized minority groups. However, to date, insights gained from this research remain fragmented and have not been integrated into the existing career success frameworks. We aim to complement career success scholarship and contribute to its inclusivity by conducting a systematic review that synthesizes the factors and pathways contributing to the career success of four </w:t>
      </w:r>
      <w:r w:rsidR="0049008F" w:rsidRPr="008423E2">
        <w:rPr>
          <w:rFonts w:ascii="Times New Roman" w:eastAsia="Calibri" w:hAnsi="Times New Roman" w:cs="Arial"/>
          <w:sz w:val="24"/>
          <w:szCs w:val="24"/>
        </w:rPr>
        <w:t xml:space="preserve">historically underrepresented </w:t>
      </w:r>
      <w:r w:rsidRPr="008423E2">
        <w:rPr>
          <w:rFonts w:ascii="Times New Roman" w:eastAsia="Calibri" w:hAnsi="Times New Roman" w:cs="Arial"/>
          <w:sz w:val="24"/>
          <w:szCs w:val="24"/>
        </w:rPr>
        <w:t xml:space="preserve">minority groups: women, racial and ethnic minorities, individuals with disabilities, and the LGBTQ+ community. </w:t>
      </w:r>
      <w:r w:rsidRPr="008423E2">
        <w:rPr>
          <w:rFonts w:ascii="Times New Roman" w:eastAsia="SimSun" w:hAnsi="Times New Roman" w:cs="Times New Roman"/>
          <w:color w:val="000000"/>
          <w:kern w:val="0"/>
          <w:sz w:val="24"/>
          <w:szCs w:val="24"/>
          <w:lang w:eastAsia="ja-JP" w:bidi="ar-SA"/>
          <w14:ligatures w14:val="none"/>
        </w:rPr>
        <w:t>Evidencing that career success disparity can be attributed to minority status</w:t>
      </w:r>
      <w:r w:rsidRPr="008423E2">
        <w:rPr>
          <w:rFonts w:ascii="Times New Roman" w:eastAsia="SimSun" w:hAnsi="Times New Roman" w:cs="Times New Roman"/>
          <w:color w:val="000000"/>
          <w:sz w:val="24"/>
          <w:szCs w:val="24"/>
          <w:lang w:eastAsia="ja-JP"/>
        </w:rPr>
        <w:t xml:space="preserve">, we </w:t>
      </w:r>
      <w:r w:rsidRPr="008423E2">
        <w:rPr>
          <w:rFonts w:ascii="Times New Roman" w:eastAsia="Calibri" w:hAnsi="Times New Roman" w:cs="Times New Roman"/>
          <w:sz w:val="24"/>
          <w:szCs w:val="24"/>
        </w:rPr>
        <w:t xml:space="preserve">propose a framework that highlights </w:t>
      </w:r>
      <w:r w:rsidR="005F778D" w:rsidRPr="008423E2">
        <w:rPr>
          <w:rFonts w:ascii="Times New Roman" w:eastAsia="Calibri" w:hAnsi="Times New Roman" w:cs="Times New Roman"/>
          <w:sz w:val="24"/>
          <w:szCs w:val="24"/>
        </w:rPr>
        <w:t xml:space="preserve">the </w:t>
      </w:r>
      <w:r w:rsidRPr="008423E2">
        <w:rPr>
          <w:rFonts w:ascii="Times New Roman" w:eastAsia="Calibri" w:hAnsi="Times New Roman" w:cs="Times New Roman"/>
          <w:sz w:val="24"/>
          <w:szCs w:val="24"/>
        </w:rPr>
        <w:t xml:space="preserve">career advancement and human and psychological resources associated with minority groups’ career success, as well as the </w:t>
      </w:r>
      <w:r w:rsidRPr="008423E2">
        <w:rPr>
          <w:rFonts w:ascii="Times New Roman" w:eastAsia="SimSun" w:hAnsi="Times New Roman" w:cs="Times New Roman"/>
          <w:color w:val="000000"/>
          <w:kern w:val="0"/>
          <w:sz w:val="24"/>
          <w:szCs w:val="24"/>
          <w:lang w:eastAsia="ja-JP" w:bidi="ar-SA"/>
          <w14:ligatures w14:val="none"/>
        </w:rPr>
        <w:t xml:space="preserve">systemic barriers </w:t>
      </w:r>
      <w:r w:rsidR="006B5E98" w:rsidRPr="008423E2">
        <w:rPr>
          <w:rFonts w:ascii="Times New Roman" w:eastAsia="SimSun" w:hAnsi="Times New Roman" w:cs="Times New Roman"/>
          <w:color w:val="000000"/>
          <w:kern w:val="0"/>
          <w:sz w:val="24"/>
          <w:szCs w:val="24"/>
          <w:lang w:eastAsia="ja-JP" w:bidi="ar-SA"/>
          <w14:ligatures w14:val="none"/>
        </w:rPr>
        <w:t>limiting</w:t>
      </w:r>
      <w:r w:rsidRPr="008423E2">
        <w:rPr>
          <w:rFonts w:ascii="Times New Roman" w:eastAsia="SimSun" w:hAnsi="Times New Roman" w:cs="Times New Roman"/>
          <w:color w:val="000000"/>
          <w:kern w:val="0"/>
          <w:sz w:val="24"/>
          <w:szCs w:val="24"/>
          <w:lang w:eastAsia="ja-JP" w:bidi="ar-SA"/>
          <w14:ligatures w14:val="none"/>
        </w:rPr>
        <w:t xml:space="preserve"> access to and use of such resources</w:t>
      </w:r>
      <w:r w:rsidRPr="008423E2">
        <w:rPr>
          <w:rFonts w:ascii="Times New Roman" w:eastAsia="Calibri" w:hAnsi="Times New Roman" w:cs="Times New Roman"/>
          <w:sz w:val="24"/>
          <w:szCs w:val="24"/>
        </w:rPr>
        <w:t xml:space="preserve">. We </w:t>
      </w:r>
      <w:r w:rsidR="009C6E55" w:rsidRPr="008423E2">
        <w:rPr>
          <w:rFonts w:ascii="Times New Roman" w:eastAsia="Calibri" w:hAnsi="Times New Roman" w:cs="Times New Roman"/>
          <w:sz w:val="24"/>
          <w:szCs w:val="24"/>
        </w:rPr>
        <w:t>suggest</w:t>
      </w:r>
      <w:r w:rsidRPr="008423E2">
        <w:rPr>
          <w:rFonts w:ascii="Times New Roman" w:eastAsia="Calibri" w:hAnsi="Times New Roman" w:cs="Times New Roman"/>
          <w:sz w:val="24"/>
          <w:szCs w:val="24"/>
        </w:rPr>
        <w:t xml:space="preserve"> hyper-visibility, invisibility, and managed visibility as distinguish</w:t>
      </w:r>
      <w:r w:rsidR="006B5E98" w:rsidRPr="008423E2">
        <w:rPr>
          <w:rFonts w:ascii="Times New Roman" w:eastAsia="Calibri" w:hAnsi="Times New Roman" w:cs="Times New Roman"/>
          <w:sz w:val="24"/>
          <w:szCs w:val="24"/>
        </w:rPr>
        <w:t>able</w:t>
      </w:r>
      <w:r w:rsidRPr="008423E2">
        <w:rPr>
          <w:rFonts w:ascii="Times New Roman" w:eastAsia="Calibri" w:hAnsi="Times New Roman" w:cs="Times New Roman"/>
          <w:sz w:val="24"/>
          <w:szCs w:val="24"/>
        </w:rPr>
        <w:t xml:space="preserve"> forms of identity-based mechanisms that offer theoretical </w:t>
      </w:r>
      <w:r w:rsidRPr="008423E2">
        <w:rPr>
          <w:rFonts w:ascii="Times New Roman" w:eastAsia="SimSun" w:hAnsi="Times New Roman" w:cs="Times New Roman"/>
          <w:color w:val="000000"/>
          <w:kern w:val="0"/>
          <w:sz w:val="24"/>
          <w:szCs w:val="24"/>
          <w:lang w:eastAsia="ja-JP" w:bidi="ar-SA"/>
          <w14:ligatures w14:val="none"/>
        </w:rPr>
        <w:t xml:space="preserve">explanations for the influence of marginalized identity status on career success. </w:t>
      </w:r>
      <w:r w:rsidRPr="008423E2">
        <w:rPr>
          <w:rFonts w:ascii="Times New Roman" w:eastAsia="Calibri" w:hAnsi="Times New Roman" w:cs="Times New Roman"/>
          <w:sz w:val="24"/>
          <w:szCs w:val="24"/>
        </w:rPr>
        <w:t xml:space="preserve">Our framework </w:t>
      </w:r>
      <w:r w:rsidRPr="008423E2">
        <w:rPr>
          <w:rFonts w:ascii="Times New Roman" w:eastAsia="SimSun" w:hAnsi="Times New Roman" w:cs="Times New Roman"/>
          <w:color w:val="000000"/>
          <w:kern w:val="0"/>
          <w:sz w:val="24"/>
          <w:szCs w:val="24"/>
          <w:lang w:eastAsia="ja-JP" w:bidi="ar-SA"/>
          <w14:ligatures w14:val="none"/>
        </w:rPr>
        <w:t xml:space="preserve">integrates </w:t>
      </w:r>
      <w:r w:rsidR="008A314E" w:rsidRPr="008423E2">
        <w:rPr>
          <w:rFonts w:ascii="Times New Roman" w:eastAsia="SimSun" w:hAnsi="Times New Roman" w:cs="Times New Roman"/>
          <w:color w:val="000000"/>
          <w:kern w:val="0"/>
          <w:sz w:val="24"/>
          <w:szCs w:val="24"/>
          <w:lang w:eastAsia="ja-JP" w:bidi="ar-SA"/>
          <w14:ligatures w14:val="none"/>
        </w:rPr>
        <w:t xml:space="preserve">manifestations of </w:t>
      </w:r>
      <w:r w:rsidR="00BD1C67" w:rsidRPr="008423E2">
        <w:rPr>
          <w:rFonts w:ascii="Times New Roman" w:eastAsia="SimSun" w:hAnsi="Times New Roman" w:cs="Times New Roman"/>
          <w:color w:val="000000"/>
          <w:kern w:val="0"/>
          <w:sz w:val="24"/>
          <w:szCs w:val="24"/>
          <w:lang w:eastAsia="ja-JP" w:bidi="ar-SA"/>
          <w14:ligatures w14:val="none"/>
        </w:rPr>
        <w:t xml:space="preserve">subjective </w:t>
      </w:r>
      <w:r w:rsidR="008A314E" w:rsidRPr="008423E2">
        <w:rPr>
          <w:rFonts w:ascii="Times New Roman" w:eastAsia="SimSun" w:hAnsi="Times New Roman" w:cs="Times New Roman"/>
          <w:color w:val="000000"/>
          <w:kern w:val="0"/>
          <w:sz w:val="24"/>
          <w:szCs w:val="24"/>
          <w:lang w:eastAsia="ja-JP" w:bidi="ar-SA"/>
          <w14:ligatures w14:val="none"/>
        </w:rPr>
        <w:t>career success—accounting for survival</w:t>
      </w:r>
      <w:r w:rsidR="00EF66BD" w:rsidRPr="008423E2">
        <w:rPr>
          <w:rFonts w:ascii="Times New Roman" w:eastAsia="SimSun" w:hAnsi="Times New Roman" w:cs="Times New Roman"/>
          <w:color w:val="000000"/>
          <w:kern w:val="0"/>
          <w:sz w:val="24"/>
          <w:szCs w:val="24"/>
          <w:lang w:eastAsia="ja-JP" w:bidi="ar-SA"/>
          <w14:ligatures w14:val="none"/>
        </w:rPr>
        <w:t xml:space="preserve">, </w:t>
      </w:r>
      <w:r w:rsidR="008A314E" w:rsidRPr="008423E2">
        <w:rPr>
          <w:rFonts w:ascii="Times New Roman" w:eastAsia="SimSun" w:hAnsi="Times New Roman" w:cs="Times New Roman"/>
          <w:color w:val="000000"/>
          <w:kern w:val="0"/>
          <w:sz w:val="24"/>
          <w:szCs w:val="24"/>
          <w:lang w:eastAsia="ja-JP" w:bidi="ar-SA"/>
          <w14:ligatures w14:val="none"/>
        </w:rPr>
        <w:t>the collective good</w:t>
      </w:r>
      <w:r w:rsidR="00EF66BD" w:rsidRPr="008423E2">
        <w:rPr>
          <w:rFonts w:ascii="Times New Roman" w:eastAsia="SimSun" w:hAnsi="Times New Roman" w:cs="Times New Roman"/>
          <w:color w:val="000000"/>
          <w:kern w:val="0"/>
          <w:sz w:val="24"/>
          <w:szCs w:val="24"/>
          <w:lang w:eastAsia="ja-JP" w:bidi="ar-SA"/>
          <w14:ligatures w14:val="none"/>
        </w:rPr>
        <w:t>, and adjustability</w:t>
      </w:r>
      <w:r w:rsidR="008A314E" w:rsidRPr="008423E2">
        <w:rPr>
          <w:rFonts w:ascii="Times New Roman" w:eastAsia="SimSun" w:hAnsi="Times New Roman" w:cs="Times New Roman"/>
          <w:color w:val="000000"/>
          <w:kern w:val="0"/>
          <w:sz w:val="24"/>
          <w:szCs w:val="24"/>
          <w:lang w:eastAsia="ja-JP" w:bidi="ar-SA"/>
          <w14:ligatures w14:val="none"/>
        </w:rPr>
        <w:t xml:space="preserve"> in addition to what extant literature has shown—</w:t>
      </w:r>
      <w:r w:rsidRPr="008423E2">
        <w:rPr>
          <w:rFonts w:ascii="Times New Roman" w:eastAsia="SimSun" w:hAnsi="Times New Roman" w:cs="Times New Roman"/>
          <w:color w:val="000000"/>
          <w:kern w:val="0"/>
          <w:sz w:val="24"/>
          <w:szCs w:val="24"/>
          <w:lang w:eastAsia="ja-JP" w:bidi="ar-SA"/>
          <w14:ligatures w14:val="none"/>
        </w:rPr>
        <w:t>emphasizing</w:t>
      </w:r>
      <w:r w:rsidRPr="008423E2">
        <w:rPr>
          <w:rFonts w:ascii="Times New Roman" w:eastAsia="Calibri" w:hAnsi="Times New Roman" w:cs="Times New Roman"/>
          <w:sz w:val="24"/>
          <w:szCs w:val="24"/>
        </w:rPr>
        <w:t xml:space="preserve"> that membership in marginalized groups, communities, and other identity-relevant contexts shapes the subjective meaning of career success.</w:t>
      </w:r>
      <w:bookmarkEnd w:id="0"/>
      <w:r w:rsidRPr="008423E2">
        <w:rPr>
          <w:rFonts w:ascii="Times New Roman" w:eastAsia="Calibri" w:hAnsi="Times New Roman" w:cs="Times New Roman"/>
          <w:sz w:val="24"/>
          <w:szCs w:val="24"/>
        </w:rPr>
        <w:t xml:space="preserve"> </w:t>
      </w:r>
      <w:r w:rsidRPr="008423E2">
        <w:rPr>
          <w:rFonts w:ascii="Times New Roman" w:eastAsia="Calibri" w:hAnsi="Times New Roman" w:cs="Arial"/>
          <w:sz w:val="24"/>
          <w:szCs w:val="24"/>
        </w:rPr>
        <w:t>Our review has practical implications for decision-makers and organizations intending to bridge minority and nonminority groups’ career success disparity.</w:t>
      </w:r>
    </w:p>
    <w:p w14:paraId="1B22AF16" w14:textId="77777777" w:rsidR="00F45910" w:rsidRPr="008423E2" w:rsidRDefault="00F45910" w:rsidP="00F45910">
      <w:pPr>
        <w:spacing w:line="480" w:lineRule="auto"/>
        <w:rPr>
          <w:rFonts w:ascii="Times New Roman" w:eastAsia="Calibri" w:hAnsi="Times New Roman" w:cs="Arial"/>
          <w:sz w:val="24"/>
          <w:szCs w:val="24"/>
        </w:rPr>
      </w:pPr>
    </w:p>
    <w:p w14:paraId="4AE06FA3" w14:textId="77777777" w:rsidR="00F45910" w:rsidRPr="008423E2" w:rsidRDefault="00F45910" w:rsidP="00F45910">
      <w:pPr>
        <w:spacing w:line="480" w:lineRule="auto"/>
        <w:rPr>
          <w:rFonts w:ascii="Times New Roman" w:eastAsia="Calibri" w:hAnsi="Times New Roman" w:cs="Times New Roman"/>
          <w:sz w:val="24"/>
          <w:szCs w:val="24"/>
        </w:rPr>
      </w:pPr>
    </w:p>
    <w:p w14:paraId="027D40EE" w14:textId="2B92E6E4" w:rsidR="00AA667A" w:rsidRPr="008423E2" w:rsidRDefault="00AA667A" w:rsidP="00B82336">
      <w:pPr>
        <w:spacing w:line="480" w:lineRule="auto"/>
        <w:rPr>
          <w:rFonts w:asciiTheme="majorBidi" w:hAnsiTheme="majorBidi"/>
          <w:sz w:val="24"/>
          <w:szCs w:val="24"/>
        </w:rPr>
      </w:pPr>
      <w:r w:rsidRPr="008423E2">
        <w:rPr>
          <w:rFonts w:asciiTheme="majorBidi" w:hAnsiTheme="majorBidi"/>
          <w:b/>
          <w:bCs/>
          <w:i/>
          <w:iCs/>
          <w:sz w:val="24"/>
          <w:szCs w:val="24"/>
        </w:rPr>
        <w:t>Keywords:</w:t>
      </w:r>
      <w:r w:rsidRPr="008423E2">
        <w:rPr>
          <w:rFonts w:asciiTheme="majorBidi" w:hAnsiTheme="majorBidi"/>
          <w:sz w:val="24"/>
          <w:szCs w:val="24"/>
        </w:rPr>
        <w:t xml:space="preserve"> </w:t>
      </w:r>
      <w:r w:rsidR="00F072FB">
        <w:rPr>
          <w:rFonts w:asciiTheme="majorBidi" w:hAnsiTheme="majorBidi"/>
          <w:sz w:val="24"/>
          <w:szCs w:val="24"/>
        </w:rPr>
        <w:t>c</w:t>
      </w:r>
      <w:r w:rsidRPr="008423E2">
        <w:rPr>
          <w:rFonts w:asciiTheme="majorBidi" w:hAnsiTheme="majorBidi"/>
          <w:sz w:val="24"/>
          <w:szCs w:val="24"/>
        </w:rPr>
        <w:t xml:space="preserve">areer success, </w:t>
      </w:r>
      <w:r w:rsidR="00484E00" w:rsidRPr="008423E2">
        <w:rPr>
          <w:rFonts w:asciiTheme="majorBidi" w:hAnsiTheme="majorBidi" w:cstheme="majorBidi"/>
          <w:sz w:val="24"/>
          <w:szCs w:val="24"/>
        </w:rPr>
        <w:t xml:space="preserve">systematic review, </w:t>
      </w:r>
      <w:r w:rsidR="00984555" w:rsidRPr="008423E2">
        <w:rPr>
          <w:rFonts w:asciiTheme="majorBidi" w:hAnsiTheme="majorBidi"/>
          <w:sz w:val="24"/>
          <w:szCs w:val="24"/>
        </w:rPr>
        <w:t>m</w:t>
      </w:r>
      <w:r w:rsidRPr="008423E2">
        <w:rPr>
          <w:rFonts w:asciiTheme="majorBidi" w:hAnsiTheme="majorBidi"/>
          <w:sz w:val="24"/>
          <w:szCs w:val="24"/>
        </w:rPr>
        <w:t>inority groups, complex visibility</w:t>
      </w:r>
    </w:p>
    <w:p w14:paraId="7D0638AD" w14:textId="494E59D0" w:rsidR="004010B4" w:rsidRPr="008423E2" w:rsidRDefault="00711A69" w:rsidP="004010B4">
      <w:pPr>
        <w:keepNext/>
        <w:keepLines/>
        <w:spacing w:line="480" w:lineRule="auto"/>
        <w:jc w:val="center"/>
        <w:outlineLvl w:val="0"/>
        <w:rPr>
          <w:rFonts w:asciiTheme="majorBidi" w:eastAsia="SimHei" w:hAnsiTheme="majorBidi" w:cstheme="majorBidi"/>
          <w:color w:val="000000"/>
          <w:kern w:val="0"/>
          <w:sz w:val="24"/>
          <w:szCs w:val="24"/>
          <w:lang w:eastAsia="ja-JP" w:bidi="ar-SA"/>
          <w14:ligatures w14:val="none"/>
        </w:rPr>
      </w:pPr>
      <w:r w:rsidRPr="008423E2">
        <w:rPr>
          <w:rFonts w:asciiTheme="majorBidi" w:hAnsiTheme="majorBidi"/>
        </w:rPr>
        <w:br w:type="page"/>
      </w:r>
      <w:r w:rsidR="00B72DF7" w:rsidRPr="008423E2">
        <w:rPr>
          <w:rFonts w:asciiTheme="majorBidi" w:eastAsia="SimHei" w:hAnsiTheme="majorBidi" w:cstheme="majorBidi"/>
          <w:b/>
          <w:bCs/>
          <w:color w:val="000000"/>
          <w:kern w:val="0"/>
          <w:sz w:val="24"/>
          <w:szCs w:val="24"/>
          <w:lang w:eastAsia="ja-JP" w:bidi="ar-SA"/>
          <w14:ligatures w14:val="none"/>
        </w:rPr>
        <w:lastRenderedPageBreak/>
        <w:t>CAREER SUCCESS AND MINORITY STATUS</w:t>
      </w:r>
      <w:r w:rsidR="004010B4" w:rsidRPr="008423E2">
        <w:rPr>
          <w:rFonts w:asciiTheme="majorBidi" w:eastAsia="SimHei" w:hAnsiTheme="majorBidi" w:cstheme="majorBidi"/>
          <w:b/>
          <w:bCs/>
          <w:color w:val="000000"/>
          <w:kern w:val="0"/>
          <w:sz w:val="24"/>
          <w:szCs w:val="24"/>
          <w:lang w:eastAsia="ja-JP" w:bidi="ar-SA"/>
          <w14:ligatures w14:val="none"/>
        </w:rPr>
        <w:t xml:space="preserve">: A REVIEW </w:t>
      </w:r>
      <w:r w:rsidR="00B72DF7" w:rsidRPr="008423E2">
        <w:rPr>
          <w:rFonts w:asciiTheme="majorBidi" w:eastAsia="SimHei" w:hAnsiTheme="majorBidi" w:cstheme="majorBidi"/>
          <w:b/>
          <w:bCs/>
          <w:color w:val="000000"/>
          <w:kern w:val="0"/>
          <w:sz w:val="24"/>
          <w:szCs w:val="24"/>
          <w:lang w:eastAsia="ja-JP" w:bidi="ar-SA"/>
          <w14:ligatures w14:val="none"/>
        </w:rPr>
        <w:t>AND CONCEPTUAL FRAMEWORK</w:t>
      </w:r>
      <w:r w:rsidR="004010B4" w:rsidRPr="008423E2">
        <w:rPr>
          <w:rFonts w:asciiTheme="majorBidi" w:eastAsia="SimHei" w:hAnsiTheme="majorBidi" w:cstheme="majorBidi"/>
          <w:b/>
          <w:bCs/>
          <w:color w:val="000000"/>
          <w:kern w:val="0"/>
          <w:sz w:val="24"/>
          <w:szCs w:val="24"/>
          <w:lang w:eastAsia="ja-JP" w:bidi="ar-SA"/>
          <w14:ligatures w14:val="none"/>
        </w:rPr>
        <w:t xml:space="preserve"> </w:t>
      </w:r>
    </w:p>
    <w:p w14:paraId="449A9DD2" w14:textId="065A5609" w:rsidR="002F6E22" w:rsidRPr="008423E2" w:rsidRDefault="002F6E22" w:rsidP="00D37EE3">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 xml:space="preserve">Career </w:t>
      </w:r>
      <w:r w:rsidRPr="008423E2">
        <w:rPr>
          <w:rFonts w:ascii="Times New Roman" w:eastAsia="Calibri" w:hAnsi="Times New Roman" w:cs="Arial"/>
          <w:sz w:val="24"/>
          <w:szCs w:val="24"/>
        </w:rPr>
        <w:t>success</w:t>
      </w:r>
      <w:r w:rsidRPr="008423E2">
        <w:rPr>
          <w:rFonts w:ascii="Times New Roman" w:eastAsia="SimSun" w:hAnsi="Times New Roman" w:cs="Times New Roman"/>
          <w:color w:val="000000"/>
          <w:kern w:val="0"/>
          <w:sz w:val="24"/>
          <w:szCs w:val="24"/>
          <w:lang w:eastAsia="ja-JP" w:bidi="ar-SA"/>
          <w14:ligatures w14:val="none"/>
        </w:rPr>
        <w:t xml:space="preserve">, the accumulated positive work and psychological outcomes resulting from one’s work experiences </w:t>
      </w:r>
      <w:r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LiH5Ce6t","properties":{"formattedCitation":"(Seibert &amp; Kraimer, 2001)","plainCitation":"(Seibert &amp; Kraimer, 2001)","noteIndex":0},"citationItems":[{"id":11885,"uris":["http://zotero.org/groups/5119330/items/YD34IL6F"],"itemData":{"id":11885,"type":"article-journal","abstract":"This study examined the relationship between the “Big Five” personality dimensions (neuroticism, conscientiousness, extraversion, agreeableness, and openness) and career success by surveying a sample of 496 (318 male and 178 female) employees in a diverse set of occupations and organizations. Hierarchical regression analyses were used to examine the incremental variance contributed by the five personality traits after controlling for several career-related variables. Results showed that, as expected, extraversion was related positively to salary level, promotions, and career satisfaction and that neuroticism was related negatively to career satisfaction. Agreeableness was related negatively only to career satisfaction and openness was related negatively to salary level. Examination of moderators revealed that there was a significant negative relationship between agreeableness and salary among individuals in people-oriented occupations but no relationship for those in occupations not involving a strong “people” component. (C) 2001 Academic Press.","container-title":"Journal of Vocational Behavior","DOI":"10.1006/jvbe.2000.1757","ISSN":"0001-8791","issue":"1","language":"English","page":"1-21","title":"The five-factor model of personality and career success","volume":"58","author":[{"family":"Seibert","given":"Scott E."},{"family":"Kraimer","given":"M. L."}],"issued":{"date-parts":[["2001",2]]}}}],"schema":"https://github.com/citation-style-language/schema/raw/master/csl-citation.json"} </w:instrText>
      </w:r>
      <w:r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Seibert &amp; Kraimer, 2001)</w:t>
      </w:r>
      <w:r w:rsidRPr="008423E2">
        <w:rPr>
          <w:rFonts w:ascii="Times New Roman" w:eastAsia="SimSun" w:hAnsi="Times New Roman" w:cs="Times New Roman"/>
          <w:color w:val="000000"/>
          <w:kern w:val="0"/>
          <w:sz w:val="24"/>
          <w:szCs w:val="24"/>
          <w:lang w:eastAsia="ja-JP" w:bidi="ar-SA"/>
          <w14:ligatures w14:val="none"/>
        </w:rPr>
        <w:fldChar w:fldCharType="end"/>
      </w:r>
      <w:r w:rsidR="006B5E98" w:rsidRPr="008423E2">
        <w:rPr>
          <w:rFonts w:ascii="Times New Roman" w:eastAsia="SimSun" w:hAnsi="Times New Roman" w:cs="Times New Roman"/>
          <w:color w:val="000000"/>
          <w:kern w:val="0"/>
          <w:sz w:val="24"/>
          <w:szCs w:val="24"/>
          <w:lang w:eastAsia="ja-JP" w:bidi="ar-SA"/>
          <w14:ligatures w14:val="none"/>
        </w:rPr>
        <w:t>,</w:t>
      </w:r>
      <w:r w:rsidRPr="008423E2">
        <w:rPr>
          <w:rFonts w:ascii="Times New Roman" w:eastAsia="SimSun" w:hAnsi="Times New Roman" w:cs="Times New Roman"/>
          <w:color w:val="000000"/>
          <w:kern w:val="0"/>
          <w:sz w:val="24"/>
          <w:szCs w:val="24"/>
          <w:lang w:eastAsia="ja-JP" w:bidi="ar-SA"/>
          <w14:ligatures w14:val="none"/>
        </w:rPr>
        <w:t xml:space="preserve"> is a universally valued outcome for both individuals and organizations </w:t>
      </w:r>
      <w:r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wTcq2hlN","properties":{"formattedCitation":"(e.g., Arthur, Khapova, &amp; Wilderom, 2005; Gunz &amp; Heslin, 2005)","plainCitation":"(e.g., Arthur, Khapova, &amp; Wilderom, 2005; Gunz &amp; Heslin, 2005)","noteIndex":0},"citationItems":[{"id":21337,"uris":["http://zotero.org/groups/5119330/items/4RLAIL3V"],"itemData":{"id":21337,"type":"article-journal","abstract":"Abstract\n            This paper compares contemporary career theory with the theory applied in recent career </w:instrText>
      </w:r>
      <w:r w:rsidR="007256FD">
        <w:rPr>
          <w:rFonts w:ascii="Times New Roman" w:eastAsia="SimSun" w:hAnsi="Times New Roman" w:cs="Times New Roman" w:hint="eastAsia"/>
          <w:color w:val="000000"/>
          <w:kern w:val="0"/>
          <w:sz w:val="24"/>
          <w:szCs w:val="24"/>
          <w:lang w:eastAsia="ja-JP" w:bidi="ar-SA"/>
          <w14:ligatures w14:val="none"/>
        </w:rPr>
        <w:instrText xml:space="preserve">success research. The research makes inconsistent use of career theory, and in particular neglects the interdependence of the objective and subjective careers, and </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boundaryless career</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 xml:space="preserve"> issues of inter</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organizational mobility and extra</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organizational supp</w:instrText>
      </w:r>
      <w:r w:rsidR="007256FD">
        <w:rPr>
          <w:rFonts w:ascii="Times New Roman" w:eastAsia="SimSun" w:hAnsi="Times New Roman" w:cs="Times New Roman"/>
          <w:color w:val="000000"/>
          <w:kern w:val="0"/>
          <w:sz w:val="24"/>
          <w:szCs w:val="24"/>
          <w:lang w:eastAsia="ja-JP" w:bidi="ar-SA"/>
          <w14:ligatures w14:val="none"/>
        </w:rPr>
        <w:instrText xml:space="preserve">ort. The paper offers new guidelines for bringing about a rapprochement between career theory and career success research. These guidelines cover adequacy of research designs, further dimensions of career success, broader peer group comparisons, deeper investigation of the subjectively driven person, and seeing new connections between boundaryless career theory and career success research. Copyright © 2005 John Wiley &amp; Sons, Ltd.","container-title":"Journal of Organizational Behavior","DOI":"10.1002/job.290","ISSN":"0894-3796, 1099-1379","issue":"2","journalAbbreviation":"J Organ Behavior","language":"en","license":"http://onlinelibrary.wiley.com/termsAndConditions#vor","page":"177-202","source":"DOI.org (Crossref)","title":"Career success in a boundaryless career world","volume":"26","author":[{"family":"Arthur","given":"Michael B."},{"family":"Khapova","given":"Svetlana N."},{"family":"Wilderom","given":"Celeste P. M."}],"issued":{"date-parts":[["2005",3]]}},"label":"page","prefix":"e.g.,"},{"id":21339,"uris":["http://zotero.org/groups/5119330/items/NCCL9XN5"],"itemData":{"id":21339,"type":"article-journal","container-title":"Journal of Organizational Behavior","DOI":"10.1002/job.300","ISSN":"0894-3796, 1099-1379","issue":"2","journalAbbreviation":"J Organ Behavior","language":"en","license":"http://onlinelibrary.wiley.com/termsAndConditions#vor","page":"105-111","source":"DOI.org (Crossref)","title":"Reconceptualizing career success","volume":"26","author":[{"family":"Gunz","given":"Hugh P."},{"family":"Heslin","given":"Peter A."}],"issued":{"date-parts":[["2005",3]]}}}],"schema":"https://github.com/citation-style-language/schema/raw/master/csl-citation.json"} </w:instrText>
      </w:r>
      <w:r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e.g., Arthur, Khapova, &amp; Wilderom, 2005; Gunz &amp; Heslin, 2005)</w:t>
      </w:r>
      <w:r w:rsidRPr="008423E2">
        <w:rPr>
          <w:rFonts w:ascii="Times New Roman" w:eastAsia="SimSun" w:hAnsi="Times New Roman" w:cs="Times New Roman"/>
          <w:color w:val="000000"/>
          <w:kern w:val="0"/>
          <w:sz w:val="24"/>
          <w:szCs w:val="24"/>
          <w:lang w:eastAsia="ja-JP" w:bidi="ar-SA"/>
          <w14:ligatures w14:val="none"/>
        </w:rPr>
        <w:fldChar w:fldCharType="end"/>
      </w:r>
      <w:r w:rsidRPr="008423E2">
        <w:rPr>
          <w:rFonts w:ascii="Times New Roman" w:eastAsia="SimSun" w:hAnsi="Times New Roman" w:cs="Times New Roman"/>
          <w:color w:val="000000"/>
          <w:kern w:val="0"/>
          <w:sz w:val="24"/>
          <w:szCs w:val="24"/>
          <w:lang w:eastAsia="ja-JP" w:bidi="ar-SA"/>
          <w14:ligatures w14:val="none"/>
        </w:rPr>
        <w:t xml:space="preserve">. Therefore, </w:t>
      </w:r>
      <w:bookmarkStart w:id="1" w:name="_Hlk173321692"/>
      <w:r w:rsidRPr="008423E2">
        <w:rPr>
          <w:rFonts w:ascii="Times New Roman" w:eastAsia="SimSun" w:hAnsi="Times New Roman" w:cs="Times New Roman"/>
          <w:color w:val="000000"/>
          <w:kern w:val="0"/>
          <w:sz w:val="24"/>
          <w:szCs w:val="24"/>
          <w:lang w:eastAsia="ja-JP" w:bidi="ar-SA"/>
          <w14:ligatures w14:val="none"/>
        </w:rPr>
        <w:t>management scholars have devoted substantial attention to understanding career success and factors contribut</w:t>
      </w:r>
      <w:r w:rsidR="00A86573" w:rsidRPr="008423E2">
        <w:rPr>
          <w:rFonts w:ascii="Times New Roman" w:eastAsia="SimSun" w:hAnsi="Times New Roman" w:cs="Times New Roman"/>
          <w:color w:val="000000"/>
          <w:kern w:val="0"/>
          <w:sz w:val="24"/>
          <w:szCs w:val="24"/>
          <w:lang w:eastAsia="ja-JP" w:bidi="ar-SA"/>
          <w14:ligatures w14:val="none"/>
        </w:rPr>
        <w:t>ing</w:t>
      </w:r>
      <w:r w:rsidRPr="008423E2">
        <w:rPr>
          <w:rFonts w:ascii="Times New Roman" w:eastAsia="SimSun" w:hAnsi="Times New Roman" w:cs="Times New Roman"/>
          <w:color w:val="000000"/>
          <w:kern w:val="0"/>
          <w:sz w:val="24"/>
          <w:szCs w:val="24"/>
          <w:lang w:eastAsia="ja-JP" w:bidi="ar-SA"/>
          <w14:ligatures w14:val="none"/>
        </w:rPr>
        <w:t xml:space="preserve"> to it. </w:t>
      </w:r>
      <w:bookmarkStart w:id="2" w:name="_Hlk172184252"/>
      <w:bookmarkEnd w:id="1"/>
      <w:r w:rsidRPr="008423E2">
        <w:rPr>
          <w:rFonts w:ascii="Times New Roman" w:eastAsia="SimSun" w:hAnsi="Times New Roman" w:cs="Times New Roman"/>
          <w:color w:val="000000"/>
          <w:kern w:val="0"/>
          <w:sz w:val="24"/>
          <w:szCs w:val="24"/>
          <w:lang w:eastAsia="ja-JP" w:bidi="ar-SA"/>
          <w14:ligatures w14:val="none"/>
        </w:rPr>
        <w:t xml:space="preserve">An extensive body of academic work on career success has been informed by </w:t>
      </w:r>
      <w:r w:rsidR="00A86573" w:rsidRPr="008423E2">
        <w:rPr>
          <w:rFonts w:ascii="Times New Roman" w:eastAsia="SimSun" w:hAnsi="Times New Roman" w:cs="Times New Roman"/>
          <w:color w:val="000000"/>
          <w:kern w:val="0"/>
          <w:sz w:val="24"/>
          <w:szCs w:val="24"/>
          <w:lang w:eastAsia="ja-JP" w:bidi="ar-SA"/>
          <w14:ligatures w14:val="none"/>
        </w:rPr>
        <w:t xml:space="preserve">the </w:t>
      </w:r>
      <w:r w:rsidRPr="008423E2">
        <w:rPr>
          <w:rFonts w:ascii="Times New Roman" w:eastAsia="SimSun" w:hAnsi="Times New Roman" w:cs="Times New Roman"/>
          <w:color w:val="000000"/>
          <w:kern w:val="0"/>
          <w:sz w:val="24"/>
          <w:szCs w:val="24"/>
          <w:lang w:eastAsia="ja-JP" w:bidi="ar-SA"/>
          <w14:ligatures w14:val="none"/>
        </w:rPr>
        <w:t>resource management framework</w:t>
      </w:r>
      <w:r w:rsidR="00640CD5" w:rsidRPr="008423E2">
        <w:rPr>
          <w:rFonts w:ascii="Times New Roman" w:eastAsia="SimSun" w:hAnsi="Times New Roman" w:cs="Times New Roman"/>
          <w:color w:val="000000"/>
          <w:kern w:val="0"/>
          <w:sz w:val="24"/>
          <w:szCs w:val="24"/>
          <w:lang w:eastAsia="ja-JP" w:bidi="ar-SA"/>
          <w14:ligatures w14:val="none"/>
        </w:rPr>
        <w:t xml:space="preserve"> </w:t>
      </w:r>
      <w:r w:rsidR="00640CD5"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FvkXBjii","properties":{"formattedCitation":"(Spurk, Hirschi, &amp; Dries, 2019)","plainCitation":"(Spurk, Hirschi, &amp; Dries, 2019)","noteIndex":0},"citationItems":[{"id":21324,"uris":["http://zotero.org/groups/5119330/items/22JUUBIR"],"itemData":{"id":21324,"type":"article-journal","abstract":"This review examines competing perspectives relating to (a) the range and prevalence of different theoretical approaches to the study of career success and (b) the need for a theoretically differentiated understanding of the antecedents of objective career success (OCS) versus subjective career success (SCS). Furthermore, the review complements the assumption that OCS and SCS are only ultimate outcomes of careers, proposing instead that career success also acts as an antecedent to other career and life outcomes. Against the backdrop of an organizing resource management framework, we present and critically evaluate the results of a systematic analysis of the theoretical approaches used to empirically study the antecedents of OCS and SCS. Furthermore, we develop a taxonomy of outcomes of career success. Our review findings show a theoretical heterogeneity with some dominant theoretical approaches within research of antecedents of career success. Moreover, past research started to adopt different theoretical approaches when predicting OCS (e.g., approaches focusing on personal resources, such as human capital or [competitive] performance) versus SCS (e.g., approaches focusing on personal key resources, such as stable traits). Several types of career success outcomes were identified: withdrawal, career attitudes, health and well-being, reactions from the (work) environment, and self-concept. On the basis of these findings, we provide recommendations for how future research can make sense of the theoretical heterogeneity in career success research, how research on antecedents and outcomes can better account for the OCS/SCS distinction, and how future research can more rigorously integrate research on antecedents and outcomes of career success.","container-title":"Journal of Management","DOI":"10.1177/0149206318786563","ISSN":"0149-2063, 1557-1211","issue":"1","journalAbbreviation":"Journal of Management","language":"en","page":"35-69","source":"DOI.org (Crossref)","title":"Antecedents and outcomes of objective versus subjective career success: Competing perspectives and future directions","title-short":"Antecedents and outcomes of objective versus subjective career success","volume":"45","author":[{"family":"Spurk","given":"Daniel"},{"family":"Hirschi","given":"Andreas"},{"family":"Dries","given":"Nicky"}],"issued":{"date-parts":[["2019",1]]}}}],"schema":"https://github.com/citation-style-language/schema/raw/master/csl-citation.json"} </w:instrText>
      </w:r>
      <w:r w:rsidR="00640CD5"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Spurk, Hirschi, &amp; Dries, 2019)</w:t>
      </w:r>
      <w:r w:rsidR="00640CD5" w:rsidRPr="008423E2">
        <w:rPr>
          <w:rFonts w:ascii="Times New Roman" w:eastAsia="SimSun" w:hAnsi="Times New Roman" w:cs="Times New Roman"/>
          <w:color w:val="000000"/>
          <w:kern w:val="0"/>
          <w:sz w:val="24"/>
          <w:szCs w:val="24"/>
          <w:lang w:eastAsia="ja-JP" w:bidi="ar-SA"/>
          <w14:ligatures w14:val="none"/>
        </w:rPr>
        <w:fldChar w:fldCharType="end"/>
      </w:r>
      <w:r w:rsidRPr="008423E2">
        <w:rPr>
          <w:rFonts w:ascii="Times New Roman" w:eastAsia="SimSun" w:hAnsi="Times New Roman" w:cs="Times New Roman"/>
          <w:color w:val="000000"/>
          <w:kern w:val="0"/>
          <w:sz w:val="24"/>
          <w:szCs w:val="24"/>
          <w:lang w:eastAsia="ja-JP" w:bidi="ar-SA"/>
          <w14:ligatures w14:val="none"/>
        </w:rPr>
        <w:t>, emphasizing the individual’s role in acquiring, maintaining, and utilizing resources needed to succe</w:t>
      </w:r>
      <w:r w:rsidR="00F71348" w:rsidRPr="008423E2">
        <w:rPr>
          <w:rFonts w:ascii="Times New Roman" w:eastAsia="SimSun" w:hAnsi="Times New Roman" w:cs="Times New Roman"/>
          <w:color w:val="000000"/>
          <w:kern w:val="0"/>
          <w:sz w:val="24"/>
          <w:szCs w:val="24"/>
          <w:lang w:eastAsia="ja-JP" w:bidi="ar-SA"/>
          <w14:ligatures w14:val="none"/>
        </w:rPr>
        <w:t>ed</w:t>
      </w:r>
      <w:r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EAFa7EWe","properties":{"formattedCitation":"(Hirschi, Nagy, Baumeler, Johnston, &amp; Spurk, 2018)","plainCitation":"(Hirschi, Nagy, Baumeler, Johnston, &amp; Spurk, 2018)","noteIndex":0},"citationItems":[{"id":21385,"uris":["http://zotero.org/groups/5119330/items/7JBC8UGF"],"itemData":{"id":21385,"type":"article-journal","abstract":"Identifying predictors of career success is one of the most considered topics in career research and practice. However, the existing literature suggests a vast array of potential predictors that cannot be economically measured. This significantly limits research and practice. To address this issue, we have integrated theoretical and meta-analytic research to propose an integrative framework of career resources, including human capital, environmental, motivational, and career management behavior resources represented by 13 distinct factors. In a multistep process, we have developed the career resources questionnaire to assess these factors in workers and college students. In two studies encompassing 873 workers and 691 students, we have confirmed reliability and factor structure, convergent validity with existing scales, and criterion validity with indicators of subjective and objective career success. The developed measure can provide researchers and practitioners with a reliable, concise, and comprehensive measure to assess the key predictors of career success.","container-title":"Journal of Career Assessment","DOI":"10.1177/1069072717695584","ISSN":"1069-0727, 1552-4590","issue":"2","journalAbbreviation":"Journal of Career Assessment","language":"en","page":"338-358","source":"DOI.org (Crossref)","title":"Assessing key predictors of career success: development and validation of the career resources questionnaire","title-short":"Assessing key predictors of career success","volume":"26","author":[{"family":"Hirschi","given":"Andreas"},{"family":"Nagy","given":"Noemi"},{"family":"Baumeler","given":"Franziska"},{"family":"Johnston","given":"Claire S."},{"family":"Spurk","given":"Daniel"}],"issued":{"date-parts":[["2018",5]]}}}],"schema":"https://github.com/citation-style-language/schema/raw/master/csl-citation.json"} </w:instrText>
      </w:r>
      <w:r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Hirschi, Nagy, Baumeler, Johnston, &amp; Spurk, 2018)</w:t>
      </w:r>
      <w:r w:rsidRPr="008423E2">
        <w:rPr>
          <w:rFonts w:ascii="Times New Roman" w:eastAsia="SimSun" w:hAnsi="Times New Roman" w:cs="Times New Roman"/>
          <w:color w:val="000000"/>
          <w:kern w:val="0"/>
          <w:sz w:val="24"/>
          <w:szCs w:val="24"/>
          <w:lang w:eastAsia="ja-JP" w:bidi="ar-SA"/>
          <w14:ligatures w14:val="none"/>
        </w:rPr>
        <w:fldChar w:fldCharType="end"/>
      </w:r>
      <w:r w:rsidRPr="008423E2">
        <w:rPr>
          <w:rFonts w:ascii="Times New Roman" w:eastAsia="SimSun" w:hAnsi="Times New Roman" w:cs="Times New Roman"/>
          <w:color w:val="000000"/>
          <w:kern w:val="0"/>
          <w:sz w:val="24"/>
          <w:szCs w:val="24"/>
          <w:lang w:eastAsia="ja-JP" w:bidi="ar-SA"/>
          <w14:ligatures w14:val="none"/>
        </w:rPr>
        <w:t>. Such understanding</w:t>
      </w:r>
      <w:r w:rsidR="00403A7B"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assume</w:t>
      </w:r>
      <w:r w:rsidR="008E2170" w:rsidRPr="008423E2">
        <w:rPr>
          <w:rFonts w:ascii="Times New Roman" w:eastAsia="SimSun" w:hAnsi="Times New Roman" w:cs="Times New Roman"/>
          <w:color w:val="000000"/>
          <w:kern w:val="0"/>
          <w:sz w:val="24"/>
          <w:szCs w:val="24"/>
          <w:lang w:eastAsia="ja-JP" w:bidi="ar-SA"/>
          <w14:ligatures w14:val="none"/>
        </w:rPr>
        <w:t>s</w:t>
      </w:r>
      <w:r w:rsidRPr="008423E2">
        <w:rPr>
          <w:rFonts w:ascii="Times New Roman" w:eastAsia="SimSun" w:hAnsi="Times New Roman" w:cs="Times New Roman"/>
          <w:color w:val="000000"/>
          <w:kern w:val="0"/>
          <w:sz w:val="24"/>
          <w:szCs w:val="24"/>
          <w:lang w:eastAsia="ja-JP" w:bidi="ar-SA"/>
          <w14:ligatures w14:val="none"/>
        </w:rPr>
        <w:t xml:space="preserve"> career success to be primarily contingent on individuals' adeptness in managing resources, as manifested by strategic behaviors and attitudes geared to optimize career outcomes</w:t>
      </w:r>
      <w:r w:rsidR="00762217" w:rsidRPr="008423E2">
        <w:rPr>
          <w:rFonts w:ascii="Times New Roman" w:eastAsia="SimSun" w:hAnsi="Times New Roman" w:cs="Times New Roman"/>
          <w:color w:val="000000"/>
          <w:kern w:val="0"/>
          <w:sz w:val="24"/>
          <w:szCs w:val="24"/>
          <w:lang w:eastAsia="ja-JP" w:bidi="ar-SA"/>
          <w14:ligatures w14:val="none"/>
        </w:rPr>
        <w:t xml:space="preserve"> </w:t>
      </w:r>
      <w:r w:rsidR="00762217"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pql8W6qD","properties":{"formattedCitation":"(e.g., Haenggli &amp; Hirschi, 2020)","plainCitation":"(e.g., Haenggli &amp; Hirschi, 2020)","noteIndex":0},"citationItems":[{"id":21305,"uris":["http://zotero.org/groups/5119330/items/VY3GJJ4G"],"itemData":{"id":21305,"type":"article-journal","container-title":"Journal of Vocational Behavior","DOI":"10.1016/j.jvb.2020.103414","ISSN":"00018791","journalAbbreviation":"Journal of Vocational Behavior","language":"en","page":"103414","source":"DOI.org (Crossref)","title":"Career adaptability and career success in the context of a broader career resources framework","volume":"119","author":[{"family":"Haenggli","given":"Madeleine"},{"family":"Hirschi","given":"Andreas"}],"issued":{"date-parts":[["2020",6]]}},"label":"page","prefix":"e.g., "}],"schema":"https://github.com/citation-style-language/schema/raw/master/csl-citation.json"} </w:instrText>
      </w:r>
      <w:r w:rsidR="00762217"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e.g., Haenggli &amp; Hirschi, 2020)</w:t>
      </w:r>
      <w:r w:rsidR="00762217" w:rsidRPr="008423E2">
        <w:rPr>
          <w:rFonts w:ascii="Times New Roman" w:eastAsia="SimSun" w:hAnsi="Times New Roman" w:cs="Times New Roman"/>
          <w:color w:val="000000"/>
          <w:kern w:val="0"/>
          <w:sz w:val="24"/>
          <w:szCs w:val="24"/>
          <w:lang w:eastAsia="ja-JP" w:bidi="ar-SA"/>
          <w14:ligatures w14:val="none"/>
        </w:rPr>
        <w:fldChar w:fldCharType="end"/>
      </w:r>
      <w:r w:rsidRPr="008423E2">
        <w:rPr>
          <w:rFonts w:ascii="Times New Roman" w:eastAsia="SimSun" w:hAnsi="Times New Roman" w:cs="Times New Roman"/>
          <w:color w:val="000000"/>
          <w:kern w:val="0"/>
          <w:sz w:val="24"/>
          <w:szCs w:val="24"/>
          <w:lang w:eastAsia="ja-JP" w:bidi="ar-SA"/>
          <w14:ligatures w14:val="none"/>
        </w:rPr>
        <w:t xml:space="preserve">. Although </w:t>
      </w:r>
      <w:r w:rsidR="00670187" w:rsidRPr="008423E2">
        <w:rPr>
          <w:rFonts w:ascii="Times New Roman" w:eastAsia="SimSun" w:hAnsi="Times New Roman" w:cs="Times New Roman"/>
          <w:color w:val="000000"/>
          <w:kern w:val="0"/>
          <w:sz w:val="24"/>
          <w:szCs w:val="24"/>
          <w:lang w:eastAsia="ja-JP" w:bidi="ar-SA"/>
          <w14:ligatures w14:val="none"/>
        </w:rPr>
        <w:t>th</w:t>
      </w:r>
      <w:r w:rsidR="009D166C" w:rsidRPr="008423E2">
        <w:rPr>
          <w:rFonts w:ascii="Times New Roman" w:eastAsia="SimSun" w:hAnsi="Times New Roman" w:cs="Times New Roman"/>
          <w:color w:val="000000"/>
          <w:kern w:val="0"/>
          <w:sz w:val="24"/>
          <w:szCs w:val="24"/>
          <w:lang w:eastAsia="ja-JP" w:bidi="ar-SA"/>
          <w14:ligatures w14:val="none"/>
        </w:rPr>
        <w:t xml:space="preserve">e resource management framework </w:t>
      </w:r>
      <w:r w:rsidR="006808BA" w:rsidRPr="008423E2">
        <w:rPr>
          <w:rFonts w:ascii="Times New Roman" w:eastAsia="SimSun" w:hAnsi="Times New Roman" w:cs="Times New Roman"/>
          <w:color w:val="000000"/>
          <w:kern w:val="0"/>
          <w:sz w:val="24"/>
          <w:szCs w:val="24"/>
          <w:lang w:eastAsia="ja-JP" w:bidi="ar-SA"/>
          <w14:ligatures w14:val="none"/>
        </w:rPr>
        <w:t>identifies</w:t>
      </w:r>
      <w:r w:rsidRPr="008423E2">
        <w:rPr>
          <w:rFonts w:ascii="Times New Roman" w:eastAsia="SimSun" w:hAnsi="Times New Roman" w:cs="Times New Roman"/>
          <w:color w:val="000000"/>
          <w:kern w:val="0"/>
          <w:sz w:val="24"/>
          <w:szCs w:val="24"/>
          <w:lang w:eastAsia="ja-JP" w:bidi="ar-SA"/>
          <w14:ligatures w14:val="none"/>
        </w:rPr>
        <w:t xml:space="preserve"> environmental resources as predictors of </w:t>
      </w:r>
      <w:r w:rsidR="00670187" w:rsidRPr="008423E2">
        <w:rPr>
          <w:rFonts w:ascii="Times New Roman" w:eastAsia="SimSun" w:hAnsi="Times New Roman" w:cs="Times New Roman"/>
          <w:color w:val="000000"/>
          <w:kern w:val="0"/>
          <w:sz w:val="24"/>
          <w:szCs w:val="24"/>
          <w:lang w:eastAsia="ja-JP" w:bidi="ar-SA"/>
          <w14:ligatures w14:val="none"/>
        </w:rPr>
        <w:t xml:space="preserve">career </w:t>
      </w:r>
      <w:r w:rsidRPr="008423E2">
        <w:rPr>
          <w:rFonts w:ascii="Times New Roman" w:eastAsia="SimSun" w:hAnsi="Times New Roman" w:cs="Times New Roman"/>
          <w:color w:val="000000"/>
          <w:kern w:val="0"/>
          <w:sz w:val="24"/>
          <w:szCs w:val="24"/>
          <w:lang w:eastAsia="ja-JP" w:bidi="ar-SA"/>
          <w14:ligatures w14:val="none"/>
        </w:rPr>
        <w:t>success</w:t>
      </w:r>
      <w:r w:rsidR="00736852" w:rsidRPr="008423E2">
        <w:rPr>
          <w:rFonts w:ascii="Times New Roman" w:eastAsia="SimSun" w:hAnsi="Times New Roman" w:cs="Times New Roman"/>
          <w:color w:val="000000"/>
          <w:kern w:val="0"/>
          <w:sz w:val="24"/>
          <w:szCs w:val="24"/>
          <w:lang w:eastAsia="ja-JP" w:bidi="ar-SA"/>
          <w14:ligatures w14:val="none"/>
        </w:rPr>
        <w:t xml:space="preserve"> </w:t>
      </w:r>
      <w:r w:rsidR="00736852"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zbjcO2y9","properties":{"formattedCitation":"(Spurk et al., 2019)","plainCitation":"(Spurk et al., 2019)","noteIndex":0},"citationItems":[{"id":21324,"uris":["http://zotero.org/groups/5119330/items/22JUUBIR"],"itemData":{"id":21324,"type":"article-journal","abstract":"This review examines competing perspectives relating to (a) the range and prevalence of different theoretical approaches to the study of career success and (b) the need for a theoretically differentiated understanding of the antecedents of objective career success (OCS) versus subjective career success (SCS). Furthermore, the review complements the assumption that OCS and SCS are only ultimate outcomes of careers, proposing instead that career success also acts as an antecedent to other career and life outcomes. Against the backdrop of an organizing resource management framework, we present and critically evaluate the results of a systematic analysis of the theoretical approaches used to empirically study the antecedents of OCS and SCS. Furthermore, we develop a taxonomy of outcomes of career success. Our review findings show a theoretical heterogeneity with some dominant theoretical approaches within research of antecedents of career success. Moreover, past research started to adopt different theoretical approaches when predicting OCS (e.g., approaches focusing on personal resources, such as human capital or [competitive] performance) versus SCS (e.g., approaches focusing on personal key resources, such as stable traits). Several types of career success outcomes were identified: withdrawal, career attitudes, health and well-being, reactions from the (work) environment, and self-concept. On the basis of these findings, we provide recommendations for how future research can make sense of the theoretical heterogeneity in career success research, how research on antecedents and outcomes can better account for the OCS/SCS distinction, and how future research can more rigorously integrate research on antecedents and outcomes of career success.","container-title":"Journal of Management","DOI":"10.1177/0149206318786563","ISSN":"0149-2063, 1557-1211","issue":"1","journalAbbreviation":"Journal of Management","language":"en","page":"35-69","source":"DOI.org (Crossref)","title":"Antecedents and outcomes of objective versus subjective career success: Competing perspectives and future directions","title-short":"Antecedents and outcomes of objective versus subjective career success","volume":"45","author":[{"family":"Spurk","given":"Daniel"},{"family":"Hirschi","given":"Andreas"},{"family":"Dries","given":"Nicky"}],"issued":{"date-parts":[["2019",1]]}}}],"schema":"https://github.com/citation-style-language/schema/raw/master/csl-citation.json"} </w:instrText>
      </w:r>
      <w:r w:rsidR="00736852"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Spurk et al., 2019)</w:t>
      </w:r>
      <w:r w:rsidR="00736852" w:rsidRPr="008423E2">
        <w:rPr>
          <w:rFonts w:ascii="Times New Roman" w:eastAsia="SimSun" w:hAnsi="Times New Roman" w:cs="Times New Roman"/>
          <w:color w:val="000000"/>
          <w:kern w:val="0"/>
          <w:sz w:val="24"/>
          <w:szCs w:val="24"/>
          <w:lang w:eastAsia="ja-JP" w:bidi="ar-SA"/>
          <w14:ligatures w14:val="none"/>
        </w:rPr>
        <w:fldChar w:fldCharType="end"/>
      </w:r>
      <w:r w:rsidRPr="008423E2">
        <w:rPr>
          <w:rFonts w:ascii="Times New Roman" w:eastAsia="SimSun" w:hAnsi="Times New Roman" w:cs="Times New Roman"/>
          <w:color w:val="000000"/>
          <w:kern w:val="0"/>
          <w:sz w:val="24"/>
          <w:szCs w:val="24"/>
          <w:lang w:eastAsia="ja-JP" w:bidi="ar-SA"/>
          <w14:ligatures w14:val="none"/>
        </w:rPr>
        <w:t xml:space="preserve">, </w:t>
      </w:r>
      <w:r w:rsidR="00670187" w:rsidRPr="008423E2">
        <w:rPr>
          <w:rFonts w:ascii="Times New Roman" w:eastAsia="SimSun" w:hAnsi="Times New Roman" w:cs="Times New Roman"/>
          <w:color w:val="000000"/>
          <w:kern w:val="0"/>
          <w:sz w:val="24"/>
          <w:szCs w:val="24"/>
          <w:lang w:eastAsia="ja-JP" w:bidi="ar-SA"/>
          <w14:ligatures w14:val="none"/>
        </w:rPr>
        <w:t>it</w:t>
      </w:r>
      <w:r w:rsidRPr="008423E2">
        <w:rPr>
          <w:rFonts w:ascii="Times New Roman" w:eastAsia="SimSun" w:hAnsi="Times New Roman" w:cs="Times New Roman"/>
          <w:color w:val="000000"/>
          <w:kern w:val="0"/>
          <w:sz w:val="24"/>
          <w:szCs w:val="24"/>
          <w:lang w:eastAsia="ja-JP" w:bidi="ar-SA"/>
          <w14:ligatures w14:val="none"/>
        </w:rPr>
        <w:t xml:space="preserve"> </w:t>
      </w:r>
      <w:r w:rsidR="00670187" w:rsidRPr="008423E2">
        <w:rPr>
          <w:rFonts w:ascii="Times New Roman" w:eastAsia="SimSun" w:hAnsi="Times New Roman" w:cs="Times New Roman"/>
          <w:color w:val="000000"/>
          <w:kern w:val="0"/>
          <w:sz w:val="24"/>
          <w:szCs w:val="24"/>
          <w:lang w:eastAsia="ja-JP" w:bidi="ar-SA"/>
          <w14:ligatures w14:val="none"/>
        </w:rPr>
        <w:t>does</w:t>
      </w:r>
      <w:r w:rsidRPr="008423E2">
        <w:rPr>
          <w:rFonts w:ascii="Times New Roman" w:eastAsia="SimSun" w:hAnsi="Times New Roman" w:cs="Times New Roman"/>
          <w:color w:val="000000"/>
          <w:kern w:val="0"/>
          <w:sz w:val="24"/>
          <w:szCs w:val="24"/>
          <w:lang w:eastAsia="ja-JP" w:bidi="ar-SA"/>
          <w14:ligatures w14:val="none"/>
        </w:rPr>
        <w:t xml:space="preserve"> not </w:t>
      </w:r>
      <w:r w:rsidR="006808BA" w:rsidRPr="008423E2">
        <w:rPr>
          <w:rFonts w:ascii="Times New Roman" w:eastAsia="SimSun" w:hAnsi="Times New Roman" w:cs="Times New Roman"/>
          <w:color w:val="000000"/>
          <w:kern w:val="0"/>
          <w:sz w:val="24"/>
          <w:szCs w:val="24"/>
          <w:lang w:eastAsia="ja-JP" w:bidi="ar-SA"/>
          <w14:ligatures w14:val="none"/>
        </w:rPr>
        <w:t xml:space="preserve">account for </w:t>
      </w:r>
      <w:r w:rsidRPr="008423E2">
        <w:rPr>
          <w:rFonts w:ascii="Times New Roman" w:eastAsia="SimSun" w:hAnsi="Times New Roman" w:cs="Times New Roman"/>
          <w:color w:val="000000"/>
          <w:kern w:val="0"/>
          <w:sz w:val="24"/>
          <w:szCs w:val="24"/>
          <w:lang w:eastAsia="ja-JP" w:bidi="ar-SA"/>
          <w14:ligatures w14:val="none"/>
        </w:rPr>
        <w:t xml:space="preserve">the </w:t>
      </w:r>
      <w:r w:rsidR="00670187" w:rsidRPr="008423E2">
        <w:rPr>
          <w:rFonts w:ascii="Times New Roman" w:eastAsia="SimSun" w:hAnsi="Times New Roman" w:cs="Times New Roman"/>
          <w:color w:val="000000"/>
          <w:kern w:val="0"/>
          <w:sz w:val="24"/>
          <w:szCs w:val="24"/>
          <w:lang w:eastAsia="ja-JP" w:bidi="ar-SA"/>
          <w14:ligatures w14:val="none"/>
        </w:rPr>
        <w:t>barriers</w:t>
      </w:r>
      <w:r w:rsidRPr="008423E2">
        <w:rPr>
          <w:rFonts w:ascii="Times New Roman" w:eastAsia="SimSun" w:hAnsi="Times New Roman" w:cs="Times New Roman"/>
          <w:color w:val="000000"/>
          <w:kern w:val="0"/>
          <w:sz w:val="24"/>
          <w:szCs w:val="24"/>
          <w:lang w:eastAsia="ja-JP" w:bidi="ar-SA"/>
          <w14:ligatures w14:val="none"/>
        </w:rPr>
        <w:t xml:space="preserve"> </w:t>
      </w:r>
      <w:r w:rsidR="000517AD" w:rsidRPr="008423E2">
        <w:rPr>
          <w:rFonts w:ascii="Times New Roman" w:eastAsia="SimSun" w:hAnsi="Times New Roman" w:cs="Times New Roman"/>
          <w:color w:val="000000"/>
          <w:kern w:val="0"/>
          <w:sz w:val="24"/>
          <w:szCs w:val="24"/>
          <w:lang w:eastAsia="ja-JP" w:bidi="ar-SA"/>
          <w14:ligatures w14:val="none"/>
        </w:rPr>
        <w:t xml:space="preserve">tied to minority status that </w:t>
      </w:r>
      <w:r w:rsidR="006808BA" w:rsidRPr="008423E2">
        <w:rPr>
          <w:rFonts w:ascii="Times New Roman" w:eastAsia="SimSun" w:hAnsi="Times New Roman" w:cs="Times New Roman"/>
          <w:color w:val="000000"/>
          <w:kern w:val="0"/>
          <w:sz w:val="24"/>
          <w:szCs w:val="24"/>
          <w:lang w:eastAsia="ja-JP" w:bidi="ar-SA"/>
          <w14:ligatures w14:val="none"/>
        </w:rPr>
        <w:t>restrict</w:t>
      </w:r>
      <w:r w:rsidR="00670187" w:rsidRPr="008423E2">
        <w:rPr>
          <w:rFonts w:ascii="Times New Roman" w:eastAsia="SimSun" w:hAnsi="Times New Roman" w:cs="Times New Roman"/>
          <w:color w:val="000000"/>
          <w:kern w:val="0"/>
          <w:sz w:val="24"/>
          <w:szCs w:val="24"/>
          <w:lang w:eastAsia="ja-JP" w:bidi="ar-SA"/>
          <w14:ligatures w14:val="none"/>
        </w:rPr>
        <w:t xml:space="preserve"> individuals' access and ability to effectively leverage resources for career advancement</w:t>
      </w:r>
      <w:r w:rsidRPr="008423E2">
        <w:rPr>
          <w:rFonts w:ascii="Times New Roman" w:eastAsia="SimSun" w:hAnsi="Times New Roman" w:cs="Times New Roman"/>
          <w:color w:val="000000"/>
          <w:kern w:val="0"/>
          <w:sz w:val="24"/>
          <w:szCs w:val="24"/>
          <w:lang w:eastAsia="ja-JP" w:bidi="ar-SA"/>
          <w14:ligatures w14:val="none"/>
        </w:rPr>
        <w:t xml:space="preserve">. </w:t>
      </w:r>
    </w:p>
    <w:p w14:paraId="36469FE9" w14:textId="20F44DEF" w:rsidR="002F6E22" w:rsidRPr="008423E2" w:rsidRDefault="00F71348" w:rsidP="00CC3839">
      <w:pPr>
        <w:spacing w:line="480" w:lineRule="auto"/>
        <w:ind w:firstLine="720"/>
        <w:rPr>
          <w:rFonts w:ascii="Times New Roman" w:eastAsia="SimSun" w:hAnsi="Times New Roman" w:cs="Times New Roman"/>
          <w:b/>
          <w:bCs/>
          <w:color w:val="000000"/>
          <w:kern w:val="0"/>
          <w:sz w:val="24"/>
          <w:szCs w:val="24"/>
          <w:lang w:eastAsia="ja-JP" w:bidi="ar-SA"/>
          <w14:ligatures w14:val="none"/>
        </w:rPr>
      </w:pPr>
      <w:bookmarkStart w:id="3" w:name="_Hlk173321831"/>
      <w:bookmarkEnd w:id="2"/>
      <w:r w:rsidRPr="008423E2">
        <w:rPr>
          <w:rFonts w:ascii="Times New Roman" w:eastAsia="SimSun" w:hAnsi="Times New Roman" w:cs="Times New Roman"/>
          <w:color w:val="000000"/>
          <w:kern w:val="0"/>
          <w:sz w:val="24"/>
          <w:szCs w:val="24"/>
          <w:lang w:eastAsia="ja-JP" w:bidi="ar-SA"/>
          <w14:ligatures w14:val="none"/>
        </w:rPr>
        <w:t>C</w:t>
      </w:r>
      <w:r w:rsidR="002F6E22" w:rsidRPr="008423E2">
        <w:rPr>
          <w:rFonts w:ascii="Times New Roman" w:eastAsia="SimSun" w:hAnsi="Times New Roman" w:cs="Times New Roman"/>
          <w:color w:val="000000"/>
          <w:kern w:val="0"/>
          <w:sz w:val="24"/>
          <w:szCs w:val="24"/>
          <w:lang w:eastAsia="ja-JP" w:bidi="ar-SA"/>
          <w14:ligatures w14:val="none"/>
        </w:rPr>
        <w:t xml:space="preserve">areers scholars, </w:t>
      </w:r>
      <w:r w:rsidR="006808BA" w:rsidRPr="008423E2">
        <w:rPr>
          <w:rFonts w:ascii="Times New Roman" w:eastAsia="SimSun" w:hAnsi="Times New Roman" w:cs="Times New Roman"/>
          <w:color w:val="000000"/>
          <w:kern w:val="0"/>
          <w:sz w:val="24"/>
          <w:szCs w:val="24"/>
          <w:lang w:eastAsia="ja-JP" w:bidi="ar-SA"/>
          <w14:ligatures w14:val="none"/>
        </w:rPr>
        <w:t xml:space="preserve">particularly </w:t>
      </w:r>
      <w:r w:rsidR="002F6E22" w:rsidRPr="008423E2">
        <w:rPr>
          <w:rFonts w:ascii="Times New Roman" w:eastAsia="SimSun" w:hAnsi="Times New Roman" w:cs="Times New Roman"/>
          <w:color w:val="000000"/>
          <w:kern w:val="0"/>
          <w:sz w:val="24"/>
          <w:szCs w:val="24"/>
          <w:lang w:eastAsia="ja-JP" w:bidi="ar-SA"/>
          <w14:ligatures w14:val="none"/>
        </w:rPr>
        <w:t xml:space="preserve">those adopting critical and qualitative approaches, have </w:t>
      </w:r>
      <w:r w:rsidR="006808BA" w:rsidRPr="008423E2">
        <w:rPr>
          <w:rFonts w:ascii="Times New Roman" w:eastAsia="SimSun" w:hAnsi="Times New Roman" w:cs="Times New Roman"/>
          <w:color w:val="000000"/>
          <w:kern w:val="0"/>
          <w:sz w:val="24"/>
          <w:szCs w:val="24"/>
          <w:lang w:eastAsia="ja-JP" w:bidi="ar-SA"/>
          <w14:ligatures w14:val="none"/>
        </w:rPr>
        <w:t>noted</w:t>
      </w:r>
      <w:r w:rsidR="002F6E22" w:rsidRPr="008423E2">
        <w:rPr>
          <w:rFonts w:ascii="Times New Roman" w:eastAsia="SimSun" w:hAnsi="Times New Roman" w:cs="Times New Roman"/>
          <w:color w:val="000000"/>
          <w:kern w:val="0"/>
          <w:sz w:val="24"/>
          <w:szCs w:val="24"/>
          <w:lang w:eastAsia="ja-JP" w:bidi="ar-SA"/>
          <w14:ligatures w14:val="none"/>
        </w:rPr>
        <w:t xml:space="preserve"> that career </w:t>
      </w:r>
      <w:r w:rsidR="00D76AE8" w:rsidRPr="008423E2">
        <w:rPr>
          <w:rFonts w:ascii="Times New Roman" w:eastAsia="SimSun" w:hAnsi="Times New Roman" w:cs="Times New Roman"/>
          <w:color w:val="000000"/>
          <w:kern w:val="0"/>
          <w:sz w:val="24"/>
          <w:szCs w:val="24"/>
          <w:lang w:eastAsia="ja-JP" w:bidi="ar-SA"/>
          <w14:ligatures w14:val="none"/>
        </w:rPr>
        <w:t xml:space="preserve">success </w:t>
      </w:r>
      <w:r w:rsidR="006E4165" w:rsidRPr="008423E2">
        <w:rPr>
          <w:rFonts w:ascii="Times New Roman" w:eastAsia="SimSun" w:hAnsi="Times New Roman" w:cs="Times New Roman"/>
          <w:color w:val="000000"/>
          <w:kern w:val="0"/>
          <w:sz w:val="24"/>
          <w:szCs w:val="24"/>
          <w:lang w:eastAsia="ja-JP" w:bidi="ar-SA"/>
          <w14:ligatures w14:val="none"/>
        </w:rPr>
        <w:t>frameworks have</w:t>
      </w:r>
      <w:r w:rsidR="002F6E22" w:rsidRPr="008423E2">
        <w:rPr>
          <w:rFonts w:ascii="Times New Roman" w:eastAsia="SimSun" w:hAnsi="Times New Roman" w:cs="Times New Roman"/>
          <w:color w:val="000000"/>
          <w:kern w:val="0"/>
          <w:sz w:val="24"/>
          <w:szCs w:val="24"/>
          <w:lang w:eastAsia="ja-JP" w:bidi="ar-SA"/>
          <w14:ligatures w14:val="none"/>
        </w:rPr>
        <w:t xml:space="preserve"> </w:t>
      </w:r>
      <w:r w:rsidR="006808BA" w:rsidRPr="008423E2">
        <w:rPr>
          <w:rFonts w:ascii="Times New Roman" w:eastAsia="SimSun" w:hAnsi="Times New Roman" w:cs="Times New Roman"/>
          <w:color w:val="000000"/>
          <w:kern w:val="0"/>
          <w:sz w:val="24"/>
          <w:szCs w:val="24"/>
          <w:lang w:eastAsia="ja-JP" w:bidi="ar-SA"/>
          <w14:ligatures w14:val="none"/>
        </w:rPr>
        <w:t>originated from</w:t>
      </w:r>
      <w:r w:rsidR="003A5BE9" w:rsidRPr="008423E2">
        <w:rPr>
          <w:rFonts w:ascii="Times New Roman" w:eastAsia="SimSun" w:hAnsi="Times New Roman" w:cs="Times New Roman"/>
          <w:color w:val="000000"/>
          <w:kern w:val="0"/>
          <w:sz w:val="24"/>
          <w:szCs w:val="24"/>
          <w:lang w:eastAsia="ja-JP" w:bidi="ar-SA"/>
          <w14:ligatures w14:val="none"/>
        </w:rPr>
        <w:t xml:space="preserve"> the</w:t>
      </w:r>
      <w:r w:rsidR="006808BA" w:rsidRPr="008423E2">
        <w:rPr>
          <w:rFonts w:ascii="Times New Roman" w:eastAsia="SimSun" w:hAnsi="Times New Roman" w:cs="Times New Roman"/>
          <w:color w:val="000000"/>
          <w:kern w:val="0"/>
          <w:sz w:val="24"/>
          <w:szCs w:val="24"/>
          <w:lang w:eastAsia="ja-JP" w:bidi="ar-SA"/>
          <w14:ligatures w14:val="none"/>
        </w:rPr>
        <w:t xml:space="preserve"> </w:t>
      </w:r>
      <w:r w:rsidR="002F6E22" w:rsidRPr="008423E2">
        <w:rPr>
          <w:rFonts w:ascii="Times New Roman" w:eastAsia="SimSun" w:hAnsi="Times New Roman" w:cs="Times New Roman"/>
          <w:color w:val="000000"/>
          <w:kern w:val="0"/>
          <w:sz w:val="24"/>
          <w:szCs w:val="24"/>
          <w:lang w:eastAsia="ja-JP" w:bidi="ar-SA"/>
          <w14:ligatures w14:val="none"/>
        </w:rPr>
        <w:t xml:space="preserve">experiences of dominant groups, </w:t>
      </w:r>
      <w:r w:rsidR="006808BA" w:rsidRPr="008423E2">
        <w:rPr>
          <w:rFonts w:ascii="Times New Roman" w:eastAsia="SimSun" w:hAnsi="Times New Roman" w:cs="Times New Roman"/>
          <w:color w:val="000000"/>
          <w:kern w:val="0"/>
          <w:sz w:val="24"/>
          <w:szCs w:val="24"/>
          <w:lang w:eastAsia="ja-JP" w:bidi="ar-SA"/>
          <w14:ligatures w14:val="none"/>
        </w:rPr>
        <w:t>reflecting</w:t>
      </w:r>
      <w:r w:rsidR="002F6E22" w:rsidRPr="008423E2">
        <w:rPr>
          <w:rFonts w:ascii="Times New Roman" w:eastAsia="SimSun" w:hAnsi="Times New Roman" w:cs="Times New Roman"/>
          <w:color w:val="000000"/>
          <w:kern w:val="0"/>
          <w:sz w:val="24"/>
          <w:szCs w:val="24"/>
          <w:lang w:eastAsia="ja-JP" w:bidi="ar-SA"/>
          <w14:ligatures w14:val="none"/>
        </w:rPr>
        <w:t xml:space="preserve"> their societal privilege and advantages, which do not necessarily represent the experiences of minority groups </w:t>
      </w:r>
      <w:r w:rsidR="006B5E98" w:rsidRPr="008423E2">
        <w:rPr>
          <w:rFonts w:ascii="Times New Roman" w:eastAsia="SimSun" w:hAnsi="Times New Roman" w:cs="Times New Roman"/>
          <w:color w:val="000000"/>
          <w:kern w:val="0"/>
          <w:sz w:val="24"/>
          <w:szCs w:val="24"/>
          <w:lang w:eastAsia="ja-JP" w:bidi="ar-SA"/>
          <w14:ligatures w14:val="none"/>
        </w:rPr>
        <w:t xml:space="preserve">or </w:t>
      </w:r>
      <w:r w:rsidR="002F6E22" w:rsidRPr="008423E2">
        <w:rPr>
          <w:rFonts w:ascii="Times New Roman" w:eastAsia="SimSun" w:hAnsi="Times New Roman" w:cs="Times New Roman"/>
          <w:color w:val="000000"/>
          <w:kern w:val="0"/>
          <w:sz w:val="24"/>
          <w:szCs w:val="24"/>
          <w:lang w:eastAsia="ja-JP" w:bidi="ar-SA"/>
          <w14:ligatures w14:val="none"/>
        </w:rPr>
        <w:t xml:space="preserve">those with intersectional identities </w:t>
      </w:r>
      <w:bookmarkEnd w:id="3"/>
      <w:r w:rsidR="002F6E22"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DGM2gG3o","properties":{"formattedCitation":"(e.g., Frear, Paustian-Underdahl, Heggestad, &amp; Walker, 2019)","plainCitation":"(e.g., Frear, Paustian-Underdahl, Heggestad, &amp; Walker, 2019)","noteIndex":0},"citationItems":[{"id":17800,"uris":["http://zotero.org/groups/5119330/items/XQ5TLEC6"],"itemData":{"id":17800,"type":"article-journal","abstract":"Despite women's advancements in the workplace, gender inequality persists. We classify and test two frameworks used to explain gender differences in career success: unequal attributes and unequal effects. The unequal attributes framework suggests that gender is related to other attributes, which result in unequal career outcomes for men and women (i.e., a mediated effect). The unequal effects framework suggests that even when men and women share the same attribute or circumstances, they are rewarded differently, such that individual attributes have unequal effects on career outcomes for men and women (i.e., a moderated effect). We collected survey data from a gender-balanced sample of 394 business school alumni. Using structural equation modeling to test the unequal attributes framework, we found that work hours, career orientation, having a nonemployed spouse, and working in a predominantly female job were unequal attributes that explained gender differences in career success. Using multigroup path analysis to examine unequal effects, we found that being agentic, married, having children at home, and working in a predominantly female workplace had unequal effects in relation to career success for men and women. We find support for both models across three categories of career success antecedents (i.e., personal, family, and job attributes).","container-title":"Journal of Organizational Behavior","DOI":"10.1002/job.2338","ISSN":"0894-3796","issue":"4","language":"English","page":"400-416","title":"Gender and career success: A typology and analysis of dual paradigms","volume":"40","author":[{"family":"Frear","given":"Katherine A."},{"family":"Paustian-Underdahl","given":"Samantha C."},{"family":"Heggestad","given":"Eric D."},{"family":"Walker","given":"Lisa Slattery"}],"issued":{"date-parts":[["2019",5]]}},"label":"page","prefix":"e.g., "}],"schema":"https://github.com/citation-style-language/schema/raw/master/csl-citation.json"} </w:instrText>
      </w:r>
      <w:r w:rsidR="002F6E22"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e.g., Frear, Paustian-Underdahl, Heggestad, &amp; Walker, 2019)</w:t>
      </w:r>
      <w:r w:rsidR="002F6E22" w:rsidRPr="008423E2">
        <w:rPr>
          <w:rFonts w:ascii="Times New Roman" w:eastAsia="SimSun" w:hAnsi="Times New Roman" w:cs="Times New Roman"/>
          <w:color w:val="000000"/>
          <w:kern w:val="0"/>
          <w:sz w:val="24"/>
          <w:szCs w:val="24"/>
          <w:lang w:eastAsia="ja-JP" w:bidi="ar-SA"/>
          <w14:ligatures w14:val="none"/>
        </w:rPr>
        <w:fldChar w:fldCharType="end"/>
      </w:r>
      <w:r w:rsidR="002F6E22"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 xml:space="preserve">Also, diversity scholarship has drawn attention to the under-representation of people from minority groups in senior positions and to </w:t>
      </w:r>
      <w:r w:rsidR="008307C5">
        <w:rPr>
          <w:rFonts w:ascii="Times New Roman" w:eastAsia="SimSun" w:hAnsi="Times New Roman" w:cs="Times New Roman"/>
          <w:color w:val="000000"/>
          <w:kern w:val="0"/>
          <w:sz w:val="24"/>
          <w:szCs w:val="24"/>
          <w:lang w:eastAsia="ja-JP" w:bidi="ar-SA"/>
          <w14:ligatures w14:val="none"/>
        </w:rPr>
        <w:t xml:space="preserve">the </w:t>
      </w:r>
      <w:r w:rsidRPr="008423E2">
        <w:rPr>
          <w:rFonts w:ascii="Times New Roman" w:eastAsia="SimSun" w:hAnsi="Times New Roman" w:cs="Times New Roman"/>
          <w:color w:val="000000"/>
          <w:kern w:val="0"/>
          <w:sz w:val="24"/>
          <w:szCs w:val="24"/>
          <w:lang w:eastAsia="ja-JP" w:bidi="ar-SA"/>
          <w14:ligatures w14:val="none"/>
        </w:rPr>
        <w:t>persistent disparit</w:t>
      </w:r>
      <w:r w:rsidR="00123B81" w:rsidRPr="008423E2">
        <w:rPr>
          <w:rFonts w:ascii="Times New Roman" w:eastAsia="SimSun" w:hAnsi="Times New Roman" w:cs="Times New Roman"/>
          <w:color w:val="000000"/>
          <w:kern w:val="0"/>
          <w:sz w:val="24"/>
          <w:szCs w:val="24"/>
          <w:lang w:eastAsia="ja-JP" w:bidi="ar-SA"/>
          <w14:ligatures w14:val="none"/>
        </w:rPr>
        <w:t>y</w:t>
      </w:r>
      <w:r w:rsidRPr="008423E2">
        <w:rPr>
          <w:rFonts w:ascii="Times New Roman" w:eastAsia="SimSun" w:hAnsi="Times New Roman" w:cs="Times New Roman"/>
          <w:color w:val="000000"/>
          <w:kern w:val="0"/>
          <w:sz w:val="24"/>
          <w:szCs w:val="24"/>
          <w:lang w:eastAsia="ja-JP" w:bidi="ar-SA"/>
          <w14:ligatures w14:val="none"/>
        </w:rPr>
        <w:t xml:space="preserve"> in advancement to leadership roles </w:t>
      </w:r>
      <w:r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Cmz3ELfm","properties":{"formattedCitation":"(e.g., Tomaskovic-Devey &amp; Avent-Holt, 2019)","plainCitation":"(e.g., Tomaskovic-Devey &amp; Avent-Holt, 2019)","noteIndex":0},"citationItems":[{"id":21329,"uris":["http://zotero.org/groups/5119330/items/2CKWBBZM"],"itemData":{"id":21329,"type":"book","abstract":"Relational Inequalities\n              focuses on the organizational production of categorical inequalities, in the context of the intersectional complexity and institutional fluidity that characterize social life. Three generic inequality-generating mechanisms—exploitation, social closure, and claims-making—distribute organizational resources, rewards, and respect. The actual levels and contours of the inequalities produced by these three mechanisms are, however, profoundly contingent on the historical moments and institutional fields in which organizations operate. Organizational inequality regimes are comprised of the resources available for distribution; the task-, class-, and status-based social relations within organizations; formal and informal practices used to accomplish goals and tasks; and internal cultural models of people, work, and inequality, often adapted from the society at large to fit local social relationships. Legal and cultural institutions as they are filtered through workplace inequality regimes steer which groups are exploited and excluded, blocking or facilitating the conditions that lead to exploitation and closure. Sometimes exploitative and closure claims-making are naked and open for all to see; more often, they are institutionalized, taken for granted, and legitimated, sometimes even by those being exploited and excluded. The implications of RIT for social science and equality agendas are discussed in the conclusion. Case studies examine historical and contemporary workplace inequality regime variation in multiple countries. The role of intersectionality in producing regime variation is explored repeatedly across the book. Many occupations and industries are examined in depth, with particular attention given to engineers, CEOs, financial service, airlines, and information technology industries.","edition":"1","ISBN":"978-0-19-062442-2","language":"en","note":"DOI: 10.1093/oso/9780190624422.001.0001","publisher":"Oxford University Press","source":"DOI.org (Crossref)","title":"Relational Inequalities: An Organizational Approach","title-short":"Relational Inequalities","URL":"https://academic.oup.com/book/5536","author":[{"family":"Tomaskovic-Devey","given":"Donald"},{"family":"Avent-Holt","given":"Dustin"}],"accessed":{"date-parts":[["2024",4,13]]},"issued":{"date-parts":[["2019",2,28]]}},"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e.g., Tomaskovic-Devey &amp; Avent-Holt, 2019)</w:t>
      </w:r>
      <w:r w:rsidRPr="008423E2">
        <w:rPr>
          <w:rFonts w:ascii="Times New Roman" w:eastAsia="SimSun" w:hAnsi="Times New Roman" w:cs="Times New Roman"/>
          <w:color w:val="000000"/>
          <w:kern w:val="0"/>
          <w:sz w:val="24"/>
          <w:szCs w:val="24"/>
          <w:lang w:eastAsia="ja-JP" w:bidi="ar-SA"/>
          <w14:ligatures w14:val="none"/>
        </w:rPr>
        <w:fldChar w:fldCharType="end"/>
      </w:r>
      <w:r w:rsidRPr="008423E2">
        <w:rPr>
          <w:rFonts w:ascii="Times New Roman" w:eastAsia="SimSun" w:hAnsi="Times New Roman" w:cs="Times New Roman"/>
          <w:color w:val="000000"/>
          <w:kern w:val="0"/>
          <w:sz w:val="24"/>
          <w:szCs w:val="24"/>
          <w:lang w:eastAsia="ja-JP" w:bidi="ar-SA"/>
          <w14:ligatures w14:val="none"/>
        </w:rPr>
        <w:t xml:space="preserve">. The </w:t>
      </w:r>
      <w:r w:rsidRPr="008423E2">
        <w:rPr>
          <w:rFonts w:ascii="Times New Roman" w:eastAsia="SimSun" w:hAnsi="Times New Roman" w:cs="Times New Roman"/>
          <w:color w:val="000000"/>
          <w:kern w:val="0"/>
          <w:sz w:val="24"/>
          <w:szCs w:val="24"/>
          <w:lang w:eastAsia="ja-JP" w:bidi="ar-SA"/>
          <w14:ligatures w14:val="none"/>
        </w:rPr>
        <w:lastRenderedPageBreak/>
        <w:t>common thread across this literature is an emphasis on systemic barriers and contingencies</w:t>
      </w:r>
      <w:r w:rsidR="005F778D" w:rsidRPr="008423E2">
        <w:rPr>
          <w:rFonts w:ascii="Times New Roman" w:eastAsia="SimSun" w:hAnsi="Times New Roman" w:cs="Times New Roman"/>
          <w:color w:val="000000"/>
          <w:kern w:val="0"/>
          <w:sz w:val="24"/>
          <w:szCs w:val="24"/>
          <w:lang w:eastAsia="ja-JP" w:bidi="ar-SA"/>
          <w14:ligatures w14:val="none"/>
        </w:rPr>
        <w:t>, often beyond individual control, which</w:t>
      </w:r>
      <w:r w:rsidRPr="008423E2">
        <w:rPr>
          <w:rFonts w:ascii="Times New Roman" w:eastAsia="SimSun" w:hAnsi="Times New Roman" w:cs="Times New Roman"/>
          <w:color w:val="000000"/>
          <w:kern w:val="0"/>
          <w:sz w:val="24"/>
          <w:szCs w:val="24"/>
          <w:lang w:eastAsia="ja-JP" w:bidi="ar-SA"/>
          <w14:ligatures w14:val="none"/>
        </w:rPr>
        <w:t xml:space="preserve"> influenc</w:t>
      </w:r>
      <w:r w:rsidR="005F778D" w:rsidRPr="008423E2">
        <w:rPr>
          <w:rFonts w:ascii="Times New Roman" w:eastAsia="SimSun" w:hAnsi="Times New Roman" w:cs="Times New Roman"/>
          <w:color w:val="000000"/>
          <w:kern w:val="0"/>
          <w:sz w:val="24"/>
          <w:szCs w:val="24"/>
          <w:lang w:eastAsia="ja-JP" w:bidi="ar-SA"/>
          <w14:ligatures w14:val="none"/>
        </w:rPr>
        <w:t>e</w:t>
      </w:r>
      <w:r w:rsidRPr="008423E2">
        <w:rPr>
          <w:rFonts w:ascii="Times New Roman" w:eastAsia="SimSun" w:hAnsi="Times New Roman" w:cs="Times New Roman"/>
          <w:color w:val="000000"/>
          <w:kern w:val="0"/>
          <w:sz w:val="24"/>
          <w:szCs w:val="24"/>
          <w:lang w:eastAsia="ja-JP" w:bidi="ar-SA"/>
          <w14:ligatures w14:val="none"/>
        </w:rPr>
        <w:t xml:space="preserve"> </w:t>
      </w:r>
      <w:r w:rsidR="00603ECB" w:rsidRPr="008423E2">
        <w:rPr>
          <w:rFonts w:ascii="Times New Roman" w:eastAsia="SimSun" w:hAnsi="Times New Roman" w:cs="Times New Roman"/>
          <w:color w:val="000000"/>
          <w:kern w:val="0"/>
          <w:sz w:val="24"/>
          <w:szCs w:val="24"/>
          <w:lang w:eastAsia="ja-JP" w:bidi="ar-SA"/>
          <w14:ligatures w14:val="none"/>
        </w:rPr>
        <w:t xml:space="preserve">minority groups’ </w:t>
      </w:r>
      <w:r w:rsidRPr="008423E2">
        <w:rPr>
          <w:rFonts w:ascii="Times New Roman" w:eastAsia="SimSun" w:hAnsi="Times New Roman" w:cs="Times New Roman"/>
          <w:color w:val="000000"/>
          <w:kern w:val="0"/>
          <w:sz w:val="24"/>
          <w:szCs w:val="24"/>
          <w:lang w:eastAsia="ja-JP" w:bidi="ar-SA"/>
          <w14:ligatures w14:val="none"/>
        </w:rPr>
        <w:t xml:space="preserve">career </w:t>
      </w:r>
      <w:r w:rsidR="00E63C6F" w:rsidRPr="008423E2">
        <w:rPr>
          <w:rFonts w:ascii="Times New Roman" w:eastAsia="SimSun" w:hAnsi="Times New Roman" w:cs="Times New Roman"/>
          <w:color w:val="000000"/>
          <w:kern w:val="0"/>
          <w:sz w:val="24"/>
          <w:szCs w:val="24"/>
          <w:lang w:eastAsia="ja-JP" w:bidi="ar-SA"/>
          <w14:ligatures w14:val="none"/>
        </w:rPr>
        <w:t>success.</w:t>
      </w:r>
      <w:r w:rsidRPr="008423E2">
        <w:rPr>
          <w:rFonts w:ascii="Times New Roman" w:eastAsia="SimSun" w:hAnsi="Times New Roman" w:cs="Times New Roman"/>
          <w:color w:val="000000"/>
          <w:kern w:val="0"/>
          <w:sz w:val="24"/>
          <w:szCs w:val="24"/>
          <w:lang w:eastAsia="ja-JP" w:bidi="ar-SA"/>
          <w14:ligatures w14:val="none"/>
        </w:rPr>
        <w:t xml:space="preserve"> These barriers</w:t>
      </w:r>
      <w:r w:rsidR="00603ECB" w:rsidRPr="008423E2">
        <w:rPr>
          <w:rFonts w:ascii="Times New Roman" w:eastAsia="SimSun" w:hAnsi="Times New Roman" w:cs="Times New Roman"/>
          <w:color w:val="000000"/>
          <w:kern w:val="0"/>
          <w:sz w:val="24"/>
          <w:szCs w:val="24"/>
          <w:lang w:eastAsia="ja-JP" w:bidi="ar-SA"/>
          <w14:ligatures w14:val="none"/>
        </w:rPr>
        <w:t xml:space="preserve"> include</w:t>
      </w:r>
      <w:r w:rsidRPr="008423E2">
        <w:rPr>
          <w:rFonts w:ascii="Times New Roman" w:eastAsia="SimSun" w:hAnsi="Times New Roman" w:cs="Times New Roman"/>
          <w:color w:val="000000"/>
          <w:kern w:val="0"/>
          <w:sz w:val="24"/>
          <w:szCs w:val="24"/>
          <w:lang w:eastAsia="ja-JP" w:bidi="ar-SA"/>
          <w14:ligatures w14:val="none"/>
        </w:rPr>
        <w:t xml:space="preserve"> </w:t>
      </w:r>
      <w:r w:rsidR="00603ECB" w:rsidRPr="008423E2">
        <w:rPr>
          <w:rFonts w:ascii="Times New Roman" w:eastAsia="SimSun" w:hAnsi="Times New Roman" w:cs="Times New Roman"/>
          <w:color w:val="000000"/>
          <w:kern w:val="0"/>
          <w:sz w:val="24"/>
          <w:szCs w:val="24"/>
          <w:lang w:eastAsia="ja-JP" w:bidi="ar-SA"/>
          <w14:ligatures w14:val="none"/>
        </w:rPr>
        <w:t xml:space="preserve">stigmas and biases </w:t>
      </w:r>
      <w:r w:rsidRPr="008423E2">
        <w:rPr>
          <w:rFonts w:ascii="Times New Roman" w:eastAsia="SimSun" w:hAnsi="Times New Roman" w:cs="Times New Roman"/>
          <w:color w:val="000000"/>
          <w:kern w:val="0"/>
          <w:sz w:val="24"/>
          <w:szCs w:val="24"/>
          <w:lang w:eastAsia="ja-JP" w:bidi="ar-SA"/>
          <w14:ligatures w14:val="none"/>
        </w:rPr>
        <w:t>at the social level</w:t>
      </w:r>
      <w:r w:rsidR="00603ECB" w:rsidRPr="008423E2">
        <w:rPr>
          <w:rFonts w:ascii="Times New Roman" w:eastAsia="SimSun" w:hAnsi="Times New Roman" w:cs="Times New Roman"/>
          <w:color w:val="000000"/>
          <w:kern w:val="0"/>
          <w:sz w:val="24"/>
          <w:szCs w:val="24"/>
          <w:lang w:eastAsia="ja-JP" w:bidi="ar-SA"/>
          <w14:ligatures w14:val="none"/>
        </w:rPr>
        <w:t>,</w:t>
      </w:r>
      <w:r w:rsidRPr="008423E2">
        <w:rPr>
          <w:rFonts w:ascii="Times New Roman" w:eastAsia="SimSun" w:hAnsi="Times New Roman" w:cs="Times New Roman"/>
          <w:color w:val="000000"/>
          <w:kern w:val="0"/>
          <w:sz w:val="24"/>
          <w:szCs w:val="24"/>
          <w:lang w:eastAsia="ja-JP" w:bidi="ar-SA"/>
          <w14:ligatures w14:val="none"/>
        </w:rPr>
        <w:t xml:space="preserve"> </w:t>
      </w:r>
      <w:r w:rsidR="00603ECB" w:rsidRPr="008423E2">
        <w:rPr>
          <w:rFonts w:ascii="Times New Roman" w:eastAsia="SimSun" w:hAnsi="Times New Roman" w:cs="Times New Roman"/>
          <w:color w:val="000000"/>
          <w:kern w:val="0"/>
          <w:sz w:val="24"/>
          <w:szCs w:val="24"/>
          <w:lang w:eastAsia="ja-JP" w:bidi="ar-SA"/>
          <w14:ligatures w14:val="none"/>
        </w:rPr>
        <w:t>discriminatory practices and policies</w:t>
      </w:r>
      <w:r w:rsidR="00603ECB" w:rsidRPr="008423E2" w:rsidDel="00603ECB">
        <w:rPr>
          <w:rFonts w:ascii="Times New Roman" w:eastAsia="SimSun" w:hAnsi="Times New Roman" w:cs="Times New Roman"/>
          <w:color w:val="000000"/>
          <w:kern w:val="0"/>
          <w:sz w:val="24"/>
          <w:szCs w:val="24"/>
          <w:lang w:eastAsia="ja-JP" w:bidi="ar-SA"/>
          <w14:ligatures w14:val="none"/>
        </w:rPr>
        <w:t xml:space="preserve"> </w:t>
      </w:r>
      <w:r w:rsidR="00603ECB" w:rsidRPr="008423E2">
        <w:rPr>
          <w:rFonts w:ascii="Times New Roman" w:eastAsia="SimSun" w:hAnsi="Times New Roman" w:cs="Times New Roman"/>
          <w:color w:val="000000"/>
          <w:kern w:val="0"/>
          <w:sz w:val="24"/>
          <w:szCs w:val="24"/>
          <w:lang w:eastAsia="ja-JP" w:bidi="ar-SA"/>
          <w14:ligatures w14:val="none"/>
        </w:rPr>
        <w:t xml:space="preserve">at the </w:t>
      </w:r>
      <w:r w:rsidRPr="008423E2">
        <w:rPr>
          <w:rFonts w:ascii="Times New Roman" w:eastAsia="SimSun" w:hAnsi="Times New Roman" w:cs="Times New Roman"/>
          <w:color w:val="000000"/>
          <w:kern w:val="0"/>
          <w:sz w:val="24"/>
          <w:szCs w:val="24"/>
          <w:lang w:eastAsia="ja-JP" w:bidi="ar-SA"/>
          <w14:ligatures w14:val="none"/>
        </w:rPr>
        <w:t>organizational level</w:t>
      </w:r>
      <w:r w:rsidR="00603ECB" w:rsidRPr="008423E2">
        <w:rPr>
          <w:rFonts w:ascii="Times New Roman" w:eastAsia="SimSun" w:hAnsi="Times New Roman" w:cs="Times New Roman"/>
          <w:color w:val="000000"/>
          <w:kern w:val="0"/>
          <w:sz w:val="24"/>
          <w:szCs w:val="24"/>
          <w:lang w:eastAsia="ja-JP" w:bidi="ar-SA"/>
          <w14:ligatures w14:val="none"/>
        </w:rPr>
        <w:t>, and</w:t>
      </w:r>
      <w:r w:rsidRPr="008423E2">
        <w:rPr>
          <w:rFonts w:ascii="Times New Roman" w:eastAsia="SimSun" w:hAnsi="Times New Roman" w:cs="Times New Roman"/>
          <w:color w:val="000000"/>
          <w:kern w:val="0"/>
          <w:sz w:val="24"/>
          <w:szCs w:val="24"/>
          <w:lang w:eastAsia="ja-JP" w:bidi="ar-SA"/>
          <w14:ligatures w14:val="none"/>
        </w:rPr>
        <w:t xml:space="preserve"> human and social capital </w:t>
      </w:r>
      <w:r w:rsidR="00603ECB" w:rsidRPr="008423E2">
        <w:rPr>
          <w:rFonts w:ascii="Times New Roman" w:eastAsia="SimSun" w:hAnsi="Times New Roman" w:cs="Times New Roman"/>
          <w:color w:val="000000"/>
          <w:kern w:val="0"/>
          <w:sz w:val="24"/>
          <w:szCs w:val="24"/>
          <w:lang w:eastAsia="ja-JP" w:bidi="ar-SA"/>
          <w14:ligatures w14:val="none"/>
        </w:rPr>
        <w:t xml:space="preserve">at the individual level </w:t>
      </w:r>
      <w:r w:rsidR="00E63BF2"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c3lL5COv","properties":{"formattedCitation":"(e.g., Taser-Erdogan, 2022)","plainCitation":"(e.g., Taser-Erdogan, 2022)","noteIndex":0},"citationItems":[{"id":19001,"uris":["http://zotero.org/groups/5119330/items/GHITQ4HM"],"itemData":{"id":19001,"type":"article-journal","abstract":"This article investigates the question of why women remain underrepresented in management positions despite their increasing presence in the Turkish banking sector context. By using an integrative framework that brings together the relational and institutional perspectives, this article seeks to understand how macro-level contextual influences reflect on meso-organisational processes and practices, which in turn influence women's micro-individual career trajectories. This article explores the careers experiences of 49 female banking professionals from three distinct banking organisations (Turkish, western and Islamic). The findings reveal that women's limited representation at managerial level is an outcome of the interplay between macro-, meso- and micro-level issues. At the macro-level, the article highlights religion-based fragmented social structure as a key factor in the socio-cultural context of Turkey. At the meso-level, the analysis of the three different cases identifies factors relevant to both western and Middle Eastern societal contexts. At the micro-level, the analysis highlights how women's perceptions of macro-level barriers change depending on their organisational context, emphasising the interrelatedness between these three levels. The article contributes to women's career literature by providing the Turkish perspective and introducing novel insights into the interplay between societal forces, organisational practices and individuals' perceptions.","container-title":"Human Relations","DOI":"10.1177/00187267211002244","ISSN":"0018-7267","issue":"6","language":"English","page":"1053-1083","title":"Careers advancement of women: Applying a multi-level relational perspective in the context of Turkish banking organisations","volume":"75","author":[{"family":"Taser-Erdogan","given":"Didem"}],"issued":{"date-parts":[["2022",6]]}},"label":"page","prefix":"e.g., "}],"schema":"https://github.com/citation-style-language/schema/raw/master/csl-citation.json"} </w:instrText>
      </w:r>
      <w:r w:rsidR="00E63BF2"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e.g., Taser-Erdogan, 2022)</w:t>
      </w:r>
      <w:r w:rsidR="00E63BF2" w:rsidRPr="008423E2">
        <w:rPr>
          <w:rFonts w:ascii="Times New Roman" w:eastAsia="SimSun" w:hAnsi="Times New Roman" w:cs="Times New Roman"/>
          <w:color w:val="000000"/>
          <w:kern w:val="0"/>
          <w:sz w:val="24"/>
          <w:szCs w:val="24"/>
          <w:lang w:eastAsia="ja-JP" w:bidi="ar-SA"/>
          <w14:ligatures w14:val="none"/>
        </w:rPr>
        <w:fldChar w:fldCharType="end"/>
      </w:r>
      <w:r w:rsidRPr="008423E2">
        <w:rPr>
          <w:rFonts w:ascii="Times New Roman" w:eastAsia="SimSun" w:hAnsi="Times New Roman" w:cs="Times New Roman"/>
          <w:color w:val="000000"/>
          <w:kern w:val="0"/>
          <w:sz w:val="24"/>
          <w:szCs w:val="24"/>
          <w:lang w:eastAsia="ja-JP" w:bidi="ar-SA"/>
          <w14:ligatures w14:val="none"/>
        </w:rPr>
        <w:t>.</w:t>
      </w:r>
      <w:r w:rsidR="000517AD" w:rsidRPr="008423E2">
        <w:rPr>
          <w:rFonts w:ascii="Times New Roman" w:eastAsia="SimSun" w:hAnsi="Times New Roman" w:cs="Times New Roman"/>
          <w:color w:val="000000"/>
          <w:kern w:val="0"/>
          <w:sz w:val="24"/>
          <w:szCs w:val="24"/>
          <w:lang w:eastAsia="ja-JP" w:bidi="ar-SA"/>
          <w14:ligatures w14:val="none"/>
        </w:rPr>
        <w:t xml:space="preserve"> </w:t>
      </w:r>
      <w:bookmarkStart w:id="4" w:name="_Hlk173321875"/>
      <w:r w:rsidRPr="008423E2">
        <w:rPr>
          <w:rFonts w:ascii="Times New Roman" w:eastAsia="SimSun" w:hAnsi="Times New Roman" w:cs="Times New Roman"/>
          <w:color w:val="000000"/>
          <w:kern w:val="0"/>
          <w:sz w:val="24"/>
          <w:szCs w:val="24"/>
          <w:lang w:eastAsia="ja-JP" w:bidi="ar-SA"/>
          <w14:ligatures w14:val="none"/>
        </w:rPr>
        <w:t>In the past few years, we have witnessed a surge in studies examin</w:t>
      </w:r>
      <w:r w:rsidR="00483697" w:rsidRPr="008423E2">
        <w:rPr>
          <w:rFonts w:ascii="Times New Roman" w:eastAsia="SimSun" w:hAnsi="Times New Roman" w:cs="Times New Roman"/>
          <w:color w:val="000000"/>
          <w:kern w:val="0"/>
          <w:sz w:val="24"/>
          <w:szCs w:val="24"/>
          <w:lang w:eastAsia="ja-JP" w:bidi="ar-SA"/>
          <w14:ligatures w14:val="none"/>
        </w:rPr>
        <w:t>ing</w:t>
      </w:r>
      <w:r w:rsidRPr="008423E2">
        <w:rPr>
          <w:rFonts w:ascii="Times New Roman" w:eastAsia="SimSun" w:hAnsi="Times New Roman" w:cs="Times New Roman"/>
          <w:color w:val="000000"/>
          <w:kern w:val="0"/>
          <w:sz w:val="24"/>
          <w:szCs w:val="24"/>
          <w:lang w:eastAsia="ja-JP" w:bidi="ar-SA"/>
          <w14:ligatures w14:val="none"/>
        </w:rPr>
        <w:t xml:space="preserve"> career success among workers from historically marginalized minority groups and unpack</w:t>
      </w:r>
      <w:r w:rsidR="00483697" w:rsidRPr="008423E2">
        <w:rPr>
          <w:rFonts w:ascii="Times New Roman" w:eastAsia="SimSun" w:hAnsi="Times New Roman" w:cs="Times New Roman"/>
          <w:color w:val="000000"/>
          <w:kern w:val="0"/>
          <w:sz w:val="24"/>
          <w:szCs w:val="24"/>
          <w:lang w:eastAsia="ja-JP" w:bidi="ar-SA"/>
          <w14:ligatures w14:val="none"/>
        </w:rPr>
        <w:t>ing</w:t>
      </w:r>
      <w:r w:rsidRPr="008423E2">
        <w:rPr>
          <w:rFonts w:ascii="Times New Roman" w:eastAsia="SimSun" w:hAnsi="Times New Roman" w:cs="Times New Roman"/>
          <w:color w:val="000000"/>
          <w:kern w:val="0"/>
          <w:sz w:val="24"/>
          <w:szCs w:val="24"/>
          <w:lang w:eastAsia="ja-JP" w:bidi="ar-SA"/>
          <w14:ligatures w14:val="none"/>
        </w:rPr>
        <w:t xml:space="preserve"> the nuances of their relevant experiences</w:t>
      </w:r>
      <w:r w:rsidR="0077470E" w:rsidRPr="008423E2">
        <w:rPr>
          <w:rFonts w:ascii="Times New Roman" w:eastAsia="SimSun" w:hAnsi="Times New Roman" w:cs="Times New Roman"/>
          <w:color w:val="000000"/>
          <w:kern w:val="0"/>
          <w:sz w:val="24"/>
          <w:szCs w:val="24"/>
          <w:lang w:eastAsia="ja-JP" w:bidi="ar-SA"/>
          <w14:ligatures w14:val="none"/>
        </w:rPr>
        <w:t xml:space="preserve"> </w:t>
      </w:r>
      <w:bookmarkEnd w:id="4"/>
      <w:r w:rsidR="0077470E"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rzcumk85","properties":{"formattedCitation":"(e.g., Smith, Watkins, Ladge, &amp; Carlton, 2019)","plainCitation":"(e.g., Smith, Watkins, Ladge, &amp; Carlton, 2019)","noteIndex":0},"citationItems":[{"id":18099,"uris":["http://zotero.org/groups/5119330/items/6Y2PW2EH"],"itemData":{"id":18099,"type":"article-journal","abstract":"The unique and complex experiences of and challenges for Black women, which are tied to their intersecting marginalized identities, have largely been overlooked in management research. Although Black women are physically visible in that they are different from most of their colleagues, intersectional invisibility research suggests that they can be simultaneously invisible-easily overlooked or disregarded-because they are non-prototypical members of their gender and racial identity groups. To shed new light on the role that intersectional invisibility plays in Black women's perceptions and experiences, we conducted two waves of in-depth interviews across seven years with 59 Black women who occupy senior-level positions in organizations. We develop a theoretical model to explain the paradoxical effects of executive Black women's “outsider within” status in which they simultaneously experience opportunities and constraints associated with two forms of intersectional invisibility: benign and hostile. To manage both forms of intersectional invisibility, executive Black Women adopt a number of critical strategies to gain credible visibility needed to ascend in their careers.","container-title":"Academy of Management Journal","DOI":"10.5465/amj.2017.1513","ISSN":"0001-4273","issue":"6","language":"English","page":"1705-1734","title":"Making the invisible visible: paradoxical effects of intersectional invisibility on the career experiences of executive black women","volume":"62","author":[{"family":"Smith","given":"Alexis Nicole"},{"family":"Watkins","given":"Marla Baskerville"},{"family":"Ladge","given":"Jamie J."},{"family":"Carlton","given":"Pamela"}],"issued":{"date-parts":[["2019",12]]}},"label":"page","prefix":"e.g., "}],"schema":"https://github.com/citation-style-language/schema/raw/master/csl-citation.json"} </w:instrText>
      </w:r>
      <w:r w:rsidR="0077470E"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e.g., Smith, Watkins, Ladge, &amp; Carlton, 2019)</w:t>
      </w:r>
      <w:r w:rsidR="0077470E" w:rsidRPr="008423E2">
        <w:rPr>
          <w:rFonts w:ascii="Times New Roman" w:eastAsia="SimSun" w:hAnsi="Times New Roman" w:cs="Times New Roman"/>
          <w:color w:val="000000"/>
          <w:kern w:val="0"/>
          <w:sz w:val="24"/>
          <w:szCs w:val="24"/>
          <w:lang w:eastAsia="ja-JP" w:bidi="ar-SA"/>
          <w14:ligatures w14:val="none"/>
        </w:rPr>
        <w:fldChar w:fldCharType="end"/>
      </w:r>
      <w:r w:rsidRPr="008423E2">
        <w:rPr>
          <w:rFonts w:ascii="Times New Roman" w:eastAsia="SimSun" w:hAnsi="Times New Roman" w:cs="Times New Roman"/>
          <w:color w:val="000000"/>
          <w:kern w:val="0"/>
          <w:sz w:val="24"/>
          <w:szCs w:val="24"/>
          <w:lang w:eastAsia="ja-JP" w:bidi="ar-SA"/>
          <w14:ligatures w14:val="none"/>
        </w:rPr>
        <w:t xml:space="preserve">. </w:t>
      </w:r>
      <w:r w:rsidR="000B2B74" w:rsidRPr="008423E2">
        <w:rPr>
          <w:rFonts w:ascii="Times New Roman" w:eastAsia="SimSun" w:hAnsi="Times New Roman" w:cs="Times New Roman"/>
          <w:color w:val="000000"/>
          <w:kern w:val="0"/>
          <w:sz w:val="24"/>
          <w:szCs w:val="24"/>
          <w:lang w:eastAsia="ja-JP" w:bidi="ar-SA"/>
          <w14:ligatures w14:val="none"/>
        </w:rPr>
        <w:t>However, to date,</w:t>
      </w:r>
      <w:r w:rsidR="007E58C0" w:rsidRPr="008423E2">
        <w:rPr>
          <w:rFonts w:ascii="Times New Roman" w:eastAsia="SimSun" w:hAnsi="Times New Roman" w:cs="Times New Roman"/>
          <w:color w:val="000000"/>
          <w:kern w:val="0"/>
          <w:sz w:val="24"/>
          <w:szCs w:val="24"/>
          <w:lang w:eastAsia="ja-JP" w:bidi="ar-SA"/>
          <w14:ligatures w14:val="none"/>
        </w:rPr>
        <w:t xml:space="preserve"> </w:t>
      </w:r>
      <w:r w:rsidR="000B2B74" w:rsidRPr="008423E2">
        <w:rPr>
          <w:rFonts w:ascii="Times New Roman" w:eastAsia="SimSun" w:hAnsi="Times New Roman" w:cs="Times New Roman"/>
          <w:color w:val="000000"/>
          <w:kern w:val="0"/>
          <w:sz w:val="24"/>
          <w:szCs w:val="24"/>
          <w:lang w:eastAsia="ja-JP" w:bidi="ar-SA"/>
          <w14:ligatures w14:val="none"/>
        </w:rPr>
        <w:t xml:space="preserve">insights gained </w:t>
      </w:r>
      <w:r w:rsidR="007E58C0" w:rsidRPr="008423E2">
        <w:rPr>
          <w:rFonts w:ascii="Times New Roman" w:eastAsia="SimSun" w:hAnsi="Times New Roman" w:cs="Times New Roman"/>
          <w:color w:val="000000"/>
          <w:kern w:val="0"/>
          <w:sz w:val="24"/>
          <w:szCs w:val="24"/>
          <w:lang w:eastAsia="ja-JP" w:bidi="ar-SA"/>
          <w14:ligatures w14:val="none"/>
        </w:rPr>
        <w:t>from</w:t>
      </w:r>
      <w:r w:rsidR="000B2B74" w:rsidRPr="008423E2">
        <w:rPr>
          <w:rFonts w:ascii="Times New Roman" w:eastAsia="SimSun" w:hAnsi="Times New Roman" w:cs="Times New Roman"/>
          <w:color w:val="000000"/>
          <w:kern w:val="0"/>
          <w:sz w:val="24"/>
          <w:szCs w:val="24"/>
          <w:lang w:eastAsia="ja-JP" w:bidi="ar-SA"/>
          <w14:ligatures w14:val="none"/>
        </w:rPr>
        <w:t xml:space="preserve"> this line of research remain fragmented and have not been integrated </w:t>
      </w:r>
      <w:r w:rsidR="00F716A3" w:rsidRPr="008423E2">
        <w:rPr>
          <w:rFonts w:ascii="Times New Roman" w:eastAsia="SimSun" w:hAnsi="Times New Roman" w:cs="Times New Roman"/>
          <w:color w:val="000000"/>
          <w:kern w:val="0"/>
          <w:sz w:val="24"/>
          <w:szCs w:val="24"/>
          <w:lang w:eastAsia="ja-JP" w:bidi="ar-SA"/>
          <w14:ligatures w14:val="none"/>
        </w:rPr>
        <w:t>in</w:t>
      </w:r>
      <w:r w:rsidR="000B2B74" w:rsidRPr="008423E2">
        <w:rPr>
          <w:rFonts w:ascii="Times New Roman" w:eastAsia="SimSun" w:hAnsi="Times New Roman" w:cs="Times New Roman"/>
          <w:color w:val="000000"/>
          <w:kern w:val="0"/>
          <w:sz w:val="24"/>
          <w:szCs w:val="24"/>
          <w:lang w:eastAsia="ja-JP" w:bidi="ar-SA"/>
          <w14:ligatures w14:val="none"/>
        </w:rPr>
        <w:t xml:space="preserve">to the existing career success frameworks. </w:t>
      </w:r>
      <w:r w:rsidR="002F6E22" w:rsidRPr="008423E2">
        <w:rPr>
          <w:rFonts w:ascii="Times New Roman" w:eastAsia="SimSun" w:hAnsi="Times New Roman" w:cs="Times New Roman"/>
          <w:color w:val="000000"/>
          <w:kern w:val="0"/>
          <w:sz w:val="24"/>
          <w:szCs w:val="24"/>
          <w:lang w:eastAsia="ja-JP" w:bidi="ar-SA"/>
          <w14:ligatures w14:val="none"/>
        </w:rPr>
        <w:t xml:space="preserve">While the existing reviews and meta-analyses on career success include studies with samples from minority groups, their inclusion criteria (excluding qualitative studies) and the theories informing them (historically </w:t>
      </w:r>
      <w:r w:rsidR="00C07E8F" w:rsidRPr="008423E2">
        <w:rPr>
          <w:rFonts w:ascii="Times New Roman" w:eastAsia="SimSun" w:hAnsi="Times New Roman" w:cs="Times New Roman"/>
          <w:color w:val="000000"/>
          <w:kern w:val="0"/>
          <w:sz w:val="24"/>
          <w:szCs w:val="24"/>
          <w:lang w:eastAsia="ja-JP" w:bidi="ar-SA"/>
          <w14:ligatures w14:val="none"/>
        </w:rPr>
        <w:t>not grounded in diversity perspectives</w:t>
      </w:r>
      <w:r w:rsidR="002F6E22" w:rsidRPr="008423E2">
        <w:rPr>
          <w:rFonts w:ascii="Times New Roman" w:eastAsia="SimSun" w:hAnsi="Times New Roman" w:cs="Times New Roman"/>
          <w:color w:val="000000"/>
          <w:kern w:val="0"/>
          <w:sz w:val="24"/>
          <w:szCs w:val="24"/>
          <w:lang w:eastAsia="ja-JP" w:bidi="ar-SA"/>
          <w14:ligatures w14:val="none"/>
        </w:rPr>
        <w:t>) do not accommodate such conceptualization</w:t>
      </w:r>
      <w:r w:rsidR="00ED2E22" w:rsidRPr="008423E2">
        <w:rPr>
          <w:rFonts w:ascii="Times New Roman" w:eastAsia="SimSun" w:hAnsi="Times New Roman" w:cs="Times New Roman"/>
          <w:color w:val="000000"/>
          <w:kern w:val="0"/>
          <w:sz w:val="24"/>
          <w:szCs w:val="24"/>
          <w:lang w:eastAsia="ja-JP" w:bidi="ar-SA"/>
          <w14:ligatures w14:val="none"/>
        </w:rPr>
        <w:t xml:space="preserve"> </w:t>
      </w:r>
      <w:r w:rsidR="00ED2E22"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yKU1hEHV","properties":{"formattedCitation":"(e.g., Guan, Arthur, Khapova, Hall, &amp; Lord, 2019; Ng, Eby, Sorensen, &amp; Feldman, 2005; Ng &amp; Feldman, 2014; Spurk et al., 2019)","plainCitation":"(e.g., Guan, Arthur, Khapova, Hall, &amp; Lord, 2019; Ng, Eby, Sorensen, &amp; Feldman, 2005; Ng &amp; Feldman, 2014; Spurk et al., 2019)","noteIndex":0},"citationItems":[{"id":21318,"uris":["http://zotero.org/groups/5119330/items/3KT3AIQE"],"itemData":{"id":21318,"type":"article-journal","container-title":"Journal of Vocational Behavior","DOI":"10.1016/j.jvb.2018.05.013","ISSN":"00018791","journalAbbreviation":"Journal of Vocational Behavior","language":"en","page":"390-402","source":"DOI.org (Crossref)","title":"Career boundarylessness and career success: A review, integration and guide to future research","title-short":"Career boundarylessness and career success","volume":"110","author":[{"family":"Guan","given":"Yanjun"},{"family":"Arthur","given":"Michael B."},{"family":"Khapova","given":"Svetlana N."},{"family":"Hall","given":"Rosalie J."},{"family":"Lord","given":"Robert G."}],"issued":{"date-parts":[["2019",2]]}},"label":"page","prefix":"e.g., "},{"id":13440,"uris":["http://zotero.org/groups/5119330/items/4QM8KIM4"],"itemData":{"id":13440,"type":"article-journal","abstract":"Using the contest- and sponsored-mobility perspectives as theoretical guides, this meta-analysis reviewed 4 categories of predictors of objective and subjective career success: human capital, organizational sponsorship, sociodemographic status, and stable individual differences. Salary level and promotion served as dependent measures of objective career success, and subjective career success was represented by career satisfaction. Results demonstrated that both objective and subjective career success were related to a wide range of predictors. As a group, human capital and sociodemographic predictors generally displayed stronger relationships with objective career success, and organizational sponsorship and stable individual differences were generally more strongly related to subjective career success. Gender and time (date of the study) moderated several of the relationships examined.","container-title":"Personnel Psychology","DOI":"10.1111/j.1744-6570.2005.00515.x","ISSN":"0031-5826","issue":"2","language":"English","page":"367-408","title":"Predictors of objective and subjective career success: A meta-analysis","volume":"58","author":[{"family":"Ng","given":"Thomas W. H."},{"family":"Eby","given":"LT"},{"family":"Sorensen","given":"KL"},{"family":"Feldman","given":"DC"}],"issued":{"date-parts":[["2005"]]}}},{"id":17202,"uris":["http://zotero.org/groups/5119330/items/M772PX3I"],"itemData":{"id":17202,"type":"article-journal","abstract":"This study proposes that employees have to face a variety of obstacles over the course of their careers, each of which can create stress for employees and, in so doing, lower their subjective career success (SCS). Using a meta-analysis of 216 samples published over the past three decades (N = 94,090), we found that career hurdles associated with dispositional traits (e.g., low emotional stability), motivation (e.g., low work engagement), social networks (e.g. low supervisor support), and organizational and job support (e.g., job insecurity) were all significantly related to lower SCS. Counter to expectations, background-related hurdles (e.g., being female) and skill-related hurdles (e.g., lack of job changes and international experience) were not significantly related to SCS. (C) 2014 Elsevier Inc. All rights reserved.","container-title":"Journal of Vocational Behavior","DOI":"10.1016/j.jvb.2014.06.001","ISSN":"0001-8791","issue":"2","language":"English","page":"169-179","title":"Subjective career success: A meta-analytic review","volume":"85","author":[{"family":"Ng","given":"Thomas W. H."},{"family":"Feldman","given":"Daniel C."}],"issued":{"date-parts":[["2014",10]]}}},{"id":21324,"uris":["http://zotero.org/groups/5119330/items/22JUUBIR"],"itemData":{"id":21324,"type":"article-journal","abstract":"This review examines competing perspectives relating to (a) the range and prevalence of different theoretical approaches to the study of career success and (b) the need for a theoretically differentiated understanding of the antecedents of objective career success (OCS) versus subjective career success (SCS). Furthermore, the review complements the assumption that OCS and SCS are only ultimate outcomes of careers, proposing instead that career success also acts as an antecedent to other career and life outcomes. Against the backdrop of an organizing resource management framework, we present and critically evaluate the results of a systematic analysis of the theoretical approaches used to empirically study the antecedents of OCS and SCS. Furthermore, we develop a taxonomy of outcomes of career success. Our review findings show a theoretical heterogeneity with some dominant theoretical approaches within research of antecedents of career success. Moreover, past research started to adopt different theoretical approaches when predicting OCS (e.g., approaches focusing on personal resources, such as human capital or [competitive] performance) versus SCS (e.g., approaches focusing on personal key resources, such as stable traits). Several types of career success outcomes were identified: withdrawal, career attitudes, health and well-being, reactions from the (work) environment, and self-concept. On the basis of these findings, we provide recommendations for how future research can make sense of the theoretical heterogeneity in career success research, how research on antecedents and outcomes can better account for the OCS/SCS distinction, and how future research can more rigorously integrate research on antecedents and outcomes of career success.","container-title":"Journal of Management","DOI":"10.1177/0149206318786563","ISSN":"0149-2063, 1557-1211","issue":"1","journalAbbreviation":"Journal of Management","language":"en","page":"35-69","source":"DOI.org (Crossref)","title":"Antecedents and outcomes of objective versus subjective career success: Competing perspectives and future directions","title-short":"Antecedents and outcomes of objective versus subjective career success","volume":"45","author":[{"family":"Spurk","given":"Daniel"},{"family":"Hirschi","given":"Andreas"},{"family":"Dries","given":"Nicky"}],"issued":{"date-parts":[["2019",1]]}}}],"schema":"https://github.com/citation-style-language/schema/raw/master/csl-citation.json"} </w:instrText>
      </w:r>
      <w:r w:rsidR="00ED2E22"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e.g., Guan, Arthur, Khapova, Hall, &amp; Lord, 2019; Ng, Eby, Sorensen, &amp; Feldman, 2005; Ng &amp; Feldman, 2014; Spurk et al., 2019)</w:t>
      </w:r>
      <w:r w:rsidR="00ED2E22" w:rsidRPr="008423E2">
        <w:rPr>
          <w:rFonts w:ascii="Times New Roman" w:eastAsia="SimSun" w:hAnsi="Times New Roman" w:cs="Times New Roman"/>
          <w:color w:val="000000"/>
          <w:kern w:val="0"/>
          <w:sz w:val="24"/>
          <w:szCs w:val="24"/>
          <w:lang w:eastAsia="ja-JP" w:bidi="ar-SA"/>
          <w14:ligatures w14:val="none"/>
        </w:rPr>
        <w:fldChar w:fldCharType="end"/>
      </w:r>
      <w:r w:rsidR="002F6E22" w:rsidRPr="008423E2">
        <w:rPr>
          <w:rFonts w:ascii="Times New Roman" w:eastAsia="SimSun" w:hAnsi="Times New Roman" w:cs="Times New Roman"/>
          <w:color w:val="000000"/>
          <w:kern w:val="0"/>
          <w:sz w:val="24"/>
          <w:szCs w:val="24"/>
          <w:lang w:eastAsia="ja-JP" w:bidi="ar-SA"/>
          <w14:ligatures w14:val="none"/>
        </w:rPr>
        <w:t xml:space="preserve">. Therefore, it is inevitable that the existing career success theories and frameworks only partially reflect and account for the lived experiences of minority </w:t>
      </w:r>
      <w:proofErr w:type="gramStart"/>
      <w:r w:rsidR="00C43FCA" w:rsidRPr="008423E2">
        <w:rPr>
          <w:rFonts w:ascii="Times New Roman" w:eastAsia="SimSun" w:hAnsi="Times New Roman" w:cs="Times New Roman"/>
          <w:color w:val="000000"/>
          <w:kern w:val="0"/>
          <w:sz w:val="24"/>
          <w:szCs w:val="24"/>
          <w:lang w:eastAsia="ja-JP" w:bidi="ar-SA"/>
          <w14:ligatures w14:val="none"/>
        </w:rPr>
        <w:t>groups</w:t>
      </w:r>
      <w:r w:rsidR="008307C5">
        <w:rPr>
          <w:rFonts w:ascii="Times New Roman" w:eastAsia="SimSun" w:hAnsi="Times New Roman" w:cs="Times New Roman"/>
          <w:color w:val="000000"/>
          <w:kern w:val="0"/>
          <w:sz w:val="24"/>
          <w:szCs w:val="24"/>
          <w:lang w:eastAsia="ja-JP" w:bidi="ar-SA"/>
          <w14:ligatures w14:val="none"/>
        </w:rPr>
        <w:t>,</w:t>
      </w:r>
      <w:r w:rsidR="00C43FCA" w:rsidRPr="008423E2">
        <w:rPr>
          <w:rFonts w:ascii="Times New Roman" w:eastAsia="SimSun" w:hAnsi="Times New Roman" w:cs="Times New Roman"/>
          <w:color w:val="000000"/>
          <w:kern w:val="0"/>
          <w:sz w:val="24"/>
          <w:szCs w:val="24"/>
          <w:lang w:eastAsia="ja-JP" w:bidi="ar-SA"/>
          <w14:ligatures w14:val="none"/>
        </w:rPr>
        <w:t xml:space="preserve"> and</w:t>
      </w:r>
      <w:proofErr w:type="gramEnd"/>
      <w:r w:rsidR="003A5BE9" w:rsidRPr="008423E2">
        <w:rPr>
          <w:rFonts w:ascii="Times New Roman" w:eastAsia="SimSun" w:hAnsi="Times New Roman" w:cs="Times New Roman"/>
          <w:color w:val="000000"/>
          <w:kern w:val="0"/>
          <w:sz w:val="24"/>
          <w:szCs w:val="24"/>
          <w:lang w:eastAsia="ja-JP" w:bidi="ar-SA"/>
          <w14:ligatures w14:val="none"/>
        </w:rPr>
        <w:t xml:space="preserve"> </w:t>
      </w:r>
      <w:r w:rsidR="002F6E22" w:rsidRPr="008423E2">
        <w:rPr>
          <w:rFonts w:ascii="Times New Roman" w:eastAsia="SimSun" w:hAnsi="Times New Roman" w:cs="Times New Roman"/>
          <w:color w:val="000000"/>
          <w:kern w:val="0"/>
          <w:sz w:val="24"/>
          <w:szCs w:val="24"/>
          <w:lang w:eastAsia="ja-JP" w:bidi="ar-SA"/>
          <w14:ligatures w14:val="none"/>
        </w:rPr>
        <w:t xml:space="preserve">hence </w:t>
      </w:r>
      <w:r w:rsidR="000F733C" w:rsidRPr="008423E2">
        <w:rPr>
          <w:rFonts w:ascii="Times New Roman" w:eastAsia="SimSun" w:hAnsi="Times New Roman" w:cs="Times New Roman"/>
          <w:color w:val="000000"/>
          <w:kern w:val="0"/>
          <w:sz w:val="24"/>
          <w:szCs w:val="24"/>
          <w:lang w:eastAsia="ja-JP" w:bidi="ar-SA"/>
          <w14:ligatures w14:val="none"/>
        </w:rPr>
        <w:t>lack</w:t>
      </w:r>
      <w:r w:rsidR="002F6E22" w:rsidRPr="008423E2">
        <w:rPr>
          <w:rFonts w:ascii="Times New Roman" w:eastAsia="SimSun" w:hAnsi="Times New Roman" w:cs="Times New Roman"/>
          <w:color w:val="000000"/>
          <w:kern w:val="0"/>
          <w:sz w:val="24"/>
          <w:szCs w:val="24"/>
          <w:lang w:eastAsia="ja-JP" w:bidi="ar-SA"/>
          <w14:ligatures w14:val="none"/>
        </w:rPr>
        <w:t xml:space="preserve"> the power and inclusivity to explain their</w:t>
      </w:r>
      <w:r w:rsidR="0021132E" w:rsidRPr="008423E2">
        <w:rPr>
          <w:rFonts w:ascii="Times New Roman" w:eastAsia="SimSun" w:hAnsi="Times New Roman" w:cs="Times New Roman"/>
          <w:color w:val="000000"/>
          <w:kern w:val="0"/>
          <w:sz w:val="24"/>
          <w:szCs w:val="24"/>
          <w:lang w:eastAsia="ja-JP" w:bidi="ar-SA"/>
          <w14:ligatures w14:val="none"/>
        </w:rPr>
        <w:t xml:space="preserve"> pathways to</w:t>
      </w:r>
      <w:r w:rsidR="002F6E22" w:rsidRPr="008423E2">
        <w:rPr>
          <w:rFonts w:ascii="Times New Roman" w:eastAsia="SimSun" w:hAnsi="Times New Roman" w:cs="Times New Roman"/>
          <w:color w:val="000000"/>
          <w:kern w:val="0"/>
          <w:sz w:val="24"/>
          <w:szCs w:val="24"/>
          <w:lang w:eastAsia="ja-JP" w:bidi="ar-SA"/>
          <w14:ligatures w14:val="none"/>
        </w:rPr>
        <w:t xml:space="preserve"> success.</w:t>
      </w:r>
      <w:r w:rsidRPr="008423E2">
        <w:rPr>
          <w:rFonts w:ascii="Times New Roman" w:eastAsia="SimSun" w:hAnsi="Times New Roman" w:cs="Times New Roman"/>
          <w:color w:val="000000"/>
          <w:kern w:val="0"/>
          <w:sz w:val="24"/>
          <w:szCs w:val="24"/>
          <w:lang w:eastAsia="ja-JP" w:bidi="ar-SA"/>
          <w14:ligatures w14:val="none"/>
        </w:rPr>
        <w:t xml:space="preserve"> </w:t>
      </w:r>
    </w:p>
    <w:p w14:paraId="245E0E63" w14:textId="32043417" w:rsidR="00ED2BA4" w:rsidRPr="00B24953" w:rsidRDefault="002F6E22" w:rsidP="00B24953">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 xml:space="preserve">We aim to complement career success scholarship </w:t>
      </w:r>
      <w:r w:rsidR="005842E0" w:rsidRPr="008423E2">
        <w:rPr>
          <w:rFonts w:ascii="Times New Roman" w:eastAsia="SimSun" w:hAnsi="Times New Roman" w:cs="Times New Roman"/>
          <w:color w:val="000000"/>
          <w:kern w:val="0"/>
          <w:sz w:val="24"/>
          <w:szCs w:val="24"/>
          <w:lang w:eastAsia="ja-JP" w:bidi="ar-SA"/>
          <w14:ligatures w14:val="none"/>
        </w:rPr>
        <w:t xml:space="preserve">by </w:t>
      </w:r>
      <w:r w:rsidR="00FD0DB0" w:rsidRPr="008423E2">
        <w:rPr>
          <w:rFonts w:ascii="Times New Roman" w:eastAsia="SimSun" w:hAnsi="Times New Roman" w:cs="Times New Roman"/>
          <w:color w:val="000000"/>
          <w:kern w:val="0"/>
          <w:sz w:val="24"/>
          <w:szCs w:val="24"/>
          <w:lang w:eastAsia="ja-JP" w:bidi="ar-SA"/>
          <w14:ligatures w14:val="none"/>
        </w:rPr>
        <w:t>synthesiz</w:t>
      </w:r>
      <w:r w:rsidR="005842E0" w:rsidRPr="008423E2">
        <w:rPr>
          <w:rFonts w:ascii="Times New Roman" w:eastAsia="SimSun" w:hAnsi="Times New Roman" w:cs="Times New Roman"/>
          <w:color w:val="000000"/>
          <w:kern w:val="0"/>
          <w:sz w:val="24"/>
          <w:szCs w:val="24"/>
          <w:lang w:eastAsia="ja-JP" w:bidi="ar-SA"/>
          <w14:ligatures w14:val="none"/>
        </w:rPr>
        <w:t>ing</w:t>
      </w:r>
      <w:r w:rsidR="00FD0DB0"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 xml:space="preserve">the factors and pathways that contribute to </w:t>
      </w:r>
      <w:r w:rsidR="000F733C" w:rsidRPr="008423E2">
        <w:rPr>
          <w:rFonts w:ascii="Times New Roman" w:eastAsia="SimSun" w:hAnsi="Times New Roman" w:cs="Times New Roman"/>
          <w:color w:val="000000"/>
          <w:kern w:val="0"/>
          <w:sz w:val="24"/>
          <w:szCs w:val="24"/>
          <w:lang w:eastAsia="ja-JP" w:bidi="ar-SA"/>
          <w14:ligatures w14:val="none"/>
        </w:rPr>
        <w:t>minorities</w:t>
      </w:r>
      <w:r w:rsidR="004F4148" w:rsidRPr="008423E2">
        <w:rPr>
          <w:rFonts w:ascii="Times New Roman" w:eastAsia="SimSun" w:hAnsi="Times New Roman" w:cs="Times New Roman"/>
          <w:color w:val="000000"/>
          <w:kern w:val="0"/>
          <w:sz w:val="24"/>
          <w:szCs w:val="24"/>
          <w:lang w:eastAsia="ja-JP" w:bidi="ar-SA"/>
          <w14:ligatures w14:val="none"/>
        </w:rPr>
        <w:t>’</w:t>
      </w:r>
      <w:r w:rsidR="000F733C" w:rsidRPr="008423E2">
        <w:rPr>
          <w:rFonts w:ascii="Times New Roman" w:eastAsia="SimSun" w:hAnsi="Times New Roman" w:cs="Times New Roman"/>
          <w:color w:val="000000"/>
          <w:kern w:val="0"/>
          <w:sz w:val="24"/>
          <w:szCs w:val="24"/>
          <w:lang w:eastAsia="ja-JP" w:bidi="ar-SA"/>
          <w14:ligatures w14:val="none"/>
        </w:rPr>
        <w:t xml:space="preserve"> career</w:t>
      </w:r>
      <w:r w:rsidR="00483697" w:rsidRPr="008423E2">
        <w:rPr>
          <w:rFonts w:ascii="Times New Roman" w:eastAsia="SimSun" w:hAnsi="Times New Roman" w:cs="Times New Roman"/>
          <w:color w:val="000000"/>
          <w:kern w:val="0"/>
          <w:sz w:val="24"/>
          <w:szCs w:val="24"/>
          <w:lang w:eastAsia="ja-JP" w:bidi="ar-SA"/>
          <w14:ligatures w14:val="none"/>
        </w:rPr>
        <w:t xml:space="preserve"> success</w:t>
      </w:r>
      <w:r w:rsidRPr="008423E2">
        <w:rPr>
          <w:rFonts w:ascii="Times New Roman" w:eastAsia="SimSun" w:hAnsi="Times New Roman" w:cs="Times New Roman"/>
          <w:color w:val="000000"/>
          <w:kern w:val="0"/>
          <w:sz w:val="24"/>
          <w:szCs w:val="24"/>
          <w:lang w:eastAsia="ja-JP" w:bidi="ar-SA"/>
          <w14:ligatures w14:val="none"/>
        </w:rPr>
        <w:t xml:space="preserve">. </w:t>
      </w:r>
      <w:r w:rsidR="00E638E3" w:rsidRPr="008423E2">
        <w:rPr>
          <w:rFonts w:ascii="Times New Roman" w:eastAsia="SimSun" w:hAnsi="Times New Roman" w:cs="Times New Roman"/>
          <w:color w:val="000000"/>
          <w:kern w:val="0"/>
          <w:sz w:val="24"/>
          <w:szCs w:val="24"/>
          <w:lang w:eastAsia="ja-JP" w:bidi="ar-SA"/>
          <w14:ligatures w14:val="none"/>
        </w:rPr>
        <w:t>Our systematic review is informed by career success scholarship, particularly the resource management framework</w:t>
      </w:r>
      <w:r w:rsidR="00CC7097" w:rsidRPr="008423E2">
        <w:rPr>
          <w:rFonts w:ascii="Times New Roman" w:eastAsia="SimSun" w:hAnsi="Times New Roman" w:cs="Times New Roman"/>
          <w:color w:val="000000"/>
          <w:kern w:val="0"/>
          <w:sz w:val="24"/>
          <w:szCs w:val="24"/>
          <w:lang w:eastAsia="ja-JP" w:bidi="ar-SA"/>
          <w14:ligatures w14:val="none"/>
        </w:rPr>
        <w:t xml:space="preserve"> </w:t>
      </w:r>
      <w:r w:rsidR="00CC7097"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iHa9kFao","properties":{"formattedCitation":"(Spurk et al., 2019)","plainCitation":"(Spurk et al., 2019)","noteIndex":0},"citationItems":[{"id":21324,"uris":["http://zotero.org/groups/5119330/items/22JUUBIR"],"itemData":{"id":21324,"type":"article-journal","abstract":"This review examines competing perspectives relating to (a) the range and prevalence of different theoretical approaches to the study of career success and (b) the need for a theoretically differentiated understanding of the antecedents of objective career success (OCS) versus subjective career success (SCS). Furthermore, the review complements the assumption that OCS and SCS are only ultimate outcomes of careers, proposing instead that career success also acts as an antecedent to other career and life outcomes. Against the backdrop of an organizing resource management framework, we present and critically evaluate the results of a systematic analysis of the theoretical approaches used to empirically study the antecedents of OCS and SCS. Furthermore, we develop a taxonomy of outcomes of career success. Our review findings show a theoretical heterogeneity with some dominant theoretical approaches within research of antecedents of career success. Moreover, past research started to adopt different theoretical approaches when predicting OCS (e.g., approaches focusing on personal resources, such as human capital or [competitive] performance) versus SCS (e.g., approaches focusing on personal key resources, such as stable traits). Several types of career success outcomes were identified: withdrawal, career attitudes, health and well-being, reactions from the (work) environment, and self-concept. On the basis of these findings, we provide recommendations for how future research can make sense of the theoretical heterogeneity in career success research, how research on antecedents and outcomes can better account for the OCS/SCS distinction, and how future research can more rigorously integrate research on antecedents and outcomes of career success.","container-title":"Journal of Management","DOI":"10.1177/0149206318786563","ISSN":"0149-2063, 1557-1211","issue":"1","journalAbbreviation":"Journal of Management","language":"en","page":"35-69","source":"DOI.org (Crossref)","title":"Antecedents and outcomes of objective versus subjective career success: Competing perspectives and future directions","title-short":"Antecedents and outcomes of objective versus subjective career success","volume":"45","author":[{"family":"Spurk","given":"Daniel"},{"family":"Hirschi","given":"Andreas"},{"family":"Dries","given":"Nicky"}],"issued":{"date-parts":[["2019",1]]}}}],"schema":"https://github.com/citation-style-language/schema/raw/master/csl-citation.json"} </w:instrText>
      </w:r>
      <w:r w:rsidR="00CC7097"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Spurk et al., 2019)</w:t>
      </w:r>
      <w:r w:rsidR="00CC7097" w:rsidRPr="008423E2">
        <w:rPr>
          <w:rFonts w:ascii="Times New Roman" w:eastAsia="SimSun" w:hAnsi="Times New Roman" w:cs="Times New Roman"/>
          <w:color w:val="000000"/>
          <w:kern w:val="0"/>
          <w:sz w:val="24"/>
          <w:szCs w:val="24"/>
          <w:lang w:eastAsia="ja-JP" w:bidi="ar-SA"/>
          <w14:ligatures w14:val="none"/>
        </w:rPr>
        <w:fldChar w:fldCharType="end"/>
      </w:r>
      <w:r w:rsidR="00E638E3" w:rsidRPr="008423E2">
        <w:rPr>
          <w:rFonts w:ascii="Times New Roman" w:eastAsia="SimSun" w:hAnsi="Times New Roman" w:cs="Times New Roman"/>
          <w:color w:val="000000"/>
          <w:kern w:val="0"/>
          <w:sz w:val="24"/>
          <w:szCs w:val="24"/>
          <w:lang w:eastAsia="ja-JP" w:bidi="ar-SA"/>
          <w14:ligatures w14:val="none"/>
        </w:rPr>
        <w:t>, and diversity scholarship, specifically</w:t>
      </w:r>
      <w:r w:rsidR="007D4158" w:rsidRPr="008423E2">
        <w:rPr>
          <w:rFonts w:ascii="Times New Roman" w:eastAsia="SimSun" w:hAnsi="Times New Roman" w:cs="Times New Roman"/>
          <w:color w:val="000000"/>
          <w:kern w:val="0"/>
          <w:sz w:val="24"/>
          <w:szCs w:val="24"/>
          <w:lang w:eastAsia="ja-JP" w:bidi="ar-SA"/>
          <w14:ligatures w14:val="none"/>
        </w:rPr>
        <w:t xml:space="preserve"> the</w:t>
      </w:r>
      <w:r w:rsidR="00E638E3" w:rsidRPr="008423E2">
        <w:rPr>
          <w:rFonts w:ascii="Times New Roman" w:eastAsia="SimSun" w:hAnsi="Times New Roman" w:cs="Times New Roman"/>
          <w:color w:val="000000"/>
          <w:kern w:val="0"/>
          <w:sz w:val="24"/>
          <w:szCs w:val="24"/>
          <w:lang w:eastAsia="ja-JP" w:bidi="ar-SA"/>
          <w14:ligatures w14:val="none"/>
        </w:rPr>
        <w:t xml:space="preserve"> </w:t>
      </w:r>
      <w:r w:rsidR="008C0644" w:rsidRPr="008423E2">
        <w:rPr>
          <w:rFonts w:ascii="Times New Roman" w:eastAsia="SimSun" w:hAnsi="Times New Roman" w:cs="Times New Roman"/>
          <w:color w:val="000000"/>
          <w:kern w:val="0"/>
          <w:sz w:val="24"/>
          <w:szCs w:val="24"/>
          <w:lang w:eastAsia="ja-JP" w:bidi="ar-SA"/>
          <w14:ligatures w14:val="none"/>
        </w:rPr>
        <w:t>“</w:t>
      </w:r>
      <w:r w:rsidR="0058283E" w:rsidRPr="008423E2">
        <w:rPr>
          <w:rFonts w:ascii="Times New Roman" w:eastAsia="SimSun" w:hAnsi="Times New Roman" w:cs="Times New Roman"/>
          <w:color w:val="000000"/>
          <w:kern w:val="0"/>
          <w:sz w:val="24"/>
          <w:szCs w:val="24"/>
          <w:lang w:eastAsia="ja-JP" w:bidi="ar-SA"/>
          <w14:ligatures w14:val="none"/>
        </w:rPr>
        <w:t>bodies out of place</w:t>
      </w:r>
      <w:r w:rsidR="008C0644" w:rsidRPr="008423E2">
        <w:rPr>
          <w:rFonts w:ascii="Times New Roman" w:eastAsia="SimSun" w:hAnsi="Times New Roman" w:cs="Times New Roman"/>
          <w:color w:val="000000"/>
          <w:kern w:val="0"/>
          <w:sz w:val="24"/>
          <w:szCs w:val="24"/>
          <w:lang w:eastAsia="ja-JP" w:bidi="ar-SA"/>
          <w14:ligatures w14:val="none"/>
        </w:rPr>
        <w:t>”</w:t>
      </w:r>
      <w:r w:rsidR="0058283E" w:rsidRPr="008423E2">
        <w:rPr>
          <w:rFonts w:ascii="Times New Roman" w:eastAsia="SimSun" w:hAnsi="Times New Roman" w:cs="Times New Roman"/>
          <w:color w:val="000000"/>
          <w:kern w:val="0"/>
          <w:sz w:val="24"/>
          <w:szCs w:val="24"/>
          <w:lang w:eastAsia="ja-JP" w:bidi="ar-SA"/>
          <w14:ligatures w14:val="none"/>
        </w:rPr>
        <w:t xml:space="preserve"> </w:t>
      </w:r>
      <w:r w:rsidR="008C0644" w:rsidRPr="008423E2">
        <w:rPr>
          <w:rFonts w:ascii="Times New Roman" w:eastAsia="SimSun" w:hAnsi="Times New Roman" w:cs="Times New Roman"/>
          <w:color w:val="000000"/>
          <w:kern w:val="0"/>
          <w:sz w:val="24"/>
          <w:szCs w:val="24"/>
          <w:lang w:eastAsia="ja-JP" w:bidi="ar-SA"/>
          <w14:ligatures w14:val="none"/>
        </w:rPr>
        <w:t xml:space="preserve">theoretical </w:t>
      </w:r>
      <w:r w:rsidR="0058283E" w:rsidRPr="008423E2">
        <w:rPr>
          <w:rFonts w:ascii="Times New Roman" w:eastAsia="SimSun" w:hAnsi="Times New Roman" w:cs="Times New Roman"/>
          <w:color w:val="000000"/>
          <w:kern w:val="0"/>
          <w:sz w:val="24"/>
          <w:szCs w:val="24"/>
          <w:lang w:eastAsia="ja-JP" w:bidi="ar-SA"/>
          <w14:ligatures w14:val="none"/>
        </w:rPr>
        <w:t>perspective</w:t>
      </w:r>
      <w:r w:rsidR="007F7E80" w:rsidRPr="008423E2">
        <w:rPr>
          <w:rFonts w:ascii="Times New Roman" w:eastAsia="SimSun" w:hAnsi="Times New Roman" w:cs="Times New Roman"/>
          <w:color w:val="000000"/>
          <w:kern w:val="0"/>
          <w:sz w:val="24"/>
          <w:szCs w:val="24"/>
          <w:lang w:eastAsia="ja-JP" w:bidi="ar-SA"/>
          <w14:ligatures w14:val="none"/>
        </w:rPr>
        <w:t xml:space="preserve"> </w:t>
      </w:r>
      <w:r w:rsidR="007F7E80"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sZypPoQP","properties":{"formattedCitation":"(Puwar, 2004)","plainCitation":"(Puwar, 2004)","noteIndex":0},"citationItems":[{"id":21556,"uris":["http://zotero.org/groups/5119330/items/7BDHKI88"],"itemData":{"id":21556,"type":"book","event-place":"Oxford, UK","publisher":"Berg","publisher-place":"Oxford, UK","title":"Space Invaders: Race, Gender and Bodies Out of Place","author":[{"family":"Puwar","given":"Nirmal"}],"issued":{"date-parts":[["2004"]]}}}],"schema":"https://github.com/citation-style-language/schema/raw/master/csl-citation.json"} </w:instrText>
      </w:r>
      <w:r w:rsidR="007F7E80"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Puwar, 2004)</w:t>
      </w:r>
      <w:r w:rsidR="007F7E80" w:rsidRPr="008423E2">
        <w:rPr>
          <w:rFonts w:ascii="Times New Roman" w:eastAsia="SimSun" w:hAnsi="Times New Roman" w:cs="Times New Roman"/>
          <w:color w:val="000000"/>
          <w:kern w:val="0"/>
          <w:sz w:val="24"/>
          <w:szCs w:val="24"/>
          <w:lang w:eastAsia="ja-JP" w:bidi="ar-SA"/>
          <w14:ligatures w14:val="none"/>
        </w:rPr>
        <w:fldChar w:fldCharType="end"/>
      </w:r>
      <w:r w:rsidR="00A032BF" w:rsidRPr="008423E2">
        <w:rPr>
          <w:rFonts w:ascii="Times New Roman" w:eastAsia="SimSun" w:hAnsi="Times New Roman" w:cs="Times New Roman"/>
          <w:color w:val="000000"/>
          <w:kern w:val="0"/>
          <w:sz w:val="24"/>
          <w:szCs w:val="24"/>
          <w:lang w:eastAsia="ja-JP" w:bidi="ar-SA"/>
          <w14:ligatures w14:val="none"/>
        </w:rPr>
        <w:t>.</w:t>
      </w:r>
      <w:r w:rsidR="00ED708C" w:rsidRPr="008423E2">
        <w:rPr>
          <w:rStyle w:val="FootnoteReference"/>
        </w:rPr>
        <w:footnoteReference w:id="1"/>
      </w:r>
      <w:r w:rsidR="004F4148" w:rsidRPr="008423E2">
        <w:rPr>
          <w:rFonts w:ascii="Times New Roman" w:eastAsia="SimSun" w:hAnsi="Times New Roman" w:cs="Times New Roman"/>
          <w:color w:val="000000"/>
          <w:kern w:val="0"/>
          <w:sz w:val="24"/>
          <w:szCs w:val="24"/>
          <w:lang w:eastAsia="ja-JP" w:bidi="ar-SA"/>
          <w14:ligatures w14:val="none"/>
        </w:rPr>
        <w:t xml:space="preserve"> </w:t>
      </w:r>
      <w:r w:rsidR="00A032BF" w:rsidRPr="008423E2">
        <w:rPr>
          <w:rFonts w:ascii="Times New Roman" w:eastAsia="SimSun" w:hAnsi="Times New Roman" w:cs="Times New Roman"/>
          <w:color w:val="000000"/>
          <w:kern w:val="0"/>
          <w:sz w:val="24"/>
          <w:szCs w:val="24"/>
          <w:lang w:eastAsia="ja-JP" w:bidi="ar-SA"/>
          <w14:ligatures w14:val="none"/>
        </w:rPr>
        <w:t>We seek to answer the following research questions</w:t>
      </w:r>
      <w:r w:rsidR="00F072FB">
        <w:rPr>
          <w:rFonts w:ascii="Times New Roman" w:eastAsia="SimSun" w:hAnsi="Times New Roman" w:cs="Times New Roman"/>
          <w:color w:val="000000"/>
          <w:kern w:val="0"/>
          <w:sz w:val="24"/>
          <w:szCs w:val="24"/>
          <w:lang w:eastAsia="ja-JP" w:bidi="ar-SA"/>
          <w14:ligatures w14:val="none"/>
        </w:rPr>
        <w:t>:</w:t>
      </w:r>
      <w:r w:rsidR="004B1875" w:rsidRPr="008423E2">
        <w:rPr>
          <w:rFonts w:ascii="Times New Roman" w:eastAsia="SimSun" w:hAnsi="Times New Roman" w:cs="Times New Roman"/>
          <w:color w:val="000000"/>
          <w:kern w:val="0"/>
          <w:sz w:val="24"/>
          <w:szCs w:val="24"/>
          <w:lang w:eastAsia="ja-JP" w:bidi="ar-SA"/>
          <w14:ligatures w14:val="none"/>
        </w:rPr>
        <w:t xml:space="preserve"> </w:t>
      </w:r>
      <w:r w:rsidR="00B24953">
        <w:rPr>
          <w:rFonts w:ascii="Times New Roman" w:eastAsia="SimSun" w:hAnsi="Times New Roman" w:cs="Times New Roman"/>
          <w:color w:val="000000"/>
          <w:kern w:val="0"/>
          <w:sz w:val="24"/>
          <w:szCs w:val="24"/>
          <w:lang w:eastAsia="ja-JP" w:bidi="ar-SA"/>
          <w14:ligatures w14:val="none"/>
        </w:rPr>
        <w:t xml:space="preserve">(a) </w:t>
      </w:r>
      <w:r w:rsidR="00B24953">
        <w:rPr>
          <w:rFonts w:ascii="Times New Roman" w:eastAsia="SimSun" w:hAnsi="Times New Roman" w:cs="Times New Roman"/>
          <w:color w:val="000000"/>
          <w:kern w:val="0"/>
          <w:sz w:val="24"/>
          <w:szCs w:val="24"/>
          <w:lang w:eastAsia="ja-JP"/>
          <w14:ligatures w14:val="none"/>
        </w:rPr>
        <w:t>h</w:t>
      </w:r>
      <w:r w:rsidR="004B1875" w:rsidRPr="00B24953">
        <w:rPr>
          <w:rFonts w:ascii="Times New Roman" w:eastAsia="SimSun" w:hAnsi="Times New Roman" w:cs="Times New Roman"/>
          <w:color w:val="000000"/>
          <w:kern w:val="0"/>
          <w:sz w:val="24"/>
          <w:szCs w:val="24"/>
          <w:lang w:eastAsia="ja-JP"/>
          <w14:ligatures w14:val="none"/>
        </w:rPr>
        <w:t>ow is career success disparity between minority and nonminority groups reflected in the extant literature?</w:t>
      </w:r>
      <w:r w:rsidR="00B24953">
        <w:rPr>
          <w:rFonts w:ascii="Times New Roman" w:eastAsia="SimSun" w:hAnsi="Times New Roman" w:cs="Times New Roman"/>
          <w:color w:val="000000"/>
          <w:kern w:val="0"/>
          <w:sz w:val="24"/>
          <w:szCs w:val="24"/>
          <w:lang w:eastAsia="ja-JP"/>
          <w14:ligatures w14:val="none"/>
        </w:rPr>
        <w:t>;</w:t>
      </w:r>
      <w:r w:rsidR="00A032BF" w:rsidRPr="00B24953">
        <w:rPr>
          <w:rFonts w:ascii="Times New Roman" w:eastAsia="SimSun" w:hAnsi="Times New Roman" w:cs="Times New Roman"/>
          <w:color w:val="000000"/>
          <w:kern w:val="0"/>
          <w:sz w:val="24"/>
          <w:szCs w:val="24"/>
          <w:lang w:eastAsia="ja-JP"/>
          <w14:ligatures w14:val="none"/>
        </w:rPr>
        <w:t xml:space="preserve"> </w:t>
      </w:r>
      <w:r w:rsidR="00B24953">
        <w:rPr>
          <w:rFonts w:ascii="Times New Roman" w:eastAsia="SimSun" w:hAnsi="Times New Roman" w:cs="Times New Roman"/>
          <w:color w:val="000000"/>
          <w:kern w:val="0"/>
          <w:sz w:val="24"/>
          <w:szCs w:val="24"/>
          <w:lang w:eastAsia="ja-JP" w:bidi="ar-SA"/>
          <w14:ligatures w14:val="none"/>
        </w:rPr>
        <w:t xml:space="preserve">(b) </w:t>
      </w:r>
      <w:r w:rsidR="00B24953">
        <w:rPr>
          <w:rFonts w:ascii="Times New Roman" w:eastAsia="SimSun" w:hAnsi="Times New Roman" w:cs="Times New Roman"/>
          <w:color w:val="000000"/>
          <w:kern w:val="0"/>
          <w:sz w:val="24"/>
          <w:szCs w:val="24"/>
          <w:lang w:eastAsia="ja-JP"/>
          <w14:ligatures w14:val="none"/>
        </w:rPr>
        <w:t>w</w:t>
      </w:r>
      <w:r w:rsidR="00A032BF" w:rsidRPr="00B24953">
        <w:rPr>
          <w:rFonts w:ascii="Times New Roman" w:eastAsia="SimSun" w:hAnsi="Times New Roman" w:cs="Times New Roman"/>
          <w:color w:val="000000"/>
          <w:kern w:val="0"/>
          <w:sz w:val="24"/>
          <w:szCs w:val="24"/>
          <w:lang w:eastAsia="ja-JP"/>
          <w14:ligatures w14:val="none"/>
        </w:rPr>
        <w:t xml:space="preserve">hat are the key </w:t>
      </w:r>
      <w:r w:rsidR="003B11BB" w:rsidRPr="00B24953">
        <w:rPr>
          <w:rFonts w:ascii="Times New Roman" w:eastAsia="SimSun" w:hAnsi="Times New Roman" w:cs="Times New Roman"/>
          <w:color w:val="000000"/>
          <w:kern w:val="0"/>
          <w:sz w:val="24"/>
          <w:szCs w:val="24"/>
          <w:lang w:eastAsia="ja-JP"/>
          <w14:ligatures w14:val="none"/>
        </w:rPr>
        <w:lastRenderedPageBreak/>
        <w:t>contributing factors to</w:t>
      </w:r>
      <w:r w:rsidR="00A032BF" w:rsidRPr="00B24953">
        <w:rPr>
          <w:rFonts w:ascii="Times New Roman" w:eastAsia="SimSun" w:hAnsi="Times New Roman" w:cs="Times New Roman"/>
          <w:color w:val="000000"/>
          <w:kern w:val="0"/>
          <w:sz w:val="24"/>
          <w:szCs w:val="24"/>
          <w:lang w:eastAsia="ja-JP"/>
          <w14:ligatures w14:val="none"/>
        </w:rPr>
        <w:t xml:space="preserve"> career success when accounting for minority status?</w:t>
      </w:r>
      <w:r w:rsidR="00B24953">
        <w:rPr>
          <w:rFonts w:ascii="Times New Roman" w:eastAsia="SimSun" w:hAnsi="Times New Roman" w:cs="Times New Roman"/>
          <w:color w:val="000000"/>
          <w:kern w:val="0"/>
          <w:sz w:val="24"/>
          <w:szCs w:val="24"/>
          <w:lang w:eastAsia="ja-JP"/>
          <w14:ligatures w14:val="none"/>
        </w:rPr>
        <w:t>;</w:t>
      </w:r>
      <w:r w:rsidR="005842E0" w:rsidRPr="00B24953">
        <w:rPr>
          <w:rFonts w:ascii="Times New Roman" w:eastAsia="SimSun" w:hAnsi="Times New Roman" w:cs="Times New Roman"/>
          <w:color w:val="000000"/>
          <w:kern w:val="0"/>
          <w:sz w:val="24"/>
          <w:szCs w:val="24"/>
          <w:lang w:eastAsia="ja-JP"/>
          <w14:ligatures w14:val="none"/>
        </w:rPr>
        <w:t xml:space="preserve"> </w:t>
      </w:r>
      <w:r w:rsidR="00B24953">
        <w:rPr>
          <w:rFonts w:ascii="Times New Roman" w:eastAsia="SimSun" w:hAnsi="Times New Roman" w:cs="Times New Roman"/>
          <w:color w:val="000000"/>
          <w:kern w:val="0"/>
          <w:sz w:val="24"/>
          <w:szCs w:val="24"/>
          <w:lang w:eastAsia="ja-JP" w:bidi="ar-SA"/>
          <w14:ligatures w14:val="none"/>
        </w:rPr>
        <w:t xml:space="preserve">and (c) </w:t>
      </w:r>
      <w:r w:rsidR="00B24953">
        <w:rPr>
          <w:rFonts w:ascii="Times New Roman" w:eastAsia="SimSun" w:hAnsi="Times New Roman" w:cs="Times New Roman"/>
          <w:color w:val="000000"/>
          <w:kern w:val="0"/>
          <w:sz w:val="24"/>
          <w:szCs w:val="24"/>
          <w:lang w:eastAsia="ja-JP"/>
          <w14:ligatures w14:val="none"/>
        </w:rPr>
        <w:t>w</w:t>
      </w:r>
      <w:r w:rsidR="00A032BF" w:rsidRPr="00B24953">
        <w:rPr>
          <w:rFonts w:ascii="Times New Roman" w:eastAsia="SimSun" w:hAnsi="Times New Roman" w:cs="Times New Roman"/>
          <w:color w:val="000000"/>
          <w:kern w:val="0"/>
          <w:sz w:val="24"/>
          <w:szCs w:val="24"/>
          <w:lang w:eastAsia="ja-JP"/>
          <w14:ligatures w14:val="none"/>
        </w:rPr>
        <w:t xml:space="preserve">hat pathways </w:t>
      </w:r>
      <w:r w:rsidR="003B11BB" w:rsidRPr="00B24953">
        <w:rPr>
          <w:rFonts w:ascii="Times New Roman" w:eastAsia="SimSun" w:hAnsi="Times New Roman" w:cs="Times New Roman"/>
          <w:color w:val="000000"/>
          <w:kern w:val="0"/>
          <w:sz w:val="24"/>
          <w:szCs w:val="24"/>
          <w:lang w:eastAsia="ja-JP"/>
          <w14:ligatures w14:val="none"/>
        </w:rPr>
        <w:t>link</w:t>
      </w:r>
      <w:r w:rsidR="00A032BF" w:rsidRPr="00B24953">
        <w:rPr>
          <w:rFonts w:ascii="Times New Roman" w:eastAsia="SimSun" w:hAnsi="Times New Roman" w:cs="Times New Roman"/>
          <w:color w:val="000000"/>
          <w:kern w:val="0"/>
          <w:sz w:val="24"/>
          <w:szCs w:val="24"/>
          <w:lang w:eastAsia="ja-JP"/>
          <w14:ligatures w14:val="none"/>
        </w:rPr>
        <w:t xml:space="preserve"> minority status to career success?</w:t>
      </w:r>
      <w:r w:rsidR="00A032BF" w:rsidRPr="00B24953">
        <w:rPr>
          <w:rFonts w:ascii="Times New Roman" w:eastAsia="SimSun" w:hAnsi="Times New Roman" w:cs="Times New Roman"/>
          <w:color w:val="000000"/>
          <w:kern w:val="0"/>
          <w:sz w:val="24"/>
          <w:szCs w:val="24"/>
          <w:lang w:val="en-GB" w:eastAsia="ja-JP" w:bidi="ar-SA"/>
          <w14:ligatures w14:val="none"/>
        </w:rPr>
        <w:t xml:space="preserve"> </w:t>
      </w:r>
    </w:p>
    <w:p w14:paraId="4E717101" w14:textId="1B85D41C" w:rsidR="002F6E22" w:rsidRPr="008423E2" w:rsidRDefault="00A032BF" w:rsidP="00B24953">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 xml:space="preserve">We synthesize the existing empirical literature, encompassing qualitative, quantitative, and mixed-method approaches. </w:t>
      </w:r>
      <w:r w:rsidR="002F6E22" w:rsidRPr="008423E2">
        <w:rPr>
          <w:rFonts w:ascii="Times New Roman" w:eastAsia="SimSun" w:hAnsi="Times New Roman" w:cs="Times New Roman"/>
          <w:color w:val="000000"/>
          <w:kern w:val="0"/>
          <w:sz w:val="24"/>
          <w:szCs w:val="24"/>
          <w:lang w:eastAsia="ja-JP" w:bidi="ar-SA"/>
          <w14:ligatures w14:val="none"/>
        </w:rPr>
        <w:t xml:space="preserve">We use the term </w:t>
      </w:r>
      <w:r w:rsidR="002F6E22" w:rsidRPr="008423E2">
        <w:rPr>
          <w:rFonts w:ascii="Times New Roman" w:eastAsia="SimSun" w:hAnsi="Times New Roman" w:cs="Times New Roman"/>
          <w:i/>
          <w:iCs/>
          <w:color w:val="000000"/>
          <w:kern w:val="0"/>
          <w:sz w:val="24"/>
          <w:szCs w:val="24"/>
          <w:lang w:eastAsia="ja-JP" w:bidi="ar-SA"/>
          <w14:ligatures w14:val="none"/>
        </w:rPr>
        <w:t>minority groups</w:t>
      </w:r>
      <w:r w:rsidR="002F6E22" w:rsidRPr="008423E2">
        <w:rPr>
          <w:rFonts w:ascii="Times New Roman" w:eastAsia="SimSun" w:hAnsi="Times New Roman" w:cs="Times New Roman"/>
          <w:color w:val="000000"/>
          <w:kern w:val="0"/>
          <w:sz w:val="24"/>
          <w:szCs w:val="24"/>
          <w:lang w:eastAsia="ja-JP" w:bidi="ar-SA"/>
          <w14:ligatures w14:val="none"/>
        </w:rPr>
        <w:t xml:space="preserve"> in this paper to refer to members of underrepresented communities in societies or sectors where individuals work</w:t>
      </w:r>
      <w:r w:rsidR="007D4158" w:rsidRPr="008423E2">
        <w:rPr>
          <w:rFonts w:ascii="Times New Roman" w:eastAsia="SimSun" w:hAnsi="Times New Roman" w:cs="Times New Roman"/>
          <w:color w:val="000000"/>
          <w:kern w:val="0"/>
          <w:sz w:val="24"/>
          <w:szCs w:val="24"/>
          <w:lang w:eastAsia="ja-JP" w:bidi="ar-SA"/>
          <w14:ligatures w14:val="none"/>
        </w:rPr>
        <w:t>; this</w:t>
      </w:r>
      <w:r w:rsidR="00C422B6" w:rsidRPr="008423E2">
        <w:rPr>
          <w:rFonts w:ascii="Times New Roman" w:eastAsia="SimSun" w:hAnsi="Times New Roman" w:cs="Times New Roman"/>
          <w:color w:val="000000"/>
          <w:kern w:val="0"/>
          <w:sz w:val="24"/>
          <w:szCs w:val="24"/>
          <w:lang w:eastAsia="ja-JP" w:bidi="ar-SA"/>
          <w14:ligatures w14:val="none"/>
        </w:rPr>
        <w:t xml:space="preserve"> term </w:t>
      </w:r>
      <w:r w:rsidR="002F6E22" w:rsidRPr="008423E2">
        <w:rPr>
          <w:rFonts w:ascii="Times New Roman" w:eastAsia="SimSun" w:hAnsi="Times New Roman" w:cs="Times New Roman"/>
          <w:color w:val="000000"/>
          <w:kern w:val="0"/>
          <w:sz w:val="24"/>
          <w:szCs w:val="24"/>
          <w:lang w:eastAsia="ja-JP" w:bidi="ar-SA"/>
          <w14:ligatures w14:val="none"/>
        </w:rPr>
        <w:t>include</w:t>
      </w:r>
      <w:r w:rsidR="007D4158" w:rsidRPr="008423E2">
        <w:rPr>
          <w:rFonts w:ascii="Times New Roman" w:eastAsia="SimSun" w:hAnsi="Times New Roman" w:cs="Times New Roman"/>
          <w:color w:val="000000"/>
          <w:kern w:val="0"/>
          <w:sz w:val="24"/>
          <w:szCs w:val="24"/>
          <w:lang w:eastAsia="ja-JP" w:bidi="ar-SA"/>
          <w14:ligatures w14:val="none"/>
        </w:rPr>
        <w:t>s</w:t>
      </w:r>
      <w:r w:rsidR="002F6E22" w:rsidRPr="008423E2">
        <w:rPr>
          <w:rFonts w:ascii="Times New Roman" w:eastAsia="SimSun" w:hAnsi="Times New Roman" w:cs="Times New Roman"/>
          <w:color w:val="000000"/>
          <w:kern w:val="0"/>
          <w:sz w:val="24"/>
          <w:szCs w:val="24"/>
          <w:lang w:eastAsia="ja-JP" w:bidi="ar-SA"/>
          <w14:ligatures w14:val="none"/>
        </w:rPr>
        <w:t xml:space="preserve">, but </w:t>
      </w:r>
      <w:r w:rsidR="007D4158" w:rsidRPr="008423E2">
        <w:rPr>
          <w:rFonts w:ascii="Times New Roman" w:eastAsia="SimSun" w:hAnsi="Times New Roman" w:cs="Times New Roman"/>
          <w:color w:val="000000"/>
          <w:kern w:val="0"/>
          <w:sz w:val="24"/>
          <w:szCs w:val="24"/>
          <w:lang w:eastAsia="ja-JP" w:bidi="ar-SA"/>
          <w14:ligatures w14:val="none"/>
        </w:rPr>
        <w:t xml:space="preserve">is </w:t>
      </w:r>
      <w:r w:rsidR="002F6E22" w:rsidRPr="008423E2">
        <w:rPr>
          <w:rFonts w:ascii="Times New Roman" w:eastAsia="SimSun" w:hAnsi="Times New Roman" w:cs="Times New Roman"/>
          <w:color w:val="000000"/>
          <w:kern w:val="0"/>
          <w:sz w:val="24"/>
          <w:szCs w:val="24"/>
          <w:lang w:eastAsia="ja-JP" w:bidi="ar-SA"/>
          <w14:ligatures w14:val="none"/>
        </w:rPr>
        <w:t>not limited to, the demographic, socio-economic, and health</w:t>
      </w:r>
      <w:r w:rsidR="004919C0" w:rsidRPr="008423E2">
        <w:rPr>
          <w:rFonts w:ascii="Times New Roman" w:eastAsia="SimSun" w:hAnsi="Times New Roman" w:cs="Times New Roman"/>
          <w:color w:val="000000"/>
          <w:kern w:val="0"/>
          <w:sz w:val="24"/>
          <w:szCs w:val="24"/>
          <w:lang w:eastAsia="ja-JP" w:bidi="ar-SA"/>
          <w14:ligatures w14:val="none"/>
        </w:rPr>
        <w:t xml:space="preserve"> related</w:t>
      </w:r>
      <w:r w:rsidR="002F6E22" w:rsidRPr="008423E2">
        <w:rPr>
          <w:rFonts w:ascii="Times New Roman" w:eastAsia="SimSun" w:hAnsi="Times New Roman" w:cs="Times New Roman"/>
          <w:color w:val="000000"/>
          <w:kern w:val="0"/>
          <w:sz w:val="24"/>
          <w:szCs w:val="24"/>
          <w:lang w:eastAsia="ja-JP" w:bidi="ar-SA"/>
          <w14:ligatures w14:val="none"/>
        </w:rPr>
        <w:t xml:space="preserve"> experiences typically marginalized in mainstream accounts </w:t>
      </w:r>
      <w:bookmarkStart w:id="5" w:name="_Hlk173322549"/>
      <w:r w:rsidR="002F6E22" w:rsidRPr="008423E2">
        <w:rPr>
          <w:rFonts w:ascii="Times New Roman" w:eastAsia="SimSun" w:hAnsi="Times New Roman" w:cs="Times New Roman"/>
          <w:color w:val="000000"/>
          <w:kern w:val="0"/>
          <w:sz w:val="24"/>
          <w:szCs w:val="24"/>
          <w:lang w:eastAsia="ja-JP" w:bidi="ar-SA"/>
          <w14:ligatures w14:val="none"/>
        </w:rPr>
        <w:t xml:space="preserve">(i.e., women, </w:t>
      </w:r>
      <w:r w:rsidR="00483697" w:rsidRPr="008423E2">
        <w:rPr>
          <w:rFonts w:ascii="Times New Roman" w:eastAsia="SimSun" w:hAnsi="Times New Roman" w:cs="Times New Roman"/>
          <w:color w:val="000000"/>
          <w:kern w:val="0"/>
          <w:sz w:val="24"/>
          <w:szCs w:val="24"/>
          <w:lang w:eastAsia="ja-JP" w:bidi="ar-SA"/>
          <w14:ligatures w14:val="none"/>
        </w:rPr>
        <w:t xml:space="preserve">race and </w:t>
      </w:r>
      <w:r w:rsidR="00CE403E" w:rsidRPr="008423E2">
        <w:rPr>
          <w:rFonts w:ascii="Times New Roman" w:eastAsia="SimSun" w:hAnsi="Times New Roman" w:cs="Times New Roman"/>
          <w:color w:val="000000"/>
          <w:kern w:val="0"/>
          <w:sz w:val="24"/>
          <w:szCs w:val="24"/>
          <w:lang w:eastAsia="ja-JP" w:bidi="ar-SA"/>
          <w14:ligatures w14:val="none"/>
        </w:rPr>
        <w:t>ethnicity</w:t>
      </w:r>
      <w:r w:rsidR="002F6E22" w:rsidRPr="008423E2">
        <w:rPr>
          <w:rFonts w:ascii="Times New Roman" w:eastAsia="SimSun" w:hAnsi="Times New Roman" w:cs="Times New Roman"/>
          <w:color w:val="000000"/>
          <w:kern w:val="0"/>
          <w:sz w:val="24"/>
          <w:szCs w:val="24"/>
          <w:lang w:eastAsia="ja-JP" w:bidi="ar-SA"/>
          <w14:ligatures w14:val="none"/>
        </w:rPr>
        <w:t xml:space="preserve">, individuals with disabilities, and </w:t>
      </w:r>
      <w:r w:rsidR="00606241" w:rsidRPr="008423E2">
        <w:rPr>
          <w:rFonts w:ascii="Times New Roman" w:eastAsia="SimSun" w:hAnsi="Times New Roman" w:cs="Times New Roman"/>
          <w:color w:val="000000"/>
          <w:kern w:val="0"/>
          <w:sz w:val="24"/>
          <w:szCs w:val="24"/>
          <w:lang w:eastAsia="ja-JP" w:bidi="ar-SA"/>
          <w14:ligatures w14:val="none"/>
        </w:rPr>
        <w:t xml:space="preserve">the </w:t>
      </w:r>
      <w:r w:rsidR="002F6E22" w:rsidRPr="008423E2">
        <w:rPr>
          <w:rFonts w:ascii="Times New Roman" w:eastAsia="SimSun" w:hAnsi="Times New Roman" w:cs="Times New Roman"/>
          <w:color w:val="000000"/>
          <w:kern w:val="0"/>
          <w:sz w:val="24"/>
          <w:szCs w:val="24"/>
          <w:lang w:eastAsia="ja-JP" w:bidi="ar-SA"/>
          <w14:ligatures w14:val="none"/>
        </w:rPr>
        <w:t>LGBT</w:t>
      </w:r>
      <w:r w:rsidR="00387184" w:rsidRPr="008423E2">
        <w:rPr>
          <w:rFonts w:ascii="Times New Roman" w:eastAsia="SimSun" w:hAnsi="Times New Roman" w:cs="Times New Roman"/>
          <w:color w:val="000000"/>
          <w:kern w:val="0"/>
          <w:sz w:val="24"/>
          <w:szCs w:val="24"/>
          <w:lang w:eastAsia="ja-JP" w:bidi="ar-SA"/>
          <w14:ligatures w14:val="none"/>
        </w:rPr>
        <w:t>Q+</w:t>
      </w:r>
      <w:r w:rsidR="002F6E22" w:rsidRPr="008423E2">
        <w:rPr>
          <w:rFonts w:ascii="Times New Roman" w:eastAsia="SimSun" w:hAnsi="Times New Roman" w:cs="Times New Roman"/>
          <w:color w:val="000000"/>
          <w:kern w:val="0"/>
          <w:sz w:val="24"/>
          <w:szCs w:val="24"/>
          <w:lang w:eastAsia="ja-JP" w:bidi="ar-SA"/>
          <w14:ligatures w14:val="none"/>
        </w:rPr>
        <w:t xml:space="preserve"> community)</w:t>
      </w:r>
      <w:bookmarkEnd w:id="5"/>
      <w:r w:rsidR="002F6E22" w:rsidRPr="008423E2">
        <w:rPr>
          <w:rFonts w:ascii="Times New Roman" w:eastAsia="SimSun" w:hAnsi="Times New Roman" w:cs="Times New Roman"/>
          <w:color w:val="000000"/>
          <w:kern w:val="0"/>
          <w:sz w:val="24"/>
          <w:szCs w:val="24"/>
          <w:lang w:eastAsia="ja-JP" w:bidi="ar-SA"/>
          <w14:ligatures w14:val="none"/>
        </w:rPr>
        <w:t xml:space="preserve">. While acknowledging the variety of experiences across </w:t>
      </w:r>
      <w:r w:rsidR="00EC639D" w:rsidRPr="008423E2">
        <w:rPr>
          <w:rFonts w:ascii="Times New Roman" w:eastAsia="SimSun" w:hAnsi="Times New Roman" w:cs="Times New Roman"/>
          <w:color w:val="000000"/>
          <w:kern w:val="0"/>
          <w:sz w:val="24"/>
          <w:szCs w:val="24"/>
          <w:lang w:eastAsia="ja-JP" w:bidi="ar-SA"/>
          <w14:ligatures w14:val="none"/>
        </w:rPr>
        <w:t xml:space="preserve">diverse </w:t>
      </w:r>
      <w:r w:rsidR="002F6E22" w:rsidRPr="008423E2">
        <w:rPr>
          <w:rFonts w:ascii="Times New Roman" w:eastAsia="SimSun" w:hAnsi="Times New Roman" w:cs="Times New Roman"/>
          <w:color w:val="000000"/>
          <w:kern w:val="0"/>
          <w:sz w:val="24"/>
          <w:szCs w:val="24"/>
          <w:lang w:eastAsia="ja-JP" w:bidi="ar-SA"/>
          <w14:ligatures w14:val="none"/>
        </w:rPr>
        <w:t>groups, we consider</w:t>
      </w:r>
      <w:r w:rsidR="00EA2521" w:rsidRPr="008423E2">
        <w:rPr>
          <w:rFonts w:asciiTheme="majorBidi" w:hAnsiTheme="majorBidi" w:cstheme="majorBidi"/>
          <w:sz w:val="24"/>
          <w:szCs w:val="24"/>
          <w:lang w:val="en-GB"/>
        </w:rPr>
        <w:t xml:space="preserve"> minority status as an extreme case of an outsider in spaces traditionally reserved for the dominant group</w:t>
      </w:r>
      <w:r w:rsidR="002F6E22" w:rsidRPr="008423E2">
        <w:rPr>
          <w:rFonts w:ascii="Times New Roman" w:eastAsia="SimSun" w:hAnsi="Times New Roman" w:cs="Times New Roman"/>
          <w:color w:val="000000"/>
          <w:kern w:val="0"/>
          <w:sz w:val="24"/>
          <w:szCs w:val="24"/>
          <w:lang w:eastAsia="ja-JP" w:bidi="ar-SA"/>
          <w14:ligatures w14:val="none"/>
        </w:rPr>
        <w:t xml:space="preserve">, </w:t>
      </w:r>
      <w:r w:rsidR="00606241" w:rsidRPr="008423E2">
        <w:rPr>
          <w:rFonts w:ascii="Times New Roman" w:eastAsia="SimSun" w:hAnsi="Times New Roman" w:cs="Times New Roman"/>
          <w:color w:val="000000"/>
          <w:kern w:val="0"/>
          <w:sz w:val="24"/>
          <w:szCs w:val="24"/>
          <w:lang w:eastAsia="ja-JP" w:bidi="ar-SA"/>
          <w14:ligatures w14:val="none"/>
        </w:rPr>
        <w:t xml:space="preserve">which </w:t>
      </w:r>
      <w:r w:rsidR="002F6E22" w:rsidRPr="008423E2">
        <w:rPr>
          <w:rFonts w:ascii="Times New Roman" w:eastAsia="SimSun" w:hAnsi="Times New Roman" w:cs="Times New Roman"/>
          <w:color w:val="000000"/>
          <w:kern w:val="0"/>
          <w:sz w:val="24"/>
          <w:szCs w:val="24"/>
          <w:lang w:eastAsia="ja-JP" w:bidi="ar-SA"/>
          <w14:ligatures w14:val="none"/>
        </w:rPr>
        <w:t>allows us to explore new pathways to career success</w:t>
      </w:r>
      <w:r w:rsidR="00575230" w:rsidRPr="008423E2">
        <w:rPr>
          <w:rFonts w:ascii="Times New Roman" w:eastAsia="SimSun" w:hAnsi="Times New Roman" w:cs="Times New Roman"/>
          <w:color w:val="000000"/>
          <w:kern w:val="0"/>
          <w:sz w:val="24"/>
          <w:szCs w:val="24"/>
          <w:lang w:eastAsia="ja-JP" w:bidi="ar-SA"/>
          <w14:ligatures w14:val="none"/>
        </w:rPr>
        <w:t xml:space="preserve"> </w:t>
      </w:r>
      <w:r w:rsidR="00575230"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4xGgqpsY","properties":{"formattedCitation":"(Pettigrew, 1990)","plainCitation":"(Pettigrew, 1990)","noteIndex":0},"citationItems":[{"id":21577,"uris":["http://zotero.org/groups/5119330/items/M8U5Q6HI"],"itemData":{"id":21577,"type":"article-journal","abstract":"This paper reveals the author's theory of method for conducting longitudinal field research on change. The paper also discusses a range of practical problems in carrying out time-series research in organisational settings. The practical problems include dealing with time in longitudinal research; issues of site selection, choices about data collection and degrees of involvement the importance of clarifying research outputs, audience, and presentation; and finally handling problems of complexity and simplicity associated with longitudinal comparative case study research on change. The paper concludes by discussing some ethical issues of longitudinal research field research, and managing a community of researchers.","container-title":"Organization Science","DOI":"10.1287/orsc.1.3.267","ISSN":"1047-7039, 1526-5455","issue":"3","journalAbbreviation":"Organization Science","language":"en","page":"267-292","source":"DOI.org (Crossref)","title":"Longitudinal field research on change: Theory and practice","title-short":"Longitudinal field research on change","volume":"1","author":[{"family":"Pettigrew","given":"Andrew M."}],"issued":{"date-parts":[["1990",8]]}}}],"schema":"https://github.com/citation-style-language/schema/raw/master/csl-citation.json"} </w:instrText>
      </w:r>
      <w:r w:rsidR="00575230"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Pettigrew, 1990)</w:t>
      </w:r>
      <w:r w:rsidR="00575230" w:rsidRPr="008423E2">
        <w:rPr>
          <w:rFonts w:ascii="Times New Roman" w:eastAsia="SimSun" w:hAnsi="Times New Roman" w:cs="Times New Roman"/>
          <w:color w:val="000000"/>
          <w:kern w:val="0"/>
          <w:sz w:val="24"/>
          <w:szCs w:val="24"/>
          <w:lang w:eastAsia="ja-JP" w:bidi="ar-SA"/>
          <w14:ligatures w14:val="none"/>
        </w:rPr>
        <w:fldChar w:fldCharType="end"/>
      </w:r>
      <w:r w:rsidR="002F6E22" w:rsidRPr="008423E2">
        <w:rPr>
          <w:rFonts w:ascii="Times New Roman" w:eastAsia="SimSun" w:hAnsi="Times New Roman" w:cs="Times New Roman"/>
          <w:color w:val="000000"/>
          <w:kern w:val="0"/>
          <w:sz w:val="24"/>
          <w:szCs w:val="24"/>
          <w:lang w:eastAsia="ja-JP" w:bidi="ar-SA"/>
          <w14:ligatures w14:val="none"/>
        </w:rPr>
        <w:t>. New observations are most visible in extreme cases in which individuals face pronounced limitations in both resources and structural constraints</w:t>
      </w:r>
      <w:r w:rsidR="001B7FAB" w:rsidRPr="008423E2">
        <w:rPr>
          <w:rFonts w:ascii="Times New Roman" w:eastAsia="SimSun" w:hAnsi="Times New Roman" w:cs="Times New Roman"/>
          <w:color w:val="000000"/>
          <w:kern w:val="0"/>
          <w:sz w:val="24"/>
          <w:szCs w:val="24"/>
          <w:lang w:eastAsia="ja-JP" w:bidi="ar-SA"/>
          <w14:ligatures w14:val="none"/>
        </w:rPr>
        <w:t xml:space="preserve"> </w:t>
      </w:r>
      <w:r w:rsidR="001B7FAB"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dOqWSzV9","properties":{"formattedCitation":"(Blair-Loy, 1999; Sewell, 1992)","plainCitation":"(Blair-Loy, 1999; Sewell, 1992)","noteIndex":0},"citationItems":[{"id":11692,"uris":["http://zotero.org/groups/5119330/items/2JX4WA4M"],"itemData":{"id":11692,"type":"article-journal","abstract":"This article examines the objective and subjective facets of female finance-executive careers. Optimal matching and qualitative analyses are used to show how the careers are shaped by workplace structures and by the early 1970s enforcement of women's employment rights. Changing opportunity structures in turn shaped respondents' perspectives. Many younger respondents were unaware that their mobility was partly due to the creative action of their female predecessors and took personal credit for their own rapid progress. Finally, it appears that as women have experienced more freedom in pursuing finance careers, their career trajectories have become more rigid.","container-title":"American Journal of Sociology","DOI":"10.1086/210177","ISSN":"0002-9602","issue":"5","language":"English","page":"1346-1397","title":"Career patterns of executive women in finance: An optimal matching analysis","volume":"104","author":[{"family":"Blair-Loy","given":"M"}],"issued":{"date-parts":[["1999",3]]}}},{"id":21555,"uris":["http://zotero.org/groups/5119330/items/LD6BUFBX"],"itemData":{"id":21555,"type":"article-journal","container-title":"American Journal of Sociology","DOI":"10.1086/229967","ISSN":"0002-9602, 1537-5390","issue":"1","journalAbbreviation":"American Journal of Sociology","language":"en","page":"1-29","source":"DOI.org (Crossref)","title":"A theory of structure: Duality, agency, and transformation","title-short":"A theory of structure","volume":"98","author":[{"family":"Sewell","given":"William H."}],"issued":{"date-parts":[["1992",7]]}}}],"schema":"https://github.com/citation-style-language/schema/raw/master/csl-citation.json"} </w:instrText>
      </w:r>
      <w:r w:rsidR="001B7FAB"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Blair-Loy, 1999; Sewell, 1992)</w:t>
      </w:r>
      <w:r w:rsidR="001B7FAB" w:rsidRPr="008423E2">
        <w:rPr>
          <w:rFonts w:ascii="Times New Roman" w:eastAsia="SimSun" w:hAnsi="Times New Roman" w:cs="Times New Roman"/>
          <w:color w:val="000000"/>
          <w:kern w:val="0"/>
          <w:sz w:val="24"/>
          <w:szCs w:val="24"/>
          <w:lang w:eastAsia="ja-JP" w:bidi="ar-SA"/>
          <w14:ligatures w14:val="none"/>
        </w:rPr>
        <w:fldChar w:fldCharType="end"/>
      </w:r>
      <w:r w:rsidR="002F6E22" w:rsidRPr="008423E2">
        <w:rPr>
          <w:rFonts w:ascii="Times New Roman" w:eastAsia="SimSun" w:hAnsi="Times New Roman" w:cs="Times New Roman"/>
          <w:color w:val="000000"/>
          <w:kern w:val="0"/>
          <w:sz w:val="24"/>
          <w:szCs w:val="24"/>
          <w:lang w:eastAsia="ja-JP" w:bidi="ar-SA"/>
          <w14:ligatures w14:val="none"/>
        </w:rPr>
        <w:t xml:space="preserve">. Minority groups share the common threads of historical and persistent restrained access to resources, power, authority, and voice </w:t>
      </w:r>
      <w:r w:rsidR="002F6E22"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GAMTTwb3","properties":{"formattedCitation":"(Banerjee, 2022)","plainCitation":"(Banerjee, 2022)","noteIndex":0},"citationItems":[{"id":21347,"uris":["http://zotero.org/groups/5119330/items/KJCWQSJA"],"itemData":{"id":21347,"type":"article-journal","container-title":"Journal of Management Studies","DOI":"10.1111/joms.12756","ISSN":"0022-2380, 1467-6486","issue":"4","journalAbbreviation":"J Management Studies","language":"en","page":"1074-1087","source":"DOI.org (Crossref)","title":"Decolonizing management theory: a critical perspective","title-short":"Decolonizing management theory","volume":"59","author":[{"family":"Banerjee","given":"Subhabrata Bobby"}],"issued":{"date-parts":[["2022",6]]}}}],"schema":"https://github.com/citation-style-language/schema/raw/master/csl-citation.json"} </w:instrText>
      </w:r>
      <w:r w:rsidR="002F6E22"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Banerjee, 2022)</w:t>
      </w:r>
      <w:r w:rsidR="002F6E22" w:rsidRPr="008423E2">
        <w:rPr>
          <w:rFonts w:ascii="Times New Roman" w:eastAsia="SimSun" w:hAnsi="Times New Roman" w:cs="Times New Roman"/>
          <w:color w:val="000000"/>
          <w:kern w:val="0"/>
          <w:sz w:val="24"/>
          <w:szCs w:val="24"/>
          <w:lang w:eastAsia="ja-JP" w:bidi="ar-SA"/>
          <w14:ligatures w14:val="none"/>
        </w:rPr>
        <w:fldChar w:fldCharType="end"/>
      </w:r>
      <w:r w:rsidR="002F6E22" w:rsidRPr="008423E2">
        <w:rPr>
          <w:rFonts w:ascii="Times New Roman" w:eastAsia="SimSun" w:hAnsi="Times New Roman" w:cs="Times New Roman"/>
          <w:color w:val="000000"/>
          <w:kern w:val="0"/>
          <w:sz w:val="24"/>
          <w:szCs w:val="24"/>
          <w:lang w:eastAsia="ja-JP" w:bidi="ar-SA"/>
          <w14:ligatures w14:val="none"/>
        </w:rPr>
        <w:t xml:space="preserve"> while navigating structures of oppression, discrimination, and other inequality regimes </w:t>
      </w:r>
      <w:r w:rsidR="002F6E22"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3KrYEu6P","properties":{"formattedCitation":"(Muzanenhamo &amp; Chowdhury, 2023)","plainCitation":"(Muzanenhamo &amp; Chowdhury, 2023)","noteIndex":0},"citationItems":[{"id":21345,"uris":["http://zotero.org/groups/5119330/items/HJ85AP7Q"],"itemData":{"id":21345,"type":"article-journal","abstract":"Why do the majority of (White) academics within management and organization studies (MOS) endorse discourses of equality, diversity and inclusion on the one hand yet ignore the epistemic injustice suffered by Black scholars on the other? We demonstrate how White supremacy within a historically racist academia marginalizes non-White bodies from knowledge production and dissemination by embedding epistemic injustice in MOS, and diminishing their utility globally. To expose the multifaceted harm caused by White supremacy, we reflect on Black scholars’ experiences of epistemic injustice, conceptualizing their work (i.e. Black scholarship) as underpinned by epistemic struggle and epistemic survival. We conceptualize epistemic struggle as striving to produce and disseminate knowledge in the face of difficulties and resistance generated by structural and agential powers. Epistemic survival denotes the sustained presence of Black scholarship through compromise, collusion and radicalism. Subsequently, we propose collective intellectual activism based on cross-racial coalitions to eliminate epistemic injustice and locate Black scholarship at the center of MOS.","container-title":"Human Relations","DOI":"10.1177/00187267211014802","ISSN":"0018-7267, 1741-282X","issue":"1","journalAbbreviation":"Human Relations","language":"en","page":"3-26","source":"DOI.org (Crossref)","title":"Epistemic injustice and hegemonic ordeal in management and organization studies: Advancing Black scholarship","title-short":"Epistemic injustice and hegemonic ordeal in management and organization studies","volume":"76","author":[{"family":"Muzanenhamo","given":"Penelope"},{"family":"Chowdhury","given":"Rashedur"}],"issued":{"date-parts":[["2023",1]]}}}],"schema":"https://github.com/citation-style-language/schema/raw/master/csl-citation.json"} </w:instrText>
      </w:r>
      <w:r w:rsidR="002F6E22"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Muzanenhamo &amp; Chowdhury, 2023)</w:t>
      </w:r>
      <w:r w:rsidR="002F6E22" w:rsidRPr="008423E2">
        <w:rPr>
          <w:rFonts w:ascii="Times New Roman" w:eastAsia="SimSun" w:hAnsi="Times New Roman" w:cs="Times New Roman"/>
          <w:color w:val="000000"/>
          <w:kern w:val="0"/>
          <w:sz w:val="24"/>
          <w:szCs w:val="24"/>
          <w:lang w:eastAsia="ja-JP" w:bidi="ar-SA"/>
          <w14:ligatures w14:val="none"/>
        </w:rPr>
        <w:fldChar w:fldCharType="end"/>
      </w:r>
      <w:r w:rsidR="002F6E22" w:rsidRPr="008423E2">
        <w:rPr>
          <w:rFonts w:ascii="Times New Roman" w:eastAsia="SimSun" w:hAnsi="Times New Roman" w:cs="Times New Roman"/>
          <w:color w:val="000000"/>
          <w:kern w:val="0"/>
          <w:sz w:val="24"/>
          <w:szCs w:val="24"/>
          <w:lang w:eastAsia="ja-JP" w:bidi="ar-SA"/>
          <w14:ligatures w14:val="none"/>
        </w:rPr>
        <w:t>.</w:t>
      </w:r>
    </w:p>
    <w:p w14:paraId="3D37481C" w14:textId="7502BA64" w:rsidR="00D546A8" w:rsidRPr="008423E2" w:rsidRDefault="00D546A8" w:rsidP="00FB61EF">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Our review contributes to the current career success scholarship in several ways.</w:t>
      </w:r>
      <w:r w:rsidRPr="008423E2">
        <w:rPr>
          <w:rFonts w:ascii="Times New Roman" w:eastAsia="SimSun" w:hAnsi="Times New Roman" w:cs="Times New Roman"/>
          <w:color w:val="000000"/>
          <w:sz w:val="24"/>
          <w:szCs w:val="24"/>
          <w:lang w:eastAsia="ja-JP"/>
        </w:rPr>
        <w:t xml:space="preserve"> </w:t>
      </w:r>
      <w:r w:rsidR="0055145F" w:rsidRPr="008423E2">
        <w:rPr>
          <w:rFonts w:ascii="Times New Roman" w:eastAsia="SimSun" w:hAnsi="Times New Roman" w:cs="Times New Roman"/>
          <w:color w:val="000000"/>
          <w:kern w:val="0"/>
          <w:sz w:val="24"/>
          <w:szCs w:val="24"/>
          <w:lang w:eastAsia="ja-JP" w:bidi="ar-SA"/>
          <w14:ligatures w14:val="none"/>
        </w:rPr>
        <w:t>Evidencing that</w:t>
      </w:r>
      <w:r w:rsidRPr="008423E2">
        <w:rPr>
          <w:rFonts w:ascii="Times New Roman" w:eastAsia="SimSun" w:hAnsi="Times New Roman" w:cs="Times New Roman"/>
          <w:color w:val="000000"/>
          <w:kern w:val="0"/>
          <w:sz w:val="24"/>
          <w:szCs w:val="24"/>
          <w:lang w:eastAsia="ja-JP" w:bidi="ar-SA"/>
          <w14:ligatures w14:val="none"/>
        </w:rPr>
        <w:t xml:space="preserve"> career success </w:t>
      </w:r>
      <w:r w:rsidR="00AF1214" w:rsidRPr="008423E2">
        <w:rPr>
          <w:rFonts w:ascii="Times New Roman" w:eastAsia="SimSun" w:hAnsi="Times New Roman" w:cs="Times New Roman"/>
          <w:color w:val="000000"/>
          <w:kern w:val="0"/>
          <w:sz w:val="24"/>
          <w:szCs w:val="24"/>
          <w:lang w:eastAsia="ja-JP" w:bidi="ar-SA"/>
          <w14:ligatures w14:val="none"/>
        </w:rPr>
        <w:t>disparit</w:t>
      </w:r>
      <w:r w:rsidR="00123B81" w:rsidRPr="008423E2">
        <w:rPr>
          <w:rFonts w:ascii="Times New Roman" w:eastAsia="SimSun" w:hAnsi="Times New Roman" w:cs="Times New Roman"/>
          <w:color w:val="000000"/>
          <w:kern w:val="0"/>
          <w:sz w:val="24"/>
          <w:szCs w:val="24"/>
          <w:lang w:eastAsia="ja-JP" w:bidi="ar-SA"/>
          <w14:ligatures w14:val="none"/>
        </w:rPr>
        <w:t>y</w:t>
      </w:r>
      <w:r w:rsidRPr="008423E2">
        <w:rPr>
          <w:rFonts w:ascii="Times New Roman" w:eastAsia="SimSun" w:hAnsi="Times New Roman" w:cs="Times New Roman"/>
          <w:color w:val="000000"/>
          <w:kern w:val="0"/>
          <w:sz w:val="24"/>
          <w:szCs w:val="24"/>
          <w:lang w:eastAsia="ja-JP" w:bidi="ar-SA"/>
          <w14:ligatures w14:val="none"/>
        </w:rPr>
        <w:t xml:space="preserve"> can be attributed to minority status</w:t>
      </w:r>
      <w:r w:rsidR="00AF1214"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 xml:space="preserve">we set forth a minority inclusive framework </w:t>
      </w:r>
      <w:r w:rsidR="00EC639D" w:rsidRPr="008423E2">
        <w:rPr>
          <w:rFonts w:ascii="Times New Roman" w:eastAsia="SimSun" w:hAnsi="Times New Roman" w:cs="Times New Roman"/>
          <w:color w:val="000000"/>
          <w:kern w:val="0"/>
          <w:sz w:val="24"/>
          <w:szCs w:val="24"/>
          <w:lang w:eastAsia="ja-JP" w:bidi="ar-SA"/>
          <w14:ligatures w14:val="none"/>
        </w:rPr>
        <w:t xml:space="preserve">that </w:t>
      </w:r>
      <w:r w:rsidRPr="008423E2">
        <w:rPr>
          <w:rFonts w:ascii="Times New Roman" w:eastAsia="SimSun" w:hAnsi="Times New Roman" w:cs="Times New Roman"/>
          <w:color w:val="000000"/>
          <w:kern w:val="0"/>
          <w:sz w:val="24"/>
          <w:szCs w:val="24"/>
          <w:lang w:eastAsia="ja-JP" w:bidi="ar-SA"/>
          <w14:ligatures w14:val="none"/>
        </w:rPr>
        <w:t>identifies and maps factors and pathways link</w:t>
      </w:r>
      <w:r w:rsidR="00EC639D" w:rsidRPr="008423E2">
        <w:rPr>
          <w:rFonts w:ascii="Times New Roman" w:eastAsia="SimSun" w:hAnsi="Times New Roman" w:cs="Times New Roman"/>
          <w:color w:val="000000"/>
          <w:kern w:val="0"/>
          <w:sz w:val="24"/>
          <w:szCs w:val="24"/>
          <w:lang w:eastAsia="ja-JP" w:bidi="ar-SA"/>
          <w14:ligatures w14:val="none"/>
        </w:rPr>
        <w:t>ing</w:t>
      </w:r>
      <w:r w:rsidRPr="008423E2">
        <w:rPr>
          <w:rFonts w:ascii="Times New Roman" w:eastAsia="SimSun" w:hAnsi="Times New Roman" w:cs="Times New Roman"/>
          <w:color w:val="000000"/>
          <w:kern w:val="0"/>
          <w:sz w:val="24"/>
          <w:szCs w:val="24"/>
          <w:lang w:eastAsia="ja-JP" w:bidi="ar-SA"/>
          <w14:ligatures w14:val="none"/>
        </w:rPr>
        <w:t xml:space="preserve"> minority status to career success. </w:t>
      </w:r>
      <w:r w:rsidR="0055145F" w:rsidRPr="008423E2">
        <w:rPr>
          <w:rFonts w:ascii="Times New Roman" w:eastAsia="SimSun" w:hAnsi="Times New Roman" w:cs="Times New Roman"/>
          <w:color w:val="000000"/>
          <w:kern w:val="0"/>
          <w:sz w:val="24"/>
          <w:szCs w:val="24"/>
          <w:lang w:eastAsia="ja-JP" w:bidi="ar-SA"/>
          <w14:ligatures w14:val="none"/>
        </w:rPr>
        <w:t>Our proposed framework</w:t>
      </w:r>
      <w:r w:rsidRPr="008423E2">
        <w:rPr>
          <w:rFonts w:ascii="Times New Roman" w:eastAsia="SimSun" w:hAnsi="Times New Roman" w:cs="Times New Roman"/>
          <w:color w:val="000000"/>
          <w:kern w:val="0"/>
          <w:sz w:val="24"/>
          <w:szCs w:val="24"/>
          <w:lang w:eastAsia="ja-JP" w:bidi="ar-SA"/>
          <w14:ligatures w14:val="none"/>
        </w:rPr>
        <w:t xml:space="preserve"> highlights</w:t>
      </w:r>
      <w:r w:rsidR="0055145F" w:rsidRPr="008423E2">
        <w:rPr>
          <w:rFonts w:ascii="Times New Roman" w:eastAsia="SimSun" w:hAnsi="Times New Roman" w:cs="Times New Roman"/>
          <w:color w:val="000000"/>
          <w:kern w:val="0"/>
          <w:sz w:val="24"/>
          <w:szCs w:val="24"/>
          <w:lang w:eastAsia="ja-JP" w:bidi="ar-SA"/>
          <w14:ligatures w14:val="none"/>
        </w:rPr>
        <w:t xml:space="preserve"> career advancement and </w:t>
      </w:r>
      <w:r w:rsidR="00EC639D" w:rsidRPr="008423E2">
        <w:rPr>
          <w:rFonts w:ascii="Times New Roman" w:eastAsia="SimSun" w:hAnsi="Times New Roman" w:cs="Times New Roman"/>
          <w:color w:val="000000"/>
          <w:kern w:val="0"/>
          <w:sz w:val="24"/>
          <w:szCs w:val="24"/>
          <w:lang w:eastAsia="ja-JP" w:bidi="ar-SA"/>
          <w14:ligatures w14:val="none"/>
        </w:rPr>
        <w:t xml:space="preserve">the </w:t>
      </w:r>
      <w:r w:rsidR="0055145F" w:rsidRPr="008423E2">
        <w:rPr>
          <w:rFonts w:ascii="Times New Roman" w:eastAsia="SimSun" w:hAnsi="Times New Roman" w:cs="Times New Roman"/>
          <w:color w:val="000000"/>
          <w:kern w:val="0"/>
          <w:sz w:val="24"/>
          <w:szCs w:val="24"/>
          <w:lang w:eastAsia="ja-JP" w:bidi="ar-SA"/>
          <w14:ligatures w14:val="none"/>
        </w:rPr>
        <w:t>human and psychological resources associated with minority groups’ career success</w:t>
      </w:r>
      <w:r w:rsidR="003164F3" w:rsidRPr="008423E2">
        <w:rPr>
          <w:rFonts w:ascii="Times New Roman" w:eastAsia="SimSun" w:hAnsi="Times New Roman" w:cs="Times New Roman"/>
          <w:color w:val="000000"/>
          <w:kern w:val="0"/>
          <w:sz w:val="24"/>
          <w:szCs w:val="24"/>
          <w:lang w:eastAsia="ja-JP" w:bidi="ar-SA"/>
          <w14:ligatures w14:val="none"/>
        </w:rPr>
        <w:t>,</w:t>
      </w:r>
      <w:r w:rsidR="0055145F" w:rsidRPr="008423E2">
        <w:rPr>
          <w:rFonts w:ascii="Times New Roman" w:eastAsia="SimSun" w:hAnsi="Times New Roman" w:cs="Times New Roman"/>
          <w:color w:val="000000"/>
          <w:kern w:val="0"/>
          <w:sz w:val="24"/>
          <w:szCs w:val="24"/>
          <w:lang w:eastAsia="ja-JP" w:bidi="ar-SA"/>
          <w14:ligatures w14:val="none"/>
        </w:rPr>
        <w:t xml:space="preserve"> as well as </w:t>
      </w:r>
      <w:r w:rsidRPr="008423E2">
        <w:rPr>
          <w:rFonts w:ascii="Times New Roman" w:eastAsia="SimSun" w:hAnsi="Times New Roman" w:cs="Times New Roman"/>
          <w:color w:val="000000"/>
          <w:kern w:val="0"/>
          <w:sz w:val="24"/>
          <w:szCs w:val="24"/>
          <w:lang w:eastAsia="ja-JP" w:bidi="ar-SA"/>
          <w14:ligatures w14:val="none"/>
        </w:rPr>
        <w:t xml:space="preserve">systemic barriers that limit access to </w:t>
      </w:r>
      <w:r w:rsidR="0055145F" w:rsidRPr="008423E2">
        <w:rPr>
          <w:rFonts w:ascii="Times New Roman" w:eastAsia="SimSun" w:hAnsi="Times New Roman" w:cs="Times New Roman"/>
          <w:color w:val="000000"/>
          <w:kern w:val="0"/>
          <w:sz w:val="24"/>
          <w:szCs w:val="24"/>
          <w:lang w:eastAsia="ja-JP" w:bidi="ar-SA"/>
          <w14:ligatures w14:val="none"/>
        </w:rPr>
        <w:t xml:space="preserve">such </w:t>
      </w:r>
      <w:r w:rsidRPr="008423E2">
        <w:rPr>
          <w:rFonts w:ascii="Times New Roman" w:eastAsia="SimSun" w:hAnsi="Times New Roman" w:cs="Times New Roman"/>
          <w:color w:val="000000"/>
          <w:kern w:val="0"/>
          <w:sz w:val="24"/>
          <w:szCs w:val="24"/>
          <w:lang w:eastAsia="ja-JP" w:bidi="ar-SA"/>
          <w14:ligatures w14:val="none"/>
        </w:rPr>
        <w:t xml:space="preserve">resources. </w:t>
      </w:r>
      <w:r w:rsidR="00691F64" w:rsidRPr="008423E2">
        <w:rPr>
          <w:rFonts w:ascii="Times New Roman" w:eastAsia="SimSun" w:hAnsi="Times New Roman" w:cs="Times New Roman"/>
          <w:color w:val="000000"/>
          <w:kern w:val="0"/>
          <w:sz w:val="24"/>
          <w:szCs w:val="24"/>
          <w:lang w:eastAsia="ja-JP" w:bidi="ar-SA"/>
          <w14:ligatures w14:val="none"/>
        </w:rPr>
        <w:t>W</w:t>
      </w:r>
      <w:r w:rsidRPr="008423E2">
        <w:rPr>
          <w:rFonts w:ascii="Times New Roman" w:eastAsia="SimSun" w:hAnsi="Times New Roman" w:cs="Times New Roman"/>
          <w:color w:val="000000"/>
          <w:kern w:val="0"/>
          <w:sz w:val="24"/>
          <w:szCs w:val="24"/>
          <w:lang w:eastAsia="ja-JP" w:bidi="ar-SA"/>
          <w14:ligatures w14:val="none"/>
        </w:rPr>
        <w:t xml:space="preserve">e </w:t>
      </w:r>
      <w:r w:rsidR="009C6E55" w:rsidRPr="008423E2">
        <w:rPr>
          <w:rFonts w:ascii="Times New Roman" w:eastAsia="SimSun" w:hAnsi="Times New Roman" w:cs="Times New Roman"/>
          <w:color w:val="000000"/>
          <w:kern w:val="0"/>
          <w:sz w:val="24"/>
          <w:szCs w:val="24"/>
          <w:lang w:eastAsia="ja-JP" w:bidi="ar-SA"/>
          <w14:ligatures w14:val="none"/>
        </w:rPr>
        <w:t>suggest</w:t>
      </w:r>
      <w:r w:rsidRPr="008423E2">
        <w:rPr>
          <w:rFonts w:ascii="Times New Roman" w:eastAsia="SimSun" w:hAnsi="Times New Roman" w:cs="Times New Roman"/>
          <w:color w:val="000000"/>
          <w:kern w:val="0"/>
          <w:sz w:val="24"/>
          <w:szCs w:val="24"/>
          <w:lang w:eastAsia="ja-JP" w:bidi="ar-SA"/>
          <w14:ligatures w14:val="none"/>
        </w:rPr>
        <w:t xml:space="preserve"> hyper-visibility, invisibility, and managed visibility as distinguished forms of identity-based mechanisms </w:t>
      </w:r>
      <w:r w:rsidR="00691F64" w:rsidRPr="008423E2">
        <w:rPr>
          <w:rFonts w:ascii="Times New Roman" w:eastAsia="SimSun" w:hAnsi="Times New Roman" w:cs="Times New Roman"/>
          <w:color w:val="000000"/>
          <w:kern w:val="0"/>
          <w:sz w:val="24"/>
          <w:szCs w:val="24"/>
          <w:lang w:eastAsia="ja-JP" w:bidi="ar-SA"/>
          <w14:ligatures w14:val="none"/>
        </w:rPr>
        <w:t xml:space="preserve">that offer theoretical </w:t>
      </w:r>
      <w:r w:rsidR="00691F64" w:rsidRPr="008423E2">
        <w:rPr>
          <w:rFonts w:ascii="Times New Roman" w:eastAsia="SimSun" w:hAnsi="Times New Roman" w:cs="Times New Roman"/>
          <w:color w:val="000000"/>
          <w:kern w:val="0"/>
          <w:sz w:val="24"/>
          <w:szCs w:val="24"/>
          <w:lang w:eastAsia="ja-JP" w:bidi="ar-SA"/>
          <w14:ligatures w14:val="none"/>
        </w:rPr>
        <w:lastRenderedPageBreak/>
        <w:t>explanations for the influence of marginalized identit</w:t>
      </w:r>
      <w:r w:rsidR="006F40A0" w:rsidRPr="008423E2">
        <w:rPr>
          <w:rFonts w:ascii="Times New Roman" w:eastAsia="SimSun" w:hAnsi="Times New Roman" w:cs="Times New Roman"/>
          <w:color w:val="000000"/>
          <w:kern w:val="0"/>
          <w:sz w:val="24"/>
          <w:szCs w:val="24"/>
          <w:lang w:eastAsia="ja-JP" w:bidi="ar-SA"/>
          <w14:ligatures w14:val="none"/>
        </w:rPr>
        <w:t xml:space="preserve">y status </w:t>
      </w:r>
      <w:r w:rsidR="00691F64" w:rsidRPr="008423E2">
        <w:rPr>
          <w:rFonts w:ascii="Times New Roman" w:eastAsia="SimSun" w:hAnsi="Times New Roman" w:cs="Times New Roman"/>
          <w:color w:val="000000"/>
          <w:kern w:val="0"/>
          <w:sz w:val="24"/>
          <w:szCs w:val="24"/>
          <w:lang w:eastAsia="ja-JP" w:bidi="ar-SA"/>
          <w14:ligatures w14:val="none"/>
        </w:rPr>
        <w:t xml:space="preserve">on career success. </w:t>
      </w:r>
      <w:bookmarkStart w:id="6" w:name="_Hlk173322782"/>
      <w:r w:rsidR="00FB61EF" w:rsidRPr="008423E2">
        <w:rPr>
          <w:rFonts w:ascii="Times New Roman" w:eastAsia="SimSun" w:hAnsi="Times New Roman" w:cs="Times New Roman"/>
          <w:color w:val="000000"/>
          <w:kern w:val="0"/>
          <w:sz w:val="24"/>
          <w:szCs w:val="24"/>
          <w:lang w:eastAsia="ja-JP" w:bidi="ar-SA"/>
          <w14:ligatures w14:val="none"/>
        </w:rPr>
        <w:t xml:space="preserve">By acknowledging the role of complex visibility, </w:t>
      </w:r>
      <w:r w:rsidR="00FB61EF" w:rsidRPr="008423E2">
        <w:rPr>
          <w:rFonts w:asciiTheme="majorBidi" w:hAnsiTheme="majorBidi" w:cstheme="majorBidi"/>
          <w:sz w:val="24"/>
          <w:szCs w:val="24"/>
        </w:rPr>
        <w:t xml:space="preserve">we introduce to the resource management perspective, </w:t>
      </w:r>
      <w:r w:rsidR="00FB61EF" w:rsidRPr="008423E2">
        <w:rPr>
          <w:rFonts w:ascii="Times New Roman" w:eastAsia="SimSun" w:hAnsi="Times New Roman" w:cs="Times New Roman"/>
          <w:color w:val="000000"/>
          <w:kern w:val="0"/>
          <w:sz w:val="24"/>
          <w:szCs w:val="24"/>
          <w:lang w:eastAsia="ja-JP" w:bidi="ar-SA"/>
          <w14:ligatures w14:val="none"/>
        </w:rPr>
        <w:t xml:space="preserve">identity-based mechanisms mediating </w:t>
      </w:r>
      <w:r w:rsidR="007624C0">
        <w:rPr>
          <w:rFonts w:ascii="Times New Roman" w:eastAsia="SimSun" w:hAnsi="Times New Roman" w:cs="Times New Roman"/>
          <w:color w:val="000000"/>
          <w:kern w:val="0"/>
          <w:sz w:val="24"/>
          <w:szCs w:val="24"/>
          <w:lang w:eastAsia="ja-JP" w:bidi="ar-SA"/>
          <w14:ligatures w14:val="none"/>
        </w:rPr>
        <w:t xml:space="preserve">the </w:t>
      </w:r>
      <w:r w:rsidR="00FB61EF" w:rsidRPr="008423E2">
        <w:rPr>
          <w:rFonts w:ascii="Times New Roman" w:eastAsia="SimSun" w:hAnsi="Times New Roman" w:cs="Times New Roman"/>
          <w:color w:val="000000"/>
          <w:kern w:val="0"/>
          <w:sz w:val="24"/>
          <w:szCs w:val="24"/>
          <w:lang w:eastAsia="ja-JP" w:bidi="ar-SA"/>
          <w14:ligatures w14:val="none"/>
        </w:rPr>
        <w:t xml:space="preserve">access to and use of career resources, </w:t>
      </w:r>
      <w:r w:rsidR="007624C0">
        <w:rPr>
          <w:rFonts w:ascii="Times New Roman" w:eastAsia="SimSun" w:hAnsi="Times New Roman" w:cs="Times New Roman"/>
          <w:color w:val="000000"/>
          <w:kern w:val="0"/>
          <w:sz w:val="24"/>
          <w:szCs w:val="24"/>
          <w:lang w:eastAsia="ja-JP" w:bidi="ar-SA"/>
          <w14:ligatures w14:val="none"/>
        </w:rPr>
        <w:t>which underscores</w:t>
      </w:r>
      <w:r w:rsidR="007624C0" w:rsidRPr="008423E2">
        <w:rPr>
          <w:rFonts w:ascii="Times New Roman" w:eastAsia="SimSun" w:hAnsi="Times New Roman" w:cs="Times New Roman"/>
          <w:color w:val="000000"/>
          <w:kern w:val="0"/>
          <w:sz w:val="24"/>
          <w:szCs w:val="24"/>
          <w:lang w:eastAsia="ja-JP" w:bidi="ar-SA"/>
          <w14:ligatures w14:val="none"/>
        </w:rPr>
        <w:t xml:space="preserve"> </w:t>
      </w:r>
      <w:r w:rsidR="00FB61EF" w:rsidRPr="008423E2">
        <w:rPr>
          <w:rFonts w:ascii="Times New Roman" w:eastAsia="SimSun" w:hAnsi="Times New Roman" w:cs="Times New Roman"/>
          <w:color w:val="000000"/>
          <w:kern w:val="0"/>
          <w:sz w:val="24"/>
          <w:szCs w:val="24"/>
          <w:lang w:eastAsia="ja-JP" w:bidi="ar-SA"/>
          <w14:ligatures w14:val="none"/>
        </w:rPr>
        <w:t xml:space="preserve">the paradoxical experiences of minorities in career advancement. </w:t>
      </w:r>
      <w:r w:rsidR="004A2441" w:rsidRPr="004A2441">
        <w:rPr>
          <w:rFonts w:ascii="Times New Roman" w:eastAsia="SimSun" w:hAnsi="Times New Roman" w:cs="Times New Roman"/>
          <w:color w:val="000000"/>
          <w:kern w:val="0"/>
          <w:sz w:val="24"/>
          <w:szCs w:val="24"/>
          <w:lang w:eastAsia="ja-JP" w:bidi="ar-SA"/>
          <w14:ligatures w14:val="none"/>
        </w:rPr>
        <w:t>I</w:t>
      </w:r>
      <w:r w:rsidR="004A2441" w:rsidRPr="00B24953">
        <w:rPr>
          <w:rFonts w:ascii="Times New Roman" w:eastAsia="SimSun" w:hAnsi="Times New Roman" w:cs="Times New Roman"/>
          <w:color w:val="000000"/>
          <w:kern w:val="0"/>
          <w:sz w:val="24"/>
          <w:szCs w:val="24"/>
          <w:lang w:eastAsia="ja-JP" w:bidi="ar-SA"/>
          <w14:ligatures w14:val="none"/>
        </w:rPr>
        <w:t>n addition to what extant literature has shown</w:t>
      </w:r>
      <w:r w:rsidR="004A2441" w:rsidRPr="004A2441">
        <w:rPr>
          <w:rFonts w:ascii="Times New Roman" w:eastAsia="SimSun" w:hAnsi="Times New Roman" w:cs="Times New Roman"/>
          <w:color w:val="000000"/>
          <w:kern w:val="0"/>
          <w:sz w:val="24"/>
          <w:szCs w:val="24"/>
          <w:lang w:eastAsia="ja-JP" w:bidi="ar-SA"/>
          <w14:ligatures w14:val="none"/>
        </w:rPr>
        <w:t>,</w:t>
      </w:r>
      <w:r w:rsidR="004A2441">
        <w:rPr>
          <w:rFonts w:ascii="Times New Roman" w:eastAsia="SimSun" w:hAnsi="Times New Roman" w:cs="Times New Roman"/>
          <w:color w:val="000000"/>
          <w:kern w:val="0"/>
          <w:sz w:val="24"/>
          <w:szCs w:val="24"/>
          <w:lang w:eastAsia="ja-JP" w:bidi="ar-SA"/>
          <w14:ligatures w14:val="none"/>
        </w:rPr>
        <w:t xml:space="preserve"> o</w:t>
      </w:r>
      <w:r w:rsidR="00B74538" w:rsidRPr="008423E2">
        <w:rPr>
          <w:rFonts w:ascii="Times New Roman" w:eastAsia="SimSun" w:hAnsi="Times New Roman" w:cs="Times New Roman"/>
          <w:color w:val="000000"/>
          <w:kern w:val="0"/>
          <w:sz w:val="24"/>
          <w:szCs w:val="24"/>
          <w:lang w:eastAsia="ja-JP" w:bidi="ar-SA"/>
          <w14:ligatures w14:val="none"/>
        </w:rPr>
        <w:t xml:space="preserve">ur framework </w:t>
      </w:r>
      <w:r w:rsidR="00E8685E" w:rsidRPr="008423E2">
        <w:rPr>
          <w:rFonts w:ascii="Times New Roman" w:eastAsia="SimSun" w:hAnsi="Times New Roman" w:cs="Times New Roman"/>
          <w:color w:val="000000"/>
          <w:kern w:val="0"/>
          <w:sz w:val="24"/>
          <w:szCs w:val="24"/>
          <w:lang w:eastAsia="ja-JP" w:bidi="ar-SA"/>
          <w14:ligatures w14:val="none"/>
        </w:rPr>
        <w:t xml:space="preserve">integrates manifestations </w:t>
      </w:r>
      <w:r w:rsidR="00B74538" w:rsidRPr="008423E2">
        <w:rPr>
          <w:rFonts w:ascii="Times New Roman" w:eastAsia="SimSun" w:hAnsi="Times New Roman" w:cs="Times New Roman"/>
          <w:color w:val="000000"/>
          <w:kern w:val="0"/>
          <w:sz w:val="24"/>
          <w:szCs w:val="24"/>
          <w:lang w:eastAsia="ja-JP" w:bidi="ar-SA"/>
          <w14:ligatures w14:val="none"/>
        </w:rPr>
        <w:t>of career success</w:t>
      </w:r>
      <w:r w:rsidR="004A2441">
        <w:rPr>
          <w:rFonts w:ascii="Times New Roman" w:eastAsia="SimSun" w:hAnsi="Times New Roman" w:cs="Times New Roman"/>
          <w:color w:val="000000"/>
          <w:kern w:val="0"/>
          <w:sz w:val="24"/>
          <w:szCs w:val="24"/>
          <w:lang w:eastAsia="ja-JP" w:bidi="ar-SA"/>
          <w14:ligatures w14:val="none"/>
        </w:rPr>
        <w:t xml:space="preserve">, such as </w:t>
      </w:r>
      <w:r w:rsidR="00E8685E" w:rsidRPr="008423E2">
        <w:rPr>
          <w:rFonts w:ascii="Times New Roman" w:eastAsia="SimSun" w:hAnsi="Times New Roman" w:cs="Times New Roman"/>
          <w:color w:val="000000"/>
          <w:kern w:val="0"/>
          <w:sz w:val="24"/>
          <w:szCs w:val="24"/>
          <w:lang w:eastAsia="ja-JP" w:bidi="ar-SA"/>
          <w14:ligatures w14:val="none"/>
        </w:rPr>
        <w:t>accounting for survival</w:t>
      </w:r>
      <w:r w:rsidR="00EF66BD" w:rsidRPr="008423E2">
        <w:rPr>
          <w:rFonts w:ascii="Times New Roman" w:eastAsia="SimSun" w:hAnsi="Times New Roman" w:cs="Times New Roman"/>
          <w:color w:val="000000"/>
          <w:kern w:val="0"/>
          <w:sz w:val="24"/>
          <w:szCs w:val="24"/>
          <w:lang w:eastAsia="ja-JP" w:bidi="ar-SA"/>
          <w14:ligatures w14:val="none"/>
        </w:rPr>
        <w:t xml:space="preserve">, </w:t>
      </w:r>
      <w:r w:rsidR="00E8685E" w:rsidRPr="008423E2">
        <w:rPr>
          <w:rFonts w:ascii="Times New Roman" w:eastAsia="SimSun" w:hAnsi="Times New Roman" w:cs="Times New Roman"/>
          <w:color w:val="000000"/>
          <w:kern w:val="0"/>
          <w:sz w:val="24"/>
          <w:szCs w:val="24"/>
          <w:lang w:eastAsia="ja-JP" w:bidi="ar-SA"/>
          <w14:ligatures w14:val="none"/>
        </w:rPr>
        <w:t>the collective good</w:t>
      </w:r>
      <w:r w:rsidR="00EF66BD" w:rsidRPr="008423E2">
        <w:rPr>
          <w:rFonts w:ascii="Times New Roman" w:eastAsia="SimSun" w:hAnsi="Times New Roman" w:cs="Times New Roman"/>
          <w:color w:val="000000"/>
          <w:kern w:val="0"/>
          <w:sz w:val="24"/>
          <w:szCs w:val="24"/>
          <w:lang w:eastAsia="ja-JP" w:bidi="ar-SA"/>
          <w14:ligatures w14:val="none"/>
        </w:rPr>
        <w:t>, and adjustability</w:t>
      </w:r>
      <w:bookmarkEnd w:id="6"/>
      <w:r w:rsidR="004A2441">
        <w:rPr>
          <w:rFonts w:ascii="Times New Roman" w:eastAsia="SimSun" w:hAnsi="Times New Roman" w:cs="Times New Roman"/>
          <w:color w:val="000000"/>
          <w:kern w:val="0"/>
          <w:sz w:val="24"/>
          <w:szCs w:val="24"/>
          <w:lang w:eastAsia="ja-JP" w:bidi="ar-SA"/>
          <w14:ligatures w14:val="none"/>
        </w:rPr>
        <w:t xml:space="preserve">, </w:t>
      </w:r>
      <w:r w:rsidR="0055145F" w:rsidRPr="008423E2">
        <w:rPr>
          <w:rFonts w:ascii="Times New Roman" w:eastAsia="SimSun" w:hAnsi="Times New Roman" w:cs="Times New Roman"/>
          <w:color w:val="000000"/>
          <w:kern w:val="0"/>
          <w:sz w:val="24"/>
          <w:szCs w:val="24"/>
          <w:lang w:eastAsia="ja-JP" w:bidi="ar-SA"/>
          <w14:ligatures w14:val="none"/>
        </w:rPr>
        <w:t>emphasiz</w:t>
      </w:r>
      <w:r w:rsidR="00B74538" w:rsidRPr="008423E2">
        <w:rPr>
          <w:rFonts w:ascii="Times New Roman" w:eastAsia="SimSun" w:hAnsi="Times New Roman" w:cs="Times New Roman"/>
          <w:color w:val="000000"/>
          <w:kern w:val="0"/>
          <w:sz w:val="24"/>
          <w:szCs w:val="24"/>
          <w:lang w:eastAsia="ja-JP" w:bidi="ar-SA"/>
          <w14:ligatures w14:val="none"/>
        </w:rPr>
        <w:t>ing</w:t>
      </w:r>
      <w:r w:rsidR="0055145F" w:rsidRPr="008423E2">
        <w:rPr>
          <w:rFonts w:ascii="Times New Roman" w:eastAsia="SimSun" w:hAnsi="Times New Roman" w:cs="Times New Roman"/>
          <w:color w:val="000000"/>
          <w:kern w:val="0"/>
          <w:sz w:val="24"/>
          <w:szCs w:val="24"/>
          <w:lang w:eastAsia="ja-JP" w:bidi="ar-SA"/>
          <w14:ligatures w14:val="none"/>
        </w:rPr>
        <w:t xml:space="preserve"> that membership in marginalized groups, communit</w:t>
      </w:r>
      <w:r w:rsidR="003164F3" w:rsidRPr="008423E2">
        <w:rPr>
          <w:rFonts w:ascii="Times New Roman" w:eastAsia="SimSun" w:hAnsi="Times New Roman" w:cs="Times New Roman"/>
          <w:color w:val="000000"/>
          <w:kern w:val="0"/>
          <w:sz w:val="24"/>
          <w:szCs w:val="24"/>
          <w:lang w:eastAsia="ja-JP" w:bidi="ar-SA"/>
          <w14:ligatures w14:val="none"/>
        </w:rPr>
        <w:t>ies</w:t>
      </w:r>
      <w:r w:rsidR="0055145F" w:rsidRPr="008423E2">
        <w:rPr>
          <w:rFonts w:ascii="Times New Roman" w:eastAsia="SimSun" w:hAnsi="Times New Roman" w:cs="Times New Roman"/>
          <w:color w:val="000000"/>
          <w:kern w:val="0"/>
          <w:sz w:val="24"/>
          <w:szCs w:val="24"/>
          <w:lang w:eastAsia="ja-JP" w:bidi="ar-SA"/>
          <w14:ligatures w14:val="none"/>
        </w:rPr>
        <w:t>, and other identity-relevant contexts shapes the subjective meaning of career success.</w:t>
      </w:r>
    </w:p>
    <w:p w14:paraId="10488C42" w14:textId="4E24EFB2" w:rsidR="00D546A8" w:rsidRPr="008423E2" w:rsidRDefault="00D565FA" w:rsidP="004C51C9">
      <w:pPr>
        <w:spacing w:line="480" w:lineRule="auto"/>
        <w:ind w:firstLine="720"/>
        <w:rPr>
          <w:rFonts w:asciiTheme="majorBidi" w:hAnsiTheme="majorBidi" w:cstheme="majorBidi"/>
          <w:sz w:val="24"/>
          <w:szCs w:val="24"/>
          <w:lang w:val="en-GB"/>
        </w:rPr>
      </w:pPr>
      <w:r w:rsidRPr="008423E2">
        <w:rPr>
          <w:rFonts w:ascii="Times New Roman" w:eastAsia="SimSun" w:hAnsi="Times New Roman" w:cs="Times New Roman"/>
          <w:color w:val="000000"/>
          <w:kern w:val="0"/>
          <w:sz w:val="24"/>
          <w:szCs w:val="24"/>
          <w:lang w:eastAsia="ja-JP" w:bidi="ar-SA"/>
          <w14:ligatures w14:val="none"/>
        </w:rPr>
        <w:t>U</w:t>
      </w:r>
      <w:r w:rsidR="00D546A8" w:rsidRPr="008423E2">
        <w:rPr>
          <w:rFonts w:ascii="Times New Roman" w:eastAsia="SimSun" w:hAnsi="Times New Roman" w:cs="Times New Roman"/>
          <w:color w:val="000000"/>
          <w:kern w:val="0"/>
          <w:sz w:val="24"/>
          <w:szCs w:val="24"/>
          <w:lang w:eastAsia="ja-JP" w:bidi="ar-SA"/>
          <w14:ligatures w14:val="none"/>
        </w:rPr>
        <w:t xml:space="preserve">npacking minority status </w:t>
      </w:r>
      <w:r w:rsidR="002C15F7" w:rsidRPr="008423E2">
        <w:rPr>
          <w:rFonts w:ascii="Times New Roman" w:eastAsia="SimSun" w:hAnsi="Times New Roman" w:cs="Times New Roman"/>
          <w:color w:val="000000"/>
          <w:kern w:val="0"/>
          <w:sz w:val="24"/>
          <w:szCs w:val="24"/>
          <w:lang w:eastAsia="ja-JP" w:bidi="ar-SA"/>
          <w14:ligatures w14:val="none"/>
        </w:rPr>
        <w:t xml:space="preserve">from </w:t>
      </w:r>
      <w:r w:rsidR="00D546A8" w:rsidRPr="008423E2">
        <w:rPr>
          <w:rFonts w:ascii="Times New Roman" w:eastAsia="SimSun" w:hAnsi="Times New Roman" w:cs="Times New Roman"/>
          <w:color w:val="000000"/>
          <w:kern w:val="0"/>
          <w:sz w:val="24"/>
          <w:szCs w:val="24"/>
          <w:lang w:eastAsia="ja-JP" w:bidi="ar-SA"/>
          <w14:ligatures w14:val="none"/>
        </w:rPr>
        <w:t xml:space="preserve">an outsider-within position </w:t>
      </w:r>
      <w:r w:rsidR="00D546A8"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hXknPJGJ","properties":{"formattedCitation":"(Puwar, 2004)","plainCitation":"(Puwar, 2004)","noteIndex":0},"citationItems":[{"id":21556,"uris":["http://zotero.org/groups/5119330/items/7BDHKI88"],"itemData":{"id":21556,"type":"book","event-place":"Oxford, UK","publisher":"Berg","publisher-place":"Oxford, UK","title":"Space Invaders: Race, Gender and Bodies Out of Place","author":[{"family":"Puwar","given":"Nirmal"}],"issued":{"date-parts":[["2004"]]}}}],"schema":"https://github.com/citation-style-language/schema/raw/master/csl-citation.json"} </w:instrText>
      </w:r>
      <w:r w:rsidR="00D546A8"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Puwar, 2004)</w:t>
      </w:r>
      <w:r w:rsidR="00D546A8" w:rsidRPr="008423E2">
        <w:rPr>
          <w:rFonts w:ascii="Times New Roman" w:eastAsia="SimSun" w:hAnsi="Times New Roman" w:cs="Times New Roman"/>
          <w:color w:val="000000"/>
          <w:kern w:val="0"/>
          <w:sz w:val="24"/>
          <w:szCs w:val="24"/>
          <w:lang w:eastAsia="ja-JP" w:bidi="ar-SA"/>
          <w14:ligatures w14:val="none"/>
        </w:rPr>
        <w:fldChar w:fldCharType="end"/>
      </w:r>
      <w:r w:rsidR="003164F3" w:rsidRPr="008423E2">
        <w:rPr>
          <w:rFonts w:ascii="Times New Roman" w:eastAsia="SimSun" w:hAnsi="Times New Roman" w:cs="Times New Roman"/>
          <w:color w:val="000000"/>
          <w:kern w:val="0"/>
          <w:sz w:val="24"/>
          <w:szCs w:val="24"/>
          <w:lang w:eastAsia="ja-JP" w:bidi="ar-SA"/>
          <w14:ligatures w14:val="none"/>
        </w:rPr>
        <w:t>,</w:t>
      </w:r>
      <w:r w:rsidR="00D546A8" w:rsidRPr="008423E2">
        <w:rPr>
          <w:rFonts w:ascii="Times New Roman" w:eastAsia="SimSun" w:hAnsi="Times New Roman" w:cs="Times New Roman"/>
          <w:color w:val="000000"/>
          <w:kern w:val="0"/>
          <w:sz w:val="24"/>
          <w:szCs w:val="24"/>
          <w:lang w:eastAsia="ja-JP" w:bidi="ar-SA"/>
          <w14:ligatures w14:val="none"/>
        </w:rPr>
        <w:t xml:space="preserve"> </w:t>
      </w:r>
      <w:r w:rsidR="003164F3" w:rsidRPr="008423E2">
        <w:rPr>
          <w:rFonts w:ascii="Times New Roman" w:eastAsia="SimSun" w:hAnsi="Times New Roman" w:cs="Times New Roman"/>
          <w:color w:val="000000"/>
          <w:kern w:val="0"/>
          <w:sz w:val="24"/>
          <w:szCs w:val="24"/>
          <w:lang w:eastAsia="ja-JP" w:bidi="ar-SA"/>
          <w14:ligatures w14:val="none"/>
        </w:rPr>
        <w:t>w</w:t>
      </w:r>
      <w:r w:rsidR="00D546A8" w:rsidRPr="008423E2">
        <w:rPr>
          <w:rFonts w:ascii="Times New Roman" w:eastAsia="SimSun" w:hAnsi="Times New Roman" w:cs="Times New Roman"/>
          <w:color w:val="000000"/>
          <w:kern w:val="0"/>
          <w:sz w:val="24"/>
          <w:szCs w:val="24"/>
          <w:lang w:eastAsia="ja-JP" w:bidi="ar-SA"/>
          <w14:ligatures w14:val="none"/>
        </w:rPr>
        <w:t xml:space="preserve">e </w:t>
      </w:r>
      <w:r w:rsidR="00691F64" w:rsidRPr="008423E2">
        <w:rPr>
          <w:rFonts w:ascii="Times New Roman" w:eastAsia="SimSun" w:hAnsi="Times New Roman" w:cs="Times New Roman"/>
          <w:color w:val="000000"/>
          <w:kern w:val="0"/>
          <w:sz w:val="24"/>
          <w:szCs w:val="24"/>
          <w:lang w:eastAsia="ja-JP" w:bidi="ar-SA"/>
          <w14:ligatures w14:val="none"/>
        </w:rPr>
        <w:t>broaden</w:t>
      </w:r>
      <w:r w:rsidR="00D546A8" w:rsidRPr="008423E2">
        <w:rPr>
          <w:rFonts w:ascii="Times New Roman" w:eastAsia="SimSun" w:hAnsi="Times New Roman" w:cs="Times New Roman"/>
          <w:color w:val="000000"/>
          <w:kern w:val="0"/>
          <w:sz w:val="24"/>
          <w:szCs w:val="24"/>
          <w:lang w:eastAsia="ja-JP" w:bidi="ar-SA"/>
          <w14:ligatures w14:val="none"/>
        </w:rPr>
        <w:t xml:space="preserve"> the scope of identity-related antecedents discussed in </w:t>
      </w:r>
      <w:r w:rsidR="007624C0">
        <w:rPr>
          <w:rFonts w:ascii="Times New Roman" w:eastAsia="SimSun" w:hAnsi="Times New Roman" w:cs="Times New Roman"/>
          <w:color w:val="000000"/>
          <w:kern w:val="0"/>
          <w:sz w:val="24"/>
          <w:szCs w:val="24"/>
          <w:lang w:eastAsia="ja-JP" w:bidi="ar-SA"/>
          <w14:ligatures w14:val="none"/>
        </w:rPr>
        <w:t xml:space="preserve">the </w:t>
      </w:r>
      <w:r w:rsidR="00D546A8" w:rsidRPr="008423E2">
        <w:rPr>
          <w:rFonts w:ascii="Times New Roman" w:eastAsia="SimSun" w:hAnsi="Times New Roman" w:cs="Times New Roman"/>
          <w:color w:val="000000"/>
          <w:kern w:val="0"/>
          <w:sz w:val="24"/>
          <w:szCs w:val="24"/>
          <w:lang w:eastAsia="ja-JP" w:bidi="ar-SA"/>
          <w14:ligatures w14:val="none"/>
        </w:rPr>
        <w:t>resource management framework</w:t>
      </w:r>
      <w:r w:rsidR="00EA1B64" w:rsidRPr="008423E2">
        <w:rPr>
          <w:rFonts w:ascii="Times New Roman" w:eastAsia="SimSun" w:hAnsi="Times New Roman" w:cs="Times New Roman"/>
          <w:color w:val="000000"/>
          <w:kern w:val="0"/>
          <w:sz w:val="24"/>
          <w:szCs w:val="24"/>
          <w:lang w:eastAsia="ja-JP" w:bidi="ar-SA"/>
          <w14:ligatures w14:val="none"/>
        </w:rPr>
        <w:t xml:space="preserve"> </w:t>
      </w:r>
      <w:r w:rsidR="00D546A8" w:rsidRPr="008423E2">
        <w:rPr>
          <w:rFonts w:ascii="Times New Roman" w:eastAsia="SimSun" w:hAnsi="Times New Roman" w:cs="Times New Roman"/>
          <w:color w:val="000000"/>
          <w:kern w:val="0"/>
          <w:sz w:val="24"/>
          <w:szCs w:val="24"/>
          <w:lang w:eastAsia="ja-JP" w:bidi="ar-SA"/>
          <w14:ligatures w14:val="none"/>
        </w:rPr>
        <w:t>(Spurk et al., 2019)</w:t>
      </w:r>
      <w:r w:rsidRPr="008423E2">
        <w:rPr>
          <w:rFonts w:ascii="Times New Roman" w:eastAsia="SimSun" w:hAnsi="Times New Roman" w:cs="Times New Roman"/>
          <w:color w:val="000000"/>
          <w:kern w:val="0"/>
          <w:sz w:val="24"/>
          <w:szCs w:val="24"/>
          <w:lang w:eastAsia="ja-JP" w:bidi="ar-SA"/>
          <w14:ligatures w14:val="none"/>
        </w:rPr>
        <w:t>. Also, we</w:t>
      </w:r>
      <w:r w:rsidR="00D546A8" w:rsidRPr="008423E2">
        <w:rPr>
          <w:rFonts w:ascii="Times New Roman" w:eastAsia="SimSun" w:hAnsi="Times New Roman" w:cs="Times New Roman"/>
          <w:color w:val="000000"/>
          <w:kern w:val="0"/>
          <w:sz w:val="24"/>
          <w:szCs w:val="24"/>
          <w:lang w:eastAsia="ja-JP" w:bidi="ar-SA"/>
          <w14:ligatures w14:val="none"/>
        </w:rPr>
        <w:t xml:space="preserve"> </w:t>
      </w:r>
      <w:r w:rsidR="00BF65CE" w:rsidRPr="008423E2">
        <w:rPr>
          <w:rFonts w:ascii="Times New Roman" w:eastAsia="SimSun" w:hAnsi="Times New Roman" w:cs="Times New Roman"/>
          <w:color w:val="000000"/>
          <w:kern w:val="0"/>
          <w:sz w:val="24"/>
          <w:szCs w:val="24"/>
          <w:lang w:eastAsia="ja-JP" w:bidi="ar-SA"/>
          <w14:ligatures w14:val="none"/>
        </w:rPr>
        <w:t>elaborat</w:t>
      </w:r>
      <w:r w:rsidRPr="008423E2">
        <w:rPr>
          <w:rFonts w:ascii="Times New Roman" w:eastAsia="SimSun" w:hAnsi="Times New Roman" w:cs="Times New Roman"/>
          <w:color w:val="000000"/>
          <w:kern w:val="0"/>
          <w:sz w:val="24"/>
          <w:szCs w:val="24"/>
          <w:lang w:eastAsia="ja-JP" w:bidi="ar-SA"/>
          <w14:ligatures w14:val="none"/>
        </w:rPr>
        <w:t>e</w:t>
      </w:r>
      <w:r w:rsidR="00BF65CE" w:rsidRPr="008423E2">
        <w:rPr>
          <w:rFonts w:ascii="Times New Roman" w:eastAsia="SimSun" w:hAnsi="Times New Roman" w:cs="Times New Roman"/>
          <w:color w:val="000000"/>
          <w:kern w:val="0"/>
          <w:sz w:val="24"/>
          <w:szCs w:val="24"/>
          <w:lang w:eastAsia="ja-JP" w:bidi="ar-SA"/>
          <w14:ligatures w14:val="none"/>
        </w:rPr>
        <w:t xml:space="preserve"> on </w:t>
      </w:r>
      <w:r w:rsidR="00684EE9" w:rsidRPr="008423E2">
        <w:rPr>
          <w:rFonts w:ascii="Times New Roman" w:eastAsia="SimSun" w:hAnsi="Times New Roman" w:cs="Times New Roman"/>
          <w:color w:val="000000"/>
          <w:kern w:val="0"/>
          <w:sz w:val="24"/>
          <w:szCs w:val="24"/>
          <w:lang w:eastAsia="ja-JP" w:bidi="ar-SA"/>
          <w14:ligatures w14:val="none"/>
        </w:rPr>
        <w:t>the</w:t>
      </w:r>
      <w:r w:rsidR="00BF65CE" w:rsidRPr="008423E2">
        <w:rPr>
          <w:rFonts w:ascii="Times New Roman" w:eastAsia="SimSun" w:hAnsi="Times New Roman" w:cs="Times New Roman"/>
          <w:color w:val="000000"/>
          <w:kern w:val="0"/>
          <w:sz w:val="24"/>
          <w:szCs w:val="24"/>
          <w:lang w:eastAsia="ja-JP" w:bidi="ar-SA"/>
          <w14:ligatures w14:val="none"/>
        </w:rPr>
        <w:t xml:space="preserve"> unique</w:t>
      </w:r>
      <w:r w:rsidR="00684EE9" w:rsidRPr="008423E2">
        <w:rPr>
          <w:rFonts w:ascii="Times New Roman" w:eastAsia="SimSun" w:hAnsi="Times New Roman" w:cs="Times New Roman"/>
          <w:color w:val="000000"/>
          <w:kern w:val="0"/>
          <w:sz w:val="24"/>
          <w:szCs w:val="24"/>
          <w:lang w:eastAsia="ja-JP" w:bidi="ar-SA"/>
          <w14:ligatures w14:val="none"/>
        </w:rPr>
        <w:t>ness of minority</w:t>
      </w:r>
      <w:r w:rsidR="00BF65CE" w:rsidRPr="008423E2">
        <w:rPr>
          <w:rFonts w:ascii="Times New Roman" w:eastAsia="SimSun" w:hAnsi="Times New Roman" w:cs="Times New Roman"/>
          <w:color w:val="000000"/>
          <w:kern w:val="0"/>
          <w:sz w:val="24"/>
          <w:szCs w:val="24"/>
          <w:lang w:eastAsia="ja-JP" w:bidi="ar-SA"/>
          <w14:ligatures w14:val="none"/>
        </w:rPr>
        <w:t xml:space="preserve"> experiences </w:t>
      </w:r>
      <w:r w:rsidR="00684EE9" w:rsidRPr="008423E2">
        <w:rPr>
          <w:rFonts w:ascii="Times New Roman" w:eastAsia="SimSun" w:hAnsi="Times New Roman" w:cs="Times New Roman"/>
          <w:color w:val="000000"/>
          <w:kern w:val="0"/>
          <w:sz w:val="24"/>
          <w:szCs w:val="24"/>
          <w:lang w:eastAsia="ja-JP" w:bidi="ar-SA"/>
          <w14:ligatures w14:val="none"/>
        </w:rPr>
        <w:t xml:space="preserve">and </w:t>
      </w:r>
      <w:r w:rsidR="005B46B5" w:rsidRPr="008423E2">
        <w:rPr>
          <w:rFonts w:ascii="Times New Roman" w:eastAsia="SimSun" w:hAnsi="Times New Roman" w:cs="Times New Roman"/>
          <w:color w:val="000000"/>
          <w:kern w:val="0"/>
          <w:sz w:val="24"/>
          <w:szCs w:val="24"/>
          <w:lang w:eastAsia="ja-JP" w:bidi="ar-SA"/>
          <w14:ligatures w14:val="none"/>
        </w:rPr>
        <w:t xml:space="preserve">how </w:t>
      </w:r>
      <w:r w:rsidR="00684EE9" w:rsidRPr="008423E2">
        <w:rPr>
          <w:rFonts w:ascii="Times New Roman" w:eastAsia="SimSun" w:hAnsi="Times New Roman" w:cs="Times New Roman"/>
          <w:color w:val="000000"/>
          <w:kern w:val="0"/>
          <w:sz w:val="24"/>
          <w:szCs w:val="24"/>
          <w:lang w:eastAsia="ja-JP" w:bidi="ar-SA"/>
          <w14:ligatures w14:val="none"/>
        </w:rPr>
        <w:t xml:space="preserve">minority status could </w:t>
      </w:r>
      <w:r w:rsidR="00BF65CE" w:rsidRPr="008423E2">
        <w:rPr>
          <w:rFonts w:ascii="Times New Roman" w:eastAsia="SimSun" w:hAnsi="Times New Roman" w:cs="Times New Roman"/>
          <w:color w:val="000000"/>
          <w:kern w:val="0"/>
          <w:sz w:val="24"/>
          <w:szCs w:val="24"/>
          <w:lang w:eastAsia="ja-JP" w:bidi="ar-SA"/>
          <w14:ligatures w14:val="none"/>
        </w:rPr>
        <w:t xml:space="preserve">shape career success. </w:t>
      </w:r>
      <w:r w:rsidR="00EA1B64" w:rsidRPr="008423E2">
        <w:rPr>
          <w:rFonts w:ascii="Times New Roman" w:eastAsia="SimSun" w:hAnsi="Times New Roman" w:cs="Times New Roman"/>
          <w:color w:val="000000"/>
          <w:kern w:val="0"/>
          <w:sz w:val="24"/>
          <w:szCs w:val="24"/>
          <w:lang w:eastAsia="ja-JP" w:bidi="ar-SA"/>
          <w14:ligatures w14:val="none"/>
        </w:rPr>
        <w:t>Our</w:t>
      </w:r>
      <w:r w:rsidR="00EA7286" w:rsidRPr="008423E2">
        <w:rPr>
          <w:rFonts w:ascii="Times New Roman" w:eastAsia="SimSun" w:hAnsi="Times New Roman" w:cs="Times New Roman"/>
          <w:color w:val="000000"/>
          <w:kern w:val="0"/>
          <w:sz w:val="24"/>
          <w:szCs w:val="24"/>
          <w:lang w:eastAsia="ja-JP" w:bidi="ar-SA"/>
          <w14:ligatures w14:val="none"/>
        </w:rPr>
        <w:t xml:space="preserve"> focus on socially marginalized identities—</w:t>
      </w:r>
      <w:r w:rsidR="003B26AA" w:rsidRPr="008423E2">
        <w:rPr>
          <w:rFonts w:ascii="Times New Roman" w:eastAsia="SimSun" w:hAnsi="Times New Roman" w:cs="Times New Roman"/>
          <w:color w:val="000000"/>
          <w:kern w:val="0"/>
          <w:sz w:val="24"/>
          <w:szCs w:val="24"/>
          <w:lang w:eastAsia="ja-JP" w:bidi="ar-SA"/>
          <w14:ligatures w14:val="none"/>
        </w:rPr>
        <w:t xml:space="preserve">individuals </w:t>
      </w:r>
      <w:r w:rsidR="00EA7286" w:rsidRPr="008423E2">
        <w:rPr>
          <w:rFonts w:ascii="Times New Roman" w:eastAsia="SimSun" w:hAnsi="Times New Roman" w:cs="Times New Roman"/>
          <w:color w:val="000000"/>
          <w:kern w:val="0"/>
          <w:sz w:val="24"/>
          <w:szCs w:val="24"/>
          <w:lang w:eastAsia="ja-JP" w:bidi="ar-SA"/>
          <w14:ligatures w14:val="none"/>
        </w:rPr>
        <w:t xml:space="preserve">who do not belong to the dominant group and are perceived as outsiders or </w:t>
      </w:r>
      <w:r w:rsidR="002D5DDA" w:rsidRPr="008423E2">
        <w:rPr>
          <w:rFonts w:ascii="Times New Roman" w:eastAsia="SimSun" w:hAnsi="Times New Roman" w:cs="Times New Roman"/>
          <w:color w:val="000000"/>
          <w:kern w:val="0"/>
          <w:sz w:val="24"/>
          <w:szCs w:val="24"/>
          <w:lang w:eastAsia="ja-JP" w:bidi="ar-SA"/>
          <w14:ligatures w14:val="none"/>
        </w:rPr>
        <w:t>“</w:t>
      </w:r>
      <w:r w:rsidR="00EA7286" w:rsidRPr="008423E2">
        <w:rPr>
          <w:rFonts w:ascii="Times New Roman" w:eastAsia="SimSun" w:hAnsi="Times New Roman" w:cs="Times New Roman"/>
          <w:color w:val="000000"/>
          <w:kern w:val="0"/>
          <w:sz w:val="24"/>
          <w:szCs w:val="24"/>
          <w:lang w:eastAsia="ja-JP" w:bidi="ar-SA"/>
          <w14:ligatures w14:val="none"/>
        </w:rPr>
        <w:t>different</w:t>
      </w:r>
      <w:r w:rsidR="002D5DDA" w:rsidRPr="008423E2">
        <w:rPr>
          <w:rFonts w:ascii="Times New Roman" w:eastAsia="SimSun" w:hAnsi="Times New Roman" w:cs="Times New Roman"/>
          <w:color w:val="000000"/>
          <w:kern w:val="0"/>
          <w:sz w:val="24"/>
          <w:szCs w:val="24"/>
          <w:lang w:eastAsia="ja-JP" w:bidi="ar-SA"/>
          <w14:ligatures w14:val="none"/>
        </w:rPr>
        <w:t>”</w:t>
      </w:r>
      <w:r w:rsidR="00EA7286" w:rsidRPr="008423E2">
        <w:rPr>
          <w:rFonts w:ascii="Times New Roman" w:eastAsia="SimSun" w:hAnsi="Times New Roman" w:cs="Times New Roman"/>
          <w:color w:val="000000"/>
          <w:kern w:val="0"/>
          <w:sz w:val="24"/>
          <w:szCs w:val="24"/>
          <w:lang w:eastAsia="ja-JP" w:bidi="ar-SA"/>
          <w14:ligatures w14:val="none"/>
        </w:rPr>
        <w:t xml:space="preserve"> (</w:t>
      </w:r>
      <w:proofErr w:type="spellStart"/>
      <w:r w:rsidR="00EA7286" w:rsidRPr="008423E2">
        <w:rPr>
          <w:rFonts w:ascii="Times New Roman" w:eastAsia="SimSun" w:hAnsi="Times New Roman" w:cs="Times New Roman"/>
          <w:color w:val="000000"/>
          <w:kern w:val="0"/>
          <w:sz w:val="24"/>
          <w:szCs w:val="24"/>
          <w:lang w:eastAsia="ja-JP" w:bidi="ar-SA"/>
          <w14:ligatures w14:val="none"/>
        </w:rPr>
        <w:t>Puwar</w:t>
      </w:r>
      <w:proofErr w:type="spellEnd"/>
      <w:r w:rsidR="00EA7286" w:rsidRPr="008423E2">
        <w:rPr>
          <w:rFonts w:ascii="Times New Roman" w:eastAsia="SimSun" w:hAnsi="Times New Roman" w:cs="Times New Roman"/>
          <w:color w:val="000000"/>
          <w:kern w:val="0"/>
          <w:sz w:val="24"/>
          <w:szCs w:val="24"/>
          <w:lang w:eastAsia="ja-JP" w:bidi="ar-SA"/>
          <w14:ligatures w14:val="none"/>
        </w:rPr>
        <w:t>, 2004)</w:t>
      </w:r>
      <w:r w:rsidR="003B26AA" w:rsidRPr="008423E2">
        <w:rPr>
          <w:rFonts w:ascii="Times New Roman" w:eastAsia="SimSun" w:hAnsi="Times New Roman" w:cs="Times New Roman"/>
          <w:color w:val="000000"/>
          <w:kern w:val="0"/>
          <w:sz w:val="24"/>
          <w:szCs w:val="24"/>
          <w:lang w:eastAsia="ja-JP" w:bidi="ar-SA"/>
          <w14:ligatures w14:val="none"/>
        </w:rPr>
        <w:t xml:space="preserve">—sheds light on </w:t>
      </w:r>
      <w:r w:rsidR="00EA7286" w:rsidRPr="008423E2">
        <w:rPr>
          <w:rFonts w:ascii="Times New Roman" w:eastAsia="SimSun" w:hAnsi="Times New Roman" w:cs="Times New Roman"/>
          <w:color w:val="000000"/>
          <w:kern w:val="0"/>
          <w:sz w:val="24"/>
          <w:szCs w:val="24"/>
          <w:lang w:eastAsia="ja-JP" w:bidi="ar-SA"/>
          <w14:ligatures w14:val="none"/>
        </w:rPr>
        <w:t xml:space="preserve">how dominant groups and gatekeepers </w:t>
      </w:r>
      <w:r w:rsidR="003B26AA" w:rsidRPr="008423E2">
        <w:rPr>
          <w:rFonts w:ascii="Times New Roman" w:eastAsia="SimSun" w:hAnsi="Times New Roman" w:cs="Times New Roman"/>
          <w:color w:val="000000"/>
          <w:kern w:val="0"/>
          <w:sz w:val="24"/>
          <w:szCs w:val="24"/>
          <w:lang w:eastAsia="ja-JP" w:bidi="ar-SA"/>
          <w14:ligatures w14:val="none"/>
        </w:rPr>
        <w:t>perceive, interpret, and assign value to</w:t>
      </w:r>
      <w:r w:rsidR="00EA7286" w:rsidRPr="008423E2">
        <w:rPr>
          <w:rFonts w:ascii="Times New Roman" w:eastAsia="SimSun" w:hAnsi="Times New Roman" w:cs="Times New Roman"/>
          <w:color w:val="000000"/>
          <w:kern w:val="0"/>
          <w:sz w:val="24"/>
          <w:szCs w:val="24"/>
          <w:lang w:eastAsia="ja-JP" w:bidi="ar-SA"/>
          <w14:ligatures w14:val="none"/>
        </w:rPr>
        <w:t xml:space="preserve"> the identities of minority groups (Buchanan &amp; Settles, 2019).</w:t>
      </w:r>
      <w:bookmarkStart w:id="7" w:name="_Hlk173323284"/>
      <w:r w:rsidR="00B74538" w:rsidRPr="008423E2">
        <w:rPr>
          <w:rFonts w:ascii="Times New Roman" w:eastAsia="SimSun" w:hAnsi="Times New Roman" w:cs="Times New Roman"/>
          <w:color w:val="000000"/>
          <w:kern w:val="0"/>
          <w:sz w:val="24"/>
          <w:szCs w:val="24"/>
          <w:lang w:eastAsia="ja-JP" w:bidi="ar-SA"/>
          <w14:ligatures w14:val="none"/>
        </w:rPr>
        <w:t xml:space="preserve"> </w:t>
      </w:r>
      <w:bookmarkStart w:id="8" w:name="_Hlk182131112"/>
      <w:r w:rsidR="00C5662A" w:rsidRPr="008423E2">
        <w:rPr>
          <w:rFonts w:ascii="Times New Roman" w:eastAsia="SimSun" w:hAnsi="Times New Roman" w:cs="Times New Roman"/>
          <w:color w:val="000000"/>
          <w:kern w:val="0"/>
          <w:sz w:val="24"/>
          <w:szCs w:val="24"/>
          <w:lang w:eastAsia="ja-JP" w:bidi="ar-SA"/>
          <w14:ligatures w14:val="none"/>
        </w:rPr>
        <w:t xml:space="preserve">By synthesizing these factors into a coherent framework, we move beyond fragmented discussions of barriers </w:t>
      </w:r>
      <w:r w:rsidR="00DD3747">
        <w:rPr>
          <w:rFonts w:ascii="Times New Roman" w:eastAsia="SimSun" w:hAnsi="Times New Roman" w:cs="Times New Roman"/>
          <w:color w:val="000000"/>
          <w:kern w:val="0"/>
          <w:sz w:val="24"/>
          <w:szCs w:val="24"/>
          <w:lang w:eastAsia="ja-JP" w:bidi="ar-SA"/>
          <w14:ligatures w14:val="none"/>
        </w:rPr>
        <w:t>to</w:t>
      </w:r>
      <w:r w:rsidR="00C5662A" w:rsidRPr="008423E2">
        <w:rPr>
          <w:rFonts w:ascii="Times New Roman" w:eastAsia="SimSun" w:hAnsi="Times New Roman" w:cs="Times New Roman"/>
          <w:color w:val="000000"/>
          <w:kern w:val="0"/>
          <w:sz w:val="24"/>
          <w:szCs w:val="24"/>
          <w:lang w:eastAsia="ja-JP" w:bidi="ar-SA"/>
          <w14:ligatures w14:val="none"/>
        </w:rPr>
        <w:t xml:space="preserve"> offer a structured understanding of how career success disparity could be explained. </w:t>
      </w:r>
      <w:r w:rsidR="00FB61EF" w:rsidRPr="008423E2">
        <w:rPr>
          <w:rFonts w:ascii="Times New Roman" w:eastAsia="SimSun" w:hAnsi="Times New Roman" w:cs="Times New Roman"/>
          <w:color w:val="000000"/>
          <w:kern w:val="0"/>
          <w:sz w:val="24"/>
          <w:szCs w:val="24"/>
          <w:lang w:eastAsia="ja-JP" w:bidi="ar-SA"/>
          <w14:ligatures w14:val="none"/>
        </w:rPr>
        <w:t xml:space="preserve">By integrating complex visibility into the </w:t>
      </w:r>
      <w:r w:rsidR="00FB61EF" w:rsidRPr="008423E2">
        <w:rPr>
          <w:rFonts w:asciiTheme="majorBidi" w:hAnsiTheme="majorBidi" w:cstheme="majorBidi"/>
          <w:sz w:val="24"/>
          <w:szCs w:val="24"/>
        </w:rPr>
        <w:t>resource management framework</w:t>
      </w:r>
      <w:r w:rsidR="00FB61EF" w:rsidRPr="008423E2">
        <w:rPr>
          <w:rFonts w:ascii="Times New Roman" w:eastAsia="SimSun" w:hAnsi="Times New Roman" w:cs="Times New Roman"/>
          <w:color w:val="000000"/>
          <w:kern w:val="0"/>
          <w:sz w:val="24"/>
          <w:szCs w:val="24"/>
          <w:lang w:eastAsia="ja-JP" w:bidi="ar-SA"/>
          <w14:ligatures w14:val="none"/>
        </w:rPr>
        <w:t xml:space="preserve"> on career success, our review underscores the systemic barriers that perpetuate disparities and offers a nuanced lens for understanding the challenges faced by minorities. </w:t>
      </w:r>
      <w:r w:rsidR="00C36491" w:rsidRPr="008423E2">
        <w:rPr>
          <w:rFonts w:asciiTheme="majorBidi" w:hAnsiTheme="majorBidi" w:cstheme="majorBidi"/>
          <w:sz w:val="24"/>
          <w:szCs w:val="24"/>
        </w:rPr>
        <w:t xml:space="preserve">It points out the underlying formal and informal mechanisms that reinforce exclusionary practices. The </w:t>
      </w:r>
      <w:r w:rsidR="00C36491" w:rsidRPr="002F7E7B">
        <w:rPr>
          <w:rFonts w:asciiTheme="majorBidi" w:hAnsiTheme="majorBidi" w:cstheme="majorBidi"/>
          <w:i/>
          <w:iCs/>
          <w:sz w:val="24"/>
          <w:szCs w:val="24"/>
        </w:rPr>
        <w:t>bodies</w:t>
      </w:r>
      <w:r w:rsidR="002F7E7B" w:rsidRPr="002F7E7B">
        <w:rPr>
          <w:rFonts w:asciiTheme="majorBidi" w:hAnsiTheme="majorBidi" w:cstheme="majorBidi"/>
          <w:i/>
          <w:iCs/>
          <w:sz w:val="24"/>
          <w:szCs w:val="24"/>
        </w:rPr>
        <w:t>-</w:t>
      </w:r>
      <w:r w:rsidR="00C36491" w:rsidRPr="002F7E7B">
        <w:rPr>
          <w:rFonts w:asciiTheme="majorBidi" w:hAnsiTheme="majorBidi" w:cstheme="majorBidi"/>
          <w:i/>
          <w:iCs/>
          <w:sz w:val="24"/>
          <w:szCs w:val="24"/>
        </w:rPr>
        <w:t>out</w:t>
      </w:r>
      <w:r w:rsidR="002F7E7B" w:rsidRPr="002F7E7B">
        <w:rPr>
          <w:rFonts w:asciiTheme="majorBidi" w:hAnsiTheme="majorBidi" w:cstheme="majorBidi"/>
          <w:i/>
          <w:iCs/>
          <w:sz w:val="24"/>
          <w:szCs w:val="24"/>
        </w:rPr>
        <w:t>-</w:t>
      </w:r>
      <w:r w:rsidR="00C36491" w:rsidRPr="002F7E7B">
        <w:rPr>
          <w:rFonts w:asciiTheme="majorBidi" w:hAnsiTheme="majorBidi" w:cstheme="majorBidi"/>
          <w:i/>
          <w:iCs/>
          <w:sz w:val="24"/>
          <w:szCs w:val="24"/>
        </w:rPr>
        <w:t>of</w:t>
      </w:r>
      <w:r w:rsidR="002F7E7B" w:rsidRPr="002F7E7B">
        <w:rPr>
          <w:rFonts w:asciiTheme="majorBidi" w:hAnsiTheme="majorBidi" w:cstheme="majorBidi"/>
          <w:i/>
          <w:iCs/>
          <w:sz w:val="24"/>
          <w:szCs w:val="24"/>
        </w:rPr>
        <w:t>-</w:t>
      </w:r>
      <w:r w:rsidR="00C36491" w:rsidRPr="002F7E7B">
        <w:rPr>
          <w:rFonts w:asciiTheme="majorBidi" w:hAnsiTheme="majorBidi" w:cstheme="majorBidi"/>
          <w:i/>
          <w:iCs/>
          <w:sz w:val="24"/>
          <w:szCs w:val="24"/>
        </w:rPr>
        <w:t>place</w:t>
      </w:r>
      <w:r w:rsidR="00C36491" w:rsidRPr="008423E2">
        <w:rPr>
          <w:rFonts w:asciiTheme="majorBidi" w:hAnsiTheme="majorBidi" w:cstheme="majorBidi"/>
          <w:sz w:val="24"/>
          <w:szCs w:val="24"/>
        </w:rPr>
        <w:t xml:space="preserve"> framework </w:t>
      </w:r>
      <w:r w:rsidR="002F7E7B"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Z2yfL4cd","properties":{"formattedCitation":"(Puwar, 2004)","plainCitation":"(Puwar, 2004)","noteIndex":0},"citationItems":[{"id":21556,"uris":["http://zotero.org/groups/5119330/items/7BDHKI88"],"itemData":{"id":21556,"type":"book","event-place":"Oxford, UK","publisher":"Berg","publisher-place":"Oxford, UK","title":"Space Invaders: Race, Gender and Bodies Out of Place","author":[{"family":"Puwar","given":"Nirmal"}],"issued":{"date-parts":[["2004"]]}}}],"schema":"https://github.com/citation-style-language/schema/raw/master/csl-citation.json"} </w:instrText>
      </w:r>
      <w:r w:rsidR="002F7E7B" w:rsidRPr="008423E2">
        <w:rPr>
          <w:rFonts w:ascii="Times New Roman" w:eastAsia="SimSun" w:hAnsi="Times New Roman" w:cs="Times New Roman"/>
          <w:color w:val="000000"/>
          <w:kern w:val="0"/>
          <w:sz w:val="24"/>
          <w:szCs w:val="24"/>
          <w:lang w:eastAsia="ja-JP" w:bidi="ar-SA"/>
          <w14:ligatures w14:val="none"/>
        </w:rPr>
        <w:fldChar w:fldCharType="separate"/>
      </w:r>
      <w:r w:rsidR="002F7E7B" w:rsidRPr="008423E2">
        <w:rPr>
          <w:rFonts w:ascii="Times New Roman" w:hAnsi="Times New Roman" w:cs="Times New Roman"/>
          <w:sz w:val="24"/>
        </w:rPr>
        <w:t>(Puwar, 2004)</w:t>
      </w:r>
      <w:r w:rsidR="002F7E7B" w:rsidRPr="008423E2">
        <w:rPr>
          <w:rFonts w:ascii="Times New Roman" w:eastAsia="SimSun" w:hAnsi="Times New Roman" w:cs="Times New Roman"/>
          <w:color w:val="000000"/>
          <w:kern w:val="0"/>
          <w:sz w:val="24"/>
          <w:szCs w:val="24"/>
          <w:lang w:eastAsia="ja-JP" w:bidi="ar-SA"/>
          <w14:ligatures w14:val="none"/>
        </w:rPr>
        <w:fldChar w:fldCharType="end"/>
      </w:r>
      <w:r w:rsidR="002F7E7B">
        <w:rPr>
          <w:rFonts w:ascii="Times New Roman" w:eastAsia="SimSun" w:hAnsi="Times New Roman" w:cs="Times New Roman"/>
          <w:color w:val="000000"/>
          <w:kern w:val="0"/>
          <w:sz w:val="24"/>
          <w:szCs w:val="24"/>
          <w:lang w:eastAsia="ja-JP" w:bidi="ar-SA"/>
          <w14:ligatures w14:val="none"/>
        </w:rPr>
        <w:t xml:space="preserve"> </w:t>
      </w:r>
      <w:r w:rsidR="00C36491" w:rsidRPr="008423E2">
        <w:rPr>
          <w:rFonts w:asciiTheme="majorBidi" w:hAnsiTheme="majorBidi" w:cstheme="majorBidi"/>
          <w:sz w:val="24"/>
          <w:szCs w:val="24"/>
        </w:rPr>
        <w:t xml:space="preserve">underscores the relational and systemic nature of inequality. It shows that achieving diversity is not merely about increasing representation but also about transforming </w:t>
      </w:r>
      <w:r w:rsidR="00C36491" w:rsidRPr="008423E2">
        <w:rPr>
          <w:rFonts w:asciiTheme="majorBidi" w:hAnsiTheme="majorBidi" w:cstheme="majorBidi"/>
          <w:sz w:val="24"/>
          <w:szCs w:val="24"/>
        </w:rPr>
        <w:lastRenderedPageBreak/>
        <w:t>spaces to become more inclusive and equitable. Th</w:t>
      </w:r>
      <w:r w:rsidR="00D94B78" w:rsidRPr="008423E2">
        <w:rPr>
          <w:rFonts w:asciiTheme="majorBidi" w:hAnsiTheme="majorBidi" w:cstheme="majorBidi"/>
          <w:sz w:val="24"/>
          <w:szCs w:val="24"/>
        </w:rPr>
        <w:t>is</w:t>
      </w:r>
      <w:r w:rsidR="00C36491" w:rsidRPr="008423E2">
        <w:rPr>
          <w:rFonts w:asciiTheme="majorBidi" w:hAnsiTheme="majorBidi" w:cstheme="majorBidi"/>
          <w:sz w:val="24"/>
          <w:szCs w:val="24"/>
        </w:rPr>
        <w:t xml:space="preserve"> perspective emphasizes the need for structural changes to reduce the barriers faced by “outsiders-within” and to foster genuine inclusivity.</w:t>
      </w:r>
      <w:r w:rsidR="00C36491" w:rsidRPr="008423E2">
        <w:rPr>
          <w:rFonts w:asciiTheme="majorBidi" w:hAnsiTheme="majorBidi" w:cstheme="majorBidi"/>
          <w:sz w:val="24"/>
          <w:szCs w:val="24"/>
          <w:lang w:val="en-GB"/>
        </w:rPr>
        <w:t xml:space="preserve"> </w:t>
      </w:r>
      <w:r w:rsidR="00EA1B64" w:rsidRPr="008423E2">
        <w:rPr>
          <w:rFonts w:asciiTheme="majorBidi" w:hAnsiTheme="majorBidi" w:cstheme="majorBidi"/>
          <w:sz w:val="24"/>
          <w:szCs w:val="24"/>
        </w:rPr>
        <w:t xml:space="preserve">Our </w:t>
      </w:r>
      <w:r w:rsidR="00FB61EF" w:rsidRPr="008423E2">
        <w:rPr>
          <w:rFonts w:asciiTheme="majorBidi" w:hAnsiTheme="majorBidi" w:cstheme="majorBidi"/>
          <w:sz w:val="24"/>
          <w:szCs w:val="24"/>
        </w:rPr>
        <w:t>findings</w:t>
      </w:r>
      <w:r w:rsidR="00FB61EF" w:rsidRPr="008423E2">
        <w:rPr>
          <w:rFonts w:ascii="Times New Roman" w:eastAsia="SimSun" w:hAnsi="Times New Roman" w:cs="Times New Roman"/>
          <w:color w:val="000000"/>
          <w:kern w:val="0"/>
          <w:sz w:val="24"/>
          <w:szCs w:val="24"/>
          <w:lang w:eastAsia="ja-JP" w:bidi="ar-SA"/>
          <w14:ligatures w14:val="none"/>
        </w:rPr>
        <w:t xml:space="preserve"> </w:t>
      </w:r>
      <w:r w:rsidR="00B74538" w:rsidRPr="008423E2">
        <w:rPr>
          <w:rFonts w:ascii="Times New Roman" w:eastAsia="SimSun" w:hAnsi="Times New Roman" w:cs="Times New Roman"/>
          <w:color w:val="000000"/>
          <w:kern w:val="0"/>
          <w:sz w:val="24"/>
          <w:szCs w:val="24"/>
          <w:lang w:eastAsia="ja-JP" w:bidi="ar-SA"/>
          <w14:ligatures w14:val="none"/>
        </w:rPr>
        <w:t>ha</w:t>
      </w:r>
      <w:r w:rsidR="00FB61EF" w:rsidRPr="008423E2">
        <w:rPr>
          <w:rFonts w:ascii="Times New Roman" w:eastAsia="SimSun" w:hAnsi="Times New Roman" w:cs="Times New Roman"/>
          <w:color w:val="000000"/>
          <w:kern w:val="0"/>
          <w:sz w:val="24"/>
          <w:szCs w:val="24"/>
          <w:lang w:eastAsia="ja-JP" w:bidi="ar-SA"/>
          <w14:ligatures w14:val="none"/>
        </w:rPr>
        <w:t>ve</w:t>
      </w:r>
      <w:r w:rsidR="00B74538" w:rsidRPr="008423E2">
        <w:rPr>
          <w:rFonts w:ascii="Times New Roman" w:eastAsia="SimSun" w:hAnsi="Times New Roman" w:cs="Times New Roman"/>
          <w:color w:val="000000"/>
          <w:kern w:val="0"/>
          <w:sz w:val="24"/>
          <w:szCs w:val="24"/>
          <w:lang w:eastAsia="ja-JP" w:bidi="ar-SA"/>
          <w14:ligatures w14:val="none"/>
        </w:rPr>
        <w:t xml:space="preserve"> practical implications for decision</w:t>
      </w:r>
      <w:r w:rsidR="00A30FF7" w:rsidRPr="008423E2">
        <w:rPr>
          <w:rFonts w:ascii="Times New Roman" w:eastAsia="SimSun" w:hAnsi="Times New Roman" w:cs="Times New Roman"/>
          <w:color w:val="000000"/>
          <w:kern w:val="0"/>
          <w:sz w:val="24"/>
          <w:szCs w:val="24"/>
          <w:lang w:eastAsia="ja-JP" w:bidi="ar-SA"/>
          <w14:ligatures w14:val="none"/>
        </w:rPr>
        <w:t>-</w:t>
      </w:r>
      <w:r w:rsidR="00B74538" w:rsidRPr="008423E2">
        <w:rPr>
          <w:rFonts w:ascii="Times New Roman" w:eastAsia="SimSun" w:hAnsi="Times New Roman" w:cs="Times New Roman"/>
          <w:color w:val="000000"/>
          <w:kern w:val="0"/>
          <w:sz w:val="24"/>
          <w:szCs w:val="24"/>
          <w:lang w:eastAsia="ja-JP" w:bidi="ar-SA"/>
          <w14:ligatures w14:val="none"/>
        </w:rPr>
        <w:t>makers and organizations intending to bridge</w:t>
      </w:r>
      <w:r w:rsidR="002D5DDA" w:rsidRPr="008423E2">
        <w:rPr>
          <w:rFonts w:ascii="Times New Roman" w:eastAsia="SimSun" w:hAnsi="Times New Roman" w:cs="Times New Roman"/>
          <w:color w:val="000000"/>
          <w:kern w:val="0"/>
          <w:sz w:val="24"/>
          <w:szCs w:val="24"/>
          <w:lang w:eastAsia="ja-JP" w:bidi="ar-SA"/>
          <w14:ligatures w14:val="none"/>
        </w:rPr>
        <w:t xml:space="preserve"> the disparity between</w:t>
      </w:r>
      <w:r w:rsidR="00B74538" w:rsidRPr="008423E2">
        <w:rPr>
          <w:rFonts w:ascii="Times New Roman" w:eastAsia="SimSun" w:hAnsi="Times New Roman" w:cs="Times New Roman"/>
          <w:color w:val="000000"/>
          <w:kern w:val="0"/>
          <w:sz w:val="24"/>
          <w:szCs w:val="24"/>
          <w:lang w:eastAsia="ja-JP" w:bidi="ar-SA"/>
          <w14:ligatures w14:val="none"/>
        </w:rPr>
        <w:t xml:space="preserve"> minority and nonminority groups’ career success and </w:t>
      </w:r>
      <w:r w:rsidR="002D5DDA" w:rsidRPr="008423E2">
        <w:rPr>
          <w:rFonts w:ascii="Times New Roman" w:eastAsia="SimSun" w:hAnsi="Times New Roman" w:cs="Times New Roman"/>
          <w:color w:val="000000"/>
          <w:kern w:val="0"/>
          <w:sz w:val="24"/>
          <w:szCs w:val="24"/>
          <w:lang w:eastAsia="ja-JP" w:bidi="ar-SA"/>
          <w14:ligatures w14:val="none"/>
        </w:rPr>
        <w:t xml:space="preserve">to </w:t>
      </w:r>
      <w:r w:rsidR="00B74538" w:rsidRPr="008423E2">
        <w:rPr>
          <w:rFonts w:ascii="Times New Roman" w:eastAsia="SimSun" w:hAnsi="Times New Roman" w:cs="Times New Roman"/>
          <w:color w:val="000000"/>
          <w:kern w:val="0"/>
          <w:sz w:val="24"/>
          <w:szCs w:val="24"/>
          <w:lang w:eastAsia="ja-JP" w:bidi="ar-SA"/>
          <w14:ligatures w14:val="none"/>
        </w:rPr>
        <w:t>create</w:t>
      </w:r>
      <w:r w:rsidR="00D546A8" w:rsidRPr="008423E2">
        <w:rPr>
          <w:rFonts w:ascii="Times New Roman" w:eastAsia="SimSun" w:hAnsi="Times New Roman" w:cs="Times New Roman"/>
          <w:color w:val="000000"/>
          <w:kern w:val="0"/>
          <w:sz w:val="24"/>
          <w:szCs w:val="24"/>
          <w:lang w:eastAsia="ja-JP" w:bidi="ar-SA"/>
          <w14:ligatures w14:val="none"/>
        </w:rPr>
        <w:t xml:space="preserve"> </w:t>
      </w:r>
      <w:r w:rsidR="00B74538" w:rsidRPr="008423E2">
        <w:rPr>
          <w:rFonts w:ascii="Times New Roman" w:eastAsia="SimSun" w:hAnsi="Times New Roman" w:cs="Times New Roman"/>
          <w:color w:val="000000"/>
          <w:kern w:val="0"/>
          <w:sz w:val="24"/>
          <w:szCs w:val="24"/>
          <w:lang w:eastAsia="ja-JP" w:bidi="ar-SA"/>
          <w14:ligatures w14:val="none"/>
        </w:rPr>
        <w:t xml:space="preserve">an inclusive culture </w:t>
      </w:r>
      <w:r w:rsidR="00D546A8" w:rsidRPr="008423E2">
        <w:rPr>
          <w:rFonts w:ascii="Times New Roman" w:eastAsia="SimSun" w:hAnsi="Times New Roman" w:cs="Times New Roman"/>
          <w:color w:val="000000"/>
          <w:kern w:val="0"/>
          <w:sz w:val="24"/>
          <w:szCs w:val="24"/>
          <w:lang w:eastAsia="ja-JP" w:bidi="ar-SA"/>
          <w14:ligatures w14:val="none"/>
        </w:rPr>
        <w:t>for all career actors.</w:t>
      </w:r>
    </w:p>
    <w:bookmarkEnd w:id="7"/>
    <w:bookmarkEnd w:id="8"/>
    <w:p w14:paraId="72E4ED8C" w14:textId="35ABF834" w:rsidR="005B5B61" w:rsidRPr="008423E2" w:rsidRDefault="000E20AC" w:rsidP="00D04256">
      <w:pPr>
        <w:pStyle w:val="Heading1"/>
        <w:rPr>
          <w:rFonts w:asciiTheme="majorBidi" w:hAnsiTheme="majorBidi"/>
          <w:b w:val="0"/>
          <w:bCs w:val="0"/>
        </w:rPr>
      </w:pPr>
      <w:r w:rsidRPr="008423E2">
        <w:rPr>
          <w:rFonts w:asciiTheme="majorBidi" w:hAnsiTheme="majorBidi"/>
        </w:rPr>
        <w:t>THEORETICAL BACKGROUND</w:t>
      </w:r>
    </w:p>
    <w:p w14:paraId="0C8CB104" w14:textId="4659D45B" w:rsidR="00980478" w:rsidRPr="008423E2" w:rsidRDefault="005B5B61" w:rsidP="005074DE">
      <w:pPr>
        <w:spacing w:line="480" w:lineRule="auto"/>
        <w:ind w:firstLine="720"/>
        <w:rPr>
          <w:rFonts w:asciiTheme="majorBidi" w:hAnsiTheme="majorBidi" w:cstheme="majorBidi"/>
          <w:sz w:val="24"/>
          <w:szCs w:val="24"/>
          <w:lang w:val="en-GB"/>
        </w:rPr>
      </w:pPr>
      <w:r w:rsidRPr="00E75DAA">
        <w:rPr>
          <w:rFonts w:asciiTheme="majorBidi" w:hAnsiTheme="majorBidi" w:cstheme="majorBidi"/>
          <w:sz w:val="24"/>
          <w:szCs w:val="24"/>
        </w:rPr>
        <w:t>Careers</w:t>
      </w:r>
      <w:r w:rsidRPr="00E75DAA">
        <w:rPr>
          <w:rFonts w:asciiTheme="majorBidi" w:hAnsiTheme="majorBidi" w:cstheme="majorBidi"/>
          <w:sz w:val="24"/>
          <w:szCs w:val="24"/>
          <w:lang w:val="en-GB"/>
        </w:rPr>
        <w:t>, defined as an individual’s w</w:t>
      </w:r>
      <w:r w:rsidRPr="008423E2">
        <w:rPr>
          <w:rFonts w:asciiTheme="majorBidi" w:hAnsiTheme="majorBidi" w:cstheme="majorBidi"/>
          <w:sz w:val="24"/>
          <w:szCs w:val="24"/>
          <w:lang w:val="en-GB"/>
        </w:rPr>
        <w:t xml:space="preserve">ork experiences over time, encompass both objective and subjective dimensions </w:t>
      </w:r>
      <w:r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w2KwwJeP","properties":{"formattedCitation":"(Gunz &amp; Heslin, 2005)","plainCitation":"(Gunz &amp; Heslin, 2005)","noteIndex":0},"citationItems":[{"id":21339,"uris":["http://zotero.org/groups/5119330/items/NCCL9XN5"],"itemData":{"id":21339,"type":"article-journal","container-title":"Journal of Organizational Behavior","DOI":"10.1002/job.300","ISSN":"0894-3796, 1099-1379","issue":"2","journalAbbreviation":"J Organ Behavior","language":"en","license":"http://onlinelibrary.wiley.com/termsAndConditions#vor","page":"105-111","source":"DOI.org (Crossref)","title":"Reconceptualizing career success","volume":"26","author":[{"family":"Gunz","given":"Hugh P."},{"family":"Heslin","given":"Peter A."}],"issued":{"date-parts":[["2005",3]]}}}],"schema":"https://github.com/citation-style-language/schema/raw/master/csl-citation.json"} </w:instrText>
      </w:r>
      <w:r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Gunz &amp; Heslin, 2005)</w:t>
      </w:r>
      <w:r w:rsidRPr="008423E2">
        <w:rPr>
          <w:rFonts w:asciiTheme="majorBidi" w:hAnsiTheme="majorBidi" w:cstheme="majorBidi"/>
          <w:sz w:val="24"/>
          <w:szCs w:val="24"/>
          <w:lang w:val="en-GB"/>
        </w:rPr>
        <w:fldChar w:fldCharType="end"/>
      </w:r>
      <w:r w:rsidRPr="008423E2">
        <w:rPr>
          <w:rFonts w:asciiTheme="majorBidi" w:hAnsiTheme="majorBidi" w:cstheme="majorBidi"/>
          <w:sz w:val="24"/>
          <w:szCs w:val="24"/>
          <w:lang w:val="en-GB"/>
        </w:rPr>
        <w:t xml:space="preserve">. </w:t>
      </w:r>
      <w:r w:rsidR="00534303" w:rsidRPr="008423E2">
        <w:rPr>
          <w:rFonts w:asciiTheme="majorBidi" w:hAnsiTheme="majorBidi" w:cstheme="majorBidi"/>
          <w:sz w:val="24"/>
          <w:szCs w:val="24"/>
          <w:lang w:val="en-GB"/>
        </w:rPr>
        <w:t>Building on this definition, c</w:t>
      </w:r>
      <w:r w:rsidRPr="008423E2">
        <w:rPr>
          <w:rFonts w:asciiTheme="majorBidi" w:hAnsiTheme="majorBidi" w:cstheme="majorBidi"/>
          <w:sz w:val="24"/>
          <w:szCs w:val="24"/>
          <w:lang w:val="en-GB"/>
        </w:rPr>
        <w:t xml:space="preserve">areer success  has traditionally been evaluated using objective measures, such as salary and promotions, and subjective criteria, such as career satisfaction </w:t>
      </w:r>
      <w:r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cZ0aieh1","properties":{"formattedCitation":"(Judge, Cable, Boudreau, &amp; Bretz, 1995)","plainCitation":"(Judge, Cable, Boudreau, &amp; Bretz, 1995)","noteIndex":0},"citationItems":[{"id":11409,"uris":["http://zotero.org/groups/5119330/items/AKNVQ2TB"],"itemData":{"id":11409,"type":"article-journal","abstract":"This study examined the degree to which demographic, human capital, motivational, organizational, and industry/region variables predicted executive career success, Career success was assumed to comprise objective (pay, ascendancy) and subjective (job satisfaction, career satisfaction) elements. Results obtained from a sample of 1,388 U.S. executives suggested that demographic, human capital, motivational, and organizational variables explained significant variance in objective career success and in career satisfaction. Particularly interesting were findings that educational level, quality, prestige, and degree type all predicted financial success. In contrast, only the motivational and organizational variables explained significant amounts of variance in job satisfaction. These findings suggest that the variables that lead to objective career success often are quite different from those that lead to subjectively defined success.","container-title":"Personnel Psychology","DOI":"10.1111/j.1744-6570.1995.tb01767.x","ISSN":"0031-5826","issue":"3","language":"English","page":"485-519","title":"An empirical-investigation of the predictors of executive career success","volume":"48","author":[{"family":"Judge","given":"T. A."},{"family":"Cable","given":"D. M."},{"family":"Boudreau","given":"J. W."},{"family":"Bretz","given":"R. D."}],"issued":{"date-parts":[["1995"]]}}}],"schema":"https://github.com/citation-style-language/schema/raw/master/csl-citation.json"} </w:instrText>
      </w:r>
      <w:r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Judge, Cable, Boudreau, &amp; Bretz, 1995)</w:t>
      </w:r>
      <w:r w:rsidRPr="008423E2">
        <w:rPr>
          <w:rFonts w:asciiTheme="majorBidi" w:hAnsiTheme="majorBidi" w:cstheme="majorBidi"/>
          <w:sz w:val="24"/>
          <w:szCs w:val="24"/>
          <w:lang w:val="en-GB"/>
        </w:rPr>
        <w:fldChar w:fldCharType="end"/>
      </w:r>
      <w:r w:rsidRPr="008423E2">
        <w:rPr>
          <w:rFonts w:asciiTheme="majorBidi" w:hAnsiTheme="majorBidi" w:cstheme="majorBidi"/>
          <w:sz w:val="24"/>
          <w:szCs w:val="24"/>
          <w:lang w:val="en-GB"/>
        </w:rPr>
        <w:t xml:space="preserve">. The literature has been marked by various competing theoretical perspectives aimed at predicting objective and subjective career </w:t>
      </w:r>
      <w:r w:rsidR="00980478" w:rsidRPr="008423E2">
        <w:rPr>
          <w:rFonts w:asciiTheme="majorBidi" w:hAnsiTheme="majorBidi" w:cstheme="majorBidi"/>
          <w:sz w:val="24"/>
          <w:szCs w:val="24"/>
          <w:lang w:val="en-GB"/>
        </w:rPr>
        <w:t>success</w:t>
      </w:r>
      <w:r w:rsidR="001D1C89" w:rsidRPr="008423E2">
        <w:rPr>
          <w:rFonts w:asciiTheme="majorBidi" w:hAnsiTheme="majorBidi" w:cstheme="majorBidi"/>
          <w:sz w:val="24"/>
          <w:szCs w:val="24"/>
          <w:lang w:val="en-GB"/>
        </w:rPr>
        <w:t xml:space="preserve"> (</w:t>
      </w:r>
      <w:r w:rsidR="007E37D6">
        <w:rPr>
          <w:rFonts w:asciiTheme="majorBidi" w:hAnsiTheme="majorBidi" w:cstheme="majorBidi"/>
          <w:sz w:val="24"/>
          <w:szCs w:val="24"/>
        </w:rPr>
        <w:t>see</w:t>
      </w:r>
      <w:r w:rsidR="007E37D6" w:rsidRPr="008423E2">
        <w:rPr>
          <w:rFonts w:asciiTheme="majorBidi" w:hAnsiTheme="majorBidi" w:cstheme="majorBidi"/>
          <w:sz w:val="24"/>
          <w:szCs w:val="24"/>
        </w:rPr>
        <w:t xml:space="preserve"> </w:t>
      </w:r>
      <w:r w:rsidR="00860F83" w:rsidRPr="008423E2">
        <w:rPr>
          <w:rFonts w:asciiTheme="majorBidi" w:hAnsiTheme="majorBidi" w:cstheme="majorBidi"/>
          <w:sz w:val="24"/>
          <w:szCs w:val="24"/>
        </w:rPr>
        <w:t>online supplement</w:t>
      </w:r>
      <w:r w:rsidR="00D546A8" w:rsidRPr="008423E2">
        <w:rPr>
          <w:rFonts w:asciiTheme="majorBidi" w:hAnsiTheme="majorBidi" w:cstheme="majorBidi"/>
          <w:sz w:val="24"/>
          <w:szCs w:val="24"/>
        </w:rPr>
        <w:t xml:space="preserve"> for summar</w:t>
      </w:r>
      <w:r w:rsidR="00A713B5" w:rsidRPr="008423E2">
        <w:rPr>
          <w:rFonts w:asciiTheme="majorBidi" w:hAnsiTheme="majorBidi" w:cstheme="majorBidi"/>
          <w:sz w:val="24"/>
          <w:szCs w:val="24"/>
        </w:rPr>
        <w:t xml:space="preserve">ies </w:t>
      </w:r>
      <w:r w:rsidR="00D546A8" w:rsidRPr="008423E2">
        <w:rPr>
          <w:rFonts w:asciiTheme="majorBidi" w:hAnsiTheme="majorBidi" w:cstheme="majorBidi"/>
          <w:sz w:val="24"/>
          <w:szCs w:val="24"/>
        </w:rPr>
        <w:t>of past literature reviews</w:t>
      </w:r>
      <w:r w:rsidR="00860F83" w:rsidRPr="008423E2">
        <w:rPr>
          <w:rFonts w:asciiTheme="majorBidi" w:hAnsiTheme="majorBidi" w:cstheme="majorBidi"/>
          <w:sz w:val="24"/>
          <w:szCs w:val="24"/>
        </w:rPr>
        <w:t>, Table 1</w:t>
      </w:r>
      <w:r w:rsidR="001D1C89" w:rsidRPr="008423E2">
        <w:rPr>
          <w:rFonts w:asciiTheme="majorBidi" w:hAnsiTheme="majorBidi" w:cstheme="majorBidi"/>
          <w:sz w:val="24"/>
          <w:szCs w:val="24"/>
          <w:lang w:val="en-GB"/>
        </w:rPr>
        <w:t>)</w:t>
      </w:r>
      <w:r w:rsidRPr="008423E2">
        <w:rPr>
          <w:rFonts w:asciiTheme="majorBidi" w:hAnsiTheme="majorBidi" w:cstheme="majorBidi"/>
          <w:sz w:val="24"/>
          <w:szCs w:val="24"/>
          <w:lang w:val="en-GB"/>
        </w:rPr>
        <w:t xml:space="preserve">. </w:t>
      </w:r>
      <w:r w:rsidR="00DA683B" w:rsidRPr="008423E2">
        <w:rPr>
          <w:rFonts w:asciiTheme="majorBidi" w:hAnsiTheme="majorBidi" w:cstheme="majorBidi"/>
          <w:sz w:val="24"/>
          <w:szCs w:val="24"/>
          <w:lang w:val="en-GB"/>
        </w:rPr>
        <w:t>For example, scholars have applied human capital theory</w:t>
      </w:r>
      <w:r w:rsidR="00FD55EA" w:rsidRPr="008423E2">
        <w:rPr>
          <w:rFonts w:asciiTheme="majorBidi" w:hAnsiTheme="majorBidi" w:cstheme="majorBidi"/>
          <w:sz w:val="24"/>
          <w:szCs w:val="24"/>
          <w:lang w:val="en-GB"/>
        </w:rPr>
        <w:t xml:space="preserve"> </w:t>
      </w:r>
      <w:r w:rsidR="00FD55EA"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eE6neqs0","properties":{"formattedCitation":"(Becker, 1962)","plainCitation":"(Becker, 1962)","noteIndex":0},"citationItems":[{"id":21584,"uris":["http://zotero.org/groups/5119330/items/ZJYJ75XC"],"itemData":{"id":21584,"type":"article-journal","container-title":"Journal of Political Economy","DOI":"10.1086/258724","ISSN":"0022-3808, 1537-534X","issue":"5, Part 2","journalAbbreviation":"Journal of Political Economy","language":"en","page":"9-49","source":"DOI.org (Crossref)","title":"Investment in human capital: A theoretical analysis","title-short":"Investment in human capital","volume":"70","author":[{"family":"Becker","given":"Gary S."}],"issued":{"date-parts":[["1962",10]]}}}],"schema":"https://github.com/citation-style-language/schema/raw/master/csl-citation.json"} </w:instrText>
      </w:r>
      <w:r w:rsidR="00FD55EA"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Becker, 1962)</w:t>
      </w:r>
      <w:r w:rsidR="00FD55EA" w:rsidRPr="008423E2">
        <w:rPr>
          <w:rFonts w:asciiTheme="majorBidi" w:hAnsiTheme="majorBidi" w:cstheme="majorBidi"/>
          <w:sz w:val="24"/>
          <w:szCs w:val="24"/>
          <w:lang w:val="en-GB"/>
        </w:rPr>
        <w:fldChar w:fldCharType="end"/>
      </w:r>
      <w:r w:rsidR="00DA683B" w:rsidRPr="008423E2">
        <w:rPr>
          <w:rFonts w:asciiTheme="majorBidi" w:hAnsiTheme="majorBidi" w:cstheme="majorBidi"/>
          <w:sz w:val="24"/>
          <w:szCs w:val="24"/>
          <w:lang w:val="en-GB"/>
        </w:rPr>
        <w:t>, tournament theory</w:t>
      </w:r>
      <w:r w:rsidR="008337B3" w:rsidRPr="008423E2">
        <w:rPr>
          <w:rFonts w:asciiTheme="majorBidi" w:hAnsiTheme="majorBidi" w:cstheme="majorBidi"/>
          <w:sz w:val="24"/>
          <w:szCs w:val="24"/>
          <w:lang w:val="en-GB"/>
        </w:rPr>
        <w:t xml:space="preserve"> </w:t>
      </w:r>
      <w:r w:rsidR="001D2B13"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kY88iQpy","properties":{"formattedCitation":"(Lazear &amp; Rosen, 1981)","plainCitation":"(Lazear &amp; Rosen, 1981)","noteIndex":0},"citationItems":[{"id":21560,"uris":["http://zotero.org/groups/5119330/items/V4MC79B4"],"itemData":{"id":21560,"type":"article-journal","container-title":"Journal of Political Economy","DOI":"10.1086/261010","ISSN":"0022-3808, 1537-534X","issue":"5","journalAbbreviation":"Journal of Political Economy","language":"en","page":"841-864","source":"DOI.org (Crossref)","title":"Rank-order tournaments as optimum labor contracts","volume":"89","author":[{"family":"Lazear","given":"Edward P."},{"family":"Rosen","given":"Sherwin"}],"issued":{"date-parts":[["1981",10]]}}}],"schema":"https://github.com/citation-style-language/schema/raw/master/csl-citation.json"} </w:instrText>
      </w:r>
      <w:r w:rsidR="001D2B13"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Lazear &amp; Rosen, 1981)</w:t>
      </w:r>
      <w:r w:rsidR="001D2B13" w:rsidRPr="008423E2">
        <w:rPr>
          <w:rFonts w:asciiTheme="majorBidi" w:hAnsiTheme="majorBidi" w:cstheme="majorBidi"/>
          <w:sz w:val="24"/>
          <w:szCs w:val="24"/>
          <w:lang w:val="en-GB"/>
        </w:rPr>
        <w:fldChar w:fldCharType="end"/>
      </w:r>
      <w:r w:rsidR="00DA683B" w:rsidRPr="008423E2">
        <w:rPr>
          <w:rFonts w:asciiTheme="majorBidi" w:hAnsiTheme="majorBidi" w:cstheme="majorBidi"/>
          <w:sz w:val="24"/>
          <w:szCs w:val="24"/>
          <w:lang w:val="en-GB"/>
        </w:rPr>
        <w:t>, and contest mobility theory</w:t>
      </w:r>
      <w:r w:rsidR="008337B3" w:rsidRPr="008423E2">
        <w:rPr>
          <w:rFonts w:asciiTheme="majorBidi" w:hAnsiTheme="majorBidi" w:cstheme="majorBidi"/>
          <w:sz w:val="24"/>
          <w:szCs w:val="24"/>
          <w:lang w:val="en-GB"/>
        </w:rPr>
        <w:t xml:space="preserve"> </w:t>
      </w:r>
      <w:r w:rsidR="00EB3226"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VhSJCZlv","properties":{"formattedCitation":"(Turner, 1960)","plainCitation":"(Turner, 1960)","noteIndex":0},"citationItems":[{"id":21578,"uris":["http://zotero.org/groups/5119330/items/XSLT3R3Y"],"itemData":{"id":21578,"type":"article-journal","container-title":"American Sociological Review of Educational Research","page":"855-867","title":"Sponsored and contest mobility and the school system","volume":"25","author":[{"family":"Turner","given":"Ralph H."}],"issued":{"date-parts":[["1960"]]}}}],"schema":"https://github.com/citation-style-language/schema/raw/master/csl-citation.json"} </w:instrText>
      </w:r>
      <w:r w:rsidR="00EB3226"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Turner, 1960)</w:t>
      </w:r>
      <w:r w:rsidR="00EB3226" w:rsidRPr="008423E2">
        <w:rPr>
          <w:rFonts w:asciiTheme="majorBidi" w:hAnsiTheme="majorBidi" w:cstheme="majorBidi"/>
          <w:sz w:val="24"/>
          <w:szCs w:val="24"/>
          <w:lang w:val="en-GB"/>
        </w:rPr>
        <w:fldChar w:fldCharType="end"/>
      </w:r>
      <w:r w:rsidR="00EB3226" w:rsidRPr="008423E2">
        <w:rPr>
          <w:rFonts w:asciiTheme="majorBidi" w:hAnsiTheme="majorBidi" w:cstheme="majorBidi"/>
          <w:sz w:val="24"/>
          <w:szCs w:val="24"/>
          <w:lang w:val="en-GB"/>
        </w:rPr>
        <w:t xml:space="preserve"> </w:t>
      </w:r>
      <w:r w:rsidR="00DA683B" w:rsidRPr="008423E2">
        <w:rPr>
          <w:rFonts w:asciiTheme="majorBidi" w:hAnsiTheme="majorBidi" w:cstheme="majorBidi"/>
          <w:sz w:val="24"/>
          <w:szCs w:val="24"/>
          <w:lang w:val="en-GB"/>
        </w:rPr>
        <w:t>to determine factors that contribute to the attainment of objective career success. Also, researchers have used calling theory</w:t>
      </w:r>
      <w:r w:rsidR="006762FE" w:rsidRPr="008423E2">
        <w:rPr>
          <w:rFonts w:asciiTheme="majorBidi" w:hAnsiTheme="majorBidi" w:cstheme="majorBidi"/>
          <w:sz w:val="24"/>
          <w:szCs w:val="24"/>
          <w:lang w:val="en-GB"/>
        </w:rPr>
        <w:t xml:space="preserve"> </w:t>
      </w:r>
      <w:r w:rsidR="00BF18B5"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glDAqE2A","properties":{"formattedCitation":"(Dik, Duffy, &amp; Eldridge, 2009)","plainCitation":"(Dik, Duffy, &amp; Eldridge, 2009)","noteIndex":0},"citationItems":[{"id":14080,"uris":["http://zotero.org/groups/5119330/items/UYADGBMV"],"itemData":{"id":14080,"type":"article-journal","abstract":"Clients presenting with career-related concerns often desire a greater sense of meaning in their work. Therefore, incorporating the constructs of calling and vocation into the career counseling process may have utility. An overview of conceptual and empirical work on these constructs is provided. Drawing from recent integrated definitions of calling and vocation, the authors present suggestions for incorporating these constructs in practice. Counselors are encouraged to explore the extent to which clients feel a transcendent summons to a particular career, the extent to which clients' careers bring meaning to their lives, and the extent to which clients' careers serve society. For clients who wish to view their career as a calling or vocation, the authors provide strategies to help bring meaning and social purpose to their work lives.","container-title":"Professional Psychology: Research and Practice","DOI":"10.1037/a0015547","ISSN":"0735-7028","issue":"6","language":"English","page":"625-632","title":"Calling and vocation in career counseling: Recommendations for promoting meaningful work","volume":"40","author":[{"family":"Dik","given":"Bryan J."},{"family":"Duffy","given":"Ryan D."},{"family":"Eldridge","given":"Brandy M."}],"issued":{"date-parts":[["2009",12]]}}}],"schema":"https://github.com/citation-style-language/schema/raw/master/csl-citation.json"} </w:instrText>
      </w:r>
      <w:r w:rsidR="00BF18B5"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Dik, Duffy, &amp; Eldridge, 2009)</w:t>
      </w:r>
      <w:r w:rsidR="00BF18B5" w:rsidRPr="008423E2">
        <w:rPr>
          <w:rFonts w:asciiTheme="majorBidi" w:hAnsiTheme="majorBidi" w:cstheme="majorBidi"/>
          <w:sz w:val="24"/>
          <w:szCs w:val="24"/>
          <w:lang w:val="en-GB"/>
        </w:rPr>
        <w:fldChar w:fldCharType="end"/>
      </w:r>
      <w:r w:rsidR="00DA683B" w:rsidRPr="008423E2">
        <w:rPr>
          <w:rFonts w:asciiTheme="majorBidi" w:hAnsiTheme="majorBidi" w:cstheme="majorBidi"/>
          <w:sz w:val="24"/>
          <w:szCs w:val="24"/>
          <w:lang w:val="en-GB"/>
        </w:rPr>
        <w:t>, kaleidoscope career theory</w:t>
      </w:r>
      <w:r w:rsidR="006762FE" w:rsidRPr="008423E2">
        <w:rPr>
          <w:rFonts w:asciiTheme="majorBidi" w:hAnsiTheme="majorBidi" w:cstheme="majorBidi"/>
          <w:sz w:val="24"/>
          <w:szCs w:val="24"/>
          <w:lang w:val="en-GB"/>
        </w:rPr>
        <w:t xml:space="preserve"> </w:t>
      </w:r>
      <w:r w:rsidR="006762FE"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eH98vYHs","properties":{"formattedCitation":"(Mainiero &amp; Sullivan, 2005)","plainCitation":"(Mainiero &amp; Sullivan, 2005)","noteIndex":0},"citationItems":[{"id":13400,"uris":["http://zotero.org/groups/5119330/items/TN2TJS2G"],"itemData":{"id":13400,"type":"article-journal","abstract":"Recently, there has been considerable media attention granted to “the opt-out revolution,” a term coined to describe the alarming talent drain of highly trained women. largely working mothers, who choose not to aspire to the corporate executive suite. This article critically reviews explanations for this phenomenon, and posits an alternate explanation of the kaleidoscope career model that fits workers' concerns for authenticity, balance, and challenge, vis-er-vis the demands of their careers in this new millennium. In particular, the kaleidoscope model fits women's careers well as a means of understanding how women operate relationally to others in both work and non-work realms. Like a kaleidoscope that produces changing patterns when the tube is rotated and its glass chips fall into new arrangements, women shift the pattern of their careers by rotating different aspects in their lives to arrange their roles and relationships in new ways. The article concludes with guidelines on how women executives can increase their career success and how organizations can create an improved workplace that will attract and retain talented women given the anticipated labor shortages beginning in 2012.","container-title":"Academy of Management Executive","DOI":"10.5465/AME.2005.15841962","ISSN":"0896-3789","issue":"1","language":"English","page":"106-123","title":"Kaleidoscope careers: An alternate explanation for the “opt-out” revolution","volume":"19","author":[{"family":"Mainiero","given":"LA"},{"family":"Sullivan","given":"SE"}],"issued":{"date-parts":[["2005",2]]}}}],"schema":"https://github.com/citation-style-language/schema/raw/master/csl-citation.json"} </w:instrText>
      </w:r>
      <w:r w:rsidR="006762FE"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Mainiero &amp; Sullivan, 2005)</w:t>
      </w:r>
      <w:r w:rsidR="006762FE" w:rsidRPr="008423E2">
        <w:rPr>
          <w:rFonts w:asciiTheme="majorBidi" w:hAnsiTheme="majorBidi" w:cstheme="majorBidi"/>
          <w:sz w:val="24"/>
          <w:szCs w:val="24"/>
          <w:lang w:val="en-GB"/>
        </w:rPr>
        <w:fldChar w:fldCharType="end"/>
      </w:r>
      <w:r w:rsidR="00DA683B" w:rsidRPr="008423E2">
        <w:rPr>
          <w:rFonts w:asciiTheme="majorBidi" w:hAnsiTheme="majorBidi" w:cstheme="majorBidi"/>
          <w:sz w:val="24"/>
          <w:szCs w:val="24"/>
          <w:lang w:val="en-GB"/>
        </w:rPr>
        <w:t>, protean career theory</w:t>
      </w:r>
      <w:r w:rsidR="006762FE" w:rsidRPr="008423E2">
        <w:rPr>
          <w:rFonts w:asciiTheme="majorBidi" w:hAnsiTheme="majorBidi" w:cstheme="majorBidi"/>
          <w:sz w:val="24"/>
          <w:szCs w:val="24"/>
          <w:lang w:val="en-GB"/>
        </w:rPr>
        <w:t xml:space="preserve"> </w:t>
      </w:r>
      <w:r w:rsidR="006762FE"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83nznyNM","properties":{"formattedCitation":"(Hall, 1996)","plainCitation":"(Hall, 1996)","noteIndex":0},"citationItems":[{"id":21557,"uris":["http://zotero.org/groups/5119330/items/JGB6MVVY"],"itemData":{"id":21557,"type":"article-journal","container-title":"Academy of Management Perspectives","DOI":"10.5465/ame.1996.3145315","ISSN":"1558-9080, 1943-4529","issue":"4","journalAbbreviation":"AMP","language":"en","page":"8-16","source":"DOI.org (Crossref)","title":"Protean Careers of the 21st Century","volume":"10","author":[{"family":"Hall","given":"Douglas T."}],"issued":{"date-parts":[["1996",11]]}}}],"schema":"https://github.com/citation-style-language/schema/raw/master/csl-citation.json"} </w:instrText>
      </w:r>
      <w:r w:rsidR="006762FE"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Hall, 1996)</w:t>
      </w:r>
      <w:r w:rsidR="006762FE" w:rsidRPr="008423E2">
        <w:rPr>
          <w:rFonts w:asciiTheme="majorBidi" w:hAnsiTheme="majorBidi" w:cstheme="majorBidi"/>
          <w:sz w:val="24"/>
          <w:szCs w:val="24"/>
          <w:lang w:val="en-GB"/>
        </w:rPr>
        <w:fldChar w:fldCharType="end"/>
      </w:r>
      <w:r w:rsidR="00DA683B" w:rsidRPr="008423E2">
        <w:rPr>
          <w:rFonts w:asciiTheme="majorBidi" w:hAnsiTheme="majorBidi" w:cstheme="majorBidi"/>
          <w:sz w:val="24"/>
          <w:szCs w:val="24"/>
          <w:lang w:val="en-GB"/>
        </w:rPr>
        <w:t xml:space="preserve">, trait theory </w:t>
      </w:r>
      <w:r w:rsidR="00BF18B5"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0BLYaRvA","properties":{"formattedCitation":"(Fletcher, Major, &amp; Davis, 2008)","plainCitation":"(Fletcher, Major, &amp; Davis, 2008)","noteIndex":0},"citationItems":[{"id":21580,"uris":["http://zotero.org/groups/5119330/items/RSADSTKA"],"itemData":{"id":21580,"type":"article-journal","abstract":"Abstract\n            There has been a considerable debate about the individual and organizational benefits of competition. Adopting a person–environment fit perspective, this research examined the influence of competition as an interaction between trait competitiveness and competitive climate. Using a sample of information technology workers, competitive climate was considered as both an individual level variable and a workgroup variable. Results show that the effect of competitive climate depended on trait competitiveness and the level at which climate was assessed for four of the outcomes assessed: job satisfaction, organizational commitment, job dedication, and supervisor‐rated task performance. In general, the effect of competitive climate was more negative for individuals lower in trait competitiveness. Competitive psychological climate was associated with greater stress regardless of the level of trait competitiveness but was not directly related to self‐rated task performance. Findings suggest that managers should be cautious in encouraging competitive climate. Copyright © 2007 John Wiley &amp; Sons, Ltd.","container-title":"Journal of Organizational Behavior","DOI":"10.1002/job.503","ISSN":"0894-3796, 1099-1379","issue":"7","journalAbbreviation":"J Organ Behavior","language":"en","license":"http://onlinelibrary.wiley.com/termsAndConditions#vor","page":"899-922","source":"DOI.org (Crossref)","title":"The interactive relationship of competitive climate and trait competitiveness with workplace attitudes, stress, and performance","volume":"29","author":[{"family":"Fletcher","given":"Thomas D."},{"family":"Major","given":"Debra A."},{"family":"Davis","given":"Donald D."}],"issued":{"date-parts":[["2008",10]]}}}],"schema":"https://github.com/citation-style-language/schema/raw/master/csl-citation.json"} </w:instrText>
      </w:r>
      <w:r w:rsidR="00BF18B5"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Fletcher, Major, &amp; Davis, 2008)</w:t>
      </w:r>
      <w:r w:rsidR="00BF18B5" w:rsidRPr="008423E2">
        <w:rPr>
          <w:rFonts w:asciiTheme="majorBidi" w:hAnsiTheme="majorBidi" w:cstheme="majorBidi"/>
          <w:sz w:val="24"/>
          <w:szCs w:val="24"/>
          <w:lang w:val="en-GB"/>
        </w:rPr>
        <w:fldChar w:fldCharType="end"/>
      </w:r>
      <w:r w:rsidR="00DA683B" w:rsidRPr="008423E2">
        <w:rPr>
          <w:rFonts w:asciiTheme="majorBidi" w:hAnsiTheme="majorBidi" w:cstheme="majorBidi"/>
          <w:sz w:val="24"/>
          <w:szCs w:val="24"/>
          <w:lang w:val="en-GB"/>
        </w:rPr>
        <w:t>, stress theory</w:t>
      </w:r>
      <w:r w:rsidR="005C5F5C" w:rsidRPr="008423E2">
        <w:rPr>
          <w:rFonts w:asciiTheme="majorBidi" w:hAnsiTheme="majorBidi" w:cstheme="majorBidi"/>
          <w:sz w:val="24"/>
          <w:szCs w:val="24"/>
          <w:lang w:val="en-GB"/>
        </w:rPr>
        <w:t xml:space="preserve"> </w:t>
      </w:r>
      <w:r w:rsidR="003E4C4F"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jvb8QVCu","properties":{"formattedCitation":"(Lazarus &amp; Folkman, 1984)","plainCitation":"(Lazarus &amp; Folkman, 1984)","noteIndex":0},"citationItems":[{"id":21558,"uris":["http://zotero.org/groups/5119330/items/M2LNEKW3"],"itemData":{"id":21558,"type":"book","event-place":"New York, NY","publisher":"Springer","publisher-place":"New York, NY","title":"Stress, Appraisal, and Coping","author":[{"family":"Lazarus","given":"Richard S."},{"family":"Folkman","given":"Susan"}],"issued":{"date-parts":[["1984"]]}}}],"schema":"https://github.com/citation-style-language/schema/raw/master/csl-citation.json"} </w:instrText>
      </w:r>
      <w:r w:rsidR="003E4C4F"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Lazarus &amp; Folkman, 1984)</w:t>
      </w:r>
      <w:r w:rsidR="003E4C4F" w:rsidRPr="008423E2">
        <w:rPr>
          <w:rFonts w:asciiTheme="majorBidi" w:hAnsiTheme="majorBidi" w:cstheme="majorBidi"/>
          <w:sz w:val="24"/>
          <w:szCs w:val="24"/>
          <w:lang w:val="en-GB"/>
        </w:rPr>
        <w:fldChar w:fldCharType="end"/>
      </w:r>
      <w:r w:rsidR="00DA683B" w:rsidRPr="008423E2">
        <w:rPr>
          <w:rFonts w:asciiTheme="majorBidi" w:hAnsiTheme="majorBidi" w:cstheme="majorBidi"/>
          <w:sz w:val="24"/>
          <w:szCs w:val="24"/>
          <w:lang w:val="en-GB"/>
        </w:rPr>
        <w:t xml:space="preserve">, and cognitive theory </w:t>
      </w:r>
      <w:r w:rsidR="003E4C4F"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lbypkXXb","properties":{"formattedCitation":"(Bandura, 1986)","plainCitation":"(Bandura, 1986)","noteIndex":0},"citationItems":[{"id":3224,"uris":["http://zotero.org/users/6507182/items/JC74C7QB"],"itemData":{"id":3224,"type":"book","event-place":"Englewood Cliffs, NJ","publisher":"Prentice-Hall","publisher-place":"Englewood Cliffs, NJ","title":"Social foundations of thought and action: A social cognitive theory","author":[{"family":"Bandura","given":"Albert"}],"issued":{"date-parts":[["1986"]]}}}],"schema":"https://github.com/citation-style-language/schema/raw/master/csl-citation.json"} </w:instrText>
      </w:r>
      <w:r w:rsidR="003E4C4F"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Bandura, 1986)</w:t>
      </w:r>
      <w:r w:rsidR="003E4C4F" w:rsidRPr="008423E2">
        <w:rPr>
          <w:rFonts w:asciiTheme="majorBidi" w:hAnsiTheme="majorBidi" w:cstheme="majorBidi"/>
          <w:sz w:val="24"/>
          <w:szCs w:val="24"/>
          <w:lang w:val="en-GB"/>
        </w:rPr>
        <w:fldChar w:fldCharType="end"/>
      </w:r>
      <w:r w:rsidR="003E4C4F" w:rsidRPr="008423E2">
        <w:rPr>
          <w:rFonts w:asciiTheme="majorBidi" w:hAnsiTheme="majorBidi" w:cstheme="majorBidi"/>
          <w:sz w:val="24"/>
          <w:szCs w:val="24"/>
          <w:lang w:val="en-GB"/>
        </w:rPr>
        <w:t xml:space="preserve"> </w:t>
      </w:r>
      <w:r w:rsidR="00DA683B" w:rsidRPr="008423E2">
        <w:rPr>
          <w:rFonts w:asciiTheme="majorBidi" w:hAnsiTheme="majorBidi" w:cstheme="majorBidi"/>
          <w:sz w:val="24"/>
          <w:szCs w:val="24"/>
          <w:lang w:val="en-GB"/>
        </w:rPr>
        <w:t xml:space="preserve">to identify antecedents </w:t>
      </w:r>
      <w:r w:rsidR="00980478" w:rsidRPr="008423E2">
        <w:rPr>
          <w:rFonts w:asciiTheme="majorBidi" w:hAnsiTheme="majorBidi" w:cstheme="majorBidi"/>
          <w:sz w:val="24"/>
          <w:szCs w:val="24"/>
          <w:lang w:val="en-GB"/>
        </w:rPr>
        <w:t xml:space="preserve">of subjective career success. </w:t>
      </w:r>
      <w:r w:rsidR="00DA683B" w:rsidRPr="008423E2">
        <w:rPr>
          <w:rFonts w:asciiTheme="majorBidi" w:hAnsiTheme="majorBidi" w:cstheme="majorBidi"/>
          <w:sz w:val="24"/>
          <w:szCs w:val="24"/>
          <w:lang w:val="en-GB"/>
        </w:rPr>
        <w:t>Sponsored mobility theory</w:t>
      </w:r>
      <w:r w:rsidR="00EB3226" w:rsidRPr="008423E2">
        <w:rPr>
          <w:rFonts w:asciiTheme="majorBidi" w:hAnsiTheme="majorBidi" w:cstheme="majorBidi"/>
          <w:sz w:val="24"/>
          <w:szCs w:val="24"/>
          <w:lang w:val="en-GB"/>
        </w:rPr>
        <w:t xml:space="preserve"> </w:t>
      </w:r>
      <w:r w:rsidR="00EB3226"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XPQzmJpO","properties":{"formattedCitation":"(Turner, 1960)","plainCitation":"(Turner, 1960)","noteIndex":0},"citationItems":[{"id":21578,"uris":["http://zotero.org/groups/5119330/items/XSLT3R3Y"],"itemData":{"id":21578,"type":"article-journal","container-title":"American Sociological Review of Educational Research","page":"855-867","title":"Sponsored and contest mobility and the school system","volume":"25","author":[{"family":"Turner","given":"Ralph H."}],"issued":{"date-parts":[["1960"]]}}}],"schema":"https://github.com/citation-style-language/schema/raw/master/csl-citation.json"} </w:instrText>
      </w:r>
      <w:r w:rsidR="00EB3226"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Turner, 1960)</w:t>
      </w:r>
      <w:r w:rsidR="00EB3226" w:rsidRPr="008423E2">
        <w:rPr>
          <w:rFonts w:asciiTheme="majorBidi" w:hAnsiTheme="majorBidi" w:cstheme="majorBidi"/>
          <w:sz w:val="24"/>
          <w:szCs w:val="24"/>
          <w:lang w:val="en-GB"/>
        </w:rPr>
        <w:fldChar w:fldCharType="end"/>
      </w:r>
      <w:r w:rsidR="00DE22FD" w:rsidRPr="008423E2">
        <w:rPr>
          <w:rFonts w:asciiTheme="majorBidi" w:hAnsiTheme="majorBidi" w:cstheme="majorBidi"/>
          <w:sz w:val="24"/>
          <w:szCs w:val="24"/>
          <w:lang w:val="en-GB"/>
        </w:rPr>
        <w:t xml:space="preserve"> and</w:t>
      </w:r>
      <w:r w:rsidR="00DA683B" w:rsidRPr="008423E2">
        <w:rPr>
          <w:rFonts w:asciiTheme="majorBidi" w:hAnsiTheme="majorBidi" w:cstheme="majorBidi"/>
          <w:sz w:val="24"/>
          <w:szCs w:val="24"/>
          <w:lang w:val="en-GB"/>
        </w:rPr>
        <w:t xml:space="preserve"> role and identity theory</w:t>
      </w:r>
      <w:r w:rsidR="00FA0062" w:rsidRPr="008423E2">
        <w:rPr>
          <w:rFonts w:asciiTheme="majorBidi" w:hAnsiTheme="majorBidi" w:cstheme="majorBidi"/>
          <w:sz w:val="24"/>
          <w:szCs w:val="24"/>
          <w:lang w:val="en-GB"/>
        </w:rPr>
        <w:t xml:space="preserve"> </w:t>
      </w:r>
      <w:r w:rsidR="00CE6CFF"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ibGYak9U","properties":{"formattedCitation":"(Ashforth &amp; Mael, 1989)","plainCitation":"(Ashforth &amp; Mael, 1989)","noteIndex":0},"citationItems":[{"id":21559,"uris":["http://zotero.org/groups/5119330/items/HZJ6VDK3"],"itemData":{"id":21559,"type":"article-journal","container-title":"Academy of Management Review","DOI":"10.2307/258189","ISSN":"03637425","issue":"1","journalAbbreviation":"The Academy of Management Review","page":"20","source":"DOI.org (Crossref)","title":"Social identity theory and the organization","volume":"14","author":[{"family":"Ashforth","given":"Blake E."},{"family":"Mael","given":"Fred"}],"issued":{"date-parts":[["1989",1]]}}}],"schema":"https://github.com/citation-style-language/schema/raw/master/csl-citation.json"} </w:instrText>
      </w:r>
      <w:r w:rsidR="00CE6CFF"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Ashforth &amp; Mael, 1989)</w:t>
      </w:r>
      <w:r w:rsidR="00CE6CFF" w:rsidRPr="008423E2">
        <w:rPr>
          <w:rFonts w:asciiTheme="majorBidi" w:hAnsiTheme="majorBidi" w:cstheme="majorBidi"/>
          <w:sz w:val="24"/>
          <w:szCs w:val="24"/>
          <w:lang w:val="en-GB"/>
        </w:rPr>
        <w:fldChar w:fldCharType="end"/>
      </w:r>
      <w:r w:rsidR="00CE6CFF" w:rsidRPr="008423E2">
        <w:rPr>
          <w:rFonts w:asciiTheme="majorBidi" w:hAnsiTheme="majorBidi" w:cstheme="majorBidi"/>
          <w:sz w:val="24"/>
          <w:szCs w:val="24"/>
          <w:lang w:val="en-GB"/>
        </w:rPr>
        <w:t xml:space="preserve"> </w:t>
      </w:r>
      <w:r w:rsidR="00DA683B" w:rsidRPr="008423E2">
        <w:rPr>
          <w:rFonts w:asciiTheme="majorBidi" w:hAnsiTheme="majorBidi" w:cstheme="majorBidi"/>
          <w:sz w:val="24"/>
          <w:szCs w:val="24"/>
          <w:lang w:val="en-GB"/>
        </w:rPr>
        <w:t>have been employed to predict both objective and subjective career success.</w:t>
      </w:r>
    </w:p>
    <w:p w14:paraId="69329EA2" w14:textId="6C6E2C70" w:rsidR="005B5B61" w:rsidRPr="008423E2" w:rsidRDefault="00047E8E" w:rsidP="0073508B">
      <w:pPr>
        <w:spacing w:line="480" w:lineRule="auto"/>
        <w:ind w:firstLine="720"/>
        <w:rPr>
          <w:rFonts w:asciiTheme="majorBidi" w:hAnsiTheme="majorBidi" w:cstheme="majorBidi"/>
          <w:sz w:val="24"/>
          <w:szCs w:val="24"/>
          <w:lang w:val="en-GB"/>
        </w:rPr>
      </w:pPr>
      <w:r w:rsidRPr="008423E2">
        <w:rPr>
          <w:rFonts w:asciiTheme="majorBidi" w:hAnsiTheme="majorBidi" w:cstheme="majorBidi"/>
          <w:sz w:val="24"/>
          <w:szCs w:val="24"/>
          <w:lang w:val="en-GB"/>
        </w:rPr>
        <w:t>I</w:t>
      </w:r>
      <w:r w:rsidR="00980478" w:rsidRPr="008423E2">
        <w:rPr>
          <w:rFonts w:asciiTheme="majorBidi" w:hAnsiTheme="majorBidi" w:cstheme="majorBidi"/>
          <w:sz w:val="24"/>
          <w:szCs w:val="24"/>
          <w:lang w:val="en-GB"/>
        </w:rPr>
        <w:t>n a systematic literature review</w:t>
      </w:r>
      <w:r w:rsidR="001A3877" w:rsidRPr="008423E2">
        <w:rPr>
          <w:rFonts w:asciiTheme="majorBidi" w:hAnsiTheme="majorBidi" w:cstheme="majorBidi"/>
          <w:sz w:val="24"/>
          <w:szCs w:val="24"/>
          <w:lang w:val="en-GB"/>
        </w:rPr>
        <w:t>,</w:t>
      </w:r>
      <w:r w:rsidRPr="008423E2">
        <w:t xml:space="preserve"> </w:t>
      </w:r>
      <w:r w:rsidRPr="008423E2">
        <w:rPr>
          <w:rFonts w:asciiTheme="majorBidi" w:hAnsiTheme="majorBidi" w:cstheme="majorBidi"/>
          <w:sz w:val="24"/>
          <w:szCs w:val="24"/>
          <w:lang w:val="en-GB"/>
        </w:rPr>
        <w:t>Spurk et al.</w:t>
      </w:r>
      <w:r w:rsidR="0073508B" w:rsidRPr="008423E2">
        <w:rPr>
          <w:rFonts w:asciiTheme="majorBidi" w:hAnsiTheme="majorBidi" w:cstheme="majorBidi"/>
          <w:sz w:val="24"/>
          <w:szCs w:val="24"/>
          <w:lang w:val="en-GB"/>
        </w:rPr>
        <w:t xml:space="preserve"> </w:t>
      </w:r>
      <w:r w:rsidR="0073508B"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2MMJbV0K","properties":{"formattedCitation":"(2019)","plainCitation":"(2019)","noteIndex":0},"citationItems":[{"id":21324,"uris":["http://zotero.org/groups/5119330/items/22JUUBIR"],"itemData":{"id":21324,"type":"article-journal","abstract":"This review examines competing perspectives relating to (a) the range and prevalence of different theoretical approaches to the study of career success and (b) the need for a theoretically differentiated understanding of the antecedents of objective career success (OCS) versus subjective career success (SCS). Furthermore, the review complements the assumption that OCS and SCS are only ultimate outcomes of careers, proposing instead that career success also acts as an antecedent to other career and life outcomes. Against the backdrop of an organizing resource management framework, we present and critically evaluate the results of a systematic analysis of the theoretical approaches used to empirically study the antecedents of OCS and SCS. Furthermore, we develop a taxonomy of outcomes of career success. Our review findings show a theoretical heterogeneity with some dominant theoretical approaches within research of antecedents of career success. Moreover, past research started to adopt different theoretical approaches when predicting OCS (e.g., approaches focusing on personal resources, such as human capital or [competitive] performance) versus SCS (e.g., approaches focusing on personal key resources, such as stable traits). Several types of career success outcomes were identified: withdrawal, career attitudes, health and well-being, reactions from the (work) environment, and self-concept. On the basis of these findings, we provide recommendations for how future research can make sense of the theoretical heterogeneity in career success research, how research on antecedents and outcomes can better account for the OCS/SCS distinction, and how future research can more rigorously integrate research on antecedents and outcomes of career success.","container-title":"Journal of Management","DOI":"10.1177/0149206318786563","ISSN":"0149-2063, 1557-1211","issue":"1","journalAbbreviation":"Journal of Management","language":"en","page":"35-69","source":"DOI.org (Crossref)","title":"Antecedents and outcomes of objective versus subjective career success: Competing perspectives and future directions","title-short":"Antecedents and outcomes of objective versus subjective career success","volume":"45","author":[{"family":"Spurk","given":"Daniel"},{"family":"Hirschi","given":"Andreas"},{"family":"Dries","given":"Nicky"}],"issued":{"date-parts":[["2019",1]]}},"label":"page","suppress-author":true}],"schema":"https://github.com/citation-style-language/schema/raw/master/csl-citation.json"} </w:instrText>
      </w:r>
      <w:r w:rsidR="0073508B"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2019)</w:t>
      </w:r>
      <w:r w:rsidR="0073508B" w:rsidRPr="008423E2">
        <w:rPr>
          <w:rFonts w:asciiTheme="majorBidi" w:hAnsiTheme="majorBidi" w:cstheme="majorBidi"/>
          <w:sz w:val="24"/>
          <w:szCs w:val="24"/>
          <w:lang w:val="en-GB"/>
        </w:rPr>
        <w:fldChar w:fldCharType="end"/>
      </w:r>
      <w:r w:rsidR="0073508B" w:rsidRPr="008423E2">
        <w:rPr>
          <w:rFonts w:asciiTheme="majorBidi" w:hAnsiTheme="majorBidi" w:cstheme="majorBidi"/>
          <w:sz w:val="24"/>
          <w:szCs w:val="24"/>
          <w:lang w:val="en-GB"/>
        </w:rPr>
        <w:t xml:space="preserve"> </w:t>
      </w:r>
      <w:r w:rsidR="00980478" w:rsidRPr="008423E2">
        <w:rPr>
          <w:rFonts w:asciiTheme="majorBidi" w:hAnsiTheme="majorBidi" w:cstheme="majorBidi"/>
          <w:sz w:val="24"/>
          <w:szCs w:val="24"/>
          <w:lang w:val="en-GB"/>
        </w:rPr>
        <w:t>synthesized the above divergent perspectives in</w:t>
      </w:r>
      <w:r w:rsidR="00DA683B" w:rsidRPr="008423E2">
        <w:rPr>
          <w:rFonts w:asciiTheme="majorBidi" w:hAnsiTheme="majorBidi" w:cstheme="majorBidi"/>
          <w:sz w:val="24"/>
          <w:szCs w:val="24"/>
          <w:lang w:val="en-GB"/>
        </w:rPr>
        <w:t>to</w:t>
      </w:r>
      <w:r w:rsidR="00980478" w:rsidRPr="008423E2">
        <w:rPr>
          <w:rFonts w:asciiTheme="majorBidi" w:hAnsiTheme="majorBidi" w:cstheme="majorBidi"/>
          <w:sz w:val="24"/>
          <w:szCs w:val="24"/>
          <w:lang w:val="en-GB"/>
        </w:rPr>
        <w:t xml:space="preserve"> an encompassing </w:t>
      </w:r>
      <w:r w:rsidR="005B5B61" w:rsidRPr="008423E2">
        <w:rPr>
          <w:rFonts w:asciiTheme="majorBidi" w:hAnsiTheme="majorBidi" w:cstheme="majorBidi"/>
          <w:sz w:val="24"/>
          <w:szCs w:val="24"/>
          <w:lang w:val="en-GB"/>
        </w:rPr>
        <w:t xml:space="preserve">resource management framework. This framework posits that </w:t>
      </w:r>
      <w:r w:rsidR="005B5B61" w:rsidRPr="008423E2">
        <w:rPr>
          <w:rFonts w:asciiTheme="majorBidi" w:hAnsiTheme="majorBidi" w:cstheme="majorBidi"/>
          <w:sz w:val="24"/>
          <w:szCs w:val="24"/>
          <w:lang w:val="en-GB"/>
        </w:rPr>
        <w:lastRenderedPageBreak/>
        <w:t xml:space="preserve">achieving objective career success depends on </w:t>
      </w:r>
      <w:r w:rsidR="00C34674" w:rsidRPr="008423E2">
        <w:rPr>
          <w:rFonts w:asciiTheme="majorBidi" w:hAnsiTheme="majorBidi" w:cstheme="majorBidi"/>
          <w:sz w:val="24"/>
          <w:szCs w:val="24"/>
          <w:lang w:val="en-GB"/>
        </w:rPr>
        <w:t xml:space="preserve">the </w:t>
      </w:r>
      <w:r w:rsidR="00DA683B" w:rsidRPr="008423E2">
        <w:rPr>
          <w:rFonts w:asciiTheme="majorBidi" w:hAnsiTheme="majorBidi" w:cstheme="majorBidi"/>
          <w:sz w:val="24"/>
          <w:szCs w:val="24"/>
          <w:lang w:val="en-GB"/>
        </w:rPr>
        <w:t xml:space="preserve">application of both personal and </w:t>
      </w:r>
      <w:r w:rsidR="00980478" w:rsidRPr="008423E2">
        <w:rPr>
          <w:rFonts w:asciiTheme="majorBidi" w:hAnsiTheme="majorBidi" w:cstheme="majorBidi"/>
          <w:sz w:val="24"/>
          <w:szCs w:val="24"/>
          <w:lang w:val="en-GB"/>
        </w:rPr>
        <w:t>environment</w:t>
      </w:r>
      <w:r w:rsidR="00DA683B" w:rsidRPr="008423E2">
        <w:rPr>
          <w:rFonts w:asciiTheme="majorBidi" w:hAnsiTheme="majorBidi" w:cstheme="majorBidi"/>
          <w:sz w:val="24"/>
          <w:szCs w:val="24"/>
          <w:lang w:val="en-GB"/>
        </w:rPr>
        <w:t>al resources</w:t>
      </w:r>
      <w:r w:rsidR="00980478" w:rsidRPr="008423E2">
        <w:rPr>
          <w:rFonts w:asciiTheme="majorBidi" w:hAnsiTheme="majorBidi" w:cstheme="majorBidi"/>
          <w:sz w:val="24"/>
          <w:szCs w:val="24"/>
          <w:lang w:val="en-GB"/>
        </w:rPr>
        <w:t>. P</w:t>
      </w:r>
      <w:r w:rsidR="005B5B61" w:rsidRPr="008423E2">
        <w:rPr>
          <w:rFonts w:asciiTheme="majorBidi" w:hAnsiTheme="majorBidi" w:cstheme="majorBidi"/>
          <w:sz w:val="24"/>
          <w:szCs w:val="24"/>
          <w:lang w:val="en-GB"/>
        </w:rPr>
        <w:t>ersonal resources</w:t>
      </w:r>
      <w:r w:rsidR="00DA683B" w:rsidRPr="008423E2">
        <w:rPr>
          <w:rFonts w:asciiTheme="majorBidi" w:hAnsiTheme="majorBidi" w:cstheme="majorBidi"/>
          <w:sz w:val="24"/>
          <w:szCs w:val="24"/>
          <w:lang w:val="en-GB"/>
        </w:rPr>
        <w:t>,</w:t>
      </w:r>
      <w:r w:rsidR="00980478" w:rsidRPr="008423E2">
        <w:rPr>
          <w:rFonts w:asciiTheme="majorBidi" w:hAnsiTheme="majorBidi" w:cstheme="majorBidi"/>
          <w:sz w:val="24"/>
          <w:szCs w:val="24"/>
          <w:lang w:val="en-GB"/>
        </w:rPr>
        <w:t xml:space="preserve"> </w:t>
      </w:r>
      <w:r w:rsidR="005B5B61" w:rsidRPr="008423E2">
        <w:rPr>
          <w:rFonts w:asciiTheme="majorBidi" w:hAnsiTheme="majorBidi" w:cstheme="majorBidi"/>
          <w:sz w:val="24"/>
          <w:szCs w:val="24"/>
          <w:lang w:val="en-GB"/>
        </w:rPr>
        <w:t>includ</w:t>
      </w:r>
      <w:r w:rsidR="00980478" w:rsidRPr="008423E2">
        <w:rPr>
          <w:rFonts w:asciiTheme="majorBidi" w:hAnsiTheme="majorBidi" w:cstheme="majorBidi"/>
          <w:sz w:val="24"/>
          <w:szCs w:val="24"/>
          <w:lang w:val="en-GB"/>
        </w:rPr>
        <w:t>ing</w:t>
      </w:r>
      <w:r w:rsidR="005B5B61" w:rsidRPr="008423E2">
        <w:rPr>
          <w:rFonts w:asciiTheme="majorBidi" w:hAnsiTheme="majorBidi" w:cstheme="majorBidi"/>
          <w:sz w:val="24"/>
          <w:szCs w:val="24"/>
          <w:lang w:val="en-GB"/>
        </w:rPr>
        <w:t xml:space="preserve"> </w:t>
      </w:r>
      <w:r w:rsidR="00FA4054" w:rsidRPr="008423E2">
        <w:rPr>
          <w:rFonts w:asciiTheme="majorBidi" w:hAnsiTheme="majorBidi" w:cstheme="majorBidi"/>
          <w:sz w:val="24"/>
          <w:szCs w:val="24"/>
          <w:lang w:val="en-GB"/>
        </w:rPr>
        <w:t xml:space="preserve">personal key resources (e.g., stable traits), </w:t>
      </w:r>
      <w:r w:rsidR="005B5B61" w:rsidRPr="008423E2">
        <w:rPr>
          <w:rFonts w:asciiTheme="majorBidi" w:hAnsiTheme="majorBidi" w:cstheme="majorBidi"/>
          <w:sz w:val="24"/>
          <w:szCs w:val="24"/>
          <w:lang w:val="en-GB"/>
        </w:rPr>
        <w:t>human capital (e.g., education, mental ability, socioeconomic status)</w:t>
      </w:r>
      <w:r w:rsidR="00FA4054" w:rsidRPr="008423E2">
        <w:rPr>
          <w:rFonts w:asciiTheme="majorBidi" w:hAnsiTheme="majorBidi" w:cstheme="majorBidi"/>
          <w:sz w:val="24"/>
          <w:szCs w:val="24"/>
          <w:lang w:val="en-GB"/>
        </w:rPr>
        <w:t>,</w:t>
      </w:r>
      <w:r w:rsidR="005B5B61" w:rsidRPr="008423E2">
        <w:rPr>
          <w:rFonts w:asciiTheme="majorBidi" w:hAnsiTheme="majorBidi" w:cstheme="majorBidi"/>
          <w:sz w:val="24"/>
          <w:szCs w:val="24"/>
          <w:lang w:val="en-GB"/>
        </w:rPr>
        <w:t xml:space="preserve"> and roles and identities (e.g., gender, continuous identity,</w:t>
      </w:r>
      <w:r w:rsidR="00DE22FD" w:rsidRPr="008423E2">
        <w:rPr>
          <w:rFonts w:asciiTheme="majorBidi" w:hAnsiTheme="majorBidi" w:cstheme="majorBidi"/>
          <w:sz w:val="24"/>
          <w:szCs w:val="24"/>
          <w:lang w:val="en-GB"/>
        </w:rPr>
        <w:t xml:space="preserve"> and</w:t>
      </w:r>
      <w:r w:rsidR="005B5B61" w:rsidRPr="008423E2">
        <w:rPr>
          <w:rFonts w:asciiTheme="majorBidi" w:hAnsiTheme="majorBidi" w:cstheme="majorBidi"/>
          <w:sz w:val="24"/>
          <w:szCs w:val="24"/>
          <w:lang w:val="en-GB"/>
        </w:rPr>
        <w:t xml:space="preserve"> family </w:t>
      </w:r>
      <w:r w:rsidR="00DE22FD" w:rsidRPr="008423E2">
        <w:rPr>
          <w:rFonts w:asciiTheme="majorBidi" w:hAnsiTheme="majorBidi" w:cstheme="majorBidi"/>
          <w:sz w:val="24"/>
          <w:szCs w:val="24"/>
          <w:lang w:val="en-GB"/>
        </w:rPr>
        <w:t>and</w:t>
      </w:r>
      <w:r w:rsidR="005B5B61" w:rsidRPr="008423E2">
        <w:rPr>
          <w:rFonts w:asciiTheme="majorBidi" w:hAnsiTheme="majorBidi" w:cstheme="majorBidi"/>
          <w:sz w:val="24"/>
          <w:szCs w:val="24"/>
          <w:lang w:val="en-GB"/>
        </w:rPr>
        <w:t xml:space="preserve"> work </w:t>
      </w:r>
      <w:r w:rsidR="00DE22FD" w:rsidRPr="008423E2">
        <w:rPr>
          <w:rFonts w:asciiTheme="majorBidi" w:hAnsiTheme="majorBidi" w:cstheme="majorBidi"/>
          <w:sz w:val="24"/>
          <w:szCs w:val="24"/>
          <w:lang w:val="en-GB"/>
        </w:rPr>
        <w:t>responsibilities</w:t>
      </w:r>
      <w:r w:rsidR="005B5B61" w:rsidRPr="008423E2">
        <w:rPr>
          <w:rFonts w:asciiTheme="majorBidi" w:hAnsiTheme="majorBidi" w:cstheme="majorBidi"/>
          <w:sz w:val="24"/>
          <w:szCs w:val="24"/>
          <w:lang w:val="en-GB"/>
        </w:rPr>
        <w:t>)</w:t>
      </w:r>
      <w:r w:rsidR="00980478" w:rsidRPr="008423E2">
        <w:rPr>
          <w:rFonts w:asciiTheme="majorBidi" w:hAnsiTheme="majorBidi" w:cstheme="majorBidi"/>
          <w:sz w:val="24"/>
          <w:szCs w:val="24"/>
          <w:lang w:val="en-GB"/>
        </w:rPr>
        <w:t xml:space="preserve"> have been found important for obtaining objective career success</w:t>
      </w:r>
      <w:r w:rsidR="005B5B61" w:rsidRPr="008423E2">
        <w:rPr>
          <w:rFonts w:asciiTheme="majorBidi" w:hAnsiTheme="majorBidi" w:cstheme="majorBidi"/>
          <w:sz w:val="24"/>
          <w:szCs w:val="24"/>
          <w:lang w:val="en-GB"/>
        </w:rPr>
        <w:t xml:space="preserve">. </w:t>
      </w:r>
      <w:r w:rsidR="00FA4054" w:rsidRPr="008423E2">
        <w:rPr>
          <w:rFonts w:asciiTheme="majorBidi" w:hAnsiTheme="majorBidi" w:cstheme="majorBidi"/>
          <w:sz w:val="24"/>
          <w:szCs w:val="24"/>
          <w:lang w:val="en-GB"/>
        </w:rPr>
        <w:t>Equally i</w:t>
      </w:r>
      <w:r w:rsidR="00980478" w:rsidRPr="008423E2">
        <w:rPr>
          <w:rFonts w:asciiTheme="majorBidi" w:hAnsiTheme="majorBidi" w:cstheme="majorBidi"/>
          <w:sz w:val="24"/>
          <w:szCs w:val="24"/>
          <w:lang w:val="en-GB"/>
        </w:rPr>
        <w:t xml:space="preserve">mportant for </w:t>
      </w:r>
      <w:r w:rsidR="005B5B61" w:rsidRPr="008423E2">
        <w:rPr>
          <w:rFonts w:asciiTheme="majorBidi" w:hAnsiTheme="majorBidi" w:cstheme="majorBidi"/>
          <w:sz w:val="24"/>
          <w:szCs w:val="24"/>
          <w:lang w:val="en-GB"/>
        </w:rPr>
        <w:t>subjective</w:t>
      </w:r>
      <w:r w:rsidR="00FA4054" w:rsidRPr="008423E2">
        <w:rPr>
          <w:rFonts w:asciiTheme="majorBidi" w:hAnsiTheme="majorBidi" w:cstheme="majorBidi"/>
          <w:sz w:val="24"/>
          <w:szCs w:val="24"/>
          <w:lang w:val="en-GB"/>
        </w:rPr>
        <w:t xml:space="preserve"> </w:t>
      </w:r>
      <w:r w:rsidR="005B5B61" w:rsidRPr="008423E2">
        <w:rPr>
          <w:rFonts w:asciiTheme="majorBidi" w:hAnsiTheme="majorBidi" w:cstheme="majorBidi"/>
          <w:sz w:val="24"/>
          <w:szCs w:val="24"/>
          <w:lang w:val="en-GB"/>
        </w:rPr>
        <w:t xml:space="preserve">career success </w:t>
      </w:r>
      <w:r w:rsidR="00DE22FD" w:rsidRPr="008423E2">
        <w:rPr>
          <w:rFonts w:asciiTheme="majorBidi" w:hAnsiTheme="majorBidi" w:cstheme="majorBidi"/>
          <w:sz w:val="24"/>
          <w:szCs w:val="24"/>
          <w:lang w:val="en-GB"/>
        </w:rPr>
        <w:t xml:space="preserve">are </w:t>
      </w:r>
      <w:r w:rsidR="00FA4054" w:rsidRPr="008423E2">
        <w:rPr>
          <w:rFonts w:asciiTheme="majorBidi" w:hAnsiTheme="majorBidi" w:cstheme="majorBidi"/>
          <w:sz w:val="24"/>
          <w:szCs w:val="24"/>
          <w:lang w:val="en-GB"/>
        </w:rPr>
        <w:t xml:space="preserve">individual </w:t>
      </w:r>
      <w:r w:rsidR="005B5B61" w:rsidRPr="008423E2">
        <w:rPr>
          <w:rFonts w:asciiTheme="majorBidi" w:hAnsiTheme="majorBidi" w:cstheme="majorBidi"/>
          <w:sz w:val="24"/>
          <w:szCs w:val="24"/>
          <w:lang w:val="en-GB"/>
        </w:rPr>
        <w:t xml:space="preserve">resource management </w:t>
      </w:r>
      <w:proofErr w:type="spellStart"/>
      <w:r w:rsidR="005B5B61" w:rsidRPr="008423E2">
        <w:rPr>
          <w:rFonts w:asciiTheme="majorBidi" w:hAnsiTheme="majorBidi" w:cstheme="majorBidi"/>
          <w:sz w:val="24"/>
          <w:szCs w:val="24"/>
          <w:lang w:val="en-GB"/>
        </w:rPr>
        <w:t>behaviors</w:t>
      </w:r>
      <w:proofErr w:type="spellEnd"/>
      <w:r w:rsidR="005B5B61" w:rsidRPr="008423E2">
        <w:rPr>
          <w:rFonts w:asciiTheme="majorBidi" w:hAnsiTheme="majorBidi" w:cstheme="majorBidi"/>
          <w:sz w:val="24"/>
          <w:szCs w:val="24"/>
          <w:lang w:val="en-GB"/>
        </w:rPr>
        <w:t xml:space="preserve"> and attitudes</w:t>
      </w:r>
      <w:r w:rsidR="00FA4054" w:rsidRPr="008423E2">
        <w:rPr>
          <w:rFonts w:asciiTheme="majorBidi" w:hAnsiTheme="majorBidi" w:cstheme="majorBidi"/>
          <w:sz w:val="24"/>
          <w:szCs w:val="24"/>
          <w:lang w:val="en-GB"/>
        </w:rPr>
        <w:t xml:space="preserve"> </w:t>
      </w:r>
      <w:r w:rsidR="004E6C2F" w:rsidRPr="008423E2">
        <w:rPr>
          <w:rFonts w:asciiTheme="majorBidi" w:hAnsiTheme="majorBidi" w:cstheme="majorBidi"/>
          <w:sz w:val="24"/>
          <w:szCs w:val="24"/>
          <w:lang w:val="en-GB"/>
        </w:rPr>
        <w:t>(e.g., exercising</w:t>
      </w:r>
      <w:r w:rsidR="00FA4054" w:rsidRPr="008423E2">
        <w:rPr>
          <w:rFonts w:asciiTheme="majorBidi" w:hAnsiTheme="majorBidi" w:cstheme="majorBidi"/>
          <w:sz w:val="24"/>
          <w:szCs w:val="24"/>
          <w:lang w:val="en-GB"/>
        </w:rPr>
        <w:t xml:space="preserve"> </w:t>
      </w:r>
      <w:r w:rsidR="005B5B61" w:rsidRPr="008423E2">
        <w:rPr>
          <w:rFonts w:asciiTheme="majorBidi" w:hAnsiTheme="majorBidi" w:cstheme="majorBidi"/>
          <w:sz w:val="24"/>
          <w:szCs w:val="24"/>
          <w:lang w:val="en-GB"/>
        </w:rPr>
        <w:t>career agency</w:t>
      </w:r>
      <w:r w:rsidR="00FA4054" w:rsidRPr="008423E2">
        <w:rPr>
          <w:rFonts w:asciiTheme="majorBidi" w:hAnsiTheme="majorBidi" w:cstheme="majorBidi"/>
          <w:sz w:val="24"/>
          <w:szCs w:val="24"/>
          <w:lang w:val="en-GB"/>
        </w:rPr>
        <w:t>,</w:t>
      </w:r>
      <w:r w:rsidR="005B5B61" w:rsidRPr="008423E2">
        <w:rPr>
          <w:rFonts w:asciiTheme="majorBidi" w:hAnsiTheme="majorBidi" w:cstheme="majorBidi"/>
          <w:sz w:val="24"/>
          <w:szCs w:val="24"/>
          <w:lang w:val="en-GB"/>
        </w:rPr>
        <w:t xml:space="preserve"> </w:t>
      </w:r>
      <w:bookmarkStart w:id="9" w:name="_Hlk172974694"/>
      <w:r w:rsidR="005B5B61" w:rsidRPr="008423E2">
        <w:rPr>
          <w:rFonts w:asciiTheme="majorBidi" w:hAnsiTheme="majorBidi" w:cstheme="majorBidi"/>
          <w:sz w:val="24"/>
          <w:szCs w:val="24"/>
          <w:lang w:val="en-GB"/>
        </w:rPr>
        <w:t xml:space="preserve">political skills, career adaptability, boundaryless mindset, self-directed career management, feedback-seeking </w:t>
      </w:r>
      <w:proofErr w:type="spellStart"/>
      <w:r w:rsidR="005B5B61" w:rsidRPr="008423E2">
        <w:rPr>
          <w:rFonts w:asciiTheme="majorBidi" w:hAnsiTheme="majorBidi" w:cstheme="majorBidi"/>
          <w:sz w:val="24"/>
          <w:szCs w:val="24"/>
          <w:lang w:val="en-GB"/>
        </w:rPr>
        <w:t>behavior</w:t>
      </w:r>
      <w:bookmarkEnd w:id="9"/>
      <w:proofErr w:type="spellEnd"/>
      <w:r w:rsidR="005B5B61" w:rsidRPr="008423E2">
        <w:rPr>
          <w:rFonts w:asciiTheme="majorBidi" w:hAnsiTheme="majorBidi" w:cstheme="majorBidi"/>
          <w:sz w:val="24"/>
          <w:szCs w:val="24"/>
          <w:lang w:val="en-GB"/>
        </w:rPr>
        <w:t xml:space="preserve">, </w:t>
      </w:r>
      <w:r w:rsidR="00980478" w:rsidRPr="008423E2">
        <w:rPr>
          <w:rFonts w:asciiTheme="majorBidi" w:hAnsiTheme="majorBidi" w:cstheme="majorBidi"/>
          <w:sz w:val="24"/>
          <w:szCs w:val="24"/>
          <w:lang w:val="en-GB"/>
        </w:rPr>
        <w:t xml:space="preserve">and </w:t>
      </w:r>
      <w:r w:rsidR="004E6C2F" w:rsidRPr="008423E2">
        <w:rPr>
          <w:rFonts w:asciiTheme="majorBidi" w:hAnsiTheme="majorBidi" w:cstheme="majorBidi"/>
          <w:sz w:val="24"/>
          <w:szCs w:val="24"/>
          <w:lang w:val="en-GB"/>
        </w:rPr>
        <w:t>c</w:t>
      </w:r>
      <w:r w:rsidR="005B5B61" w:rsidRPr="008423E2">
        <w:rPr>
          <w:rFonts w:asciiTheme="majorBidi" w:hAnsiTheme="majorBidi" w:cstheme="majorBidi"/>
          <w:sz w:val="24"/>
          <w:szCs w:val="24"/>
          <w:lang w:val="en-GB"/>
        </w:rPr>
        <w:t>op</w:t>
      </w:r>
      <w:r w:rsidR="004E6C2F" w:rsidRPr="008423E2">
        <w:rPr>
          <w:rFonts w:asciiTheme="majorBidi" w:hAnsiTheme="majorBidi" w:cstheme="majorBidi"/>
          <w:sz w:val="24"/>
          <w:szCs w:val="24"/>
          <w:lang w:val="en-GB"/>
        </w:rPr>
        <w:t>ing</w:t>
      </w:r>
      <w:r w:rsidR="005B5B61" w:rsidRPr="008423E2">
        <w:rPr>
          <w:rFonts w:asciiTheme="majorBidi" w:hAnsiTheme="majorBidi" w:cstheme="majorBidi"/>
          <w:sz w:val="24"/>
          <w:szCs w:val="24"/>
          <w:lang w:val="en-GB"/>
        </w:rPr>
        <w:t xml:space="preserve"> with stress</w:t>
      </w:r>
      <w:r w:rsidR="004E6C2F" w:rsidRPr="008423E2">
        <w:rPr>
          <w:rFonts w:asciiTheme="majorBidi" w:hAnsiTheme="majorBidi" w:cstheme="majorBidi"/>
          <w:sz w:val="24"/>
          <w:szCs w:val="24"/>
          <w:lang w:val="en-GB"/>
        </w:rPr>
        <w:t>) and resource accumulation and dynamics (e.g., person-environment interactions and career transitions)</w:t>
      </w:r>
      <w:r w:rsidR="005B5B61" w:rsidRPr="008423E2">
        <w:rPr>
          <w:rFonts w:asciiTheme="majorBidi" w:hAnsiTheme="majorBidi" w:cstheme="majorBidi"/>
          <w:sz w:val="24"/>
          <w:szCs w:val="24"/>
          <w:lang w:val="en-GB"/>
        </w:rPr>
        <w:t xml:space="preserve">. </w:t>
      </w:r>
      <w:r w:rsidR="004E6C2F" w:rsidRPr="008423E2">
        <w:rPr>
          <w:rFonts w:asciiTheme="majorBidi" w:hAnsiTheme="majorBidi" w:cstheme="majorBidi"/>
          <w:sz w:val="24"/>
          <w:szCs w:val="24"/>
          <w:lang w:val="en-GB"/>
        </w:rPr>
        <w:t>E</w:t>
      </w:r>
      <w:r w:rsidR="005B5B61" w:rsidRPr="008423E2">
        <w:rPr>
          <w:rFonts w:asciiTheme="majorBidi" w:hAnsiTheme="majorBidi" w:cstheme="majorBidi"/>
          <w:sz w:val="24"/>
          <w:szCs w:val="24"/>
          <w:lang w:val="en-GB"/>
        </w:rPr>
        <w:t xml:space="preserve">nvironmental resources </w:t>
      </w:r>
      <w:r w:rsidR="001735AD" w:rsidRPr="008423E2">
        <w:rPr>
          <w:rFonts w:asciiTheme="majorBidi" w:hAnsiTheme="majorBidi" w:cstheme="majorBidi"/>
          <w:sz w:val="24"/>
          <w:szCs w:val="24"/>
          <w:lang w:val="en-GB"/>
        </w:rPr>
        <w:t>predict both objective and subjective career success and encompass social environmental resources (e.g.,</w:t>
      </w:r>
      <w:r w:rsidR="005B5B61" w:rsidRPr="008423E2">
        <w:rPr>
          <w:rFonts w:asciiTheme="majorBidi" w:hAnsiTheme="majorBidi" w:cstheme="majorBidi"/>
          <w:sz w:val="24"/>
          <w:szCs w:val="24"/>
          <w:lang w:val="en-GB"/>
        </w:rPr>
        <w:t xml:space="preserve"> network structure, leader-member exchange, and types of mentoring</w:t>
      </w:r>
      <w:r w:rsidR="001735AD" w:rsidRPr="008423E2">
        <w:rPr>
          <w:rFonts w:asciiTheme="majorBidi" w:hAnsiTheme="majorBidi" w:cstheme="majorBidi"/>
          <w:sz w:val="24"/>
          <w:szCs w:val="24"/>
          <w:lang w:val="en-GB"/>
        </w:rPr>
        <w:t xml:space="preserve">) and macro environmental resources (e.g., </w:t>
      </w:r>
      <w:r w:rsidR="005B5B61" w:rsidRPr="008423E2">
        <w:rPr>
          <w:rFonts w:asciiTheme="majorBidi" w:hAnsiTheme="majorBidi" w:cstheme="majorBidi"/>
          <w:sz w:val="24"/>
          <w:szCs w:val="24"/>
          <w:lang w:val="en-GB"/>
        </w:rPr>
        <w:t>national culture</w:t>
      </w:r>
      <w:r w:rsidR="001735AD" w:rsidRPr="008423E2">
        <w:rPr>
          <w:rFonts w:asciiTheme="majorBidi" w:hAnsiTheme="majorBidi" w:cstheme="majorBidi"/>
          <w:sz w:val="24"/>
          <w:szCs w:val="24"/>
          <w:lang w:val="en-GB"/>
        </w:rPr>
        <w:t>)</w:t>
      </w:r>
      <w:r w:rsidR="004E6C2F" w:rsidRPr="008423E2">
        <w:rPr>
          <w:rFonts w:asciiTheme="majorBidi" w:hAnsiTheme="majorBidi" w:cstheme="majorBidi"/>
          <w:sz w:val="24"/>
          <w:szCs w:val="24"/>
          <w:lang w:val="en-GB"/>
        </w:rPr>
        <w:t>. Work environment resources (e.g., procedural justice, perceived effectiveness of HRM practices, firm type,</w:t>
      </w:r>
      <w:r w:rsidR="00DE22FD" w:rsidRPr="008423E2">
        <w:rPr>
          <w:rFonts w:asciiTheme="majorBidi" w:hAnsiTheme="majorBidi" w:cstheme="majorBidi"/>
          <w:sz w:val="24"/>
          <w:szCs w:val="24"/>
          <w:lang w:val="en-GB"/>
        </w:rPr>
        <w:t xml:space="preserve"> and</w:t>
      </w:r>
      <w:r w:rsidR="004E6C2F" w:rsidRPr="008423E2">
        <w:rPr>
          <w:rFonts w:asciiTheme="majorBidi" w:hAnsiTheme="majorBidi" w:cstheme="majorBidi"/>
          <w:sz w:val="24"/>
          <w:szCs w:val="24"/>
          <w:lang w:val="en-GB"/>
        </w:rPr>
        <w:t xml:space="preserve"> job autonomy) have been predominantly associated with objective career success.</w:t>
      </w:r>
    </w:p>
    <w:p w14:paraId="5B17A856" w14:textId="6D6A45F2" w:rsidR="005B5B61" w:rsidRPr="008423E2" w:rsidRDefault="003A4F53" w:rsidP="00556218">
      <w:pPr>
        <w:spacing w:line="480" w:lineRule="auto"/>
        <w:ind w:firstLine="720"/>
        <w:rPr>
          <w:rFonts w:asciiTheme="majorBidi" w:hAnsiTheme="majorBidi" w:cstheme="majorBidi"/>
          <w:sz w:val="24"/>
          <w:szCs w:val="24"/>
          <w:lang w:val="en-GB"/>
        </w:rPr>
      </w:pPr>
      <w:r w:rsidRPr="008423E2">
        <w:rPr>
          <w:rFonts w:asciiTheme="majorBidi" w:hAnsiTheme="majorBidi" w:cstheme="majorBidi"/>
          <w:sz w:val="24"/>
          <w:szCs w:val="24"/>
          <w:lang w:val="en-GB"/>
        </w:rPr>
        <w:t xml:space="preserve">Drawing on </w:t>
      </w:r>
      <w:proofErr w:type="spellStart"/>
      <w:r w:rsidRPr="008423E2">
        <w:rPr>
          <w:rFonts w:asciiTheme="majorBidi" w:hAnsiTheme="majorBidi" w:cstheme="majorBidi"/>
          <w:sz w:val="24"/>
          <w:szCs w:val="24"/>
          <w:lang w:val="en-GB"/>
        </w:rPr>
        <w:t>Puwar’s</w:t>
      </w:r>
      <w:proofErr w:type="spellEnd"/>
      <w:r w:rsidRPr="008423E2">
        <w:rPr>
          <w:rFonts w:asciiTheme="majorBidi" w:hAnsiTheme="majorBidi" w:cstheme="majorBidi"/>
          <w:sz w:val="24"/>
          <w:szCs w:val="24"/>
          <w:lang w:val="en-GB"/>
        </w:rPr>
        <w:t xml:space="preserve"> (2004) </w:t>
      </w:r>
      <w:r w:rsidR="002F7E7B" w:rsidRPr="002F7E7B">
        <w:rPr>
          <w:rFonts w:asciiTheme="majorBidi" w:hAnsiTheme="majorBidi" w:cstheme="majorBidi"/>
          <w:sz w:val="24"/>
          <w:szCs w:val="24"/>
        </w:rPr>
        <w:t>bodies-out-of-place</w:t>
      </w:r>
      <w:r w:rsidR="002F7E7B" w:rsidRPr="008423E2">
        <w:rPr>
          <w:rFonts w:asciiTheme="majorBidi" w:hAnsiTheme="majorBidi" w:cstheme="majorBidi"/>
          <w:sz w:val="24"/>
          <w:szCs w:val="24"/>
        </w:rPr>
        <w:t xml:space="preserve"> </w:t>
      </w:r>
      <w:r w:rsidRPr="008423E2">
        <w:rPr>
          <w:rFonts w:asciiTheme="majorBidi" w:hAnsiTheme="majorBidi" w:cstheme="majorBidi"/>
          <w:sz w:val="24"/>
          <w:szCs w:val="24"/>
          <w:lang w:val="en-GB"/>
        </w:rPr>
        <w:t>theoretical perspective, we approach minority status as an extreme case of an outsider in spaces traditionally reserved for the dominant group. Being an outsider necessitates additional efforts to legitimize presence (</w:t>
      </w:r>
      <w:proofErr w:type="spellStart"/>
      <w:r w:rsidRPr="008423E2">
        <w:rPr>
          <w:rFonts w:asciiTheme="majorBidi" w:hAnsiTheme="majorBidi" w:cstheme="majorBidi"/>
          <w:sz w:val="24"/>
          <w:szCs w:val="24"/>
          <w:lang w:val="en-GB"/>
        </w:rPr>
        <w:t>Puwar</w:t>
      </w:r>
      <w:proofErr w:type="spellEnd"/>
      <w:r w:rsidRPr="008423E2">
        <w:rPr>
          <w:rFonts w:asciiTheme="majorBidi" w:hAnsiTheme="majorBidi" w:cstheme="majorBidi"/>
          <w:sz w:val="24"/>
          <w:szCs w:val="24"/>
          <w:lang w:val="en-GB"/>
        </w:rPr>
        <w:t xml:space="preserve">, 2004). </w:t>
      </w:r>
      <w:r w:rsidR="005C0EDE" w:rsidRPr="008423E2">
        <w:rPr>
          <w:rFonts w:asciiTheme="majorBidi" w:hAnsiTheme="majorBidi" w:cstheme="majorBidi"/>
          <w:sz w:val="24"/>
          <w:szCs w:val="24"/>
          <w:lang w:val="en-GB"/>
        </w:rPr>
        <w:t>Depending on the social context</w:t>
      </w:r>
      <w:r w:rsidR="00913C4F" w:rsidRPr="008423E2">
        <w:rPr>
          <w:rFonts w:asciiTheme="majorBidi" w:hAnsiTheme="majorBidi" w:cstheme="majorBidi"/>
          <w:sz w:val="24"/>
          <w:szCs w:val="24"/>
          <w:lang w:val="en-GB"/>
        </w:rPr>
        <w:t>,</w:t>
      </w:r>
      <w:r w:rsidR="005C0EDE" w:rsidRPr="008423E2">
        <w:rPr>
          <w:rFonts w:asciiTheme="majorBidi" w:hAnsiTheme="majorBidi" w:cstheme="majorBidi"/>
          <w:sz w:val="24"/>
          <w:szCs w:val="24"/>
          <w:lang w:val="en-GB"/>
        </w:rPr>
        <w:t xml:space="preserve"> it</w:t>
      </w:r>
      <w:r w:rsidRPr="008423E2">
        <w:rPr>
          <w:rFonts w:asciiTheme="majorBidi" w:hAnsiTheme="majorBidi" w:cstheme="majorBidi"/>
          <w:sz w:val="24"/>
          <w:szCs w:val="24"/>
          <w:lang w:val="en-GB"/>
        </w:rPr>
        <w:t xml:space="preserve"> leads to complex visibility</w:t>
      </w:r>
      <w:r w:rsidR="00D05A5A" w:rsidRPr="008423E2">
        <w:rPr>
          <w:rFonts w:asciiTheme="majorBidi" w:hAnsiTheme="majorBidi" w:cstheme="majorBidi"/>
          <w:sz w:val="24"/>
          <w:szCs w:val="24"/>
          <w:lang w:val="en-GB"/>
        </w:rPr>
        <w:t>—</w:t>
      </w:r>
      <w:r w:rsidRPr="008423E2">
        <w:rPr>
          <w:rFonts w:asciiTheme="majorBidi" w:hAnsiTheme="majorBidi" w:cstheme="majorBidi"/>
          <w:sz w:val="24"/>
          <w:szCs w:val="24"/>
          <w:lang w:val="en-GB"/>
        </w:rPr>
        <w:t>paradoxical experiences of marginalized individuals being both hyper-visible and simultaneously rendered invisible</w:t>
      </w:r>
      <w:r w:rsidR="00D05A5A" w:rsidRPr="008423E2">
        <w:rPr>
          <w:rFonts w:asciiTheme="majorBidi" w:hAnsiTheme="majorBidi" w:cstheme="majorBidi"/>
          <w:sz w:val="24"/>
          <w:szCs w:val="24"/>
          <w:lang w:val="en-GB"/>
        </w:rPr>
        <w:t>—</w:t>
      </w:r>
      <w:r w:rsidRPr="008423E2">
        <w:rPr>
          <w:rFonts w:asciiTheme="majorBidi" w:hAnsiTheme="majorBidi" w:cstheme="majorBidi"/>
          <w:sz w:val="24"/>
          <w:szCs w:val="24"/>
          <w:lang w:val="en-GB"/>
        </w:rPr>
        <w:t>highlighting how their identities are often perceived through the lens of stereotypes</w:t>
      </w:r>
      <w:r w:rsidR="00D05A5A" w:rsidRPr="008423E2">
        <w:rPr>
          <w:rFonts w:asciiTheme="majorBidi" w:hAnsiTheme="majorBidi" w:cstheme="majorBidi"/>
          <w:sz w:val="24"/>
          <w:szCs w:val="24"/>
          <w:lang w:val="en-GB"/>
        </w:rPr>
        <w:t>, and</w:t>
      </w:r>
      <w:r w:rsidRPr="008423E2">
        <w:rPr>
          <w:rFonts w:asciiTheme="majorBidi" w:hAnsiTheme="majorBidi" w:cstheme="majorBidi"/>
          <w:sz w:val="24"/>
          <w:szCs w:val="24"/>
          <w:lang w:val="en-GB"/>
        </w:rPr>
        <w:t xml:space="preserve"> leading to </w:t>
      </w:r>
      <w:r w:rsidR="00D05A5A" w:rsidRPr="008423E2">
        <w:rPr>
          <w:rFonts w:asciiTheme="majorBidi" w:hAnsiTheme="majorBidi" w:cstheme="majorBidi"/>
          <w:sz w:val="24"/>
          <w:szCs w:val="24"/>
          <w:lang w:val="en-GB"/>
        </w:rPr>
        <w:t>the</w:t>
      </w:r>
      <w:r w:rsidRPr="008423E2">
        <w:rPr>
          <w:rFonts w:asciiTheme="majorBidi" w:hAnsiTheme="majorBidi" w:cstheme="majorBidi"/>
          <w:sz w:val="24"/>
          <w:szCs w:val="24"/>
          <w:lang w:val="en-GB"/>
        </w:rPr>
        <w:t xml:space="preserve"> multifaceted and often contradictory experience of being seen and unseen within society</w:t>
      </w:r>
      <w:r w:rsidR="00F168A1" w:rsidRPr="008423E2">
        <w:rPr>
          <w:rFonts w:asciiTheme="majorBidi" w:hAnsiTheme="majorBidi" w:cstheme="majorBidi"/>
          <w:sz w:val="24"/>
          <w:szCs w:val="24"/>
          <w:lang w:val="en-GB"/>
        </w:rPr>
        <w:t xml:space="preserve"> </w:t>
      </w:r>
      <w:r w:rsidR="00F168A1"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wgEI2sQb","properties":{"formattedCitation":"(e.g., Glass &amp; Cook, 2020a; Puwar, 2004)","plainCitation":"(e.g., Glass &amp; Cook, 2020a; Puwar, 2004)","noteIndex":0},"citationItems":[{"id":18682,"uris":["http://zotero.org/groups/5119330/items/4P2M8RBT"],"itemData":{"id":18682,"type":"article-journal","abstract":"Do women and racial/ethnic minority leaders pay a risk tax on their way to the top? Theories of the glass cliff have focused on the penalties imposed upon women and minority leaders due to bias and discrimination at the time of appointment to top leadership positions. Much less attention has focused on the strategic agency these leaders exercise in response to bias across the career. This paper advances theory and research on the glass cliff by analyzing the choices, decisions, and priorities of white women and people of color that, across the career, result in their appointment to glass cliff positions. Our analysis relies on in-depth, semi-structured interviews with 33 senior leaders across a range of industries. Our findings suggest that rather than isolated instances of high-risk promotions, glass cliff appointments represent the culmination of a long-term career strategy centered on risk and risk-taking. We find evidence that these leaders pay a significant risk tax in order to achieve upward mobility in their organizations.","container-title":"Social Problems","DOI":"10.1093/socpro/spz045","ISSN":"0037-7791","issue":"4","language":"English","page":"637-653","title":"Pathways to the glass cliff: A risk tax for women and minority leaders?","volume":"67","author":[{"family":"Glass","given":"Christy"},{"family":"Cook","given":"Alison"}],"issued":{"date-parts":[["2020",11]]}},"label":"page","prefix":"e.g., "},{"id":21556,"uris":["http://zotero.org/groups/5119330/items/7BDHKI88"],"itemData":{"id":21556,"type":"book","event-place":"Oxford, UK","publisher":"Berg","publisher-place":"Oxford, UK","title":"Space Invaders: Race, Gender and Bodies Out of Place","author":[{"family":"Puwar","given":"Nirmal"}],"issued":{"date-parts":[["2004"]]}}}],"schema":"https://github.com/citation-style-language/schema/raw/master/csl-citation.json"} </w:instrText>
      </w:r>
      <w:r w:rsidR="00F168A1"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e.g., Glass &amp; Cook, 2020a; Puwar, 2004)</w:t>
      </w:r>
      <w:r w:rsidR="00F168A1" w:rsidRPr="008423E2">
        <w:rPr>
          <w:rFonts w:asciiTheme="majorBidi" w:hAnsiTheme="majorBidi" w:cstheme="majorBidi"/>
          <w:sz w:val="24"/>
          <w:szCs w:val="24"/>
          <w:lang w:val="en-GB"/>
        </w:rPr>
        <w:fldChar w:fldCharType="end"/>
      </w:r>
      <w:r w:rsidRPr="008423E2">
        <w:rPr>
          <w:rFonts w:asciiTheme="majorBidi" w:hAnsiTheme="majorBidi" w:cstheme="majorBidi"/>
          <w:sz w:val="24"/>
          <w:szCs w:val="24"/>
          <w:lang w:val="en-GB"/>
        </w:rPr>
        <w:t xml:space="preserve">. </w:t>
      </w:r>
      <w:r w:rsidR="00D05A5A" w:rsidRPr="008423E2">
        <w:rPr>
          <w:rFonts w:asciiTheme="majorBidi" w:hAnsiTheme="majorBidi" w:cstheme="majorBidi"/>
          <w:sz w:val="24"/>
          <w:szCs w:val="24"/>
          <w:lang w:val="en-GB"/>
        </w:rPr>
        <w:t xml:space="preserve">Being an outsider also </w:t>
      </w:r>
      <w:r w:rsidRPr="008423E2">
        <w:rPr>
          <w:rFonts w:asciiTheme="majorBidi" w:hAnsiTheme="majorBidi" w:cstheme="majorBidi"/>
          <w:sz w:val="24"/>
          <w:szCs w:val="24"/>
          <w:lang w:val="en-GB"/>
        </w:rPr>
        <w:t xml:space="preserve">requires </w:t>
      </w:r>
      <w:r w:rsidR="00A74664" w:rsidRPr="008423E2">
        <w:rPr>
          <w:rFonts w:asciiTheme="majorBidi" w:hAnsiTheme="majorBidi" w:cstheme="majorBidi"/>
          <w:sz w:val="24"/>
          <w:szCs w:val="24"/>
          <w:lang w:val="en-GB"/>
        </w:rPr>
        <w:t xml:space="preserve">individuals </w:t>
      </w:r>
      <w:r w:rsidRPr="008423E2">
        <w:rPr>
          <w:rFonts w:asciiTheme="majorBidi" w:hAnsiTheme="majorBidi" w:cstheme="majorBidi"/>
          <w:sz w:val="24"/>
          <w:szCs w:val="24"/>
          <w:lang w:val="en-GB"/>
        </w:rPr>
        <w:t>to manage</w:t>
      </w:r>
      <w:r w:rsidR="006A22CC" w:rsidRPr="008423E2">
        <w:rPr>
          <w:rFonts w:asciiTheme="majorBidi" w:hAnsiTheme="majorBidi" w:cstheme="majorBidi"/>
          <w:sz w:val="24"/>
          <w:szCs w:val="24"/>
          <w:lang w:val="en-GB"/>
        </w:rPr>
        <w:t xml:space="preserve"> their visibility</w:t>
      </w:r>
      <w:r w:rsidRPr="008423E2">
        <w:rPr>
          <w:rFonts w:asciiTheme="majorBidi" w:hAnsiTheme="majorBidi" w:cstheme="majorBidi"/>
          <w:sz w:val="24"/>
          <w:szCs w:val="24"/>
          <w:lang w:val="en-GB"/>
        </w:rPr>
        <w:t xml:space="preserve">, if possible, to overcome systemic barriers and stereotypes, counter prejudices, and </w:t>
      </w:r>
      <w:r w:rsidRPr="008423E2">
        <w:rPr>
          <w:rFonts w:asciiTheme="majorBidi" w:hAnsiTheme="majorBidi" w:cstheme="majorBidi"/>
          <w:sz w:val="24"/>
          <w:szCs w:val="24"/>
          <w:lang w:val="en-GB"/>
        </w:rPr>
        <w:lastRenderedPageBreak/>
        <w:t xml:space="preserve">navigate implicit and explicit biases. </w:t>
      </w:r>
      <w:r w:rsidR="00DB1291" w:rsidRPr="008423E2">
        <w:rPr>
          <w:rFonts w:asciiTheme="majorBidi" w:hAnsiTheme="majorBidi" w:cstheme="majorBidi"/>
          <w:sz w:val="24"/>
          <w:szCs w:val="24"/>
          <w:lang w:val="en-GB"/>
        </w:rPr>
        <w:t>Informed by</w:t>
      </w:r>
      <w:r w:rsidR="00B012FD" w:rsidRPr="008423E2">
        <w:rPr>
          <w:rFonts w:asciiTheme="majorBidi" w:hAnsiTheme="majorBidi" w:cstheme="majorBidi"/>
          <w:sz w:val="24"/>
          <w:szCs w:val="24"/>
          <w:lang w:val="en-GB"/>
        </w:rPr>
        <w:t xml:space="preserve"> </w:t>
      </w:r>
      <w:r w:rsidR="002B1E77" w:rsidRPr="008423E2">
        <w:rPr>
          <w:rFonts w:ascii="Times New Roman" w:eastAsia="SimSun" w:hAnsi="Times New Roman" w:cs="Times New Roman"/>
          <w:color w:val="000000"/>
          <w:kern w:val="0"/>
          <w:sz w:val="24"/>
          <w:szCs w:val="24"/>
          <w:lang w:eastAsia="ja-JP" w:bidi="ar-SA"/>
          <w14:ligatures w14:val="none"/>
        </w:rPr>
        <w:t>the</w:t>
      </w:r>
      <w:r w:rsidR="00BC0D3D" w:rsidRPr="008423E2">
        <w:rPr>
          <w:rFonts w:ascii="Times New Roman" w:eastAsia="SimSun" w:hAnsi="Times New Roman" w:cs="Times New Roman"/>
          <w:color w:val="000000"/>
          <w:kern w:val="0"/>
          <w:sz w:val="24"/>
          <w:szCs w:val="24"/>
          <w:lang w:eastAsia="ja-JP" w:bidi="ar-SA"/>
          <w14:ligatures w14:val="none"/>
        </w:rPr>
        <w:t xml:space="preserve"> resource management </w:t>
      </w:r>
      <w:r w:rsidR="00BC0D3D" w:rsidRPr="008423E2">
        <w:rPr>
          <w:rFonts w:asciiTheme="majorBidi" w:hAnsiTheme="majorBidi" w:cstheme="majorBidi"/>
          <w:sz w:val="24"/>
          <w:szCs w:val="24"/>
          <w:lang w:val="en-GB"/>
        </w:rPr>
        <w:t>framework</w:t>
      </w:r>
      <w:r w:rsidR="00F168A1" w:rsidRPr="008423E2">
        <w:rPr>
          <w:rFonts w:asciiTheme="majorBidi" w:hAnsiTheme="majorBidi" w:cstheme="majorBidi"/>
          <w:sz w:val="24"/>
          <w:szCs w:val="24"/>
          <w:lang w:val="en-GB"/>
        </w:rPr>
        <w:t xml:space="preserve"> </w:t>
      </w:r>
      <w:r w:rsidR="00F168A1" w:rsidRPr="008423E2">
        <w:rPr>
          <w:rFonts w:asciiTheme="majorBidi" w:hAnsiTheme="majorBidi" w:cstheme="majorBidi"/>
          <w:sz w:val="24"/>
          <w:szCs w:val="24"/>
          <w:lang w:val="en-GB"/>
        </w:rPr>
        <w:fldChar w:fldCharType="begin"/>
      </w:r>
      <w:r w:rsidR="007256FD">
        <w:rPr>
          <w:rFonts w:asciiTheme="majorBidi" w:hAnsiTheme="majorBidi" w:cstheme="majorBidi"/>
          <w:sz w:val="24"/>
          <w:szCs w:val="24"/>
          <w:lang w:val="en-GB"/>
        </w:rPr>
        <w:instrText xml:space="preserve"> ADDIN ZOTERO_ITEM CSL_CITATION {"citationID":"1RxLa60A","properties":{"formattedCitation":"(Spurk et al., 2019)","plainCitation":"(Spurk et al., 2019)","noteIndex":0},"citationItems":[{"id":21324,"uris":["http://zotero.org/groups/5119330/items/22JUUBIR"],"itemData":{"id":21324,"type":"article-journal","abstract":"This review examines competing perspectives relating to (a) the range and prevalence of different theoretical approaches to the study of career success and (b) the need for a theoretically differentiated understanding of the antecedents of objective career success (OCS) versus subjective career success (SCS). Furthermore, the review complements the assumption that OCS and SCS are only ultimate outcomes of careers, proposing instead that career success also acts as an antecedent to other career and life outcomes. Against the backdrop of an organizing resource management framework, we present and critically evaluate the results of a systematic analysis of the theoretical approaches used to empirically study the antecedents of OCS and SCS. Furthermore, we develop a taxonomy of outcomes of career success. Our review findings show a theoretical heterogeneity with some dominant theoretical approaches within research of antecedents of career success. Moreover, past research started to adopt different theoretical approaches when predicting OCS (e.g., approaches focusing on personal resources, such as human capital or [competitive] performance) versus SCS (e.g., approaches focusing on personal key resources, such as stable traits). Several types of career success outcomes were identified: withdrawal, career attitudes, health and well-being, reactions from the (work) environment, and self-concept. On the basis of these findings, we provide recommendations for how future research can make sense of the theoretical heterogeneity in career success research, how research on antecedents and outcomes can better account for the OCS/SCS distinction, and how future research can more rigorously integrate research on antecedents and outcomes of career success.","container-title":"Journal of Management","DOI":"10.1177/0149206318786563","ISSN":"0149-2063, 1557-1211","issue":"1","journalAbbreviation":"Journal of Management","language":"en","page":"35-69","source":"DOI.org (Crossref)","title":"Antecedents and outcomes of objective versus subjective career success: Competing perspectives and future directions","title-short":"Antecedents and outcomes of objective versus subjective career success","volume":"45","author":[{"family":"Spurk","given":"Daniel"},{"family":"Hirschi","given":"Andreas"},{"family":"Dries","given":"Nicky"}],"issued":{"date-parts":[["2019",1]]}}}],"schema":"https://github.com/citation-style-language/schema/raw/master/csl-citation.json"} </w:instrText>
      </w:r>
      <w:r w:rsidR="00F168A1" w:rsidRPr="008423E2">
        <w:rPr>
          <w:rFonts w:asciiTheme="majorBidi" w:hAnsiTheme="majorBidi" w:cstheme="majorBidi"/>
          <w:sz w:val="24"/>
          <w:szCs w:val="24"/>
          <w:lang w:val="en-GB"/>
        </w:rPr>
        <w:fldChar w:fldCharType="separate"/>
      </w:r>
      <w:r w:rsidR="00420852" w:rsidRPr="008423E2">
        <w:rPr>
          <w:rFonts w:ascii="Times New Roman" w:hAnsi="Times New Roman" w:cs="Times New Roman"/>
          <w:sz w:val="24"/>
        </w:rPr>
        <w:t>(Spurk et al., 2019)</w:t>
      </w:r>
      <w:r w:rsidR="00F168A1" w:rsidRPr="008423E2">
        <w:rPr>
          <w:rFonts w:asciiTheme="majorBidi" w:hAnsiTheme="majorBidi" w:cstheme="majorBidi"/>
          <w:sz w:val="24"/>
          <w:szCs w:val="24"/>
          <w:lang w:val="en-GB"/>
        </w:rPr>
        <w:fldChar w:fldCharType="end"/>
      </w:r>
      <w:r w:rsidR="00F168A1" w:rsidRPr="008423E2">
        <w:rPr>
          <w:rFonts w:asciiTheme="majorBidi" w:hAnsiTheme="majorBidi" w:cstheme="majorBidi"/>
          <w:sz w:val="24"/>
          <w:szCs w:val="24"/>
          <w:lang w:val="en-GB"/>
        </w:rPr>
        <w:t xml:space="preserve"> </w:t>
      </w:r>
      <w:r w:rsidR="00E638E3" w:rsidRPr="008423E2">
        <w:rPr>
          <w:rFonts w:asciiTheme="majorBidi" w:hAnsiTheme="majorBidi" w:cstheme="majorBidi"/>
          <w:sz w:val="24"/>
          <w:szCs w:val="24"/>
          <w:lang w:val="en-GB"/>
        </w:rPr>
        <w:t xml:space="preserve">and </w:t>
      </w:r>
      <w:r w:rsidR="002F7E7B" w:rsidRPr="002F7E7B">
        <w:rPr>
          <w:rFonts w:asciiTheme="majorBidi" w:hAnsiTheme="majorBidi" w:cstheme="majorBidi"/>
          <w:sz w:val="24"/>
          <w:szCs w:val="24"/>
        </w:rPr>
        <w:t>bodies-out-of-place</w:t>
      </w:r>
      <w:r w:rsidR="002F7E7B" w:rsidRPr="008423E2">
        <w:rPr>
          <w:rFonts w:asciiTheme="majorBidi" w:hAnsiTheme="majorBidi" w:cstheme="majorBidi"/>
          <w:sz w:val="24"/>
          <w:szCs w:val="24"/>
        </w:rPr>
        <w:t xml:space="preserve"> </w:t>
      </w:r>
      <w:r w:rsidR="00875485" w:rsidRPr="008423E2">
        <w:rPr>
          <w:rFonts w:ascii="Times New Roman" w:eastAsia="SimSun" w:hAnsi="Times New Roman" w:cs="Times New Roman"/>
          <w:color w:val="000000"/>
          <w:kern w:val="0"/>
          <w:sz w:val="24"/>
          <w:szCs w:val="24"/>
          <w:lang w:eastAsia="ja-JP" w:bidi="ar-SA"/>
          <w14:ligatures w14:val="none"/>
        </w:rPr>
        <w:t>theoretical</w:t>
      </w:r>
      <w:r w:rsidR="0058283E" w:rsidRPr="008423E2">
        <w:rPr>
          <w:rFonts w:ascii="Times New Roman" w:eastAsia="SimSun" w:hAnsi="Times New Roman" w:cs="Times New Roman"/>
          <w:color w:val="000000"/>
          <w:kern w:val="0"/>
          <w:sz w:val="24"/>
          <w:szCs w:val="24"/>
          <w:lang w:eastAsia="ja-JP" w:bidi="ar-SA"/>
          <w14:ligatures w14:val="none"/>
        </w:rPr>
        <w:t xml:space="preserve"> perspective </w:t>
      </w:r>
      <w:r w:rsidR="00E638E3" w:rsidRPr="008423E2">
        <w:rPr>
          <w:rFonts w:asciiTheme="majorBidi" w:hAnsiTheme="majorBidi" w:cstheme="majorBidi"/>
          <w:sz w:val="24"/>
          <w:szCs w:val="24"/>
          <w:lang w:val="en-GB"/>
        </w:rPr>
        <w:t>(</w:t>
      </w:r>
      <w:proofErr w:type="spellStart"/>
      <w:r w:rsidR="00E638E3" w:rsidRPr="008423E2">
        <w:rPr>
          <w:rFonts w:asciiTheme="majorBidi" w:hAnsiTheme="majorBidi" w:cstheme="majorBidi"/>
          <w:sz w:val="24"/>
          <w:szCs w:val="24"/>
          <w:lang w:val="en-GB"/>
        </w:rPr>
        <w:t>Puwar</w:t>
      </w:r>
      <w:proofErr w:type="spellEnd"/>
      <w:r w:rsidR="00E638E3" w:rsidRPr="008423E2">
        <w:rPr>
          <w:rFonts w:asciiTheme="majorBidi" w:hAnsiTheme="majorBidi" w:cstheme="majorBidi"/>
          <w:sz w:val="24"/>
          <w:szCs w:val="24"/>
          <w:lang w:val="en-GB"/>
        </w:rPr>
        <w:t>, 2004)</w:t>
      </w:r>
      <w:r w:rsidR="00C44596" w:rsidRPr="008423E2">
        <w:rPr>
          <w:rFonts w:asciiTheme="majorBidi" w:hAnsiTheme="majorBidi" w:cstheme="majorBidi"/>
          <w:sz w:val="24"/>
          <w:szCs w:val="24"/>
          <w:lang w:val="en-GB"/>
        </w:rPr>
        <w:t>,</w:t>
      </w:r>
      <w:r w:rsidR="00E638E3" w:rsidRPr="008423E2">
        <w:rPr>
          <w:rFonts w:asciiTheme="majorBidi" w:hAnsiTheme="majorBidi" w:cstheme="majorBidi"/>
          <w:sz w:val="24"/>
          <w:szCs w:val="24"/>
          <w:lang w:val="en-GB"/>
        </w:rPr>
        <w:t xml:space="preserve"> </w:t>
      </w:r>
      <w:r w:rsidR="00B012FD" w:rsidRPr="008423E2">
        <w:rPr>
          <w:rFonts w:asciiTheme="majorBidi" w:hAnsiTheme="majorBidi" w:cstheme="majorBidi"/>
          <w:sz w:val="24"/>
          <w:szCs w:val="24"/>
          <w:lang w:val="en-GB"/>
        </w:rPr>
        <w:t xml:space="preserve">we provide a </w:t>
      </w:r>
      <w:r w:rsidR="00A74664" w:rsidRPr="008423E2">
        <w:rPr>
          <w:rFonts w:asciiTheme="majorBidi" w:hAnsiTheme="majorBidi" w:cstheme="majorBidi"/>
          <w:sz w:val="24"/>
          <w:szCs w:val="24"/>
          <w:lang w:val="en-GB"/>
        </w:rPr>
        <w:t>more inclusive</w:t>
      </w:r>
      <w:r w:rsidR="00D05A5A" w:rsidRPr="008423E2">
        <w:rPr>
          <w:rFonts w:asciiTheme="majorBidi" w:hAnsiTheme="majorBidi" w:cstheme="majorBidi"/>
          <w:sz w:val="24"/>
          <w:szCs w:val="24"/>
          <w:lang w:val="en-GB"/>
        </w:rPr>
        <w:t xml:space="preserve"> </w:t>
      </w:r>
      <w:r w:rsidR="004C5D90" w:rsidRPr="008423E2">
        <w:rPr>
          <w:rFonts w:asciiTheme="majorBidi" w:hAnsiTheme="majorBidi" w:cstheme="majorBidi"/>
          <w:sz w:val="24"/>
          <w:szCs w:val="24"/>
          <w:lang w:val="en-GB"/>
        </w:rPr>
        <w:t xml:space="preserve">framework </w:t>
      </w:r>
      <w:r w:rsidR="00075DBF">
        <w:rPr>
          <w:rFonts w:asciiTheme="majorBidi" w:hAnsiTheme="majorBidi" w:cstheme="majorBidi"/>
          <w:sz w:val="24"/>
          <w:szCs w:val="24"/>
          <w:lang w:val="en-GB"/>
        </w:rPr>
        <w:t>for</w:t>
      </w:r>
      <w:r w:rsidR="00075DBF" w:rsidRPr="008423E2">
        <w:rPr>
          <w:rFonts w:asciiTheme="majorBidi" w:hAnsiTheme="majorBidi" w:cstheme="majorBidi"/>
          <w:sz w:val="24"/>
          <w:szCs w:val="24"/>
          <w:lang w:val="en-GB"/>
        </w:rPr>
        <w:t xml:space="preserve"> </w:t>
      </w:r>
      <w:r w:rsidR="00B012FD" w:rsidRPr="008423E2">
        <w:rPr>
          <w:rFonts w:asciiTheme="majorBidi" w:hAnsiTheme="majorBidi" w:cstheme="majorBidi"/>
          <w:sz w:val="24"/>
          <w:szCs w:val="24"/>
          <w:lang w:val="en-GB"/>
        </w:rPr>
        <w:t xml:space="preserve">factors </w:t>
      </w:r>
      <w:r w:rsidR="002B4AC3" w:rsidRPr="008423E2">
        <w:rPr>
          <w:rFonts w:asciiTheme="majorBidi" w:hAnsiTheme="majorBidi" w:cstheme="majorBidi"/>
          <w:sz w:val="24"/>
          <w:szCs w:val="24"/>
          <w:lang w:val="en-GB"/>
        </w:rPr>
        <w:t xml:space="preserve">and pathways </w:t>
      </w:r>
      <w:r w:rsidR="00B012FD" w:rsidRPr="008423E2">
        <w:rPr>
          <w:rFonts w:asciiTheme="majorBidi" w:hAnsiTheme="majorBidi" w:cstheme="majorBidi"/>
          <w:sz w:val="24"/>
          <w:szCs w:val="24"/>
          <w:lang w:val="en-GB"/>
        </w:rPr>
        <w:t>contributing to career success</w:t>
      </w:r>
      <w:r w:rsidR="002B4AC3" w:rsidRPr="008423E2">
        <w:rPr>
          <w:rFonts w:asciiTheme="majorBidi" w:hAnsiTheme="majorBidi" w:cstheme="majorBidi"/>
          <w:sz w:val="24"/>
          <w:szCs w:val="24"/>
          <w:lang w:val="en-GB"/>
        </w:rPr>
        <w:t xml:space="preserve"> among minority groups</w:t>
      </w:r>
      <w:r w:rsidR="00B012FD" w:rsidRPr="008423E2">
        <w:rPr>
          <w:rFonts w:asciiTheme="majorBidi" w:hAnsiTheme="majorBidi" w:cstheme="majorBidi"/>
          <w:sz w:val="24"/>
          <w:szCs w:val="24"/>
          <w:lang w:val="en-GB"/>
        </w:rPr>
        <w:t xml:space="preserve">. </w:t>
      </w:r>
      <w:r w:rsidR="00C36491" w:rsidRPr="008423E2">
        <w:rPr>
          <w:rFonts w:asciiTheme="majorBidi" w:hAnsiTheme="majorBidi" w:cstheme="majorBidi"/>
          <w:sz w:val="24"/>
          <w:szCs w:val="24"/>
          <w:lang w:val="en-GB"/>
        </w:rPr>
        <w:t>More specifically, our framework acknowledges the role of complex visibility mechanisms</w:t>
      </w:r>
      <w:r w:rsidR="00075DBF">
        <w:rPr>
          <w:rFonts w:asciiTheme="majorBidi" w:hAnsiTheme="majorBidi" w:cstheme="majorBidi"/>
          <w:sz w:val="24"/>
          <w:szCs w:val="24"/>
          <w:lang w:val="en-GB"/>
        </w:rPr>
        <w:t>,</w:t>
      </w:r>
      <w:r w:rsidR="00C36491" w:rsidRPr="008423E2">
        <w:rPr>
          <w:rFonts w:asciiTheme="majorBidi" w:hAnsiTheme="majorBidi" w:cstheme="majorBidi"/>
          <w:sz w:val="24"/>
          <w:szCs w:val="24"/>
          <w:lang w:val="en-GB"/>
        </w:rPr>
        <w:t xml:space="preserve"> including hyper-visibility, invisibility, and managed visibility, in shaping career resources.</w:t>
      </w:r>
      <w:r w:rsidR="00556218" w:rsidRPr="008423E2">
        <w:rPr>
          <w:rFonts w:asciiTheme="majorBidi" w:hAnsiTheme="majorBidi" w:cstheme="majorBidi"/>
          <w:sz w:val="24"/>
          <w:szCs w:val="24"/>
          <w:lang w:val="en-GB"/>
        </w:rPr>
        <w:t xml:space="preserve"> </w:t>
      </w:r>
    </w:p>
    <w:p w14:paraId="2B3D75A4" w14:textId="77777777" w:rsidR="005B5B61" w:rsidRPr="008423E2" w:rsidRDefault="005B5B61" w:rsidP="00D04256">
      <w:pPr>
        <w:pStyle w:val="Heading1"/>
        <w:rPr>
          <w:rFonts w:asciiTheme="majorBidi" w:hAnsiTheme="majorBidi"/>
          <w:b w:val="0"/>
          <w:bCs w:val="0"/>
        </w:rPr>
      </w:pPr>
      <w:r w:rsidRPr="008423E2">
        <w:rPr>
          <w:rFonts w:asciiTheme="majorBidi" w:hAnsiTheme="majorBidi"/>
        </w:rPr>
        <w:t>METHODS</w:t>
      </w:r>
    </w:p>
    <w:p w14:paraId="6FD6E75F" w14:textId="1CB35866" w:rsidR="005B5B61" w:rsidRPr="008423E2" w:rsidRDefault="005B5B61" w:rsidP="00640CD5">
      <w:pPr>
        <w:spacing w:line="480" w:lineRule="auto"/>
        <w:ind w:firstLine="720"/>
        <w:rPr>
          <w:rFonts w:asciiTheme="majorBidi" w:hAnsiTheme="majorBidi" w:cstheme="majorBidi"/>
          <w:noProof/>
          <w:sz w:val="24"/>
          <w:szCs w:val="24"/>
          <w:lang w:val="en-GB" w:eastAsia="zh-CN"/>
        </w:rPr>
      </w:pPr>
      <w:r w:rsidRPr="008423E2">
        <w:rPr>
          <w:rFonts w:asciiTheme="majorBidi" w:hAnsiTheme="majorBidi" w:cstheme="majorBidi"/>
          <w:sz w:val="24"/>
          <w:szCs w:val="24"/>
        </w:rPr>
        <w:t xml:space="preserve">We adopt a systematic literature review methodology to search, select, and synthesize the articles included in </w:t>
      </w:r>
      <w:r w:rsidR="00075DBF">
        <w:rPr>
          <w:rFonts w:asciiTheme="majorBidi" w:hAnsiTheme="majorBidi" w:cstheme="majorBidi"/>
          <w:sz w:val="24"/>
          <w:szCs w:val="24"/>
        </w:rPr>
        <w:t>our</w:t>
      </w:r>
      <w:r w:rsidRPr="008423E2">
        <w:rPr>
          <w:rFonts w:asciiTheme="majorBidi" w:hAnsiTheme="majorBidi" w:cstheme="majorBidi"/>
          <w:sz w:val="24"/>
          <w:szCs w:val="24"/>
        </w:rPr>
        <w:t xml:space="preserve"> review. This approach synthesizes research findings in a transparent manner to enhance extant knowledge and inform subsequent research and practice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V7xI54bM","properties":{"formattedCitation":"(Higgins &amp; Green, 2008; Tranfield, Denyer, &amp; Smart, 2003)","plainCitation":"(Higgins &amp; Green, 2008; Tranfield, Denyer, &amp; Smart, 2003)","noteIndex":0},"citationItems":[{"id":21380,"uris":["http://zotero.org/groups/5119330/items/4H3QGWJS"],"itemData":{"id":21380,"type":"book","edition":"1","ISBN":"978-0-470-69951-5","language":"en","license":"http://doi.wiley.com/10.1002/tdm_license_1.1","note":"DOI: 10.1002/9780470712184","publisher":"Wiley","source":"DOI.org (Crossref)","title":"Cochrane Handbook for Systematic Reviews of Interventions: Cochrane Book Series","title-short":"Cochrane Handbook for Systematic Reviews of Interventions","URL":"https://onlinelibrary.wiley.com/doi/book/10.1002/9780470712184","editor":[{"family":"Higgins","given":"Julian Pt"},{"family":"Green","given":"Sally"}],"accessed":{"date-parts":[["2024",4,13]]},"issued":{"date-parts":[["2008",9,26]]}}},{"id":21387,"uris":["http://zotero.org/groups/5119330/items/CMS64D76"],"itemData":{"id":21387,"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 1467-8551","issue":"3","journalAbbreviation":"British J of Management","language":"en","license":"http://onlinelibrary.wiley.com/termsAndConditions#vor","page":"207-222","source":"DOI.org (Crossref)","title":"Towards a methodology for developing evidence‐informed management knowledge by means of systematic review","volume":"14","author":[{"family":"Tranfield","given":"David"},{"family":"Denyer","given":"David"},{"family":"Smart","given":"Palminder"}],"issued":{"date-parts":[["2003",9]]}}}],"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Higgins &amp; Green, 2008; Tranfield, Denyer, &amp; Smart, 2003)</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t>
      </w:r>
    </w:p>
    <w:p w14:paraId="22771CB4" w14:textId="77777777" w:rsidR="005B5B61" w:rsidRPr="008423E2" w:rsidRDefault="005B5B61" w:rsidP="00D04256">
      <w:pPr>
        <w:pStyle w:val="Heading2"/>
        <w:spacing w:line="480" w:lineRule="auto"/>
        <w:rPr>
          <w:rFonts w:asciiTheme="majorBidi" w:hAnsiTheme="majorBidi"/>
          <w:b/>
          <w:bCs/>
          <w:color w:val="auto"/>
          <w:sz w:val="24"/>
          <w:szCs w:val="24"/>
        </w:rPr>
      </w:pPr>
      <w:r w:rsidRPr="008423E2">
        <w:rPr>
          <w:rFonts w:asciiTheme="majorBidi" w:hAnsiTheme="majorBidi"/>
          <w:b/>
          <w:bCs/>
          <w:color w:val="auto"/>
          <w:sz w:val="24"/>
          <w:szCs w:val="24"/>
        </w:rPr>
        <w:t xml:space="preserve">Database Search and Article Selection </w:t>
      </w:r>
    </w:p>
    <w:p w14:paraId="4E94DC2A" w14:textId="54B11E09" w:rsidR="005B5B61" w:rsidRPr="008423E2" w:rsidRDefault="005B5B61" w:rsidP="00D04256">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As our first step, we conducted a systematic search of the peer-reviewed academic literature published in management and its neighboring fields (i.e., business, industrial relations, sociology, social psychology, women’s studies, interdisciplinary social sciences, and public administration). We searched the Social Sciences Citation Index</w:t>
      </w:r>
      <w:r w:rsidR="00D05A5A" w:rsidRPr="008423E2">
        <w:rPr>
          <w:rFonts w:asciiTheme="majorBidi" w:hAnsiTheme="majorBidi" w:cstheme="majorBidi"/>
          <w:sz w:val="24"/>
          <w:szCs w:val="24"/>
        </w:rPr>
        <w:t xml:space="preserve"> (</w:t>
      </w:r>
      <w:r w:rsidRPr="008423E2">
        <w:rPr>
          <w:rFonts w:asciiTheme="majorBidi" w:hAnsiTheme="majorBidi" w:cstheme="majorBidi"/>
          <w:sz w:val="24"/>
          <w:szCs w:val="24"/>
        </w:rPr>
        <w:t>Core Collection</w:t>
      </w:r>
      <w:r w:rsidR="00D05A5A" w:rsidRPr="008423E2">
        <w:rPr>
          <w:rFonts w:asciiTheme="majorBidi" w:hAnsiTheme="majorBidi" w:cstheme="majorBidi"/>
          <w:sz w:val="24"/>
          <w:szCs w:val="24"/>
        </w:rPr>
        <w:t xml:space="preserve">) </w:t>
      </w:r>
      <w:r w:rsidRPr="008423E2">
        <w:rPr>
          <w:rFonts w:asciiTheme="majorBidi" w:hAnsiTheme="majorBidi" w:cstheme="majorBidi"/>
          <w:sz w:val="24"/>
          <w:szCs w:val="24"/>
        </w:rPr>
        <w:t xml:space="preserve">database, which indexes all journals with an impact factor using career, </w:t>
      </w:r>
      <w:proofErr w:type="gramStart"/>
      <w:r w:rsidRPr="008423E2">
        <w:rPr>
          <w:rFonts w:asciiTheme="majorBidi" w:hAnsiTheme="majorBidi" w:cstheme="majorBidi"/>
          <w:sz w:val="24"/>
          <w:szCs w:val="24"/>
        </w:rPr>
        <w:t>success, and</w:t>
      </w:r>
      <w:proofErr w:type="gramEnd"/>
      <w:r w:rsidRPr="008423E2">
        <w:rPr>
          <w:rFonts w:asciiTheme="majorBidi" w:hAnsiTheme="majorBidi" w:cstheme="majorBidi"/>
          <w:sz w:val="24"/>
          <w:szCs w:val="24"/>
        </w:rPr>
        <w:t xml:space="preserve"> minority-related keywords and Boolean operators (online supplement, Table </w:t>
      </w:r>
      <w:r w:rsidR="001D1C89" w:rsidRPr="008423E2">
        <w:rPr>
          <w:rFonts w:asciiTheme="majorBidi" w:hAnsiTheme="majorBidi" w:cstheme="majorBidi"/>
          <w:sz w:val="24"/>
          <w:szCs w:val="24"/>
        </w:rPr>
        <w:t>2</w:t>
      </w:r>
      <w:r w:rsidRPr="008423E2">
        <w:rPr>
          <w:rFonts w:asciiTheme="majorBidi" w:hAnsiTheme="majorBidi" w:cstheme="majorBidi"/>
          <w:sz w:val="24"/>
          <w:szCs w:val="24"/>
        </w:rPr>
        <w:t xml:space="preserve"> for a detailed list of keywords). </w:t>
      </w:r>
      <w:r w:rsidR="00C418CA" w:rsidRPr="008423E2">
        <w:rPr>
          <w:rFonts w:asciiTheme="majorBidi" w:hAnsiTheme="majorBidi" w:cstheme="majorBidi"/>
          <w:sz w:val="24"/>
          <w:szCs w:val="24"/>
        </w:rPr>
        <w:t>To</w:t>
      </w:r>
      <w:r w:rsidRPr="008423E2">
        <w:rPr>
          <w:rFonts w:asciiTheme="majorBidi" w:hAnsiTheme="majorBidi" w:cstheme="majorBidi"/>
          <w:sz w:val="24"/>
          <w:szCs w:val="24"/>
        </w:rPr>
        <w:t xml:space="preserve"> achieve a comprehensive understanding of </w:t>
      </w:r>
      <w:proofErr w:type="gramStart"/>
      <w:r w:rsidRPr="008423E2">
        <w:rPr>
          <w:rFonts w:asciiTheme="majorBidi" w:hAnsiTheme="majorBidi" w:cstheme="majorBidi"/>
          <w:sz w:val="24"/>
          <w:szCs w:val="24"/>
        </w:rPr>
        <w:t>the literature</w:t>
      </w:r>
      <w:proofErr w:type="gramEnd"/>
      <w:r w:rsidRPr="008423E2">
        <w:rPr>
          <w:rFonts w:asciiTheme="majorBidi" w:hAnsiTheme="majorBidi" w:cstheme="majorBidi"/>
          <w:sz w:val="24"/>
          <w:szCs w:val="24"/>
        </w:rPr>
        <w:t xml:space="preserve">, we did not impose timeline limitations on our search. </w:t>
      </w:r>
    </w:p>
    <w:p w14:paraId="3FCF08A1" w14:textId="4DDAF266" w:rsidR="005B5B61" w:rsidRPr="008423E2" w:rsidRDefault="005B5B61" w:rsidP="00640CD5">
      <w:pPr>
        <w:spacing w:line="480" w:lineRule="auto"/>
        <w:ind w:firstLine="720"/>
        <w:rPr>
          <w:rFonts w:asciiTheme="majorBidi" w:hAnsiTheme="majorBidi" w:cstheme="majorBidi"/>
          <w:sz w:val="24"/>
          <w:szCs w:val="24"/>
        </w:rPr>
      </w:pPr>
      <w:bookmarkStart w:id="10" w:name="_Hlk180744422"/>
      <w:r w:rsidRPr="008423E2">
        <w:rPr>
          <w:rFonts w:asciiTheme="majorBidi" w:hAnsiTheme="majorBidi" w:cstheme="majorBidi"/>
          <w:sz w:val="24"/>
          <w:szCs w:val="24"/>
        </w:rPr>
        <w:t xml:space="preserve">Our broad but focused range of keywords retrieved an impressive </w:t>
      </w:r>
      <w:r w:rsidR="00A83CF5" w:rsidRPr="008423E2">
        <w:rPr>
          <w:rFonts w:ascii="Times New Roman" w:hAnsi="Times New Roman" w:cs="Times New Roman"/>
        </w:rPr>
        <w:t xml:space="preserve">6,570 </w:t>
      </w:r>
      <w:r w:rsidRPr="008423E2">
        <w:rPr>
          <w:rFonts w:asciiTheme="majorBidi" w:hAnsiTheme="majorBidi" w:cstheme="majorBidi"/>
          <w:sz w:val="24"/>
          <w:szCs w:val="24"/>
        </w:rPr>
        <w:t xml:space="preserve">records (as of June 2023), which we exported to Zotero reference management software for further screening. </w:t>
      </w:r>
      <w:bookmarkEnd w:id="10"/>
      <w:r w:rsidRPr="008423E2">
        <w:rPr>
          <w:rFonts w:asciiTheme="majorBidi" w:hAnsiTheme="majorBidi" w:cstheme="majorBidi"/>
          <w:sz w:val="24"/>
          <w:szCs w:val="24"/>
        </w:rPr>
        <w:t xml:space="preserve">We read the titles, abstracts, and keywords of the retrieved publications and screened them </w:t>
      </w:r>
      <w:r w:rsidRPr="008423E2">
        <w:rPr>
          <w:rFonts w:asciiTheme="majorBidi" w:hAnsiTheme="majorBidi" w:cstheme="majorBidi"/>
          <w:sz w:val="24"/>
          <w:szCs w:val="24"/>
        </w:rPr>
        <w:lastRenderedPageBreak/>
        <w:t>according to the following questions: (a) Does the article report an empirical study (not conceptual or descriptive)? (b) Does the article focus on career success (e.g., research purpose, questions, or findings related to career success or positive work</w:t>
      </w:r>
      <w:r w:rsidR="005E75A7" w:rsidRPr="008423E2">
        <w:rPr>
          <w:rFonts w:asciiTheme="majorBidi" w:hAnsiTheme="majorBidi" w:cstheme="majorBidi"/>
          <w:sz w:val="24"/>
          <w:szCs w:val="24"/>
        </w:rPr>
        <w:t>,</w:t>
      </w:r>
      <w:r w:rsidRPr="008423E2">
        <w:rPr>
          <w:rFonts w:asciiTheme="majorBidi" w:hAnsiTheme="majorBidi" w:cstheme="majorBidi"/>
          <w:sz w:val="24"/>
          <w:szCs w:val="24"/>
        </w:rPr>
        <w:t xml:space="preserve"> and psychological outcomes resulting from careers)? (c) Does the sample consist of workers or employees from minority groups (e.g., research methods describ</w:t>
      </w:r>
      <w:r w:rsidR="00D36BAE" w:rsidRPr="008423E2">
        <w:rPr>
          <w:rFonts w:asciiTheme="majorBidi" w:hAnsiTheme="majorBidi" w:cstheme="majorBidi"/>
          <w:sz w:val="24"/>
          <w:szCs w:val="24"/>
        </w:rPr>
        <w:t>ing</w:t>
      </w:r>
      <w:r w:rsidRPr="008423E2">
        <w:rPr>
          <w:rFonts w:asciiTheme="majorBidi" w:hAnsiTheme="majorBidi" w:cstheme="majorBidi"/>
          <w:sz w:val="24"/>
          <w:szCs w:val="24"/>
        </w:rPr>
        <w:t xml:space="preserve"> women, racial and ethnic minorities, individuals with disabilities, </w:t>
      </w:r>
      <w:r w:rsidR="00DD2FB9" w:rsidRPr="008423E2">
        <w:rPr>
          <w:rFonts w:ascii="Times New Roman" w:eastAsia="Times New Roman" w:hAnsi="Times New Roman" w:cs="Times New Roman"/>
          <w:color w:val="000000"/>
          <w:kern w:val="0"/>
          <w:sz w:val="24"/>
          <w:szCs w:val="24"/>
          <w:lang w:eastAsia="en-GB"/>
          <w14:ligatures w14:val="none"/>
        </w:rPr>
        <w:t xml:space="preserve">LGBTQ+ </w:t>
      </w:r>
      <w:r w:rsidRPr="008423E2">
        <w:rPr>
          <w:rFonts w:asciiTheme="majorBidi" w:hAnsiTheme="majorBidi" w:cstheme="majorBidi"/>
          <w:sz w:val="24"/>
          <w:szCs w:val="24"/>
        </w:rPr>
        <w:t xml:space="preserve">individuals, or other minority groups)? Articles that did not meet </w:t>
      </w:r>
      <w:r w:rsidR="00975CE1" w:rsidRPr="008423E2">
        <w:rPr>
          <w:rFonts w:asciiTheme="majorBidi" w:hAnsiTheme="majorBidi" w:cstheme="majorBidi"/>
          <w:sz w:val="24"/>
          <w:szCs w:val="24"/>
        </w:rPr>
        <w:t>one or more</w:t>
      </w:r>
      <w:r w:rsidRPr="008423E2">
        <w:rPr>
          <w:rFonts w:asciiTheme="majorBidi" w:hAnsiTheme="majorBidi" w:cstheme="majorBidi"/>
          <w:sz w:val="24"/>
          <w:szCs w:val="24"/>
        </w:rPr>
        <w:t xml:space="preserve"> of the three inclusion criteria were not short-listed for the review. </w:t>
      </w:r>
      <w:bookmarkStart w:id="11" w:name="_Hlk180744434"/>
      <w:r w:rsidR="005E75A7" w:rsidRPr="008423E2">
        <w:rPr>
          <w:rFonts w:asciiTheme="majorBidi" w:hAnsiTheme="majorBidi" w:cstheme="majorBidi"/>
          <w:sz w:val="24"/>
          <w:szCs w:val="24"/>
        </w:rPr>
        <w:t>To ensure we captured all potential articles (</w:t>
      </w:r>
      <w:r w:rsidR="008C3BBF">
        <w:rPr>
          <w:rFonts w:asciiTheme="majorBidi" w:hAnsiTheme="majorBidi" w:cstheme="majorBidi"/>
          <w:sz w:val="24"/>
          <w:szCs w:val="24"/>
        </w:rPr>
        <w:t>see</w:t>
      </w:r>
      <w:r w:rsidR="008C3BBF" w:rsidRPr="008423E2">
        <w:rPr>
          <w:rFonts w:asciiTheme="majorBidi" w:hAnsiTheme="majorBidi" w:cstheme="majorBidi"/>
          <w:sz w:val="24"/>
          <w:szCs w:val="24"/>
        </w:rPr>
        <w:t xml:space="preserve"> </w:t>
      </w:r>
      <w:r w:rsidR="005E75A7" w:rsidRPr="008423E2">
        <w:rPr>
          <w:rFonts w:asciiTheme="majorBidi" w:hAnsiTheme="majorBidi" w:cstheme="majorBidi"/>
          <w:sz w:val="24"/>
          <w:szCs w:val="24"/>
        </w:rPr>
        <w:t>online supplement for the journal list, Table 3), u</w:t>
      </w:r>
      <w:r w:rsidR="00D36BAE" w:rsidRPr="008423E2">
        <w:rPr>
          <w:rFonts w:asciiTheme="majorBidi" w:hAnsiTheme="majorBidi" w:cstheme="majorBidi"/>
          <w:sz w:val="24"/>
          <w:szCs w:val="24"/>
        </w:rPr>
        <w:t>sing our keywords, w</w:t>
      </w:r>
      <w:r w:rsidRPr="008423E2">
        <w:rPr>
          <w:rFonts w:asciiTheme="majorBidi" w:hAnsiTheme="majorBidi" w:cstheme="majorBidi"/>
          <w:sz w:val="24"/>
          <w:szCs w:val="24"/>
        </w:rPr>
        <w:t xml:space="preserve">e also searched </w:t>
      </w:r>
      <w:r w:rsidR="00E702EA" w:rsidRPr="008423E2">
        <w:rPr>
          <w:rFonts w:asciiTheme="majorBidi" w:hAnsiTheme="majorBidi" w:cstheme="majorBidi"/>
          <w:sz w:val="24"/>
          <w:szCs w:val="24"/>
        </w:rPr>
        <w:t>27</w:t>
      </w:r>
      <w:r w:rsidRPr="008423E2">
        <w:rPr>
          <w:rFonts w:asciiTheme="majorBidi" w:hAnsiTheme="majorBidi" w:cstheme="majorBidi"/>
          <w:sz w:val="24"/>
          <w:szCs w:val="24"/>
        </w:rPr>
        <w:t xml:space="preserve"> </w:t>
      </w:r>
      <w:bookmarkStart w:id="12" w:name="_Hlk179788674"/>
      <w:r w:rsidRPr="008423E2">
        <w:rPr>
          <w:rFonts w:asciiTheme="majorBidi" w:hAnsiTheme="majorBidi" w:cstheme="majorBidi"/>
          <w:sz w:val="24"/>
          <w:szCs w:val="24"/>
        </w:rPr>
        <w:t xml:space="preserve">selected journals </w:t>
      </w:r>
      <w:bookmarkEnd w:id="12"/>
      <w:r w:rsidRPr="008423E2">
        <w:rPr>
          <w:rFonts w:asciiTheme="majorBidi" w:hAnsiTheme="majorBidi" w:cstheme="majorBidi"/>
          <w:sz w:val="24"/>
          <w:szCs w:val="24"/>
        </w:rPr>
        <w:t xml:space="preserve">in the management field </w:t>
      </w:r>
      <w:r w:rsidR="00013399" w:rsidRPr="008423E2">
        <w:rPr>
          <w:rFonts w:asciiTheme="majorBidi" w:hAnsiTheme="majorBidi" w:cstheme="majorBidi"/>
          <w:sz w:val="24"/>
          <w:szCs w:val="24"/>
        </w:rPr>
        <w:t xml:space="preserve">that historically </w:t>
      </w:r>
      <w:r w:rsidR="00D546A8" w:rsidRPr="008423E2">
        <w:rPr>
          <w:rFonts w:asciiTheme="majorBidi" w:hAnsiTheme="majorBidi" w:cstheme="majorBidi"/>
          <w:sz w:val="24"/>
          <w:szCs w:val="24"/>
        </w:rPr>
        <w:t>pioneered</w:t>
      </w:r>
      <w:r w:rsidR="00013399" w:rsidRPr="008423E2">
        <w:rPr>
          <w:rFonts w:asciiTheme="majorBidi" w:hAnsiTheme="majorBidi" w:cstheme="majorBidi"/>
          <w:sz w:val="24"/>
          <w:szCs w:val="24"/>
        </w:rPr>
        <w:t xml:space="preserve"> in publishing career success literature</w:t>
      </w:r>
      <w:r w:rsidRPr="008423E2">
        <w:rPr>
          <w:rFonts w:asciiTheme="majorBidi" w:hAnsiTheme="majorBidi" w:cstheme="majorBidi"/>
          <w:sz w:val="24"/>
          <w:szCs w:val="24"/>
        </w:rPr>
        <w:t>.</w:t>
      </w:r>
      <w:bookmarkEnd w:id="11"/>
      <w:r w:rsidRPr="008423E2">
        <w:rPr>
          <w:rFonts w:asciiTheme="majorBidi" w:hAnsiTheme="majorBidi" w:cstheme="majorBidi"/>
          <w:sz w:val="24"/>
          <w:szCs w:val="24"/>
        </w:rPr>
        <w:t xml:space="preserve"> </w:t>
      </w:r>
      <w:bookmarkStart w:id="13" w:name="_Hlk180744445"/>
      <w:r w:rsidR="00D36BAE" w:rsidRPr="008423E2">
        <w:rPr>
          <w:rFonts w:asciiTheme="majorBidi" w:hAnsiTheme="majorBidi" w:cstheme="majorBidi"/>
          <w:sz w:val="24"/>
          <w:szCs w:val="24"/>
        </w:rPr>
        <w:t xml:space="preserve">This </w:t>
      </w:r>
      <w:r w:rsidRPr="008423E2">
        <w:rPr>
          <w:rFonts w:asciiTheme="majorBidi" w:hAnsiTheme="majorBidi" w:cstheme="majorBidi"/>
          <w:sz w:val="24"/>
          <w:szCs w:val="24"/>
        </w:rPr>
        <w:t xml:space="preserve">search and screening led to </w:t>
      </w:r>
      <w:r w:rsidR="003D0E40" w:rsidRPr="008423E2">
        <w:rPr>
          <w:rFonts w:asciiTheme="majorBidi" w:hAnsiTheme="majorBidi" w:cstheme="majorBidi"/>
          <w:sz w:val="24"/>
          <w:szCs w:val="24"/>
        </w:rPr>
        <w:t>33</w:t>
      </w:r>
      <w:r w:rsidR="004B60FC" w:rsidRPr="008423E2">
        <w:rPr>
          <w:rFonts w:asciiTheme="majorBidi" w:hAnsiTheme="majorBidi" w:cstheme="majorBidi"/>
          <w:sz w:val="24"/>
          <w:szCs w:val="24"/>
        </w:rPr>
        <w:t>7</w:t>
      </w:r>
      <w:r w:rsidR="003D0E40" w:rsidRPr="008423E2">
        <w:rPr>
          <w:rFonts w:asciiTheme="majorBidi" w:hAnsiTheme="majorBidi" w:cstheme="majorBidi"/>
          <w:sz w:val="24"/>
          <w:szCs w:val="24"/>
        </w:rPr>
        <w:t xml:space="preserve"> </w:t>
      </w:r>
      <w:r w:rsidRPr="008423E2">
        <w:rPr>
          <w:rFonts w:asciiTheme="majorBidi" w:hAnsiTheme="majorBidi" w:cstheme="majorBidi"/>
          <w:sz w:val="24"/>
          <w:szCs w:val="24"/>
        </w:rPr>
        <w:t>articles</w:t>
      </w:r>
      <w:r w:rsidR="00D36BAE" w:rsidRPr="008423E2">
        <w:rPr>
          <w:rFonts w:asciiTheme="majorBidi" w:hAnsiTheme="majorBidi" w:cstheme="majorBidi"/>
          <w:sz w:val="24"/>
          <w:szCs w:val="24"/>
        </w:rPr>
        <w:t xml:space="preserve">, </w:t>
      </w:r>
      <w:r w:rsidR="00C6336D" w:rsidRPr="008423E2">
        <w:rPr>
          <w:rFonts w:asciiTheme="majorBidi" w:hAnsiTheme="majorBidi" w:cstheme="majorBidi"/>
          <w:sz w:val="24"/>
          <w:szCs w:val="24"/>
        </w:rPr>
        <w:t>which</w:t>
      </w:r>
      <w:r w:rsidRPr="008423E2">
        <w:rPr>
          <w:rFonts w:asciiTheme="majorBidi" w:hAnsiTheme="majorBidi" w:cstheme="majorBidi"/>
          <w:sz w:val="24"/>
          <w:szCs w:val="24"/>
        </w:rPr>
        <w:t xml:space="preserve"> we further examined and included in the review</w:t>
      </w:r>
      <w:r w:rsidR="004F0936" w:rsidRPr="008423E2">
        <w:rPr>
          <w:rFonts w:asciiTheme="majorBidi" w:hAnsiTheme="majorBidi" w:cstheme="majorBidi"/>
          <w:sz w:val="24"/>
          <w:szCs w:val="24"/>
        </w:rPr>
        <w:t xml:space="preserve"> (</w:t>
      </w:r>
      <w:r w:rsidR="008C3BBF">
        <w:rPr>
          <w:rFonts w:asciiTheme="majorBidi" w:hAnsiTheme="majorBidi" w:cstheme="majorBidi"/>
          <w:sz w:val="24"/>
          <w:szCs w:val="24"/>
        </w:rPr>
        <w:t>see</w:t>
      </w:r>
      <w:r w:rsidR="008C3BBF" w:rsidRPr="008423E2">
        <w:rPr>
          <w:rFonts w:asciiTheme="majorBidi" w:hAnsiTheme="majorBidi" w:cstheme="majorBidi"/>
          <w:sz w:val="24"/>
          <w:szCs w:val="24"/>
        </w:rPr>
        <w:t xml:space="preserve"> </w:t>
      </w:r>
      <w:r w:rsidR="004F0936" w:rsidRPr="008423E2">
        <w:rPr>
          <w:rFonts w:asciiTheme="majorBidi" w:hAnsiTheme="majorBidi" w:cstheme="majorBidi"/>
          <w:sz w:val="24"/>
          <w:szCs w:val="24"/>
        </w:rPr>
        <w:t>online supplement</w:t>
      </w:r>
      <w:r w:rsidR="00D546A8" w:rsidRPr="008423E2">
        <w:rPr>
          <w:rFonts w:asciiTheme="majorBidi" w:hAnsiTheme="majorBidi" w:cstheme="majorBidi"/>
          <w:sz w:val="24"/>
          <w:szCs w:val="24"/>
        </w:rPr>
        <w:t xml:space="preserve"> for an overview</w:t>
      </w:r>
      <w:r w:rsidR="004F0936" w:rsidRPr="008423E2">
        <w:rPr>
          <w:rFonts w:asciiTheme="majorBidi" w:hAnsiTheme="majorBidi" w:cstheme="majorBidi"/>
          <w:sz w:val="24"/>
          <w:szCs w:val="24"/>
        </w:rPr>
        <w:t>, Table 4)</w:t>
      </w:r>
      <w:r w:rsidRPr="008423E2">
        <w:rPr>
          <w:rFonts w:asciiTheme="majorBidi" w:hAnsiTheme="majorBidi" w:cstheme="majorBidi"/>
          <w:sz w:val="24"/>
          <w:szCs w:val="24"/>
        </w:rPr>
        <w:t xml:space="preserve">. </w:t>
      </w:r>
      <w:bookmarkEnd w:id="13"/>
      <w:r w:rsidRPr="008423E2">
        <w:rPr>
          <w:rFonts w:asciiTheme="majorBidi" w:hAnsiTheme="majorBidi" w:cstheme="majorBidi"/>
          <w:sz w:val="24"/>
          <w:szCs w:val="24"/>
        </w:rPr>
        <w:t>We have included a diagram, informed by Preferred Reporting Items for Systematic Reviews and Meta-Analyses (PRISMA)</w:t>
      </w:r>
      <w:r w:rsidRPr="008423E2">
        <w:rPr>
          <w:rFonts w:asciiTheme="majorBidi" w:hAnsiTheme="majorBidi" w:cstheme="majorBidi"/>
          <w:sz w:val="24"/>
          <w:szCs w:val="24"/>
          <w:lang w:eastAsia="zh-CN"/>
        </w:rPr>
        <w:t xml:space="preserve"> </w:t>
      </w:r>
      <w:r w:rsidRPr="008423E2">
        <w:rPr>
          <w:rFonts w:asciiTheme="majorBidi" w:hAnsiTheme="majorBidi" w:cstheme="majorBidi"/>
          <w:sz w:val="24"/>
          <w:szCs w:val="24"/>
          <w:lang w:eastAsia="zh-CN"/>
        </w:rPr>
        <w:fldChar w:fldCharType="begin"/>
      </w:r>
      <w:r w:rsidR="007256FD">
        <w:rPr>
          <w:rFonts w:asciiTheme="majorBidi" w:hAnsiTheme="majorBidi" w:cstheme="majorBidi"/>
          <w:sz w:val="24"/>
          <w:szCs w:val="24"/>
          <w:lang w:eastAsia="zh-CN"/>
        </w:rPr>
        <w:instrText xml:space="preserve"> ADDIN ZOTERO_ITEM CSL_CITATION {"citationID":"yftZCT4k","properties":{"formattedCitation":"(Higgins &amp; Green, 2008)","plainCitation":"(Higgins &amp; Green, 2008)","noteIndex":0},"citationItems":[{"id":21380,"uris":["http://zotero.org/groups/5119330/items/4H3QGWJS"],"itemData":{"id":21380,"type":"book","edition":"1","ISBN":"978-0-470-69951-5","language":"en","license":"http://doi.wiley.com/10.1002/tdm_license_1.1","note":"DOI: 10.1002/9780470712184","publisher":"Wiley","source":"DOI.org (Crossref)","title":"Cochrane Handbook for Systematic Reviews of Interventions: Cochrane Book Series","title-short":"Cochrane Handbook for Systematic Reviews of Interventions","URL":"https://onlinelibrary.wiley.com/doi/book/10.1002/9780470712184","editor":[{"family":"Higgins","given":"Julian Pt"},{"family":"Green","given":"Sally"}],"accessed":{"date-parts":[["2024",4,13]]},"issued":{"date-parts":[["2008",9,26]]}}}],"schema":"https://github.com/citation-style-language/schema/raw/master/csl-citation.json"} </w:instrText>
      </w:r>
      <w:r w:rsidRPr="008423E2">
        <w:rPr>
          <w:rFonts w:asciiTheme="majorBidi" w:hAnsiTheme="majorBidi" w:cstheme="majorBidi"/>
          <w:sz w:val="24"/>
          <w:szCs w:val="24"/>
          <w:lang w:eastAsia="zh-CN"/>
        </w:rPr>
        <w:fldChar w:fldCharType="separate"/>
      </w:r>
      <w:r w:rsidR="00420852" w:rsidRPr="008423E2">
        <w:rPr>
          <w:rFonts w:ascii="Times New Roman" w:hAnsi="Times New Roman" w:cs="Times New Roman"/>
          <w:sz w:val="24"/>
        </w:rPr>
        <w:t>(Higgins &amp; Green, 2008)</w:t>
      </w:r>
      <w:r w:rsidRPr="008423E2">
        <w:rPr>
          <w:rFonts w:asciiTheme="majorBidi" w:hAnsiTheme="majorBidi" w:cstheme="majorBidi"/>
          <w:sz w:val="24"/>
          <w:szCs w:val="24"/>
          <w:lang w:eastAsia="zh-CN"/>
        </w:rPr>
        <w:fldChar w:fldCharType="end"/>
      </w:r>
      <w:r w:rsidRPr="008423E2">
        <w:rPr>
          <w:rFonts w:asciiTheme="majorBidi" w:hAnsiTheme="majorBidi" w:cstheme="majorBidi"/>
          <w:sz w:val="24"/>
          <w:szCs w:val="24"/>
        </w:rPr>
        <w:t xml:space="preserve">, describing our article selection process (see Figure 1). </w:t>
      </w:r>
    </w:p>
    <w:p w14:paraId="048AEC5F" w14:textId="01C3A8AE" w:rsidR="005B5B61" w:rsidRPr="008423E2" w:rsidRDefault="00422609" w:rsidP="00D04256">
      <w:pPr>
        <w:spacing w:line="480" w:lineRule="auto"/>
        <w:jc w:val="center"/>
        <w:rPr>
          <w:rFonts w:asciiTheme="majorBidi" w:hAnsiTheme="majorBidi" w:cstheme="majorBidi"/>
          <w:sz w:val="24"/>
          <w:szCs w:val="24"/>
          <w:lang w:val="en-GB"/>
        </w:rPr>
      </w:pPr>
      <w:r w:rsidRPr="008423E2">
        <w:rPr>
          <w:rFonts w:asciiTheme="majorBidi" w:hAnsiTheme="majorBidi" w:cstheme="majorBidi"/>
          <w:sz w:val="24"/>
          <w:szCs w:val="24"/>
          <w:lang w:val="en-GB"/>
        </w:rPr>
        <w:t>Insert Figure 1 Here</w:t>
      </w:r>
    </w:p>
    <w:p w14:paraId="609AB0DB" w14:textId="77777777" w:rsidR="005B5B61" w:rsidRPr="008423E2" w:rsidRDefault="005B5B61" w:rsidP="00D04256">
      <w:pPr>
        <w:pStyle w:val="Heading2"/>
        <w:spacing w:line="480" w:lineRule="auto"/>
        <w:rPr>
          <w:rFonts w:asciiTheme="majorBidi" w:hAnsiTheme="majorBidi"/>
          <w:b/>
          <w:bCs/>
          <w:sz w:val="24"/>
          <w:szCs w:val="24"/>
        </w:rPr>
      </w:pPr>
      <w:r w:rsidRPr="008423E2">
        <w:rPr>
          <w:rFonts w:asciiTheme="majorBidi" w:hAnsiTheme="majorBidi"/>
          <w:b/>
          <w:bCs/>
          <w:color w:val="auto"/>
          <w:sz w:val="24"/>
          <w:szCs w:val="24"/>
        </w:rPr>
        <w:t>Coding and Data Analysis</w:t>
      </w:r>
    </w:p>
    <w:p w14:paraId="050BC133" w14:textId="1BF26DC5" w:rsidR="009F1024" w:rsidRPr="008423E2" w:rsidRDefault="005B5B61" w:rsidP="00620CE5">
      <w:pPr>
        <w:widowControl w:val="0"/>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We coded each article into a literature review matrix</w:t>
      </w:r>
      <w:r w:rsidR="00AB0182" w:rsidRPr="008423E2">
        <w:rPr>
          <w:rFonts w:asciiTheme="majorBidi" w:hAnsiTheme="majorBidi" w:cstheme="majorBidi"/>
          <w:sz w:val="24"/>
          <w:szCs w:val="24"/>
        </w:rPr>
        <w:t xml:space="preserve"> </w:t>
      </w:r>
      <w:r w:rsidR="00AB0182"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jCxi54mq","properties":{"formattedCitation":"(Garrard, 2020)","plainCitation":"(Garrard, 2020)","noteIndex":0},"citationItems":[{"id":21581,"uris":["http://zotero.org/groups/5119330/items/6XRJB6C4"],"itemData":{"id":21581,"type":"book","publisher":"Jones &amp; Bartlett Learning","title":"Health sciences literature review made easy: The matrix method","author":[{"family":"Garrard","given":"Judith"}],"issued":{"date-parts":[["2020"]]}}}],"schema":"https://github.com/citation-style-language/schema/raw/master/csl-citation.json"} </w:instrText>
      </w:r>
      <w:r w:rsidR="00AB0182"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Garrard, 2020)</w:t>
      </w:r>
      <w:r w:rsidR="00AB0182" w:rsidRPr="008423E2">
        <w:rPr>
          <w:rFonts w:asciiTheme="majorBidi" w:hAnsiTheme="majorBidi" w:cstheme="majorBidi"/>
          <w:sz w:val="24"/>
          <w:szCs w:val="24"/>
        </w:rPr>
        <w:fldChar w:fldCharType="end"/>
      </w:r>
      <w:r w:rsidR="00AB0182" w:rsidRPr="008423E2">
        <w:rPr>
          <w:rFonts w:asciiTheme="majorBidi" w:hAnsiTheme="majorBidi" w:cstheme="majorBidi"/>
          <w:sz w:val="24"/>
          <w:szCs w:val="24"/>
        </w:rPr>
        <w:t xml:space="preserve"> </w:t>
      </w:r>
      <w:r w:rsidR="00013399" w:rsidRPr="008423E2">
        <w:rPr>
          <w:rFonts w:asciiTheme="majorBidi" w:hAnsiTheme="majorBidi" w:cstheme="majorBidi"/>
          <w:sz w:val="24"/>
          <w:szCs w:val="24"/>
        </w:rPr>
        <w:t>and</w:t>
      </w:r>
      <w:r w:rsidRPr="008423E2">
        <w:rPr>
          <w:rFonts w:asciiTheme="majorBidi" w:hAnsiTheme="majorBidi" w:cstheme="majorBidi"/>
          <w:sz w:val="24"/>
          <w:szCs w:val="24"/>
        </w:rPr>
        <w:t xml:space="preserve"> extract</w:t>
      </w:r>
      <w:r w:rsidR="00013399" w:rsidRPr="008423E2">
        <w:rPr>
          <w:rFonts w:asciiTheme="majorBidi" w:hAnsiTheme="majorBidi" w:cstheme="majorBidi"/>
          <w:sz w:val="24"/>
          <w:szCs w:val="24"/>
        </w:rPr>
        <w:t>ed</w:t>
      </w:r>
      <w:r w:rsidRPr="008423E2">
        <w:rPr>
          <w:rFonts w:asciiTheme="majorBidi" w:hAnsiTheme="majorBidi" w:cstheme="majorBidi"/>
          <w:sz w:val="24"/>
          <w:szCs w:val="24"/>
        </w:rPr>
        <w:t xml:space="preserve"> </w:t>
      </w:r>
      <w:r w:rsidR="00277575" w:rsidRPr="008423E2">
        <w:rPr>
          <w:rFonts w:asciiTheme="majorBidi" w:hAnsiTheme="majorBidi" w:cstheme="majorBidi"/>
          <w:sz w:val="24"/>
          <w:szCs w:val="24"/>
        </w:rPr>
        <w:t xml:space="preserve">detailed </w:t>
      </w:r>
      <w:r w:rsidR="00013399" w:rsidRPr="008423E2">
        <w:rPr>
          <w:rFonts w:asciiTheme="majorBidi" w:hAnsiTheme="majorBidi" w:cstheme="majorBidi"/>
          <w:sz w:val="24"/>
          <w:szCs w:val="24"/>
        </w:rPr>
        <w:t xml:space="preserve">information relevant </w:t>
      </w:r>
      <w:r w:rsidR="006C03D2" w:rsidRPr="008423E2">
        <w:rPr>
          <w:rFonts w:asciiTheme="majorBidi" w:hAnsiTheme="majorBidi" w:cstheme="majorBidi"/>
          <w:sz w:val="24"/>
          <w:szCs w:val="24"/>
        </w:rPr>
        <w:t xml:space="preserve">to our research questions (e.g., </w:t>
      </w:r>
      <w:r w:rsidR="009F1024" w:rsidRPr="008423E2">
        <w:rPr>
          <w:rFonts w:asciiTheme="majorBidi" w:hAnsiTheme="majorBidi" w:cstheme="majorBidi"/>
          <w:sz w:val="24"/>
          <w:szCs w:val="24"/>
        </w:rPr>
        <w:t xml:space="preserve">research </w:t>
      </w:r>
      <w:r w:rsidR="006C03D2" w:rsidRPr="008423E2">
        <w:rPr>
          <w:rFonts w:asciiTheme="majorBidi" w:hAnsiTheme="majorBidi" w:cstheme="majorBidi"/>
          <w:sz w:val="24"/>
          <w:szCs w:val="24"/>
        </w:rPr>
        <w:t>sample</w:t>
      </w:r>
      <w:r w:rsidR="00277575" w:rsidRPr="008423E2">
        <w:rPr>
          <w:rFonts w:asciiTheme="majorBidi" w:hAnsiTheme="majorBidi" w:cstheme="majorBidi"/>
          <w:sz w:val="24"/>
          <w:szCs w:val="24"/>
        </w:rPr>
        <w:t>’s</w:t>
      </w:r>
      <w:r w:rsidR="006C03D2" w:rsidRPr="008423E2">
        <w:rPr>
          <w:rFonts w:asciiTheme="majorBidi" w:hAnsiTheme="majorBidi" w:cstheme="majorBidi"/>
          <w:sz w:val="24"/>
          <w:szCs w:val="24"/>
        </w:rPr>
        <w:t xml:space="preserve"> minority status</w:t>
      </w:r>
      <w:r w:rsidR="00277575" w:rsidRPr="008423E2">
        <w:rPr>
          <w:rFonts w:asciiTheme="majorBidi" w:hAnsiTheme="majorBidi" w:cstheme="majorBidi"/>
          <w:sz w:val="24"/>
          <w:szCs w:val="24"/>
        </w:rPr>
        <w:t xml:space="preserve"> and </w:t>
      </w:r>
      <w:r w:rsidR="006C03D2" w:rsidRPr="008423E2">
        <w:rPr>
          <w:rFonts w:asciiTheme="majorBidi" w:hAnsiTheme="majorBidi" w:cstheme="majorBidi"/>
          <w:sz w:val="24"/>
          <w:szCs w:val="24"/>
        </w:rPr>
        <w:t>factors associated with career success)</w:t>
      </w:r>
      <w:r w:rsidRPr="008423E2">
        <w:rPr>
          <w:rFonts w:asciiTheme="majorBidi" w:hAnsiTheme="majorBidi" w:cstheme="majorBidi"/>
          <w:sz w:val="24"/>
          <w:szCs w:val="24"/>
        </w:rPr>
        <w:t xml:space="preserve">. </w:t>
      </w:r>
      <w:r w:rsidR="009F1024" w:rsidRPr="008423E2">
        <w:rPr>
          <w:rFonts w:asciiTheme="majorBidi" w:hAnsiTheme="majorBidi" w:cstheme="majorBidi"/>
          <w:sz w:val="24"/>
          <w:szCs w:val="24"/>
        </w:rPr>
        <w:t xml:space="preserve">In </w:t>
      </w:r>
      <w:r w:rsidRPr="008423E2">
        <w:rPr>
          <w:rFonts w:asciiTheme="majorBidi" w:hAnsiTheme="majorBidi" w:cstheme="majorBidi"/>
          <w:sz w:val="24"/>
          <w:szCs w:val="24"/>
        </w:rPr>
        <w:t>quantitative studies, we documented hypotheses exploring career success measures and their significant determinants. For qualitative studies, we treated the findings section as qualitative data and extracted the text describ</w:t>
      </w:r>
      <w:r w:rsidR="00D36BAE" w:rsidRPr="008423E2">
        <w:rPr>
          <w:rFonts w:asciiTheme="majorBidi" w:hAnsiTheme="majorBidi" w:cstheme="majorBidi"/>
          <w:sz w:val="24"/>
          <w:szCs w:val="24"/>
        </w:rPr>
        <w:t>ing</w:t>
      </w:r>
      <w:r w:rsidRPr="008423E2">
        <w:rPr>
          <w:rFonts w:asciiTheme="majorBidi" w:hAnsiTheme="majorBidi" w:cstheme="majorBidi"/>
          <w:sz w:val="24"/>
          <w:szCs w:val="24"/>
        </w:rPr>
        <w:t xml:space="preserve"> connections between career success and </w:t>
      </w:r>
      <w:r w:rsidR="009F1024" w:rsidRPr="008423E2">
        <w:rPr>
          <w:rFonts w:asciiTheme="majorBidi" w:hAnsiTheme="majorBidi" w:cstheme="majorBidi"/>
          <w:sz w:val="24"/>
          <w:szCs w:val="24"/>
        </w:rPr>
        <w:t>factors associated with it</w:t>
      </w:r>
      <w:r w:rsidRPr="008423E2">
        <w:rPr>
          <w:rFonts w:asciiTheme="majorBidi" w:hAnsiTheme="majorBidi" w:cstheme="majorBidi"/>
          <w:sz w:val="24"/>
          <w:szCs w:val="24"/>
        </w:rPr>
        <w:t xml:space="preserve">. </w:t>
      </w:r>
      <w:r w:rsidR="009F1024" w:rsidRPr="008423E2">
        <w:rPr>
          <w:rFonts w:asciiTheme="majorBidi" w:hAnsiTheme="majorBidi" w:cstheme="majorBidi"/>
          <w:sz w:val="24"/>
          <w:szCs w:val="24"/>
        </w:rPr>
        <w:t xml:space="preserve">Upon reading the articles, we noticed that some of the qualitative studies have provided </w:t>
      </w:r>
      <w:r w:rsidR="00277575" w:rsidRPr="008423E2">
        <w:rPr>
          <w:rFonts w:asciiTheme="majorBidi" w:hAnsiTheme="majorBidi" w:cstheme="majorBidi"/>
          <w:sz w:val="24"/>
          <w:szCs w:val="24"/>
        </w:rPr>
        <w:t>new</w:t>
      </w:r>
      <w:r w:rsidR="009F1024" w:rsidRPr="008423E2">
        <w:rPr>
          <w:rFonts w:asciiTheme="majorBidi" w:hAnsiTheme="majorBidi" w:cstheme="majorBidi"/>
          <w:sz w:val="24"/>
          <w:szCs w:val="24"/>
        </w:rPr>
        <w:t xml:space="preserve"> </w:t>
      </w:r>
      <w:r w:rsidR="007C76F3" w:rsidRPr="008423E2">
        <w:rPr>
          <w:rFonts w:asciiTheme="majorBidi" w:hAnsiTheme="majorBidi" w:cstheme="majorBidi"/>
          <w:sz w:val="24"/>
          <w:szCs w:val="24"/>
        </w:rPr>
        <w:t>categories</w:t>
      </w:r>
      <w:r w:rsidR="009F1024" w:rsidRPr="008423E2">
        <w:rPr>
          <w:rFonts w:asciiTheme="majorBidi" w:hAnsiTheme="majorBidi" w:cstheme="majorBidi"/>
          <w:sz w:val="24"/>
          <w:szCs w:val="24"/>
        </w:rPr>
        <w:t xml:space="preserve"> </w:t>
      </w:r>
      <w:r w:rsidR="007C76F3" w:rsidRPr="008423E2">
        <w:rPr>
          <w:rFonts w:asciiTheme="majorBidi" w:hAnsiTheme="majorBidi" w:cstheme="majorBidi"/>
          <w:sz w:val="24"/>
          <w:szCs w:val="24"/>
        </w:rPr>
        <w:t>of</w:t>
      </w:r>
      <w:r w:rsidR="009F1024" w:rsidRPr="008423E2">
        <w:rPr>
          <w:rFonts w:asciiTheme="majorBidi" w:hAnsiTheme="majorBidi" w:cstheme="majorBidi"/>
          <w:sz w:val="24"/>
          <w:szCs w:val="24"/>
        </w:rPr>
        <w:t xml:space="preserve"> career success. After </w:t>
      </w:r>
      <w:r w:rsidR="009F1024" w:rsidRPr="008423E2">
        <w:rPr>
          <w:rFonts w:asciiTheme="majorBidi" w:hAnsiTheme="majorBidi" w:cstheme="majorBidi"/>
          <w:sz w:val="24"/>
          <w:szCs w:val="24"/>
        </w:rPr>
        <w:lastRenderedPageBreak/>
        <w:t xml:space="preserve">consultation as a team, we acknowledged the importance of such information and decided to </w:t>
      </w:r>
      <w:r w:rsidR="00A92A15" w:rsidRPr="008423E2">
        <w:rPr>
          <w:rFonts w:asciiTheme="majorBidi" w:hAnsiTheme="majorBidi" w:cstheme="majorBidi"/>
          <w:sz w:val="24"/>
          <w:szCs w:val="24"/>
        </w:rPr>
        <w:t>categorize</w:t>
      </w:r>
      <w:r w:rsidR="009F1024" w:rsidRPr="008423E2">
        <w:rPr>
          <w:rFonts w:asciiTheme="majorBidi" w:hAnsiTheme="majorBidi" w:cstheme="majorBidi"/>
          <w:sz w:val="24"/>
          <w:szCs w:val="24"/>
        </w:rPr>
        <w:t xml:space="preserve"> </w:t>
      </w:r>
      <w:r w:rsidR="00335E35" w:rsidRPr="008423E2">
        <w:rPr>
          <w:rFonts w:asciiTheme="majorBidi" w:hAnsiTheme="majorBidi" w:cstheme="majorBidi"/>
          <w:sz w:val="24"/>
          <w:szCs w:val="24"/>
        </w:rPr>
        <w:t>it</w:t>
      </w:r>
      <w:r w:rsidR="009F1024" w:rsidRPr="008423E2">
        <w:rPr>
          <w:rFonts w:asciiTheme="majorBidi" w:hAnsiTheme="majorBidi" w:cstheme="majorBidi"/>
          <w:sz w:val="24"/>
          <w:szCs w:val="24"/>
        </w:rPr>
        <w:t>.</w:t>
      </w:r>
    </w:p>
    <w:p w14:paraId="297FB22D" w14:textId="14C74327" w:rsidR="005B5B61" w:rsidRPr="008423E2" w:rsidRDefault="005B5B61" w:rsidP="009F1024">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 xml:space="preserve">All members of our research team worked in pairs to code articles into the matrix and check one another’s work. The whole team met weekly during the coding period and discussed points of confusion </w:t>
      </w:r>
      <w:r w:rsidR="00A441B7" w:rsidRPr="008423E2">
        <w:rPr>
          <w:rFonts w:asciiTheme="majorBidi" w:hAnsiTheme="majorBidi" w:cstheme="majorBidi"/>
          <w:sz w:val="24"/>
          <w:szCs w:val="24"/>
        </w:rPr>
        <w:t>and</w:t>
      </w:r>
      <w:r w:rsidRPr="008423E2">
        <w:rPr>
          <w:rFonts w:asciiTheme="majorBidi" w:hAnsiTheme="majorBidi" w:cstheme="majorBidi"/>
          <w:sz w:val="24"/>
          <w:szCs w:val="24"/>
        </w:rPr>
        <w:t xml:space="preserve"> cases of disagreement until we reached a clear conclusion or complete agreement.</w:t>
      </w:r>
    </w:p>
    <w:p w14:paraId="22E3426A" w14:textId="45811AAD" w:rsidR="005B5B61" w:rsidRPr="008423E2" w:rsidRDefault="005B5B61" w:rsidP="00D04256">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Our analysis of the content of the studies’ findings</w:t>
      </w:r>
      <w:r w:rsidRPr="008423E2">
        <w:rPr>
          <w:rStyle w:val="FootnoteReference"/>
        </w:rPr>
        <w:footnoteReference w:id="2"/>
      </w:r>
      <w:r w:rsidRPr="008423E2">
        <w:rPr>
          <w:rFonts w:asciiTheme="majorBidi" w:hAnsiTheme="majorBidi" w:cstheme="majorBidi"/>
          <w:sz w:val="24"/>
          <w:szCs w:val="24"/>
        </w:rPr>
        <w:t xml:space="preserve"> unfolded in the following three stages</w:t>
      </w:r>
      <w:r w:rsidR="005E75A7" w:rsidRPr="008423E2">
        <w:rPr>
          <w:rFonts w:asciiTheme="majorBidi" w:hAnsiTheme="majorBidi" w:cstheme="majorBidi"/>
          <w:sz w:val="24"/>
          <w:szCs w:val="24"/>
        </w:rPr>
        <w:t>,</w:t>
      </w:r>
      <w:r w:rsidRPr="008423E2">
        <w:rPr>
          <w:rFonts w:asciiTheme="majorBidi" w:hAnsiTheme="majorBidi" w:cstheme="majorBidi"/>
          <w:sz w:val="24"/>
          <w:szCs w:val="24"/>
        </w:rPr>
        <w:t xml:space="preserve"> informed by the constant comparative method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JqlHXUWc","properties":{"formattedCitation":"(Charmaz, 2014; Lincoln &amp; Guba, 1985)","plainCitation":"(Charmaz, 2014; Lincoln &amp; Guba, 1985)","noteIndex":0},"citationItems":[{"id":21388,"uris":["http://zotero.org/groups/5119330/items/Q9KV7TQ8"],"itemData":{"id":21388,"type":"book","publisher":"SAGE Publications","title":"Constructing Grounded Theory","author":[{"family":"Charmaz","given":"Kathy"}],"issued":{"date-parts":[["2014"]]}}},{"id":21378,"uris":["http://zotero.org/groups/5119330/items/5DF8BT6P"],"itemData":{"id":21378,"type":"book","call-number":"B828.2 .L56 1985","event-place":"Beverly Hills, Calif","ISBN":"978-0-8039-2431-4","number-of-pages":"416","publisher":"Sage Publications","publisher-place":"Beverly Hills, Calif","source":"Library of Congress ISBN","title":"Naturalistic inquiry","author":[{"family":"Lincoln","given":"Yvonna S."},{"family":"Guba","given":"Egon G."}],"issued":{"date-parts":[["1985"]]}}}],"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Charmaz, 2014; Lincoln &amp; Guba, 1985)</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t>
      </w:r>
      <w:r w:rsidR="00D36BAE" w:rsidRPr="008423E2">
        <w:rPr>
          <w:rFonts w:asciiTheme="majorBidi" w:hAnsiTheme="majorBidi" w:cstheme="majorBidi"/>
          <w:sz w:val="24"/>
          <w:szCs w:val="24"/>
        </w:rPr>
        <w:t xml:space="preserve">In </w:t>
      </w:r>
      <w:r w:rsidRPr="008423E2">
        <w:rPr>
          <w:rFonts w:asciiTheme="majorBidi" w:hAnsiTheme="majorBidi" w:cstheme="majorBidi"/>
          <w:sz w:val="24"/>
          <w:szCs w:val="24"/>
        </w:rPr>
        <w:t>the first stage, two authors led the analysis and immersed themselves in the data by reading all the codes. Then, they open</w:t>
      </w:r>
      <w:r w:rsidRPr="008423E2">
        <w:rPr>
          <w:rFonts w:asciiTheme="majorBidi" w:hAnsiTheme="majorBidi" w:cstheme="majorBidi"/>
          <w:sz w:val="24"/>
          <w:szCs w:val="24"/>
        </w:rPr>
        <w:noBreakHyphen/>
        <w:t xml:space="preserve">coded the reviewed articles’ findings, using </w:t>
      </w:r>
      <w:r w:rsidR="00D36BAE" w:rsidRPr="008423E2">
        <w:rPr>
          <w:rFonts w:asciiTheme="majorBidi" w:hAnsiTheme="majorBidi" w:cstheme="majorBidi"/>
          <w:sz w:val="24"/>
          <w:szCs w:val="24"/>
        </w:rPr>
        <w:t xml:space="preserve">as often as possible </w:t>
      </w:r>
      <w:r w:rsidRPr="008423E2">
        <w:rPr>
          <w:rFonts w:asciiTheme="majorBidi" w:hAnsiTheme="majorBidi" w:cstheme="majorBidi"/>
          <w:sz w:val="24"/>
          <w:szCs w:val="24"/>
        </w:rPr>
        <w:t xml:space="preserve">text labels that came verbatim from the articl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KXEBgQ5i","properties":{"formattedCitation":"(Charmaz, 2006)","plainCitation":"(Charmaz, 2006)","noteIndex":0},"citationItems":[{"id":21389,"uris":["http://zotero.org/groups/5119330/items/UJSLP922"],"itemData":{"id":21389,"type":"book","event-place":"London","publisher":"Sage Publications, Inc.","publisher-place":"London","title":"Constructing grounded theory: A practical guide through qualitative research","author":[{"family":"Charmaz","given":"Kathy"}],"issued":{"date-parts":[["2006"]]}}}],"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Charmaz, 2006)</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Following constant comparative method principl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lC4FTaOo","properties":{"formattedCitation":"(Charmaz, 2014; Lincoln &amp; Guba, 1985)","plainCitation":"(Charmaz, 2014; Lincoln &amp; Guba, 1985)","noteIndex":0},"citationItems":[{"id":21388,"uris":["http://zotero.org/groups/5119330/items/Q9KV7TQ8"],"itemData":{"id":21388,"type":"book","publisher":"SAGE Publications","title":"Constructing Grounded Theory","author":[{"family":"Charmaz","given":"Kathy"}],"issued":{"date-parts":[["2014"]]}}},{"id":21378,"uris":["http://zotero.org/groups/5119330/items/5DF8BT6P"],"itemData":{"id":21378,"type":"book","call-number":"B828.2 .L56 1985","event-place":"Beverly Hills, Calif","ISBN":"978-0-8039-2431-4","number-of-pages":"416","publisher":"Sage Publications","publisher-place":"Beverly Hills, Calif","source":"Library of Congress ISBN","title":"Naturalistic inquiry","author":[{"family":"Lincoln","given":"Yvonna S."},{"family":"Guba","given":"Egon G."}],"issued":{"date-parts":[["1985"]]}}}],"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Charmaz, 2014; Lincoln &amp; Guba, 1985)</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the</w:t>
      </w:r>
      <w:r w:rsidR="00D36BAE" w:rsidRPr="008423E2">
        <w:rPr>
          <w:rFonts w:asciiTheme="majorBidi" w:hAnsiTheme="majorBidi" w:cstheme="majorBidi"/>
          <w:sz w:val="24"/>
          <w:szCs w:val="24"/>
        </w:rPr>
        <w:t>y</w:t>
      </w:r>
      <w:r w:rsidRPr="008423E2">
        <w:rPr>
          <w:rFonts w:asciiTheme="majorBidi" w:hAnsiTheme="majorBidi" w:cstheme="majorBidi"/>
          <w:sz w:val="24"/>
          <w:szCs w:val="24"/>
        </w:rPr>
        <w:t xml:space="preserve"> constantly compared newly analyzed data with previously coded data, while accounting for different codes that did not exist in the previous cod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gX7YTF6i","properties":{"formattedCitation":"(Charmaz, 2014)","plainCitation":"(Charmaz, 2014)","noteIndex":0},"citationItems":[{"id":21388,"uris":["http://zotero.org/groups/5119330/items/Q9KV7TQ8"],"itemData":{"id":21388,"type":"book","publisher":"SAGE Publications","title":"Constructing Grounded Theory","author":[{"family":"Charmaz","given":"Kathy"}],"issued":{"date-parts":[["2014"]]}}}],"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Charmaz, 2014)</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t>
      </w:r>
    </w:p>
    <w:p w14:paraId="03779CBA" w14:textId="04E5500B" w:rsidR="005B5B61" w:rsidRPr="008423E2" w:rsidRDefault="005B5B61" w:rsidP="00E17B83">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 xml:space="preserve">At the second stage, all team members reviewed the codes, and in a reflective discussion provided feedback and shared their observations of common patterns across the codes. We observed that most of the codes concerned a lack of or insufficient access to career advancement or individual resources that hindered minority groups’ career success. We also realized that many studies explained these findings by referencing the </w:t>
      </w:r>
      <w:r w:rsidR="009B3FC8" w:rsidRPr="008423E2">
        <w:rPr>
          <w:rFonts w:asciiTheme="majorBidi" w:hAnsiTheme="majorBidi" w:cstheme="majorBidi"/>
          <w:sz w:val="24"/>
          <w:szCs w:val="24"/>
        </w:rPr>
        <w:t>minority status</w:t>
      </w:r>
      <w:r w:rsidR="00E106F3" w:rsidRPr="008423E2">
        <w:rPr>
          <w:rFonts w:asciiTheme="majorBidi" w:hAnsiTheme="majorBidi" w:cstheme="majorBidi"/>
          <w:sz w:val="24"/>
          <w:szCs w:val="24"/>
        </w:rPr>
        <w:t xml:space="preserve"> </w:t>
      </w:r>
      <w:r w:rsidR="009B3FC8" w:rsidRPr="008423E2">
        <w:rPr>
          <w:rFonts w:asciiTheme="majorBidi" w:hAnsiTheme="majorBidi" w:cstheme="majorBidi"/>
          <w:sz w:val="24"/>
          <w:szCs w:val="24"/>
        </w:rPr>
        <w:t xml:space="preserve">and negative </w:t>
      </w:r>
      <w:r w:rsidR="00E106F3" w:rsidRPr="008423E2">
        <w:rPr>
          <w:rFonts w:asciiTheme="majorBidi" w:hAnsiTheme="majorBidi" w:cstheme="majorBidi"/>
          <w:sz w:val="24"/>
          <w:szCs w:val="24"/>
        </w:rPr>
        <w:t>experiences associated with it</w:t>
      </w:r>
      <w:r w:rsidR="00553182" w:rsidRPr="008423E2">
        <w:rPr>
          <w:rFonts w:asciiTheme="majorBidi" w:hAnsiTheme="majorBidi" w:cstheme="majorBidi"/>
          <w:sz w:val="24"/>
          <w:szCs w:val="24"/>
        </w:rPr>
        <w:t>,</w:t>
      </w:r>
      <w:r w:rsidR="00E106F3" w:rsidRPr="008423E2">
        <w:rPr>
          <w:rFonts w:asciiTheme="majorBidi" w:hAnsiTheme="majorBidi" w:cstheme="majorBidi"/>
          <w:sz w:val="24"/>
          <w:szCs w:val="24"/>
        </w:rPr>
        <w:t xml:space="preserve"> such as </w:t>
      </w:r>
      <w:r w:rsidR="009B3FC8" w:rsidRPr="008423E2">
        <w:rPr>
          <w:rFonts w:asciiTheme="majorBidi" w:hAnsiTheme="majorBidi" w:cstheme="majorBidi"/>
          <w:sz w:val="24"/>
          <w:szCs w:val="24"/>
        </w:rPr>
        <w:t>stereotypes</w:t>
      </w:r>
      <w:r w:rsidR="00E106F3" w:rsidRPr="008423E2">
        <w:rPr>
          <w:rFonts w:asciiTheme="majorBidi" w:hAnsiTheme="majorBidi" w:cstheme="majorBidi"/>
          <w:sz w:val="24"/>
          <w:szCs w:val="24"/>
        </w:rPr>
        <w:t xml:space="preserve">, </w:t>
      </w:r>
      <w:r w:rsidR="009B3FC8" w:rsidRPr="008423E2">
        <w:rPr>
          <w:rFonts w:asciiTheme="majorBidi" w:hAnsiTheme="majorBidi" w:cstheme="majorBidi"/>
          <w:sz w:val="24"/>
          <w:szCs w:val="24"/>
        </w:rPr>
        <w:t xml:space="preserve">biases, </w:t>
      </w:r>
      <w:r w:rsidR="00E106F3" w:rsidRPr="008423E2">
        <w:rPr>
          <w:rFonts w:asciiTheme="majorBidi" w:hAnsiTheme="majorBidi" w:cstheme="majorBidi"/>
          <w:sz w:val="24"/>
          <w:szCs w:val="24"/>
        </w:rPr>
        <w:t>and exclusion</w:t>
      </w:r>
      <w:r w:rsidRPr="008423E2">
        <w:rPr>
          <w:rFonts w:asciiTheme="majorBidi" w:hAnsiTheme="majorBidi" w:cstheme="majorBidi"/>
          <w:sz w:val="24"/>
          <w:szCs w:val="24"/>
        </w:rPr>
        <w:t xml:space="preserve">. </w:t>
      </w:r>
      <w:r w:rsidR="000D4F12">
        <w:rPr>
          <w:rFonts w:asciiTheme="majorBidi" w:hAnsiTheme="majorBidi" w:cstheme="majorBidi"/>
          <w:sz w:val="24"/>
          <w:szCs w:val="24"/>
        </w:rPr>
        <w:t>Then</w:t>
      </w:r>
      <w:r w:rsidRPr="008423E2">
        <w:rPr>
          <w:rFonts w:asciiTheme="majorBidi" w:hAnsiTheme="majorBidi" w:cstheme="majorBidi"/>
          <w:sz w:val="24"/>
          <w:szCs w:val="24"/>
        </w:rPr>
        <w:t xml:space="preserve"> we referred to the career success literature to identify relevant theoretical anchors </w:t>
      </w:r>
      <w:r w:rsidR="00277575" w:rsidRPr="008423E2">
        <w:rPr>
          <w:rFonts w:asciiTheme="majorBidi" w:hAnsiTheme="majorBidi" w:cstheme="majorBidi"/>
          <w:sz w:val="24"/>
          <w:szCs w:val="24"/>
        </w:rPr>
        <w:t>and concluded that</w:t>
      </w:r>
      <w:r w:rsidR="009B3FC8" w:rsidRPr="008423E2">
        <w:rPr>
          <w:rFonts w:asciiTheme="majorBidi" w:hAnsiTheme="majorBidi" w:cstheme="majorBidi"/>
          <w:sz w:val="24"/>
          <w:szCs w:val="24"/>
        </w:rPr>
        <w:t xml:space="preserve"> we could link our findings to</w:t>
      </w:r>
      <w:r w:rsidR="00277575" w:rsidRPr="008423E2">
        <w:rPr>
          <w:rFonts w:asciiTheme="majorBidi" w:hAnsiTheme="majorBidi" w:cstheme="majorBidi"/>
          <w:sz w:val="24"/>
          <w:szCs w:val="24"/>
        </w:rPr>
        <w:t xml:space="preserve"> the resource management framework</w:t>
      </w:r>
      <w:r w:rsidR="00553182" w:rsidRPr="008423E2">
        <w:rPr>
          <w:rFonts w:asciiTheme="majorBidi" w:hAnsiTheme="majorBidi" w:cstheme="majorBidi"/>
          <w:sz w:val="24"/>
          <w:szCs w:val="24"/>
        </w:rPr>
        <w:t>,</w:t>
      </w:r>
      <w:r w:rsidR="009B3FC8" w:rsidRPr="008423E2">
        <w:rPr>
          <w:rFonts w:asciiTheme="majorBidi" w:hAnsiTheme="majorBidi" w:cstheme="majorBidi"/>
          <w:sz w:val="24"/>
          <w:szCs w:val="24"/>
        </w:rPr>
        <w:t xml:space="preserve"> even though the narrative</w:t>
      </w:r>
      <w:r w:rsidR="00553182" w:rsidRPr="008423E2">
        <w:rPr>
          <w:rFonts w:asciiTheme="majorBidi" w:hAnsiTheme="majorBidi" w:cstheme="majorBidi"/>
          <w:sz w:val="24"/>
          <w:szCs w:val="24"/>
        </w:rPr>
        <w:t>s</w:t>
      </w:r>
      <w:r w:rsidR="009B3FC8" w:rsidRPr="008423E2">
        <w:rPr>
          <w:rFonts w:asciiTheme="majorBidi" w:hAnsiTheme="majorBidi" w:cstheme="majorBidi"/>
          <w:sz w:val="24"/>
          <w:szCs w:val="24"/>
        </w:rPr>
        <w:t xml:space="preserve"> associated with the </w:t>
      </w:r>
      <w:r w:rsidR="009B3FC8" w:rsidRPr="008423E2">
        <w:rPr>
          <w:rFonts w:asciiTheme="majorBidi" w:hAnsiTheme="majorBidi" w:cstheme="majorBidi"/>
          <w:sz w:val="24"/>
          <w:szCs w:val="24"/>
        </w:rPr>
        <w:lastRenderedPageBreak/>
        <w:t xml:space="preserve">resources were unique. </w:t>
      </w:r>
      <w:r w:rsidR="00D109C8" w:rsidRPr="008423E2">
        <w:rPr>
          <w:rFonts w:asciiTheme="majorBidi" w:hAnsiTheme="majorBidi" w:cstheme="majorBidi"/>
          <w:sz w:val="24"/>
          <w:szCs w:val="24"/>
        </w:rPr>
        <w:t>S</w:t>
      </w:r>
      <w:r w:rsidR="00E106F3" w:rsidRPr="008423E2">
        <w:rPr>
          <w:rFonts w:asciiTheme="majorBidi" w:hAnsiTheme="majorBidi" w:cstheme="majorBidi"/>
          <w:sz w:val="24"/>
          <w:szCs w:val="24"/>
        </w:rPr>
        <w:t xml:space="preserve">ome of the categories that emerged in </w:t>
      </w:r>
      <w:r w:rsidR="00811419" w:rsidRPr="008423E2">
        <w:rPr>
          <w:rFonts w:asciiTheme="majorBidi" w:hAnsiTheme="majorBidi" w:cstheme="majorBidi"/>
          <w:sz w:val="24"/>
          <w:szCs w:val="24"/>
        </w:rPr>
        <w:t>our</w:t>
      </w:r>
      <w:r w:rsidR="00E106F3" w:rsidRPr="008423E2">
        <w:rPr>
          <w:rFonts w:asciiTheme="majorBidi" w:hAnsiTheme="majorBidi" w:cstheme="majorBidi"/>
          <w:sz w:val="24"/>
          <w:szCs w:val="24"/>
        </w:rPr>
        <w:t xml:space="preserve"> data did not map </w:t>
      </w:r>
      <w:r w:rsidR="007A13D1" w:rsidRPr="008423E2">
        <w:rPr>
          <w:rFonts w:asciiTheme="majorBidi" w:hAnsiTheme="majorBidi" w:cstheme="majorBidi"/>
          <w:sz w:val="24"/>
          <w:szCs w:val="24"/>
        </w:rPr>
        <w:t xml:space="preserve">to </w:t>
      </w:r>
      <w:r w:rsidR="00E106F3" w:rsidRPr="008423E2">
        <w:rPr>
          <w:rFonts w:asciiTheme="majorBidi" w:hAnsiTheme="majorBidi" w:cstheme="majorBidi"/>
          <w:sz w:val="24"/>
          <w:szCs w:val="24"/>
        </w:rPr>
        <w:t xml:space="preserve">the resource management framework. </w:t>
      </w:r>
      <w:r w:rsidRPr="008423E2">
        <w:rPr>
          <w:rFonts w:asciiTheme="majorBidi" w:hAnsiTheme="majorBidi" w:cstheme="majorBidi"/>
          <w:sz w:val="24"/>
          <w:szCs w:val="24"/>
        </w:rPr>
        <w:t xml:space="preserve">We then </w:t>
      </w:r>
      <w:r w:rsidR="00A338FD" w:rsidRPr="008423E2">
        <w:rPr>
          <w:rFonts w:asciiTheme="majorBidi" w:hAnsiTheme="majorBidi" w:cstheme="majorBidi"/>
          <w:sz w:val="24"/>
          <w:szCs w:val="24"/>
        </w:rPr>
        <w:t>engaged with</w:t>
      </w:r>
      <w:r w:rsidRPr="008423E2">
        <w:rPr>
          <w:rFonts w:asciiTheme="majorBidi" w:hAnsiTheme="majorBidi" w:cstheme="majorBidi"/>
          <w:sz w:val="24"/>
          <w:szCs w:val="24"/>
        </w:rPr>
        <w:t xml:space="preserve"> diversity scholarship and identified </w:t>
      </w:r>
      <w:r w:rsidR="003A4F53" w:rsidRPr="008423E2">
        <w:rPr>
          <w:rFonts w:asciiTheme="majorBidi" w:hAnsiTheme="majorBidi" w:cstheme="majorBidi"/>
          <w:sz w:val="24"/>
          <w:szCs w:val="24"/>
        </w:rPr>
        <w:t xml:space="preserve">the </w:t>
      </w:r>
      <w:r w:rsidR="002F7E7B" w:rsidRPr="002F7E7B">
        <w:rPr>
          <w:rFonts w:asciiTheme="majorBidi" w:hAnsiTheme="majorBidi" w:cstheme="majorBidi"/>
          <w:sz w:val="24"/>
          <w:szCs w:val="24"/>
        </w:rPr>
        <w:t>bodies-out-of-place</w:t>
      </w:r>
      <w:r w:rsidR="002F7E7B" w:rsidRPr="008423E2">
        <w:rPr>
          <w:rFonts w:asciiTheme="majorBidi" w:hAnsiTheme="majorBidi" w:cstheme="majorBidi"/>
          <w:sz w:val="24"/>
          <w:szCs w:val="24"/>
        </w:rPr>
        <w:t xml:space="preserve"> </w:t>
      </w:r>
      <w:r w:rsidR="003A4F53" w:rsidRPr="008423E2">
        <w:rPr>
          <w:rFonts w:asciiTheme="majorBidi" w:hAnsiTheme="majorBidi" w:cstheme="majorBidi"/>
          <w:sz w:val="24"/>
          <w:szCs w:val="24"/>
        </w:rPr>
        <w:t>theoretical perspective (</w:t>
      </w:r>
      <w:proofErr w:type="spellStart"/>
      <w:r w:rsidR="003A4F53" w:rsidRPr="008423E2">
        <w:rPr>
          <w:rFonts w:asciiTheme="majorBidi" w:hAnsiTheme="majorBidi" w:cstheme="majorBidi"/>
          <w:sz w:val="24"/>
          <w:szCs w:val="24"/>
        </w:rPr>
        <w:t>Puwar</w:t>
      </w:r>
      <w:proofErr w:type="spellEnd"/>
      <w:r w:rsidR="003A4F53" w:rsidRPr="008423E2">
        <w:rPr>
          <w:rFonts w:asciiTheme="majorBidi" w:hAnsiTheme="majorBidi" w:cstheme="majorBidi"/>
          <w:sz w:val="24"/>
          <w:szCs w:val="24"/>
        </w:rPr>
        <w:t>, 2004)</w:t>
      </w:r>
      <w:r w:rsidR="006A22CC" w:rsidRPr="008423E2">
        <w:rPr>
          <w:rFonts w:asciiTheme="majorBidi" w:hAnsiTheme="majorBidi" w:cstheme="majorBidi"/>
          <w:sz w:val="24"/>
          <w:szCs w:val="24"/>
        </w:rPr>
        <w:t>, which</w:t>
      </w:r>
      <w:r w:rsidR="003A4F53" w:rsidRPr="008423E2">
        <w:rPr>
          <w:rFonts w:asciiTheme="majorBidi" w:hAnsiTheme="majorBidi" w:cstheme="majorBidi"/>
          <w:sz w:val="24"/>
          <w:szCs w:val="24"/>
        </w:rPr>
        <w:t xml:space="preserve"> helped us explain our categories regarding the barriers to access to and use of resources consistently noted in the reviewed articles. Accordingly, we </w:t>
      </w:r>
      <w:r w:rsidR="00F13BCE" w:rsidRPr="008423E2">
        <w:rPr>
          <w:rFonts w:asciiTheme="majorBidi" w:hAnsiTheme="majorBidi" w:cstheme="majorBidi"/>
          <w:sz w:val="24"/>
          <w:szCs w:val="24"/>
        </w:rPr>
        <w:t>discerned</w:t>
      </w:r>
      <w:r w:rsidR="003A4F53" w:rsidRPr="008423E2">
        <w:rPr>
          <w:rFonts w:asciiTheme="majorBidi" w:hAnsiTheme="majorBidi" w:cstheme="majorBidi"/>
          <w:sz w:val="24"/>
          <w:szCs w:val="24"/>
        </w:rPr>
        <w:t xml:space="preserve"> that minority status in our review matched the definition of an outsider position within spaces traditionally reserved for the dominant group. To further explain why and how minority status influenced career success in our review, we centered our analysis on </w:t>
      </w:r>
      <w:r w:rsidR="006A22CC" w:rsidRPr="008423E2">
        <w:rPr>
          <w:rFonts w:asciiTheme="majorBidi" w:hAnsiTheme="majorBidi" w:cstheme="majorBidi"/>
          <w:sz w:val="24"/>
          <w:szCs w:val="24"/>
        </w:rPr>
        <w:t xml:space="preserve">complex </w:t>
      </w:r>
      <w:r w:rsidR="003A4F53" w:rsidRPr="008423E2">
        <w:rPr>
          <w:rFonts w:asciiTheme="majorBidi" w:hAnsiTheme="majorBidi" w:cstheme="majorBidi"/>
          <w:sz w:val="24"/>
          <w:szCs w:val="24"/>
        </w:rPr>
        <w:t xml:space="preserve">visibility </w:t>
      </w:r>
      <w:r w:rsidR="006A22CC" w:rsidRPr="008423E2">
        <w:rPr>
          <w:rFonts w:asciiTheme="majorBidi" w:hAnsiTheme="majorBidi" w:cstheme="majorBidi"/>
          <w:sz w:val="24"/>
          <w:szCs w:val="24"/>
        </w:rPr>
        <w:t>and</w:t>
      </w:r>
      <w:r w:rsidR="003A4F53" w:rsidRPr="008423E2">
        <w:rPr>
          <w:rFonts w:asciiTheme="majorBidi" w:hAnsiTheme="majorBidi" w:cstheme="majorBidi"/>
          <w:sz w:val="24"/>
          <w:szCs w:val="24"/>
        </w:rPr>
        <w:t xml:space="preserve"> barriers to career success that resulted from outsider-within standing. Turning to diversity scholarship, we realized that the </w:t>
      </w:r>
      <w:r w:rsidR="006A22CC" w:rsidRPr="008423E2">
        <w:rPr>
          <w:rFonts w:asciiTheme="majorBidi" w:hAnsiTheme="majorBidi" w:cstheme="majorBidi"/>
          <w:sz w:val="24"/>
          <w:szCs w:val="24"/>
        </w:rPr>
        <w:t>concepts</w:t>
      </w:r>
      <w:r w:rsidR="003A4F53" w:rsidRPr="008423E2">
        <w:rPr>
          <w:rFonts w:asciiTheme="majorBidi" w:hAnsiTheme="majorBidi" w:cstheme="majorBidi"/>
          <w:sz w:val="24"/>
          <w:szCs w:val="24"/>
        </w:rPr>
        <w:t xml:space="preserve"> of hyper-visibility, invisibility, and visibility management</w:t>
      </w:r>
      <w:r w:rsidR="007F7E80" w:rsidRPr="008423E2">
        <w:rPr>
          <w:rFonts w:asciiTheme="majorBidi" w:hAnsiTheme="majorBidi" w:cstheme="majorBidi"/>
          <w:sz w:val="24"/>
          <w:szCs w:val="24"/>
        </w:rPr>
        <w:t xml:space="preserve"> </w:t>
      </w:r>
      <w:r w:rsidR="007F7E80"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tfH1zN2n","properties":{"formattedCitation":"(e.g., Glass &amp; Cook, 2020a; Puwar, 2004)","plainCitation":"(e.g., Glass &amp; Cook, 2020a; Puwar, 2004)","noteIndex":0},"citationItems":[{"id":18682,"uris":["http://zotero.org/groups/5119330/items/4P2M8RBT"],"itemData":{"id":18682,"type":"article-journal","abstract":"Do women and racial/ethnic minority leaders pay a risk tax on their way to the top? Theories of the glass cliff have focused on the penalties imposed upon women and minority leaders due to bias and discrimination at the time of appointment to top leadership positions. Much less attention has focused on the strategic agency these leaders exercise in response to bias across the career. This paper advances theory and research on the glass cliff by analyzing the choices, decisions, and priorities of white women and people of color that, across the career, result in their appointment to glass cliff positions. Our analysis relies on in-depth, semi-structured interviews with 33 senior leaders across a range of industries. Our findings suggest that rather than isolated instances of high-risk promotions, glass cliff appointments represent the culmination of a long-term career strategy centered on risk and risk-taking. We find evidence that these leaders pay a significant risk tax in order to achieve upward mobility in their organizations.","container-title":"Social Problems","DOI":"10.1093/socpro/spz045","ISSN":"0037-7791","issue":"4","language":"English","page":"637-653","title":"Pathways to the glass cliff: A risk tax for women and minority leaders?","volume":"67","author":[{"family":"Glass","given":"Christy"},{"family":"Cook","given":"Alison"}],"issued":{"date-parts":[["2020",11]]}},"label":"page","prefix":"e.g., "},{"id":21556,"uris":["http://zotero.org/groups/5119330/items/7BDHKI88"],"itemData":{"id":21556,"type":"book","event-place":"Oxford, UK","publisher":"Berg","publisher-place":"Oxford, UK","title":"Space Invaders: Race, Gender and Bodies Out of Place","author":[{"family":"Puwar","given":"Nirmal"}],"issued":{"date-parts":[["2004"]]}}}],"schema":"https://github.com/citation-style-language/schema/raw/master/csl-citation.json"} </w:instrText>
      </w:r>
      <w:r w:rsidR="007F7E80"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Glass &amp; Cook, 2020a; Puwar, 2004)</w:t>
      </w:r>
      <w:r w:rsidR="007F7E80" w:rsidRPr="008423E2">
        <w:rPr>
          <w:rFonts w:asciiTheme="majorBidi" w:hAnsiTheme="majorBidi" w:cstheme="majorBidi"/>
          <w:sz w:val="24"/>
          <w:szCs w:val="24"/>
        </w:rPr>
        <w:fldChar w:fldCharType="end"/>
      </w:r>
      <w:r w:rsidR="003A4F53" w:rsidRPr="008423E2">
        <w:rPr>
          <w:rFonts w:asciiTheme="majorBidi" w:hAnsiTheme="majorBidi" w:cstheme="majorBidi"/>
          <w:sz w:val="24"/>
          <w:szCs w:val="24"/>
        </w:rPr>
        <w:t xml:space="preserve"> fit our observations in the data. However, since organizational literature on visibility is relatively new, we drew on the core ideas of these concepts</w:t>
      </w:r>
      <w:r w:rsidR="00552C8F" w:rsidRPr="008423E2">
        <w:rPr>
          <w:rFonts w:asciiTheme="majorBidi" w:hAnsiTheme="majorBidi" w:cstheme="majorBidi"/>
          <w:sz w:val="24"/>
          <w:szCs w:val="24"/>
        </w:rPr>
        <w:t xml:space="preserve"> </w:t>
      </w:r>
      <w:r w:rsidR="00552C8F"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VzaXjQb3","properties":{"formattedCitation":"(i.e., \\uc0\\u8220{}forms of identity-based mistreatment that are in opposition to visibility for marginalized groups\\uc0\\u8221{}; Buchanan &amp; Settles, 2019: 1)","plainCitation":"(i.e., “forms of identity-based mistreatment that are in opposition to visibility for marginalized groups”; Buchanan &amp; Settles, 2019: 1)","noteIndex":0},"citationItems":[{"id":21653,"uris":["http://zotero.org/groups/5119330/items/735GEV8E"],"itemData":{"id":21653,"type":"article-journal","container-title":"Journal of Vocational Behavior","DOI":"10.1016/j.jvb.2018.11.001","ISSN":"00018791","journalAbbreviation":"Journal of Vocational Behavior","language":"en","page":"1-5","source":"DOI.org (Crossref)","title":"Managing (in)visibility and hypervisibility in the workplace","volume":"113","author":[{"family":"Buchanan","given":"NiCole T."},{"family":"Settles","given":"Isis H."}],"issued":{"date-parts":[["2019",8]]}},"locator":"1","label":"page","prefix":"i.e., “forms of identity-based mistreatment that are in opposition to visibility for marginalized groups”; "}],"schema":"https://github.com/citation-style-language/schema/raw/master/csl-citation.json"} </w:instrText>
      </w:r>
      <w:r w:rsidR="00552C8F" w:rsidRPr="008423E2">
        <w:rPr>
          <w:rFonts w:asciiTheme="majorBidi" w:hAnsiTheme="majorBidi" w:cstheme="majorBidi"/>
          <w:sz w:val="24"/>
          <w:szCs w:val="24"/>
        </w:rPr>
        <w:fldChar w:fldCharType="separate"/>
      </w:r>
      <w:r w:rsidR="007256FD" w:rsidRPr="007256FD">
        <w:rPr>
          <w:rFonts w:ascii="Times New Roman" w:hAnsi="Times New Roman" w:cs="Times New Roman"/>
          <w:kern w:val="0"/>
          <w:sz w:val="24"/>
        </w:rPr>
        <w:t>(i.e., “forms of identity-based mistreatment that are in opposition to visibility for marginalized groups”; Buchanan &amp; Settles, 2019: 1)</w:t>
      </w:r>
      <w:r w:rsidR="00552C8F" w:rsidRPr="008423E2">
        <w:rPr>
          <w:rFonts w:asciiTheme="majorBidi" w:hAnsiTheme="majorBidi" w:cstheme="majorBidi"/>
          <w:sz w:val="24"/>
          <w:szCs w:val="24"/>
        </w:rPr>
        <w:fldChar w:fldCharType="end"/>
      </w:r>
      <w:r w:rsidR="003A4F53" w:rsidRPr="008423E2">
        <w:rPr>
          <w:rFonts w:asciiTheme="majorBidi" w:hAnsiTheme="majorBidi" w:cstheme="majorBidi"/>
          <w:sz w:val="24"/>
          <w:szCs w:val="24"/>
        </w:rPr>
        <w:t xml:space="preserve">. We refined and expanded them to align with the scope and depth of our comprehensive data from the literature. </w:t>
      </w:r>
      <w:r w:rsidRPr="008423E2">
        <w:rPr>
          <w:rFonts w:asciiTheme="majorBidi" w:hAnsiTheme="majorBidi" w:cstheme="majorBidi"/>
          <w:sz w:val="24"/>
          <w:szCs w:val="24"/>
        </w:rPr>
        <w:t>The combination of the</w:t>
      </w:r>
      <w:r w:rsidR="00184C3E" w:rsidRPr="008423E2">
        <w:rPr>
          <w:rFonts w:asciiTheme="majorBidi" w:hAnsiTheme="majorBidi" w:cstheme="majorBidi"/>
          <w:sz w:val="24"/>
          <w:szCs w:val="24"/>
        </w:rPr>
        <w:t>se theoretical anchors</w:t>
      </w:r>
      <w:r w:rsidRPr="008423E2">
        <w:rPr>
          <w:rFonts w:asciiTheme="majorBidi" w:hAnsiTheme="majorBidi" w:cstheme="majorBidi"/>
          <w:sz w:val="24"/>
          <w:szCs w:val="24"/>
        </w:rPr>
        <w:t xml:space="preserve"> enabled us to integrate and make sense of our findings</w:t>
      </w:r>
      <w:r w:rsidR="00184C3E" w:rsidRPr="008423E2">
        <w:rPr>
          <w:rFonts w:asciiTheme="majorBidi" w:hAnsiTheme="majorBidi" w:cstheme="majorBidi"/>
          <w:sz w:val="24"/>
          <w:szCs w:val="24"/>
        </w:rPr>
        <w:t xml:space="preserve"> and bring </w:t>
      </w:r>
      <w:r w:rsidR="00553182" w:rsidRPr="008423E2">
        <w:rPr>
          <w:rFonts w:asciiTheme="majorBidi" w:hAnsiTheme="majorBidi" w:cstheme="majorBidi"/>
          <w:sz w:val="24"/>
          <w:szCs w:val="24"/>
        </w:rPr>
        <w:t xml:space="preserve">them </w:t>
      </w:r>
      <w:r w:rsidR="00184C3E" w:rsidRPr="008423E2">
        <w:rPr>
          <w:rFonts w:asciiTheme="majorBidi" w:hAnsiTheme="majorBidi" w:cstheme="majorBidi"/>
          <w:sz w:val="24"/>
          <w:szCs w:val="24"/>
        </w:rPr>
        <w:t>together in</w:t>
      </w:r>
      <w:r w:rsidR="00642F36" w:rsidRPr="008423E2">
        <w:rPr>
          <w:rFonts w:asciiTheme="majorBidi" w:hAnsiTheme="majorBidi" w:cstheme="majorBidi"/>
          <w:sz w:val="24"/>
          <w:szCs w:val="24"/>
        </w:rPr>
        <w:t>to</w:t>
      </w:r>
      <w:r w:rsidR="00184C3E" w:rsidRPr="008423E2">
        <w:rPr>
          <w:rFonts w:asciiTheme="majorBidi" w:hAnsiTheme="majorBidi" w:cstheme="majorBidi"/>
          <w:sz w:val="24"/>
          <w:szCs w:val="24"/>
        </w:rPr>
        <w:t xml:space="preserve"> a framework</w:t>
      </w:r>
      <w:r w:rsidRPr="008423E2">
        <w:rPr>
          <w:rFonts w:asciiTheme="majorBidi" w:hAnsiTheme="majorBidi" w:cstheme="majorBidi"/>
          <w:sz w:val="24"/>
          <w:szCs w:val="24"/>
        </w:rPr>
        <w:t xml:space="preserve">. </w:t>
      </w:r>
    </w:p>
    <w:p w14:paraId="5F377CD5" w14:textId="6ECDEF0A" w:rsidR="00475217" w:rsidRPr="008423E2" w:rsidRDefault="005B5B61" w:rsidP="00FF06EF">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 xml:space="preserve">The third stage of analysis encompassed a process of adding, removing, combining, and renaming the cod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5w56eV0T","properties":{"formattedCitation":"(Merriam, 2009)","plainCitation":"(Merriam, 2009)","noteIndex":0},"citationItems":[{"id":21390,"uris":["http://zotero.org/groups/5119330/items/VA57S28D"],"itemData":{"id":21390,"type":"book","event-place":"San Francisco, CA","publisher":"Jossey-Bass","publisher-place":"San Francisco, CA","title":"Qualitative research: A guide to design and implementation","author":[{"family":"Merriam","given":"Sharan B."}],"issued":{"date-parts":[["2009"]]}}}],"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Merriam, 2009)</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Through an iterative process of referring to our data and theory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gXtnfhj6","properties":{"formattedCitation":"(Jackson &amp; Mazzei, 2013)","plainCitation":"(Jackson &amp; Mazzei, 2013)","noteIndex":0},"citationItems":[{"id":21377,"uris":["http://zotero.org/groups/5119330/items/7S37RVYR"],"itemData":{"id":21377,"type":"article-journal","abstract":"In this article, the authors describe the work of their recently published book, Thinking with Theory in Qualitative Research: Viewing Data Across Multiple Perspectives. The purpose of this article is to show how they use theory to think with their data (and use data to think with theory) in order to accomplish a reading of data that is both within and against interpretivism. The authors put to use a concept picked up from Deleuze and Guattari to capture their thinking with theory in qualitative research: “plugging in.” They engage “plugging in” as a machinic process that works against conventional coding in qualitative data interpretation and analysis by explaining and enacting the methodological maneuvers taken up in their thinking with theory. The authors conclude that “plugging in” positions both data and theory as machines and reveals both their supple substance and their machinic potential to interrupt and transform other machines, other data, and other knowledge projects.","container-title":"Qualitative Inquiry","DOI":"10.1177/1077800412471510","ISSN":"1077-8004, 1552-7565","issue":"4","journalAbbreviation":"Qualitative Inquiry","language":"en","page":"261-271","source":"DOI.org (Crossref)","title":"Plugging one text into another: Thinking with theory in qualitative research","title-short":"Plugging one text into another","volume":"19","author":[{"family":"Jackson","given":"Alecia Y."},{"family":"Mazzei","given":"Lisa A."}],"issued":{"date-parts":[["2013",4]]}}}],"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Jackson &amp; Mazzei, 2013)</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e further merged, (re)labelled, and (re)organized the subcategories under overarching categories. Our research team met several times to discuss the subcategories and categories that emerged from the data and to calibrate our interpretations of them. We were able to finalize a set of </w:t>
      </w:r>
      <w:r w:rsidR="002B4AC3" w:rsidRPr="008423E2">
        <w:rPr>
          <w:rFonts w:asciiTheme="majorBidi" w:hAnsiTheme="majorBidi" w:cstheme="majorBidi"/>
          <w:sz w:val="24"/>
          <w:szCs w:val="24"/>
        </w:rPr>
        <w:t>1</w:t>
      </w:r>
      <w:r w:rsidR="00C25C35" w:rsidRPr="008423E2">
        <w:rPr>
          <w:rFonts w:asciiTheme="majorBidi" w:hAnsiTheme="majorBidi" w:cstheme="majorBidi"/>
          <w:sz w:val="24"/>
          <w:szCs w:val="24"/>
        </w:rPr>
        <w:t>8</w:t>
      </w:r>
      <w:r w:rsidRPr="008423E2">
        <w:rPr>
          <w:rFonts w:asciiTheme="majorBidi" w:hAnsiTheme="majorBidi" w:cstheme="majorBidi"/>
          <w:sz w:val="24"/>
          <w:szCs w:val="24"/>
        </w:rPr>
        <w:t xml:space="preserve"> subcategories</w:t>
      </w:r>
      <w:r w:rsidR="002B4AC3" w:rsidRPr="008423E2">
        <w:rPr>
          <w:rFonts w:asciiTheme="majorBidi" w:hAnsiTheme="majorBidi" w:cstheme="majorBidi"/>
          <w:sz w:val="24"/>
          <w:szCs w:val="24"/>
        </w:rPr>
        <w:t xml:space="preserve"> of factors contributing to</w:t>
      </w:r>
      <w:r w:rsidR="002404A0" w:rsidRPr="008423E2">
        <w:rPr>
          <w:rFonts w:asciiTheme="majorBidi" w:hAnsiTheme="majorBidi" w:cstheme="majorBidi"/>
          <w:sz w:val="24"/>
          <w:szCs w:val="24"/>
        </w:rPr>
        <w:t xml:space="preserve"> the</w:t>
      </w:r>
      <w:r w:rsidR="002B4AC3" w:rsidRPr="008423E2">
        <w:rPr>
          <w:rFonts w:asciiTheme="majorBidi" w:hAnsiTheme="majorBidi" w:cstheme="majorBidi"/>
          <w:sz w:val="24"/>
          <w:szCs w:val="24"/>
        </w:rPr>
        <w:t xml:space="preserve"> career success of minority groups</w:t>
      </w:r>
      <w:r w:rsidRPr="008423E2">
        <w:rPr>
          <w:rFonts w:asciiTheme="majorBidi" w:hAnsiTheme="majorBidi" w:cstheme="majorBidi"/>
          <w:sz w:val="24"/>
          <w:szCs w:val="24"/>
        </w:rPr>
        <w:t xml:space="preserve">, which we organized under </w:t>
      </w:r>
      <w:r w:rsidR="00C25C35" w:rsidRPr="008423E2">
        <w:rPr>
          <w:rFonts w:asciiTheme="majorBidi" w:hAnsiTheme="majorBidi" w:cstheme="majorBidi"/>
          <w:sz w:val="24"/>
          <w:szCs w:val="24"/>
        </w:rPr>
        <w:t>six</w:t>
      </w:r>
      <w:r w:rsidRPr="008423E2">
        <w:rPr>
          <w:rFonts w:asciiTheme="majorBidi" w:hAnsiTheme="majorBidi" w:cstheme="majorBidi"/>
          <w:sz w:val="24"/>
          <w:szCs w:val="24"/>
        </w:rPr>
        <w:t xml:space="preserve"> major categories</w:t>
      </w:r>
      <w:r w:rsidR="004F0936" w:rsidRPr="008423E2">
        <w:rPr>
          <w:rFonts w:asciiTheme="majorBidi" w:hAnsiTheme="majorBidi" w:cstheme="majorBidi"/>
          <w:sz w:val="24"/>
          <w:szCs w:val="24"/>
        </w:rPr>
        <w:t xml:space="preserve"> (</w:t>
      </w:r>
      <w:r w:rsidR="007E6331">
        <w:rPr>
          <w:rFonts w:asciiTheme="majorBidi" w:hAnsiTheme="majorBidi" w:cstheme="majorBidi"/>
          <w:sz w:val="24"/>
          <w:szCs w:val="24"/>
        </w:rPr>
        <w:t>see</w:t>
      </w:r>
      <w:r w:rsidR="007E6331" w:rsidRPr="008423E2">
        <w:rPr>
          <w:rFonts w:asciiTheme="majorBidi" w:hAnsiTheme="majorBidi" w:cstheme="majorBidi"/>
          <w:sz w:val="24"/>
          <w:szCs w:val="24"/>
        </w:rPr>
        <w:t xml:space="preserve"> </w:t>
      </w:r>
      <w:r w:rsidR="001D634E" w:rsidRPr="008423E2">
        <w:rPr>
          <w:rFonts w:asciiTheme="majorBidi" w:hAnsiTheme="majorBidi" w:cstheme="majorBidi"/>
          <w:sz w:val="24"/>
          <w:szCs w:val="24"/>
        </w:rPr>
        <w:t xml:space="preserve">online </w:t>
      </w:r>
      <w:r w:rsidR="001D634E" w:rsidRPr="008423E2">
        <w:rPr>
          <w:rFonts w:asciiTheme="majorBidi" w:hAnsiTheme="majorBidi" w:cstheme="majorBidi"/>
          <w:sz w:val="24"/>
          <w:szCs w:val="24"/>
        </w:rPr>
        <w:lastRenderedPageBreak/>
        <w:t xml:space="preserve">supplement, Table 5 for </w:t>
      </w:r>
      <w:r w:rsidR="001D634E" w:rsidRPr="008423E2">
        <w:rPr>
          <w:rFonts w:asciiTheme="majorBidi" w:hAnsiTheme="majorBidi" w:cstheme="majorBidi"/>
          <w:sz w:val="24"/>
          <w:szCs w:val="24"/>
          <w:lang w:val="en-GB"/>
        </w:rPr>
        <w:t xml:space="preserve">contributions of each article </w:t>
      </w:r>
      <w:r w:rsidR="00FF06EF" w:rsidRPr="008423E2">
        <w:rPr>
          <w:rFonts w:asciiTheme="majorBidi" w:hAnsiTheme="majorBidi" w:cstheme="majorBidi"/>
          <w:sz w:val="24"/>
          <w:szCs w:val="24"/>
          <w:lang w:val="en-GB"/>
        </w:rPr>
        <w:t xml:space="preserve">and </w:t>
      </w:r>
      <w:r w:rsidR="00F56A2D" w:rsidRPr="008423E2">
        <w:rPr>
          <w:rFonts w:asciiTheme="majorBidi" w:hAnsiTheme="majorBidi" w:cstheme="majorBidi"/>
          <w:sz w:val="24"/>
          <w:szCs w:val="24"/>
        </w:rPr>
        <w:t>Table 6</w:t>
      </w:r>
      <w:r w:rsidR="002B2C70" w:rsidRPr="008423E2">
        <w:rPr>
          <w:rFonts w:asciiTheme="majorBidi" w:hAnsiTheme="majorBidi" w:cstheme="majorBidi"/>
          <w:sz w:val="24"/>
          <w:szCs w:val="24"/>
        </w:rPr>
        <w:t xml:space="preserve"> for </w:t>
      </w:r>
      <w:r w:rsidR="001D634E" w:rsidRPr="008423E2">
        <w:rPr>
          <w:rFonts w:asciiTheme="majorBidi" w:hAnsiTheme="majorBidi" w:cstheme="majorBidi"/>
          <w:sz w:val="24"/>
          <w:szCs w:val="24"/>
        </w:rPr>
        <w:t>sample</w:t>
      </w:r>
      <w:r w:rsidR="002B2C70" w:rsidRPr="008423E2">
        <w:rPr>
          <w:rFonts w:asciiTheme="majorBidi" w:hAnsiTheme="majorBidi" w:cstheme="majorBidi"/>
          <w:sz w:val="24"/>
          <w:szCs w:val="24"/>
        </w:rPr>
        <w:t xml:space="preserve"> </w:t>
      </w:r>
      <w:r w:rsidR="001D634E" w:rsidRPr="008423E2">
        <w:rPr>
          <w:rFonts w:asciiTheme="majorBidi" w:hAnsiTheme="majorBidi" w:cstheme="majorBidi"/>
          <w:sz w:val="24"/>
          <w:szCs w:val="24"/>
        </w:rPr>
        <w:t xml:space="preserve">direct </w:t>
      </w:r>
      <w:r w:rsidR="002B2C70" w:rsidRPr="008423E2">
        <w:rPr>
          <w:rFonts w:asciiTheme="majorBidi" w:hAnsiTheme="majorBidi" w:cstheme="majorBidi"/>
          <w:sz w:val="24"/>
          <w:szCs w:val="24"/>
        </w:rPr>
        <w:t>excerpts</w:t>
      </w:r>
      <w:r w:rsidR="004F0936" w:rsidRPr="008423E2">
        <w:rPr>
          <w:rFonts w:asciiTheme="majorBidi" w:hAnsiTheme="majorBidi" w:cstheme="majorBidi"/>
          <w:sz w:val="24"/>
          <w:szCs w:val="24"/>
        </w:rPr>
        <w:t>)</w:t>
      </w:r>
      <w:r w:rsidRPr="008423E2">
        <w:rPr>
          <w:rFonts w:asciiTheme="majorBidi" w:hAnsiTheme="majorBidi" w:cstheme="majorBidi"/>
          <w:sz w:val="24"/>
          <w:szCs w:val="24"/>
        </w:rPr>
        <w:t xml:space="preserve">. </w:t>
      </w:r>
      <w:r w:rsidR="00EC444B" w:rsidRPr="008423E2">
        <w:rPr>
          <w:rFonts w:asciiTheme="majorBidi" w:hAnsiTheme="majorBidi" w:cstheme="majorBidi"/>
          <w:sz w:val="24"/>
          <w:szCs w:val="24"/>
        </w:rPr>
        <w:t>Sub</w:t>
      </w:r>
      <w:r w:rsidRPr="008423E2">
        <w:rPr>
          <w:rFonts w:asciiTheme="majorBidi" w:hAnsiTheme="majorBidi" w:cstheme="majorBidi"/>
          <w:sz w:val="24"/>
          <w:szCs w:val="24"/>
        </w:rPr>
        <w:t xml:space="preserve">sequently, we reached an agreement on how subcategories and categories were distinct from or related to one another. At the final stage, we developed a coding guide, which included descriptions of the main categories and their corresponding subcategories. Using this guide, seven team members reviewed all the codes and compared them with the full text of the articles to ensure accuracy. All authors met and discussed the discrepancies until reaching complete agreement. </w:t>
      </w:r>
      <w:r w:rsidR="00A05151" w:rsidRPr="008423E2">
        <w:rPr>
          <w:rFonts w:asciiTheme="majorBidi" w:hAnsiTheme="majorBidi" w:cstheme="majorBidi"/>
          <w:sz w:val="24"/>
          <w:szCs w:val="24"/>
        </w:rPr>
        <w:t xml:space="preserve">We have </w:t>
      </w:r>
      <w:r w:rsidR="00475217" w:rsidRPr="008423E2">
        <w:rPr>
          <w:rFonts w:asciiTheme="majorBidi" w:hAnsiTheme="majorBidi" w:cstheme="majorBidi"/>
          <w:sz w:val="24"/>
          <w:szCs w:val="24"/>
        </w:rPr>
        <w:t>depicted the data structure in Figure 2</w:t>
      </w:r>
      <w:r w:rsidR="00A05151" w:rsidRPr="008423E2">
        <w:rPr>
          <w:rFonts w:asciiTheme="majorBidi" w:hAnsiTheme="majorBidi" w:cstheme="majorBidi"/>
          <w:sz w:val="24"/>
          <w:szCs w:val="24"/>
        </w:rPr>
        <w:t>, which</w:t>
      </w:r>
      <w:r w:rsidR="00475217" w:rsidRPr="008423E2">
        <w:rPr>
          <w:rFonts w:asciiTheme="majorBidi" w:hAnsiTheme="majorBidi" w:cstheme="majorBidi"/>
          <w:sz w:val="24"/>
          <w:szCs w:val="24"/>
        </w:rPr>
        <w:t xml:space="preserve"> demonstrates our progression from broad statements capturing recurring </w:t>
      </w:r>
      <w:r w:rsidR="00FF06EF" w:rsidRPr="008423E2">
        <w:rPr>
          <w:rFonts w:asciiTheme="majorBidi" w:hAnsiTheme="majorBidi" w:cstheme="majorBidi"/>
          <w:sz w:val="24"/>
          <w:szCs w:val="24"/>
        </w:rPr>
        <w:t xml:space="preserve">first-order codes </w:t>
      </w:r>
      <w:r w:rsidR="00475217" w:rsidRPr="008423E2">
        <w:rPr>
          <w:rFonts w:asciiTheme="majorBidi" w:hAnsiTheme="majorBidi" w:cstheme="majorBidi"/>
          <w:sz w:val="24"/>
          <w:szCs w:val="24"/>
        </w:rPr>
        <w:t xml:space="preserve">in the data to more refined second-order </w:t>
      </w:r>
      <w:r w:rsidR="00FF06EF" w:rsidRPr="008423E2">
        <w:rPr>
          <w:rFonts w:asciiTheme="majorBidi" w:hAnsiTheme="majorBidi" w:cstheme="majorBidi"/>
          <w:sz w:val="24"/>
          <w:szCs w:val="24"/>
        </w:rPr>
        <w:t>categories</w:t>
      </w:r>
      <w:r w:rsidR="002404A0" w:rsidRPr="008423E2">
        <w:rPr>
          <w:rFonts w:asciiTheme="majorBidi" w:hAnsiTheme="majorBidi" w:cstheme="majorBidi"/>
          <w:sz w:val="24"/>
          <w:szCs w:val="24"/>
        </w:rPr>
        <w:t>,</w:t>
      </w:r>
      <w:r w:rsidR="00475217" w:rsidRPr="008423E2">
        <w:rPr>
          <w:rFonts w:asciiTheme="majorBidi" w:hAnsiTheme="majorBidi" w:cstheme="majorBidi"/>
          <w:sz w:val="24"/>
          <w:szCs w:val="24"/>
        </w:rPr>
        <w:t xml:space="preserve"> and ultimately to higher-level </w:t>
      </w:r>
      <w:r w:rsidR="000C0F8B" w:rsidRPr="008423E2">
        <w:rPr>
          <w:rFonts w:asciiTheme="majorBidi" w:hAnsiTheme="majorBidi" w:cstheme="majorBidi"/>
          <w:sz w:val="24"/>
          <w:szCs w:val="24"/>
        </w:rPr>
        <w:t xml:space="preserve">and aggregate </w:t>
      </w:r>
      <w:r w:rsidR="00475217" w:rsidRPr="008423E2">
        <w:rPr>
          <w:rFonts w:asciiTheme="majorBidi" w:hAnsiTheme="majorBidi" w:cstheme="majorBidi"/>
          <w:sz w:val="24"/>
          <w:szCs w:val="24"/>
        </w:rPr>
        <w:t>categories. This data structure served as the foundation for the framework discussed in the next section.</w:t>
      </w:r>
    </w:p>
    <w:p w14:paraId="039624B0" w14:textId="29CC032D" w:rsidR="00F56A2D" w:rsidRPr="008423E2" w:rsidRDefault="00422609" w:rsidP="00F56A2D">
      <w:pPr>
        <w:spacing w:line="480" w:lineRule="auto"/>
        <w:jc w:val="center"/>
        <w:rPr>
          <w:rFonts w:asciiTheme="majorBidi" w:hAnsiTheme="majorBidi" w:cstheme="majorBidi"/>
          <w:sz w:val="24"/>
          <w:szCs w:val="24"/>
          <w:lang w:val="en-GB"/>
        </w:rPr>
      </w:pPr>
      <w:r w:rsidRPr="008423E2">
        <w:rPr>
          <w:rFonts w:asciiTheme="majorBidi" w:hAnsiTheme="majorBidi" w:cstheme="majorBidi"/>
          <w:sz w:val="24"/>
          <w:szCs w:val="24"/>
          <w:lang w:val="en-GB"/>
        </w:rPr>
        <w:t>Insert Figure 2 Here</w:t>
      </w:r>
    </w:p>
    <w:p w14:paraId="3CCEC386" w14:textId="77777777" w:rsidR="005C63D4" w:rsidRPr="008423E2" w:rsidRDefault="005C63D4" w:rsidP="005C63D4">
      <w:pPr>
        <w:pStyle w:val="Heading1"/>
        <w:rPr>
          <w:rFonts w:asciiTheme="majorBidi" w:hAnsiTheme="majorBidi"/>
          <w:b w:val="0"/>
          <w:bCs w:val="0"/>
          <w:lang w:bidi="fa-IR"/>
        </w:rPr>
      </w:pPr>
      <w:r w:rsidRPr="008423E2">
        <w:rPr>
          <w:rFonts w:asciiTheme="majorBidi" w:hAnsiTheme="majorBidi"/>
          <w:lang w:bidi="fa-IR"/>
        </w:rPr>
        <w:t>FINDINGS</w:t>
      </w:r>
    </w:p>
    <w:p w14:paraId="559466D0" w14:textId="665DFA35" w:rsidR="00BD7D03" w:rsidRPr="008423E2" w:rsidRDefault="005C63D4" w:rsidP="000427C2">
      <w:pPr>
        <w:spacing w:line="480" w:lineRule="auto"/>
        <w:ind w:firstLine="720"/>
        <w:rPr>
          <w:rFonts w:asciiTheme="majorBidi" w:hAnsiTheme="majorBidi" w:cstheme="majorBidi"/>
          <w:sz w:val="24"/>
          <w:szCs w:val="24"/>
        </w:rPr>
      </w:pPr>
      <w:r w:rsidRPr="00E75DAA">
        <w:rPr>
          <w:rFonts w:asciiTheme="majorBidi" w:hAnsiTheme="majorBidi" w:cstheme="majorBidi"/>
          <w:sz w:val="24"/>
          <w:szCs w:val="24"/>
        </w:rPr>
        <w:t xml:space="preserve">Our review (a) </w:t>
      </w:r>
      <w:bookmarkStart w:id="14" w:name="_Hlk192329774"/>
      <w:r w:rsidR="007A13D1" w:rsidRPr="00E75DAA">
        <w:rPr>
          <w:rFonts w:asciiTheme="majorBidi" w:hAnsiTheme="majorBidi" w:cstheme="majorBidi"/>
          <w:sz w:val="24"/>
          <w:szCs w:val="24"/>
        </w:rPr>
        <w:t>examined</w:t>
      </w:r>
      <w:r w:rsidRPr="00E75DAA">
        <w:rPr>
          <w:rFonts w:asciiTheme="majorBidi" w:hAnsiTheme="majorBidi" w:cstheme="majorBidi"/>
          <w:sz w:val="24"/>
          <w:szCs w:val="24"/>
        </w:rPr>
        <w:t xml:space="preserve"> career</w:t>
      </w:r>
      <w:r w:rsidRPr="008423E2">
        <w:rPr>
          <w:rFonts w:asciiTheme="majorBidi" w:hAnsiTheme="majorBidi" w:cstheme="majorBidi"/>
          <w:sz w:val="24"/>
          <w:szCs w:val="24"/>
        </w:rPr>
        <w:t xml:space="preserve"> success disparit</w:t>
      </w:r>
      <w:r w:rsidR="00123B81" w:rsidRPr="008423E2">
        <w:rPr>
          <w:rFonts w:asciiTheme="majorBidi" w:hAnsiTheme="majorBidi" w:cstheme="majorBidi"/>
          <w:sz w:val="24"/>
          <w:szCs w:val="24"/>
        </w:rPr>
        <w:t>y</w:t>
      </w:r>
      <w:r w:rsidRPr="008423E2">
        <w:rPr>
          <w:rFonts w:asciiTheme="majorBidi" w:hAnsiTheme="majorBidi" w:cstheme="majorBidi"/>
          <w:sz w:val="24"/>
          <w:szCs w:val="24"/>
        </w:rPr>
        <w:t xml:space="preserve"> between women, ethnic minorities, individuals with disabilities, and LGBTQ+ employees (hereinafter referred to as minority groups) and nonminority groups</w:t>
      </w:r>
      <w:bookmarkEnd w:id="14"/>
      <w:r w:rsidRPr="008423E2">
        <w:rPr>
          <w:rFonts w:asciiTheme="majorBidi" w:hAnsiTheme="majorBidi" w:cstheme="majorBidi"/>
          <w:sz w:val="24"/>
          <w:szCs w:val="24"/>
        </w:rPr>
        <w:t xml:space="preserve">, (b) highlighted career advancement and individual resources associated with minority groups’ career success, </w:t>
      </w:r>
      <w:r w:rsidR="007A13D1" w:rsidRPr="008423E2">
        <w:rPr>
          <w:rFonts w:asciiTheme="majorBidi" w:hAnsiTheme="majorBidi" w:cstheme="majorBidi"/>
          <w:sz w:val="24"/>
          <w:szCs w:val="24"/>
        </w:rPr>
        <w:t>and</w:t>
      </w:r>
      <w:r w:rsidRPr="008423E2">
        <w:rPr>
          <w:rFonts w:asciiTheme="majorBidi" w:hAnsiTheme="majorBidi" w:cstheme="majorBidi"/>
          <w:sz w:val="24"/>
          <w:szCs w:val="24"/>
        </w:rPr>
        <w:t xml:space="preserve"> (c) </w:t>
      </w:r>
      <w:r w:rsidR="007A13D1" w:rsidRPr="008423E2">
        <w:rPr>
          <w:rFonts w:asciiTheme="majorBidi" w:hAnsiTheme="majorBidi" w:cstheme="majorBidi"/>
          <w:sz w:val="24"/>
          <w:szCs w:val="24"/>
        </w:rPr>
        <w:t xml:space="preserve">identified </w:t>
      </w:r>
      <w:r w:rsidRPr="008423E2">
        <w:rPr>
          <w:rFonts w:asciiTheme="majorBidi" w:hAnsiTheme="majorBidi" w:cstheme="majorBidi"/>
          <w:sz w:val="24"/>
          <w:szCs w:val="24"/>
        </w:rPr>
        <w:t xml:space="preserve">key factors that limit their access to and use of such resources. </w:t>
      </w:r>
      <w:r w:rsidR="00BD7D03" w:rsidRPr="008423E2">
        <w:rPr>
          <w:rFonts w:asciiTheme="majorBidi" w:hAnsiTheme="majorBidi" w:cstheme="majorBidi"/>
          <w:sz w:val="24"/>
          <w:szCs w:val="24"/>
        </w:rPr>
        <w:t xml:space="preserve">Our findings are integrated </w:t>
      </w:r>
      <w:proofErr w:type="gramStart"/>
      <w:r w:rsidR="00BD7D03" w:rsidRPr="008423E2">
        <w:rPr>
          <w:rFonts w:asciiTheme="majorBidi" w:hAnsiTheme="majorBidi" w:cstheme="majorBidi"/>
          <w:sz w:val="24"/>
          <w:szCs w:val="24"/>
        </w:rPr>
        <w:t>in</w:t>
      </w:r>
      <w:proofErr w:type="gramEnd"/>
      <w:r w:rsidR="00BD7D03" w:rsidRPr="008423E2">
        <w:rPr>
          <w:rFonts w:asciiTheme="majorBidi" w:hAnsiTheme="majorBidi" w:cstheme="majorBidi"/>
          <w:sz w:val="24"/>
          <w:szCs w:val="24"/>
        </w:rPr>
        <w:t xml:space="preserve"> a conceptual framework</w:t>
      </w:r>
      <w:r w:rsidR="00B0755A" w:rsidRPr="008423E2">
        <w:rPr>
          <w:rFonts w:asciiTheme="majorBidi" w:hAnsiTheme="majorBidi" w:cstheme="majorBidi"/>
          <w:sz w:val="24"/>
          <w:szCs w:val="24"/>
        </w:rPr>
        <w:t xml:space="preserve"> (Figure </w:t>
      </w:r>
      <w:r w:rsidR="00EE71FF" w:rsidRPr="008423E2">
        <w:rPr>
          <w:rFonts w:asciiTheme="majorBidi" w:hAnsiTheme="majorBidi" w:cstheme="majorBidi"/>
          <w:sz w:val="24"/>
          <w:szCs w:val="24"/>
        </w:rPr>
        <w:t>3</w:t>
      </w:r>
      <w:r w:rsidR="00B0755A" w:rsidRPr="008423E2">
        <w:rPr>
          <w:rFonts w:asciiTheme="majorBidi" w:hAnsiTheme="majorBidi" w:cstheme="majorBidi"/>
          <w:sz w:val="24"/>
          <w:szCs w:val="24"/>
        </w:rPr>
        <w:t>)</w:t>
      </w:r>
      <w:r w:rsidR="00BD7D03" w:rsidRPr="008423E2">
        <w:rPr>
          <w:rFonts w:asciiTheme="majorBidi" w:hAnsiTheme="majorBidi" w:cstheme="majorBidi"/>
          <w:sz w:val="24"/>
          <w:szCs w:val="24"/>
        </w:rPr>
        <w:t xml:space="preserve">, </w:t>
      </w:r>
      <w:r w:rsidR="002404A0" w:rsidRPr="008423E2">
        <w:rPr>
          <w:rFonts w:asciiTheme="majorBidi" w:hAnsiTheme="majorBidi" w:cstheme="majorBidi"/>
          <w:sz w:val="24"/>
          <w:szCs w:val="24"/>
        </w:rPr>
        <w:t xml:space="preserve">which </w:t>
      </w:r>
      <w:r w:rsidR="007A13D1" w:rsidRPr="008423E2">
        <w:rPr>
          <w:rFonts w:asciiTheme="majorBidi" w:hAnsiTheme="majorBidi" w:cstheme="majorBidi"/>
          <w:sz w:val="24"/>
          <w:szCs w:val="24"/>
        </w:rPr>
        <w:t xml:space="preserve">suggests two pathways that explain the disparity between minority and nonminority groups’ career success. </w:t>
      </w:r>
      <w:r w:rsidR="00B0755A" w:rsidRPr="008423E2">
        <w:rPr>
          <w:rFonts w:asciiTheme="majorBidi" w:hAnsiTheme="majorBidi" w:cstheme="majorBidi"/>
          <w:sz w:val="24"/>
          <w:szCs w:val="24"/>
        </w:rPr>
        <w:t xml:space="preserve">Before we proceed to describe our framework, we provide a summary of what our review showed in terms of career success disparity among minority and nonminority </w:t>
      </w:r>
      <w:proofErr w:type="gramStart"/>
      <w:r w:rsidR="00D76C91" w:rsidRPr="008423E2">
        <w:rPr>
          <w:rFonts w:asciiTheme="majorBidi" w:hAnsiTheme="majorBidi" w:cstheme="majorBidi"/>
          <w:sz w:val="24"/>
          <w:szCs w:val="24"/>
        </w:rPr>
        <w:t>groups, and</w:t>
      </w:r>
      <w:proofErr w:type="gramEnd"/>
      <w:r w:rsidR="00B0755A" w:rsidRPr="008423E2">
        <w:rPr>
          <w:rFonts w:asciiTheme="majorBidi" w:hAnsiTheme="majorBidi" w:cstheme="majorBidi"/>
          <w:sz w:val="24"/>
          <w:szCs w:val="24"/>
        </w:rPr>
        <w:t xml:space="preserve"> </w:t>
      </w:r>
      <w:r w:rsidR="000427C2" w:rsidRPr="008423E2">
        <w:rPr>
          <w:rFonts w:asciiTheme="majorBidi" w:hAnsiTheme="majorBidi" w:cstheme="majorBidi"/>
          <w:sz w:val="24"/>
          <w:szCs w:val="24"/>
        </w:rPr>
        <w:t>then go through the</w:t>
      </w:r>
      <w:r w:rsidR="00B0755A" w:rsidRPr="008423E2">
        <w:rPr>
          <w:rFonts w:asciiTheme="majorBidi" w:hAnsiTheme="majorBidi" w:cstheme="majorBidi"/>
          <w:sz w:val="24"/>
          <w:szCs w:val="24"/>
        </w:rPr>
        <w:t xml:space="preserve"> components</w:t>
      </w:r>
      <w:r w:rsidR="00BD7D03" w:rsidRPr="008423E2">
        <w:rPr>
          <w:rFonts w:asciiTheme="majorBidi" w:hAnsiTheme="majorBidi" w:cstheme="majorBidi"/>
          <w:sz w:val="24"/>
          <w:szCs w:val="24"/>
        </w:rPr>
        <w:t xml:space="preserve"> </w:t>
      </w:r>
      <w:r w:rsidR="000427C2" w:rsidRPr="008423E2">
        <w:rPr>
          <w:rFonts w:asciiTheme="majorBidi" w:hAnsiTheme="majorBidi" w:cstheme="majorBidi"/>
          <w:sz w:val="24"/>
          <w:szCs w:val="24"/>
        </w:rPr>
        <w:t xml:space="preserve">of our integrated framework. Our framework comprises </w:t>
      </w:r>
      <w:r w:rsidR="00D76C91" w:rsidRPr="008423E2">
        <w:rPr>
          <w:rFonts w:asciiTheme="majorBidi" w:hAnsiTheme="majorBidi" w:cstheme="majorBidi"/>
          <w:sz w:val="24"/>
          <w:szCs w:val="24"/>
        </w:rPr>
        <w:t>two</w:t>
      </w:r>
      <w:r w:rsidR="000427C2" w:rsidRPr="008423E2">
        <w:rPr>
          <w:rFonts w:asciiTheme="majorBidi" w:hAnsiTheme="majorBidi" w:cstheme="majorBidi"/>
          <w:sz w:val="24"/>
          <w:szCs w:val="24"/>
        </w:rPr>
        <w:t xml:space="preserve"> types of resources</w:t>
      </w:r>
      <w:r w:rsidR="00D76C91" w:rsidRPr="008423E2">
        <w:rPr>
          <w:rFonts w:asciiTheme="majorBidi" w:hAnsiTheme="majorBidi" w:cstheme="majorBidi"/>
          <w:sz w:val="24"/>
          <w:szCs w:val="24"/>
        </w:rPr>
        <w:t xml:space="preserve">, namely career advancement and </w:t>
      </w:r>
      <w:r w:rsidR="00D34973" w:rsidRPr="008423E2">
        <w:rPr>
          <w:rFonts w:asciiTheme="majorBidi" w:hAnsiTheme="majorBidi" w:cstheme="majorBidi"/>
          <w:sz w:val="24"/>
          <w:szCs w:val="24"/>
        </w:rPr>
        <w:t>individual</w:t>
      </w:r>
      <w:r w:rsidR="00D76C91" w:rsidRPr="008423E2">
        <w:rPr>
          <w:rFonts w:asciiTheme="majorBidi" w:hAnsiTheme="majorBidi" w:cstheme="majorBidi"/>
          <w:sz w:val="24"/>
          <w:szCs w:val="24"/>
        </w:rPr>
        <w:t xml:space="preserve">, </w:t>
      </w:r>
      <w:r w:rsidR="000427C2" w:rsidRPr="008423E2">
        <w:rPr>
          <w:rFonts w:asciiTheme="majorBidi" w:hAnsiTheme="majorBidi" w:cstheme="majorBidi"/>
          <w:sz w:val="24"/>
          <w:szCs w:val="24"/>
        </w:rPr>
        <w:t xml:space="preserve">that were shown to play a key role in career success among the four minority groups. It also includes </w:t>
      </w:r>
      <w:r w:rsidR="000427C2" w:rsidRPr="008423E2">
        <w:rPr>
          <w:rFonts w:asciiTheme="majorBidi" w:hAnsiTheme="majorBidi" w:cstheme="majorBidi"/>
          <w:sz w:val="24"/>
          <w:szCs w:val="24"/>
        </w:rPr>
        <w:lastRenderedPageBreak/>
        <w:t>complex visibility</w:t>
      </w:r>
      <w:r w:rsidR="00766C63" w:rsidRPr="008423E2">
        <w:rPr>
          <w:rFonts w:asciiTheme="majorBidi" w:hAnsiTheme="majorBidi" w:cstheme="majorBidi"/>
          <w:sz w:val="24"/>
          <w:szCs w:val="24"/>
        </w:rPr>
        <w:t xml:space="preserve"> as a barrier </w:t>
      </w:r>
      <w:r w:rsidR="000427C2" w:rsidRPr="008423E2">
        <w:rPr>
          <w:rFonts w:asciiTheme="majorBidi" w:hAnsiTheme="majorBidi" w:cstheme="majorBidi"/>
          <w:sz w:val="24"/>
          <w:szCs w:val="24"/>
        </w:rPr>
        <w:t xml:space="preserve">—comprising hyper-visibility, invisibility, and managed visibility—that </w:t>
      </w:r>
      <w:r w:rsidR="00D34973" w:rsidRPr="008423E2">
        <w:rPr>
          <w:rFonts w:asciiTheme="majorBidi" w:hAnsiTheme="majorBidi" w:cstheme="majorBidi"/>
          <w:sz w:val="24"/>
          <w:szCs w:val="24"/>
        </w:rPr>
        <w:t xml:space="preserve">is experienced by those having a minority identity and </w:t>
      </w:r>
      <w:proofErr w:type="gramStart"/>
      <w:r w:rsidR="000427C2" w:rsidRPr="008423E2">
        <w:rPr>
          <w:rFonts w:asciiTheme="majorBidi" w:hAnsiTheme="majorBidi" w:cstheme="majorBidi"/>
          <w:sz w:val="24"/>
          <w:szCs w:val="24"/>
        </w:rPr>
        <w:t>constrains</w:t>
      </w:r>
      <w:proofErr w:type="gramEnd"/>
      <w:r w:rsidR="000427C2" w:rsidRPr="008423E2">
        <w:rPr>
          <w:rFonts w:asciiTheme="majorBidi" w:hAnsiTheme="majorBidi" w:cstheme="majorBidi"/>
          <w:sz w:val="24"/>
          <w:szCs w:val="24"/>
        </w:rPr>
        <w:t xml:space="preserve"> minority groups’ access to and use of the </w:t>
      </w:r>
      <w:proofErr w:type="gramStart"/>
      <w:r w:rsidR="000427C2" w:rsidRPr="008423E2">
        <w:rPr>
          <w:rFonts w:asciiTheme="majorBidi" w:hAnsiTheme="majorBidi" w:cstheme="majorBidi"/>
          <w:sz w:val="24"/>
          <w:szCs w:val="24"/>
        </w:rPr>
        <w:t>aforementioned resources</w:t>
      </w:r>
      <w:proofErr w:type="gramEnd"/>
      <w:r w:rsidR="000427C2" w:rsidRPr="008423E2">
        <w:rPr>
          <w:rFonts w:asciiTheme="majorBidi" w:hAnsiTheme="majorBidi" w:cstheme="majorBidi"/>
          <w:sz w:val="24"/>
          <w:szCs w:val="24"/>
        </w:rPr>
        <w:t>.</w:t>
      </w:r>
      <w:r w:rsidR="00D34973" w:rsidRPr="008423E2">
        <w:rPr>
          <w:rFonts w:asciiTheme="majorBidi" w:hAnsiTheme="majorBidi" w:cstheme="majorBidi"/>
          <w:sz w:val="24"/>
          <w:szCs w:val="24"/>
        </w:rPr>
        <w:t xml:space="preserve"> Our framework depicts that experiences of complex visibility are less intense in organizations with inclusive practices. </w:t>
      </w:r>
    </w:p>
    <w:p w14:paraId="1ADF2695" w14:textId="13C3AB35" w:rsidR="00D34973" w:rsidRPr="008423E2" w:rsidRDefault="00D34973" w:rsidP="00ED416C">
      <w:pPr>
        <w:spacing w:line="480" w:lineRule="auto"/>
        <w:jc w:val="center"/>
        <w:rPr>
          <w:rFonts w:asciiTheme="majorBidi" w:hAnsiTheme="majorBidi" w:cstheme="majorBidi"/>
          <w:sz w:val="24"/>
          <w:szCs w:val="24"/>
        </w:rPr>
      </w:pPr>
      <w:r w:rsidRPr="008423E2">
        <w:rPr>
          <w:rFonts w:asciiTheme="majorBidi" w:hAnsiTheme="majorBidi" w:cstheme="majorBidi"/>
          <w:sz w:val="24"/>
          <w:szCs w:val="24"/>
        </w:rPr>
        <w:t>Insert Figure</w:t>
      </w:r>
      <w:r w:rsidR="00EE71FF" w:rsidRPr="008423E2">
        <w:rPr>
          <w:rFonts w:asciiTheme="majorBidi" w:hAnsiTheme="majorBidi" w:cstheme="majorBidi"/>
          <w:sz w:val="24"/>
          <w:szCs w:val="24"/>
        </w:rPr>
        <w:t xml:space="preserve"> 3 Here</w:t>
      </w:r>
    </w:p>
    <w:p w14:paraId="37A5B46D" w14:textId="0D542A19" w:rsidR="005C63D4" w:rsidRPr="008423E2" w:rsidRDefault="005C63D4" w:rsidP="007A13D1">
      <w:pPr>
        <w:keepNext/>
        <w:keepLines/>
        <w:spacing w:before="40" w:line="480" w:lineRule="auto"/>
        <w:outlineLvl w:val="1"/>
        <w:rPr>
          <w:rFonts w:asciiTheme="majorBidi" w:hAnsiTheme="majorBidi" w:cstheme="majorBidi"/>
          <w:b/>
          <w:bCs/>
          <w:sz w:val="24"/>
          <w:szCs w:val="24"/>
        </w:rPr>
      </w:pPr>
      <w:r w:rsidRPr="008423E2">
        <w:rPr>
          <w:rFonts w:asciiTheme="majorBidi" w:hAnsiTheme="majorBidi" w:cstheme="majorBidi"/>
          <w:b/>
          <w:bCs/>
          <w:sz w:val="24"/>
          <w:szCs w:val="24"/>
        </w:rPr>
        <w:t>Career Success Disparity Among Minority and Nonminority Groups</w:t>
      </w:r>
    </w:p>
    <w:p w14:paraId="6B077D41" w14:textId="3A018267" w:rsidR="005C63D4" w:rsidRPr="008423E2" w:rsidRDefault="005C63D4" w:rsidP="005C63D4">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 xml:space="preserve">Promotion to high-level positions within organizations is one of the most </w:t>
      </w:r>
      <w:r w:rsidRPr="007C2D88">
        <w:rPr>
          <w:rFonts w:asciiTheme="majorBidi" w:hAnsiTheme="majorBidi" w:cstheme="majorBidi"/>
          <w:sz w:val="24"/>
          <w:szCs w:val="24"/>
        </w:rPr>
        <w:t>prevalent</w:t>
      </w:r>
      <w:r w:rsidRPr="008423E2">
        <w:rPr>
          <w:rFonts w:asciiTheme="majorBidi" w:hAnsiTheme="majorBidi" w:cstheme="majorBidi"/>
          <w:sz w:val="24"/>
          <w:szCs w:val="24"/>
        </w:rPr>
        <w:t xml:space="preserve"> manifestations of objective career succes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pAWHtJLy","properties":{"formattedCitation":"(Dries, Pepermans, Hofmans, &amp; Rypens, 2009)","plainCitation":"(Dries, Pepermans, Hofmans, &amp; Rypens, 2009)","noteIndex":0},"citationItems":[{"id":14005,"uris":["http://zotero.org/groups/5119330/items/WQCQHXYS"],"itemData":{"id":14005,"type":"article-journal","abstract":"This study aimed to develop and validate a new objective measure of intra-organizational career success, that is the Managerial Career Success Measure (MCSM). Although there has been a recent emphasis in the careers literature on the subjective career, there is still a need for a valid operationalization of `traditional', objective career Success as this construct is still considered relevant by many occupational and national groups; furthermore, many studies continue to use objective career success as it (dependent) variable. With regard to content validity, it appears that the measure that was developed incorporates some elements of the commonly used measures of objective career success (i.e. managerial level, number of promotions. salary and salary progression) while steering clear of some of the issues with each of them separately. Concurrent and discriminant validity were explored by analysing data from three empirical Studies that were carried out in a large heterogeneous managerial population (N = 1101). Results indicate that the MCSM displays higher levels of content and construct validity than do other, commonly used measures of objective career success. Copyright (c) 2008 John Wiley &amp; Soils, Ltd.","container-title":"Journal of Organizational Behavior","DOI":"10.1002/job.564","ISSN":"0894-3796","issue":"4","language":"English","page":"543-560","title":"Development and validation of an objective intra-organizational career success measure for managers","volume":"30","author":[{"family":"Dries","given":"Nicky"},{"family":"Pepermans","given":"Roland"},{"family":"Hofmans","given":"Joeri"},{"family":"Rypens","given":"Laura"}],"issued":{"date-parts":[["2009",5]]}}}],"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Dries, Pepermans, Hofmans, &amp; Rypens, 2009)</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Minority groups are significantly underrepresented in senior and leadership positions in the world of work. For example, based on statistics collected across Europe and North America in 2024, women represent only around 9% of CEOs and 30% of board members</w:t>
      </w:r>
      <w:r w:rsidR="002404A0" w:rsidRPr="008423E2">
        <w:rPr>
          <w:rFonts w:asciiTheme="majorBidi" w:hAnsiTheme="majorBidi" w:cstheme="majorBidi"/>
          <w:sz w:val="24"/>
          <w:szCs w:val="24"/>
        </w:rPr>
        <w:t>,</w:t>
      </w:r>
      <w:r w:rsidRPr="008423E2">
        <w:rPr>
          <w:rFonts w:asciiTheme="majorBidi" w:hAnsiTheme="majorBidi" w:cstheme="majorBidi"/>
          <w:sz w:val="24"/>
          <w:szCs w:val="24"/>
        </w:rPr>
        <w:t xml:space="preserve"> despite raised awareness and efforts to increase these number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8ngxD3tJ","properties":{"formattedCitation":"(Spilsbury, Sonnabend, &amp; Clark, 2024; Women Business Collaborative, 2024)","plainCitation":"(Spilsbury, Sonnabend, &amp; Clark, 2024; Women Business Collaborative, 2024)","noteIndex":0},"citationItems":[{"id":21603,"uris":["http://zotero.org/groups/5119330/items/C62Y8SEJ"],"itemData":{"id":21603,"type":"report","publisher":"50/50 Women on Boards","title":"2024 Women on boards gender diversity index: Annual progress report of women corporate directors by race &amp; ethnicity, company size, state, and sector in the US","URL":"https://5050wob.com/annual-reports","author":[{"family":"Spilsbury","given":"Heather"},{"family":"Sonnabend","given":"Stephanie"},{"family":"Clark","given":"Cynthia"}],"issued":{"date-parts":[["2024"]]}}},{"id":21602,"uris":["http://zotero.org/groups/5119330/items/J2U8QE4S"],"itemData":{"id":21602,"type":"report","title":"Women CEOs in America: Changing the Face of Business Leadership","URL":"https://wbcollaborative.org/women-ceo-report/data-summaries/russell-3000","author":[{"literal":"Women Business Collaborative"}],"issued":{"date-parts":[["2024"]]}}}],"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Spilsbury, Sonnabend, &amp; Clark, 2024; Women Business Collaborative, 2024)</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In politics, only 29 countries are run </w:t>
      </w:r>
      <w:r w:rsidR="005F243E">
        <w:rPr>
          <w:rFonts w:asciiTheme="majorBidi" w:hAnsiTheme="majorBidi" w:cstheme="majorBidi"/>
          <w:sz w:val="24"/>
          <w:szCs w:val="24"/>
        </w:rPr>
        <w:t>have women</w:t>
      </w:r>
      <w:r w:rsidRPr="008423E2">
        <w:rPr>
          <w:rFonts w:asciiTheme="majorBidi" w:hAnsiTheme="majorBidi" w:cstheme="majorBidi"/>
          <w:sz w:val="24"/>
          <w:szCs w:val="24"/>
        </w:rPr>
        <w:t xml:space="preserve"> </w:t>
      </w:r>
      <w:r w:rsidR="00071B2A" w:rsidRPr="008423E2">
        <w:rPr>
          <w:rFonts w:asciiTheme="majorBidi" w:hAnsiTheme="majorBidi" w:cstheme="majorBidi"/>
          <w:sz w:val="24"/>
          <w:szCs w:val="24"/>
        </w:rPr>
        <w:t>heads</w:t>
      </w:r>
      <w:r w:rsidRPr="008423E2">
        <w:rPr>
          <w:rFonts w:asciiTheme="majorBidi" w:hAnsiTheme="majorBidi" w:cstheme="majorBidi"/>
          <w:sz w:val="24"/>
          <w:szCs w:val="24"/>
        </w:rPr>
        <w:t xml:space="preserve"> of </w:t>
      </w:r>
      <w:r w:rsidR="002404A0" w:rsidRPr="008423E2">
        <w:rPr>
          <w:rFonts w:asciiTheme="majorBidi" w:hAnsiTheme="majorBidi" w:cstheme="majorBidi"/>
          <w:sz w:val="24"/>
          <w:szCs w:val="24"/>
        </w:rPr>
        <w:t>s</w:t>
      </w:r>
      <w:r w:rsidRPr="008423E2">
        <w:rPr>
          <w:rFonts w:asciiTheme="majorBidi" w:hAnsiTheme="majorBidi" w:cstheme="majorBidi"/>
          <w:sz w:val="24"/>
          <w:szCs w:val="24"/>
        </w:rPr>
        <w:t xml:space="preserve">tate and/or </w:t>
      </w:r>
      <w:r w:rsidR="002404A0" w:rsidRPr="008423E2">
        <w:rPr>
          <w:rFonts w:asciiTheme="majorBidi" w:hAnsiTheme="majorBidi" w:cstheme="majorBidi"/>
          <w:sz w:val="24"/>
          <w:szCs w:val="24"/>
        </w:rPr>
        <w:t>g</w:t>
      </w:r>
      <w:r w:rsidRPr="008423E2">
        <w:rPr>
          <w:rFonts w:asciiTheme="majorBidi" w:hAnsiTheme="majorBidi" w:cstheme="majorBidi"/>
          <w:sz w:val="24"/>
          <w:szCs w:val="24"/>
        </w:rPr>
        <w:t xml:space="preserve">overnment, and only 23.3% of </w:t>
      </w:r>
      <w:r w:rsidR="005F243E">
        <w:rPr>
          <w:rFonts w:asciiTheme="majorBidi" w:hAnsiTheme="majorBidi" w:cstheme="majorBidi"/>
          <w:sz w:val="24"/>
          <w:szCs w:val="24"/>
        </w:rPr>
        <w:t>c</w:t>
      </w:r>
      <w:r w:rsidRPr="008423E2">
        <w:rPr>
          <w:rFonts w:asciiTheme="majorBidi" w:hAnsiTheme="majorBidi" w:cstheme="majorBidi"/>
          <w:sz w:val="24"/>
          <w:szCs w:val="24"/>
        </w:rPr>
        <w:t xml:space="preserve">abinet members and ministers are women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cZoe8uJV","properties":{"formattedCitation":"(UN Women, 2024)","plainCitation":"(UN Women, 2024)","noteIndex":0},"citationItems":[{"id":21606,"uris":["http://zotero.org/groups/5119330/items/AGJARXTD"],"itemData":{"id":21606,"type":"report","title":"Facts and figures: Women's leadership and political participation","URL":"https://www.unwomen.org/en/what-we-do/leadership-and-political-participation/facts-and-figures","author":[{"literal":"UN Women"}],"issued":{"date-parts":[["2024"]]}}}],"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UN Women, 2024)</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For ethnic minorities, these percentages drop further. For instance, although racial and ethnic minorities constitute around 40% of the population in the U</w:t>
      </w:r>
      <w:r w:rsidR="002404A0" w:rsidRPr="008423E2">
        <w:rPr>
          <w:rFonts w:asciiTheme="majorBidi" w:hAnsiTheme="majorBidi" w:cstheme="majorBidi"/>
          <w:sz w:val="24"/>
          <w:szCs w:val="24"/>
        </w:rPr>
        <w:t>nited States</w:t>
      </w:r>
      <w:r w:rsidR="006E0948" w:rsidRPr="008423E2">
        <w:rPr>
          <w:rFonts w:asciiTheme="majorBidi" w:hAnsiTheme="majorBidi" w:cstheme="majorBidi"/>
          <w:sz w:val="24"/>
          <w:szCs w:val="24"/>
        </w:rPr>
        <w:t>, 18% in the UK,</w:t>
      </w:r>
      <w:r w:rsidR="00EE608E" w:rsidRPr="008423E2">
        <w:rPr>
          <w:rFonts w:asciiTheme="majorBidi" w:hAnsiTheme="majorBidi" w:cstheme="majorBidi"/>
          <w:sz w:val="24"/>
          <w:szCs w:val="24"/>
        </w:rPr>
        <w:t xml:space="preserve"> and </w:t>
      </w:r>
      <w:r w:rsidR="00D86CDF" w:rsidRPr="008423E2">
        <w:rPr>
          <w:rFonts w:asciiTheme="majorBidi" w:hAnsiTheme="majorBidi" w:cstheme="majorBidi"/>
          <w:sz w:val="24"/>
          <w:szCs w:val="24"/>
        </w:rPr>
        <w:t>26</w:t>
      </w:r>
      <w:r w:rsidR="00EE608E" w:rsidRPr="008423E2">
        <w:rPr>
          <w:rFonts w:asciiTheme="majorBidi" w:hAnsiTheme="majorBidi" w:cstheme="majorBidi"/>
          <w:sz w:val="24"/>
          <w:szCs w:val="24"/>
        </w:rPr>
        <w:t xml:space="preserve">% in </w:t>
      </w:r>
      <w:r w:rsidR="00D86CDF" w:rsidRPr="008423E2">
        <w:rPr>
          <w:rFonts w:asciiTheme="majorBidi" w:hAnsiTheme="majorBidi" w:cstheme="majorBidi"/>
          <w:sz w:val="24"/>
          <w:szCs w:val="24"/>
        </w:rPr>
        <w:t>Australia</w:t>
      </w:r>
      <w:r w:rsidRPr="008423E2">
        <w:rPr>
          <w:rFonts w:asciiTheme="majorBidi" w:hAnsiTheme="majorBidi" w:cstheme="majorBidi"/>
          <w:sz w:val="24"/>
          <w:szCs w:val="24"/>
        </w:rPr>
        <w:t>, their representation in the corporate boardrooms is only 19%</w:t>
      </w:r>
      <w:r w:rsidR="00DF2355" w:rsidRPr="008423E2">
        <w:rPr>
          <w:rFonts w:asciiTheme="majorBidi" w:hAnsiTheme="majorBidi" w:cstheme="majorBidi"/>
          <w:sz w:val="24"/>
          <w:szCs w:val="24"/>
        </w:rPr>
        <w:t>, 12.5%,</w:t>
      </w:r>
      <w:r w:rsidR="00EE608E" w:rsidRPr="008423E2">
        <w:rPr>
          <w:rFonts w:asciiTheme="majorBidi" w:hAnsiTheme="majorBidi" w:cstheme="majorBidi"/>
          <w:sz w:val="24"/>
          <w:szCs w:val="24"/>
        </w:rPr>
        <w:t xml:space="preserve"> and </w:t>
      </w:r>
      <w:r w:rsidR="0008414E" w:rsidRPr="008423E2">
        <w:rPr>
          <w:rFonts w:asciiTheme="majorBidi" w:hAnsiTheme="majorBidi" w:cstheme="majorBidi"/>
          <w:sz w:val="24"/>
          <w:szCs w:val="24"/>
        </w:rPr>
        <w:t>9</w:t>
      </w:r>
      <w:r w:rsidR="00EE608E" w:rsidRPr="008423E2">
        <w:rPr>
          <w:rFonts w:asciiTheme="majorBidi" w:hAnsiTheme="majorBidi" w:cstheme="majorBidi"/>
          <w:sz w:val="24"/>
          <w:szCs w:val="24"/>
        </w:rPr>
        <w:t>%, respectively</w:t>
      </w:r>
      <w:r w:rsidRPr="008423E2">
        <w:rPr>
          <w:rFonts w:asciiTheme="majorBidi" w:hAnsiTheme="majorBidi" w:cstheme="majorBidi"/>
          <w:sz w:val="24"/>
          <w:szCs w:val="24"/>
        </w:rPr>
        <w:t xml:space="preserve">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rCskL9dp","properties":{"formattedCitation":"(Governance Institute of Australia, 2024; Spencer Stuart, 2024; Spilsbury et al., 2024)","plainCitation":"(Governance Institute of Australia, 2024; Spencer Stuart, 2024; Spilsbury et al., 2024)","noteIndex":0},"citationItems":[{"id":21670,"uris":["http://zotero.org/groups/5119330/items/27JNHBXR"],"itemData":{"id":21670,"type":"report","title":"Board Diversity Index 2024","URL":"https://www.governanceinstitute.com.au/app/uploads/2024/04/2024-Board-Diversity-Index.pdf","author":[{"literal":"Governance Institute of Australia"}],"accessed":{"date-parts":[["2025",3,12]]},"issued":{"date-parts":[["2024"]]}}},{"id":21669,"uris":["http://zotero.org/groups/5119330/items/DY8CWCZC"],"itemData":{"id":21669,"type":"report","title":"UK Spencer Stuart Board Index 2024","URL":"https://www.spencerstuart.com/research-and-insight/uk-board-index/diversity","author":[{"literal":"Spencer Stuart"}],"accessed":{"date-parts":[["2025",3,12]]},"issued":{"date-parts":[["2024"]]}}},{"id":21603,"uris":["http://zotero.org/groups/5119330/items/C62Y8SEJ"],"itemData":{"id":21603,"type":"report","publisher":"50/50 Women on Boards","title":"2024 Women on boards gender diversity index: Annual progress report of women corporate directors by race &amp; ethnicity, company size, state, and sector in the US","URL":"https://5050wob.com/annual-reports","author":[{"family":"Spilsbury","given":"Heather"},{"family":"Sonnabend","given":"Stephanie"},{"family":"Clark","given":"Cynthia"}],"issued":{"date-parts":[["2024"]]}}}],"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Governance Institute of Australia, 2024; Spencer Stuart, 2024; Spilsbury et al., 2024)</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hile there is no precise account of these percentages for individuals with disabilities </w:t>
      </w:r>
      <w:r w:rsidR="00D65C8B" w:rsidRPr="008423E2">
        <w:rPr>
          <w:rFonts w:asciiTheme="majorBidi" w:hAnsiTheme="majorBidi" w:cstheme="majorBidi"/>
          <w:sz w:val="24"/>
          <w:szCs w:val="24"/>
        </w:rPr>
        <w:t xml:space="preserve">or </w:t>
      </w:r>
      <w:r w:rsidRPr="008423E2">
        <w:rPr>
          <w:rFonts w:asciiTheme="majorBidi" w:hAnsiTheme="majorBidi" w:cstheme="majorBidi"/>
          <w:sz w:val="24"/>
          <w:szCs w:val="24"/>
        </w:rPr>
        <w:t xml:space="preserve">the LGBTQ+ community, </w:t>
      </w:r>
      <w:r w:rsidR="00D65C8B" w:rsidRPr="008423E2">
        <w:rPr>
          <w:rFonts w:asciiTheme="majorBidi" w:hAnsiTheme="majorBidi" w:cstheme="majorBidi"/>
          <w:sz w:val="24"/>
          <w:szCs w:val="24"/>
        </w:rPr>
        <w:t>because</w:t>
      </w:r>
      <w:r w:rsidRPr="008423E2">
        <w:rPr>
          <w:rFonts w:asciiTheme="majorBidi" w:hAnsiTheme="majorBidi" w:cstheme="majorBidi"/>
          <w:sz w:val="24"/>
          <w:szCs w:val="24"/>
        </w:rPr>
        <w:t xml:space="preserve"> many do not feel safe to disclose such identities when not visible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52RkAmxY","properties":{"formattedCitation":"(Follmer, Sabat, &amp; Siuta, 2020)","plainCitation":"(Follmer, Sabat, &amp; Siuta, 2020)","noteIndex":0},"citationItems":[{"id":21275,"uris":["http://zotero.org/groups/5119330/items/MYDAUMUS"],"itemData":{"id":21275,"type":"article-journal","abstract":"Summary\n            This review focuses on the disclosure decisions faced by employees with concealable stigmatized identities—one of the most challenging decisions these individuals must make on a day‐to‐day basis. Indeed, multiple theoretical frameworks have provided a foundation for understanding the antecedents and outcomes associated with the decision to disclose or not to disclose a stigmatized identity. What is less clear, however, is the extent to which these frameworks have been empirically supported. This systematic review serves to unify the extant literature and prompt continued research related to employees with concealable stigmatized identities. Specifically, we draw upon multiple fields of study, including applied psychology, management, social psychology, and occupational health as a means to systematically synthesize the existing empirical research related to disclosure of stigmatized identities at work. In addition to advancing the scholarly knowledge of disclosure, this review also provides practical utility to organizations as they continue to create work environments that foster inclusion of all stigmatized and nonstigmatized employees.","container-title":"Journal of Organizational Behavior","DOI":"10.1002/job.2402","ISSN":"0894-3796, 1099-1379","issue":"2","journalAbbreviation":"J Organ Behavior","language":"en","page":"169-184","source":"DOI.org (Crossref)","title":"Disclosure of stigmatized identities at work: An interdisciplinary review and agenda for future research","title-short":"Disclosure of stigmatized identities at work","volume":"41","author":[{"family":"Follmer","given":"Kayla B."},{"family":"Sabat","given":"Isaac Emmanuel"},{"family":"Siuta","given":"Rose L."}],"issued":{"date-parts":[["2020",2]]}}}],"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Follmer, Sabat, &amp; Siuta, 2020)</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their respective percentages are below 1%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eEBaQHWx","properties":{"formattedCitation":"(e.g., Association of LGBTQ+ Corporate Directors, 2024; Spilsbury et al., 2024; Upadhyay &amp; Triana, 2021)","plainCitation":"(e.g., Association of LGBTQ+ Corporate Directors, 2024; Spilsbury et al., 2024; Upadhyay &amp; Triana, 2021)","noteIndex":0},"citationItems":[{"id":21604,"uris":["http://zotero.org/groups/5119330/items/AFY7BMUV"],"itemData":{"id":21604,"type":"report","title":"2024 LGBTQ+ Board Monitor","URL":"https://lgbtqdirectors.org/2024/09/15/2024-lgbtq-board-monitor-report-reveals-underrepresentation-of-lgbtq-directors-on-f500-and-nasdaq-boards","author":[{"literal":"Association of LGBTQ+ Corporate Directors"}],"issued":{"date-parts":[["2024"]]}},"label":"page","prefix":"e.g., "},{"id":21603,"uris":["http://zotero.org/groups/5119330/items/C62Y8SEJ"],"itemData":{"id":21603,"type":"report","publisher":"50/50 Women on Boards","title":"2024 Women on boards gender diversity index: Annual progress report of women corporate directors by race &amp; ethnicity, company size, state, and sector in the US","URL":"https://5050wob.com/annual-reports","author":[{"family":"Spilsbury","given":"Heather"},{"family":"Sonnabend","given":"Stephanie"},{"family":"Clark","given":"Cynthia"}],"issued":{"date-parts":[["2024"]]}}},{"id":21605,"uris":["http://zotero.org/groups/5119330/items/NP8JGXKM"],"itemData":{"id":21605,"type":"article-journal","abstract":"Abstract\n            This study investigates how firm structure, chief executive officer (CEO) power, and federal legislation influence hiring of corporate directors from a diverse background. Combining the value‐in‐diversity hypothesis and the similarity‐attraction paradigm, we examine the impact of economically rational (i.e., business need) and social preference (i.e., similar‐to‐me bias) drivers of board diversity post‐the Sarbanes‐Oxley Act of 2002 (SOX). Using a sample of S&amp;P 1500 firms from an eight‐year period spanning SOX, we find that SOX is positively correlated with board diversity. Although SOX was not intended to increase board diversity, the changes it put in place have subsequently facilitated more board diversity. Results show that the economically rational predictor (firm operational complexity) had a positive and statistically significant effect on board diversity pre‐SOX but that effect disappeared post‐SOX. Meanwhile, CEO power, a social preference inhibitor of board diversity, had a negative and statistically significant relationship with board diversity pre‐SOX which also disappeared post‐SOX. It appears that SOX has mitigated both economically rational drivers to want more diversity as well as social preference drivers to want less diversity. Implications of these findings for research and practice are discussed.","container-title":"Human Resource Management","DOI":"10.1002/hrm.22035","ISSN":"0090-4848, 1099-050X","issue":"4","journalAbbreviation":"Human Resource Management","language":"en","page":"517-534","source":"DOI.org (Crossref)","title":"Drivers of diversity on boards: The impact of the Sarbanes-Oxley act","title-short":"Drivers of diversity on boards","volume":"60","author":[{"family":"Upadhyay","given":"Arun"},{"family":"Triana","given":"María Del Carmen"}],"issued":{"date-parts":[["2021",7]]}},"label":"page"}],"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Association of LGBTQ+ Corporate Directors, 2024; Spilsbury et al., 2024; Upadhyay &amp; Triana, 2021)</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w:t>
      </w:r>
    </w:p>
    <w:p w14:paraId="195D27A4" w14:textId="25FC7BBF" w:rsidR="005C63D4" w:rsidRPr="008423E2" w:rsidRDefault="005C63D4" w:rsidP="00620CE5">
      <w:pPr>
        <w:widowControl w:val="0"/>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lastRenderedPageBreak/>
        <w:t>Extant research compar</w:t>
      </w:r>
      <w:r w:rsidR="00D65C8B" w:rsidRPr="008423E2">
        <w:rPr>
          <w:rFonts w:asciiTheme="majorBidi" w:hAnsiTheme="majorBidi" w:cstheme="majorBidi"/>
          <w:sz w:val="24"/>
          <w:szCs w:val="24"/>
        </w:rPr>
        <w:t>ing</w:t>
      </w:r>
      <w:r w:rsidRPr="008423E2">
        <w:rPr>
          <w:rFonts w:asciiTheme="majorBidi" w:hAnsiTheme="majorBidi" w:cstheme="majorBidi"/>
          <w:sz w:val="24"/>
          <w:szCs w:val="24"/>
        </w:rPr>
        <w:t xml:space="preserve"> minorities and non-minorities demonstrated that minority groups were less likely to be promoted to managerial positions or to be considered for higher levels in organizational hierarchi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7PMHPx9e","properties":{"formattedCitation":"(Amis, Mair, &amp; Munir, 2020)","plainCitation":"(Amis, Mair, &amp; Munir, 2020)","noteIndex":0},"citationItems":[{"id":18214,"uris":["http://zotero.org/groups/5119330/items/UXLSRP4M"],"itemData":{"id":18214,"type":"article-journal","abstract":"With societal inequalities continuing to increase and organizations providing the vast majority of people with their income, we wanted to assess the ways in which organizational practices are implicated in the burgeoning of social and economic inequality. Following an integrative review of the literature drawn from across the social sciences, we found that the multiple ways in which five major organizational practices-hiring, role allocation, promotion, compensation, and structuring-are enacted emerged as being central to the reproduction of inequality. We also uncovered how the persistence of these practices, and the inequality they induce, can be largely attributed to a constellation of three highly institutionalized myths, efficiency, meritocracy, and positive globalization. Our analysis further reveals how, as scholars, we bear a corresponding responsibility to reconsider how we engage in research on and teaching about organizations. The implications of this for our future work are discussed.","container-title":"Academy of Management Annals","DOI":"10.5465/annals.2017.0033","ISSN":"1941-6520","issue":"1","language":"English","page":"195-230","title":"The organizational reproduction of inequality","volume":"14","author":[{"family":"Amis","given":"John M."},{"family":"Mair","given":"Johanna"},{"family":"Munir","given":"Kamal A."}],"issued":{"date-parts":[["2020",1]]}}}],"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Amis, Mair, &amp; Munir, 2020)</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especially when firms are constrained by external environments and cultur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R2zuhTkg","properties":{"formattedCitation":"(Ng &amp; Sears, 2017)","plainCitation":"(Ng &amp; Sears, 2017)","noteIndex":0},"citationItems":[{"id":21635,"uris":["http://zotero.org/groups/5119330/items/BJVLTD6X"],"itemData":{"id":21635,"type":"article-journal","abstract":"This study examines macro‐level organisational determinants of women in management. Specifically, we examined organisational characteristics and strategies, including firm levels of internationalisation, firm foreign ownership, chief executive officer gender and the active recruitment of women, as predictors of an organisation's level of representation of women in management. Results from a survey of 278 firms indicated that the presence of a female chief executive officer and an organisation's active recruitment of women are positively associated with a firm's percentage of women in management while firm internationalisation and firm foreign ownership are negatively associated with the representation of women in management. Overall, these findings suggest that although firms exercise discretion with respect to hiring and promoting women, they are also constrained by the external environment and organisational characteristics. For example, firms with higher levels of firm internationalisation and that are foreign‐owned may limit their efforts and investment in the advancement of women into management.","container-title":"Human Resource Management Journal","DOI":"10.1111/1748-8583.12135","ISSN":"0954-5395, 1748-8583","issue":"1","journalAbbreviation":"Human Res Mgmt Journal","language":"en","license":"http://onlinelibrary.wiley.com/termsAndConditions#vor","page":"133-151","source":"DOI.org (Crossref)","title":"The glass ceiling in context: the influence of CEO gender, recruitment practices and firm internationalisation on the representation of women in management","title-short":"The glass ceiling in context","volume":"27","author":[{"family":"Ng","given":"Eddy S."},{"family":"Sears","given":"Greg J."}],"issued":{"date-parts":[["2017",1]]}}}],"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Ng &amp; Sears, 2017)</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For instance, even after controlling for factors such as performance and education level, minorities were seen as less suitable for managerial positions</w:t>
      </w:r>
      <w:r w:rsidR="00BF2A1D" w:rsidRPr="008423E2">
        <w:rPr>
          <w:rFonts w:asciiTheme="majorBidi" w:hAnsiTheme="majorBidi" w:cstheme="majorBidi"/>
          <w:sz w:val="24"/>
          <w:szCs w:val="24"/>
        </w:rPr>
        <w:t>,</w:t>
      </w:r>
      <w:r w:rsidRPr="008423E2">
        <w:rPr>
          <w:rFonts w:asciiTheme="majorBidi" w:hAnsiTheme="majorBidi" w:cstheme="majorBidi"/>
          <w:sz w:val="24"/>
          <w:szCs w:val="24"/>
        </w:rPr>
        <w:t xml:space="preserve"> and </w:t>
      </w:r>
      <w:r w:rsidR="00BF2A1D" w:rsidRPr="008423E2">
        <w:rPr>
          <w:rFonts w:asciiTheme="majorBidi" w:hAnsiTheme="majorBidi" w:cstheme="majorBidi"/>
          <w:sz w:val="24"/>
          <w:szCs w:val="24"/>
        </w:rPr>
        <w:t xml:space="preserve">they </w:t>
      </w:r>
      <w:r w:rsidRPr="008423E2">
        <w:rPr>
          <w:rFonts w:asciiTheme="majorBidi" w:hAnsiTheme="majorBidi" w:cstheme="majorBidi"/>
          <w:sz w:val="24"/>
          <w:szCs w:val="24"/>
        </w:rPr>
        <w:t xml:space="preserve">received significantly fewer opportunities for training and development </w:t>
      </w:r>
      <w:r w:rsidR="00BF2A1D" w:rsidRPr="008423E2">
        <w:rPr>
          <w:rFonts w:asciiTheme="majorBidi" w:hAnsiTheme="majorBidi" w:cstheme="majorBidi"/>
          <w:sz w:val="24"/>
          <w:szCs w:val="24"/>
        </w:rPr>
        <w:t>and</w:t>
      </w:r>
      <w:r w:rsidRPr="008423E2">
        <w:rPr>
          <w:rFonts w:asciiTheme="majorBidi" w:hAnsiTheme="majorBidi" w:cstheme="majorBidi"/>
          <w:sz w:val="24"/>
          <w:szCs w:val="24"/>
        </w:rPr>
        <w:t xml:space="preserve"> </w:t>
      </w:r>
      <w:r w:rsidR="00F13BCE" w:rsidRPr="008423E2">
        <w:rPr>
          <w:rFonts w:asciiTheme="majorBidi" w:hAnsiTheme="majorBidi" w:cstheme="majorBidi"/>
          <w:sz w:val="24"/>
          <w:szCs w:val="24"/>
        </w:rPr>
        <w:t xml:space="preserve">fewer </w:t>
      </w:r>
      <w:r w:rsidRPr="008423E2">
        <w:rPr>
          <w:rFonts w:asciiTheme="majorBidi" w:hAnsiTheme="majorBidi" w:cstheme="majorBidi"/>
          <w:sz w:val="24"/>
          <w:szCs w:val="24"/>
        </w:rPr>
        <w:t xml:space="preserve">challenging assignments compared to non-minoriti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zI0Gb0sA","properties":{"formattedCitation":"(Adamovic &amp; Leibbrandt, 2023; Hoobler, Lemmon, &amp; Wayne, 2014)","plainCitation":"(Adamovic &amp; Leibbrandt, 2023; Hoobler, Lemmon, &amp; Wayne, 2014)","noteIndex":0},"citationItems":[{"id":21622,"uris":["http://zotero.org/groups/5119330/items/PIMH6ZL3"],"itemData":{"id":21622,"type":"article-journal","container-title":"The Leadership Quarterly","DOI":"10.1016/j.leaqua.2022.101655","ISSN":"10489843","issue":"2","journalAbbreviation":"The Leadership Quarterly","language":"en","page":"101655","source":"DOI.org (Crossref)","title":"Is there a glass ceiling for ethnic minorities to enter leadership positions? Evidence from a field experiment with over 12,000 job applications","title-short":"Is there a glass ceiling for ethnic minorities to enter leadership positions?","volume":"34","author":[{"family":"Adamovic","given":"Mladen"},{"family":"Leibbrandt","given":"Andreas"}],"issued":{"date-parts":[["2023",4]]}}},{"id":21617,"uris":["http://zotero.org/groups/5119330/items/3QEY2DDW"],"itemData":{"id":21617,"type":"article-journal","abstract":"Some authors have explained the dearth of women leaders as an “opt-out revolution”—that women today are making a choice not to aspire to leadership positions. The authors of this article present a model that tests managers’ biased evaluations of women as less career motivated as an explanation for why women have lower managerial aspirations than men. Specifically, they hypothesize that day-to-day managerial decisions involving allocating challenging work, training and development, and career encouragement mean women accrue less organizational development, and this is one explanation for their lower managerial aspirations. The authors’ model is based on social role theory and is examined in a sample of 112 supervisor–subordinate dyads at a U.S. Fortune 500 firm.","container-title":"Journal of Management","DOI":"10.1177/0149206311426911","ISSN":"0149-2063, 1557-1211","issue":"3","journalAbbreviation":"Journal of Management","language":"en","page":"703-730","source":"DOI.org (Crossref)","title":"Women’s managerial aspirations: An organizational development perspective","title-short":"Women’s managerial aspirations","volume":"40","author":[{"family":"Hoobler","given":"Jenny M."},{"family":"Lemmon","given":"Grace"},{"family":"Wayne","given":"Sandy J."}],"issued":{"date-parts":[["2014",3]]}}}],"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Adamovic &amp; Leibbrandt, 2023; Hoobler, Lemmon, &amp; Wayne, 2014)</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Research using archival data also showed that women and ethnic minorities were more likely to be promoted to high-risk managerial positions when firm performance was declining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ulW0tCdJ","properties":{"formattedCitation":"(e.g., Glass &amp; Cook, 2016; Morgenroth, Kirby, Ryan, &amp; Sudk\\uc0\\u228{}mper, 2020)","plainCitation":"(e.g., Glass &amp; Cook, 2016; Morgenroth, Kirby, Ryan, &amp; Sudkämper, 2020)","noteIndex":0},"citationItems":[{"id":15625,"uris":["http://zotero.org/groups/5119330/items/F7UDHEVT"],"itemData":{"id":15625,"type":"article-journal","abstract":"Women leaders contribute positively to organizations yet remain significantly underrepresented in corporate leadership positions. While the challenges women face are well-documented, less understood are the factors that shape the experience and success of women who, against significant odds, rise above the glass ceiling. This paper advances scholarship on women and leadership by analyzing the conditions under which women are promoted to top leadership positions and exploring the opportunities and challenges they face post-promotion. We draw on two data sources: comparison of the career trajectories of all women who have ever served as CEO in the Fortune 500 with a matched sample of men CEOs as well as in-depth interviews with women executives across a variety of sectors. Our analysis reveals that women are more likely than men to be promoted to high risk leadership positions and often lack the support or authority to accomplish their strategic goals. As a result, women leaders often experience shorter tenures compared to male peers. We consider the implication of our findings for theory, research and practice. (C) 2015 Elsevier Inc. All rights reserved.","container-title":"Leadership Quarterly","DOI":"10.1016/j.leaqua.2015.09.003","ISSN":"1048-9843","issue":"1","language":"English","page":"51-63","title":"Leading at the top: Understanding women's challenges above the glass ceiling","volume":"27","author":[{"family":"Glass","given":"Christy"},{"family":"Cook","given":"Alison"}],"issued":{"date-parts":[["2016",2]]}},"label":"page","prefix":"e.g., "},{"id":21624,"uris":["http://zotero.org/groups/5119330/items/4YZIDSXM"],"itemData":{"id":21624,"type":"article-journal","container-title":"Psychological Bulletin","DOI":"10.1037/bul0000234","ISSN":"1939-1455, 0033-2909","issue":"9","journalAbbreviation":"Psychological Bulletin","language":"en","page":"797-829","source":"DOI.org (Crossref)","title":"The who, when, and why of the glass cliff phenomenon: A meta-analysis of appointments to precarious leadership positions.","title-short":"The who, when, and why of the glass cliff phenomenon","volume":"146","author":[{"family":"Morgenroth","given":"Thekla"},{"family":"Kirby","given":"Teri A."},{"family":"Ryan","given":"Michelle K."},{"family":"Sudkämper","given":"Antonia"}],"issued":{"date-parts":[["2020",9]]}}}],"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kern w:val="0"/>
          <w:sz w:val="24"/>
        </w:rPr>
        <w:t>(e.g., Glass &amp; Cook, 2016; Morgenroth, Kirby, Ryan, &amp; Sudkämper, 2020)</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a phenomenon known as the “glass cliff”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dJFcygHV","properties":{"formattedCitation":"(Ryan &amp; Haslam, 2007)","plainCitation":"(Ryan &amp; Haslam, 2007)","noteIndex":0},"citationItems":[{"id":21478,"uris":["http://zotero.org/groups/5119330/items/2BQG33B8"],"itemData":{"id":21478,"type":"article-journal","container-title":"Academy of Management Review","DOI":"10.5465/amr.2007.24351856","ISSN":"0363-7425, 1930-3807","issue":"2","journalAbbreviation":"AMR","language":"en","page":"549-572","source":"DOI.org (Crossref)","title":"The glass cliff: Exploring the dynamics surrounding the appointment of women to precarious leadership positions","title-short":"The glass cliff","volume":"32","author":[{"family":"Ryan","given":"Michelle K."},{"family":"Haslam","given":"S. Alexander"}],"issued":{"date-parts":[["2007",4]]}}}],"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Ryan &amp; Haslam, 2007)</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There are two prominent explanations for this phenomenon: either minorities are offered these opportunities when others are not willing to take the lead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v0gV4afe","properties":{"formattedCitation":"(e.g., Morgenroth et al., 2020)","plainCitation":"(e.g., Morgenroth et al., 2020)","noteIndex":0},"citationItems":[{"id":21624,"uris":["http://zotero.org/groups/5119330/items/4YZIDSXM"],"itemData":{"id":21624,"type":"article-journal","container-title":"Psychological Bulletin","DOI":"10.1037/bul0000234","ISSN":"1939-1455, 0033-2909","issue":"9","journalAbbreviation":"Psychological Bulletin","language":"en","page":"797-829","source":"DOI.org (Crossref)","title":"The who, when, and why of the glass cliff phenomenon: A meta-analysis of appointments to precarious leadership positions.","title-short":"The who, when, and why of the glass cliff phenomenon","volume":"146","author":[{"family":"Morgenroth","given":"Thekla"},{"family":"Kirby","given":"Teri A."},{"family":"Ryan","given":"Michelle K."},{"family":"Sudkämper","given":"Antonia"}],"issued":{"date-parts":[["2020",9]]}},"label":"page","prefix":"e.g., "}],"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Morgenroth et al., 2020)</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or minorities seize these opportunities hoping to succeed during a challenging time </w:t>
      </w:r>
      <w:r w:rsidR="00BF2A1D" w:rsidRPr="008423E2">
        <w:rPr>
          <w:rFonts w:asciiTheme="majorBidi" w:hAnsiTheme="majorBidi" w:cstheme="majorBidi"/>
          <w:sz w:val="24"/>
          <w:szCs w:val="24"/>
        </w:rPr>
        <w:t xml:space="preserve">so as </w:t>
      </w:r>
      <w:r w:rsidR="00D65C8B" w:rsidRPr="008423E2">
        <w:rPr>
          <w:rFonts w:asciiTheme="majorBidi" w:hAnsiTheme="majorBidi" w:cstheme="majorBidi"/>
          <w:sz w:val="24"/>
          <w:szCs w:val="24"/>
        </w:rPr>
        <w:t xml:space="preserve">to </w:t>
      </w:r>
      <w:r w:rsidRPr="008423E2">
        <w:rPr>
          <w:rFonts w:asciiTheme="majorBidi" w:hAnsiTheme="majorBidi" w:cstheme="majorBidi"/>
          <w:sz w:val="24"/>
          <w:szCs w:val="24"/>
        </w:rPr>
        <w:t xml:space="preserve">gain legitimacy in the eyes of the majority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avqr3sxo","properties":{"formattedCitation":"(e.g., Glass &amp; Cook, 2016)","plainCitation":"(e.g., Glass &amp; Cook, 2016)","noteIndex":0},"citationItems":[{"id":15625,"uris":["http://zotero.org/groups/5119330/items/F7UDHEVT"],"itemData":{"id":15625,"type":"article-journal","abstract":"Women leaders contribute positively to organizations yet remain significantly underrepresented in corporate leadership positions. While the challenges women face are well-documented, less understood are the factors that shape the experience and success of women who, against significant odds, rise above the glass ceiling. This paper advances scholarship on women and leadership by analyzing the conditions under which women are promoted to top leadership positions and exploring the opportunities and challenges they face post-promotion. We draw on two data sources: comparison of the career trajectories of all women who have ever served as CEO in the Fortune 500 with a matched sample of men CEOs as well as in-depth interviews with women executives across a variety of sectors. Our analysis reveals that women are more likely than men to be promoted to high risk leadership positions and often lack the support or authority to accomplish their strategic goals. As a result, women leaders often experience shorter tenures compared to male peers. We consider the implication of our findings for theory, research and practice. (C) 2015 Elsevier Inc. All rights reserved.","container-title":"Leadership Quarterly","DOI":"10.1016/j.leaqua.2015.09.003","ISSN":"1048-9843","issue":"1","language":"English","page":"51-63","title":"Leading at the top: Understanding women's challenges above the glass ceiling","volume":"27","author":[{"family":"Glass","given":"Christy"},{"family":"Cook","given":"Alison"}],"issued":{"date-parts":[["2016",2]]}},"label":"page","prefix":"e.g., "}],"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Glass &amp; Cook, 2016)</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In addition, when firm performance </w:t>
      </w:r>
      <w:r w:rsidR="00624CAB" w:rsidRPr="008423E2">
        <w:rPr>
          <w:rFonts w:asciiTheme="majorBidi" w:hAnsiTheme="majorBidi" w:cstheme="majorBidi"/>
          <w:sz w:val="24"/>
          <w:szCs w:val="24"/>
        </w:rPr>
        <w:t>decline</w:t>
      </w:r>
      <w:r w:rsidR="00F31946" w:rsidRPr="008423E2">
        <w:rPr>
          <w:rFonts w:asciiTheme="majorBidi" w:hAnsiTheme="majorBidi" w:cstheme="majorBidi"/>
          <w:sz w:val="24"/>
          <w:szCs w:val="24"/>
        </w:rPr>
        <w:t>d</w:t>
      </w:r>
      <w:r w:rsidRPr="008423E2">
        <w:rPr>
          <w:rFonts w:asciiTheme="majorBidi" w:hAnsiTheme="majorBidi" w:cstheme="majorBidi"/>
          <w:sz w:val="24"/>
          <w:szCs w:val="24"/>
        </w:rPr>
        <w:t xml:space="preserve"> during the tenure of minority managers, </w:t>
      </w:r>
      <w:r w:rsidR="00E412BA" w:rsidRPr="008423E2">
        <w:rPr>
          <w:rFonts w:asciiTheme="majorBidi" w:hAnsiTheme="majorBidi" w:cstheme="majorBidi"/>
          <w:sz w:val="24"/>
          <w:szCs w:val="24"/>
        </w:rPr>
        <w:t>those managers</w:t>
      </w:r>
      <w:r w:rsidRPr="008423E2">
        <w:rPr>
          <w:rFonts w:asciiTheme="majorBidi" w:hAnsiTheme="majorBidi" w:cstheme="majorBidi"/>
          <w:sz w:val="24"/>
          <w:szCs w:val="24"/>
        </w:rPr>
        <w:t xml:space="preserve"> </w:t>
      </w:r>
      <w:r w:rsidR="00F31946" w:rsidRPr="008423E2">
        <w:rPr>
          <w:rFonts w:asciiTheme="majorBidi" w:hAnsiTheme="majorBidi" w:cstheme="majorBidi"/>
          <w:sz w:val="24"/>
          <w:szCs w:val="24"/>
        </w:rPr>
        <w:t>were</w:t>
      </w:r>
      <w:r w:rsidRPr="008423E2">
        <w:rPr>
          <w:rFonts w:asciiTheme="majorBidi" w:hAnsiTheme="majorBidi" w:cstheme="majorBidi"/>
          <w:sz w:val="24"/>
          <w:szCs w:val="24"/>
        </w:rPr>
        <w:t xml:space="preserve"> more likely to be replaced by </w:t>
      </w:r>
      <w:r w:rsidR="005F243E">
        <w:rPr>
          <w:rFonts w:asciiTheme="majorBidi" w:hAnsiTheme="majorBidi" w:cstheme="majorBidi"/>
          <w:sz w:val="24"/>
          <w:szCs w:val="24"/>
        </w:rPr>
        <w:t>w</w:t>
      </w:r>
      <w:r w:rsidRPr="008423E2">
        <w:rPr>
          <w:rFonts w:asciiTheme="majorBidi" w:hAnsiTheme="majorBidi" w:cstheme="majorBidi"/>
          <w:sz w:val="24"/>
          <w:szCs w:val="24"/>
        </w:rPr>
        <w:t>hite m</w:t>
      </w:r>
      <w:r w:rsidR="00E412BA" w:rsidRPr="008423E2">
        <w:rPr>
          <w:rFonts w:asciiTheme="majorBidi" w:hAnsiTheme="majorBidi" w:cstheme="majorBidi"/>
          <w:sz w:val="24"/>
          <w:szCs w:val="24"/>
        </w:rPr>
        <w:t>e</w:t>
      </w:r>
      <w:r w:rsidRPr="008423E2">
        <w:rPr>
          <w:rFonts w:asciiTheme="majorBidi" w:hAnsiTheme="majorBidi" w:cstheme="majorBidi"/>
          <w:sz w:val="24"/>
          <w:szCs w:val="24"/>
        </w:rPr>
        <w:t xml:space="preserve">n, a phenomenon termed the “savior effect”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JYTMfg7K","properties":{"formattedCitation":"(Cook &amp; Glass, 2014)","plainCitation":"(Cook &amp; Glass, 2014)","noteIndex":0},"citationItems":[{"id":21435,"uris":["http://zotero.org/groups/5119330/items/PU3SEEFM"],"itemData":{"id":21435,"type":"article-journal","container-title":"Strategic Management Journal","DOI":"10.1002/smj.2161","ISSN":"01432095","issue":"7","journalAbbreviation":"Strat. Mgmt. J.","language":"en","license":"http://doi.wiley.com/10.1002/tdm_license_1.1","page":"1080-1089","source":"DOI.org (Crossref)","title":"Above the glass ceiling: When are women and racial/ethnic minorities promoted to CEO?: Research Notes and Commentaries","title-short":"Above the glass ceiling","volume":"35","author":[{"family":"Cook","given":"Alison"},{"family":"Glass","given":"Christy"}],"issued":{"date-parts":[["2014",7]]}}}],"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Cook &amp; Glass, 2014)</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w:t>
      </w:r>
    </w:p>
    <w:p w14:paraId="25C69054" w14:textId="11E4068B" w:rsidR="005C63D4" w:rsidRPr="008423E2" w:rsidRDefault="005C63D4" w:rsidP="005C63D4">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A few studies highlighted delayed promotion among minorities by comparing minorities and non-minorities in the pace of career advancement to managerial positions, indicating that</w:t>
      </w:r>
      <w:r w:rsidR="00A90317">
        <w:rPr>
          <w:rFonts w:asciiTheme="majorBidi" w:hAnsiTheme="majorBidi" w:cstheme="majorBidi"/>
          <w:sz w:val="24"/>
          <w:szCs w:val="24"/>
        </w:rPr>
        <w:t xml:space="preserve">, </w:t>
      </w:r>
      <w:proofErr w:type="spellStart"/>
      <w:r w:rsidR="00A90317">
        <w:rPr>
          <w:rFonts w:asciiTheme="majorBidi" w:hAnsiTheme="majorBidi" w:cstheme="majorBidi"/>
          <w:sz w:val="24"/>
          <w:szCs w:val="24"/>
        </w:rPr>
        <w:t>worlwide</w:t>
      </w:r>
      <w:proofErr w:type="spellEnd"/>
      <w:r w:rsidR="00A90317">
        <w:rPr>
          <w:rFonts w:asciiTheme="majorBidi" w:hAnsiTheme="majorBidi" w:cstheme="majorBidi"/>
          <w:sz w:val="24"/>
          <w:szCs w:val="24"/>
        </w:rPr>
        <w:t>,</w:t>
      </w:r>
      <w:r w:rsidR="005F243E">
        <w:rPr>
          <w:rFonts w:asciiTheme="majorBidi" w:hAnsiTheme="majorBidi" w:cstheme="majorBidi"/>
          <w:sz w:val="24"/>
          <w:szCs w:val="24"/>
        </w:rPr>
        <w:t xml:space="preserve"> </w:t>
      </w:r>
      <w:r w:rsidRPr="008423E2">
        <w:rPr>
          <w:rFonts w:asciiTheme="majorBidi" w:hAnsiTheme="majorBidi" w:cstheme="majorBidi"/>
          <w:sz w:val="24"/>
          <w:szCs w:val="24"/>
        </w:rPr>
        <w:t xml:space="preserve">certain groups stagnated within organizations and were not </w:t>
      </w:r>
      <w:r w:rsidR="003F6572">
        <w:rPr>
          <w:rFonts w:asciiTheme="majorBidi" w:hAnsiTheme="majorBidi" w:cstheme="majorBidi"/>
          <w:sz w:val="24"/>
          <w:szCs w:val="24"/>
        </w:rPr>
        <w:t>promoted</w:t>
      </w:r>
      <w:r w:rsidRPr="008423E2">
        <w:rPr>
          <w:rFonts w:asciiTheme="majorBidi" w:hAnsiTheme="majorBidi" w:cstheme="majorBidi"/>
          <w:sz w:val="24"/>
          <w:szCs w:val="24"/>
        </w:rPr>
        <w:t xml:space="preserve"> to higher level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gBnZuvGT","properties":{"formattedCitation":"(e.g., Ingram &amp; Oh, 2022)","plainCitation":"(e.g., Ingram &amp; Oh, 2022)","noteIndex":0},"citationItems":[{"id":21614,"uris":["http://zotero.org/groups/5119330/items/VQFQI74I"],"itemData":{"id":21614,"type":"article-journal","container-title":"Academy of Management Discoveries","DOI":"10.5465/amd.2020.0030","ISSN":"2168-1007","issue":"1","journalAbbreviation":"AMD","language":"en","page":"56-76","source":"DOI.org (Crossref)","title":"Mapping the class ceiling: The social class disadvantage for attaining management positions","title-short":"Mapping the class ceiling","volume":"8","author":[{"family":"Ingram","given":"Paul"},{"family":"Oh","given":"Jean Joohyun"}],"issued":{"date-parts":[["2022",3]]}},"label":"page","prefix":"e.g., "}],"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Ingram &amp; Oh, 2022)</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Our review provided examples of minorities experiencing such stagnation and attributing it to their invisibility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wLDU9rt9","properties":{"formattedCitation":"(e.g., Glass &amp; Cook, 2020b; Treanor &amp; Marlow, 2021)","plainCitation":"(e.g., Glass &amp; Cook, 2020b; Treanor &amp; Marlow, 2021)","noteIndex":0},"citationItems":[{"id":21628,"uris":["http://zotero.org/groups/5119330/items/7JDV7B58"],"itemData":{"id":21628,"type":"article-journal","abstract":"How do non‐traditional leaders negotiate their entrance and inclusion in elite leadership roles? This study explores the intentional strategies used by non‐traditional leaders to obtain and sustain elite leadership positions. While previous research has documented the barriers that limit the advancement of White women and people of colour, this study extends our understanding to the deliberate, intentional strategies outsiders use to negotiate their entrance to and inclusion in elite leadership roles. We use Bourdieu’s concept of habitus and Puwar’s bodies out of place perspective to analyse the ‘performative contortions’ of outsiders who occupy elite roles. Our analysis relies on 32 in‐depth interviews with White women and men and women of colour who occupy senior leadership positions in large organizations. Our findings uncover a range of embodied, cultural and interactional strategies outsiders employ to gain entrance to top positions and thus reveal the ways gender and race are embedded in the ‘hidden curriculum’ of elite organizations. The ongoing labour required of organizational outsiders to negotiate their own inclusion sheds light on the continuing failure of current efforts to achieve equity and inclusion among elite leadership ranks.","container-title":"Gender, Work &amp; Organization","DOI":"10.1111/gwao.12463","ISSN":"0968-6673, 1468-0432","issue":"6","journalAbbreviation":"Gender Work &amp; Organization","language":"en","page":"1232-1252","source":"DOI.org (Crossref)","title":"Performative contortions: How White women and people of colour navigate elite leadership roles","title-short":"Performative contortions","volume":"27","author":[{"family":"Glass","given":"Christy"},{"family":"Cook","given":"Alison"}],"issued":{"date-parts":[["2020",11]]}},"label":"page","prefix":"e.g., "},{"id":18842,"uris":["http://zotero.org/groups/5119330/items/78D46MXK"],"itemData":{"id":18842,"type":"article-journal","abstract":"The structure of veterinary medicine is changing rapidly from that of traditional small privately owned practices to one of corporate franchises, often positioned within retail outlets. Accompanying this trend has been the increasing presence of women, such that they now dominate clinical practice. To what extent are these two issues, increasing feminisation and corporatisation, linked? Since the mid-1990s, corporate providers have largely displaced the traditional self-employed practice ownership/partnership model. This has informed a blame discourse whereby feminisation is associated with industry restructuring given women's alleged preferences for predictable, flexible corporate employment, plus a lack of entrepreneurial ambition towards practice ownership. Drawing upon in-depth semi-structured interviews with women veterinary surgeons and key industry stakeholders, we critically analyse such arguments. We illustrate that diverse notions of corporate masculinity, operating in parallel with the entrepreneurial masculinity of traditional practice, generate this blame discourse and underpin women's limited progression into self-employed practice ownership. This has implications for the future structure of the profession and the careers of forthcoming generations of veterinary surgeons.","container-title":"Human Relations","DOI":"10.1177/0018726719846554","ISSN":"0018-7267","issue":"1","language":"English","page":"105-130","title":"Paws for thought? Analysing how prevailing masculinities constrain career progression for UK women veterinary surgeons","volume":"74","author":[{"family":"Treanor","given":"Lorna"},{"family":"Marlow","given":"Susan"}],"issued":{"date-parts":[["2021",1]]}}}],"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Glass &amp; Cook, 2020b; Treanor &amp; Marlow, 2021)</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among other factors. In countries where stakeholder and institutional pressures for </w:t>
      </w:r>
      <w:r w:rsidRPr="008423E2">
        <w:rPr>
          <w:rFonts w:asciiTheme="majorBidi" w:hAnsiTheme="majorBidi" w:cstheme="majorBidi"/>
          <w:sz w:val="24"/>
          <w:szCs w:val="24"/>
        </w:rPr>
        <w:lastRenderedPageBreak/>
        <w:t>diversity were present,</w:t>
      </w:r>
      <w:r w:rsidR="00227697" w:rsidRPr="008423E2">
        <w:rPr>
          <w:rFonts w:asciiTheme="majorBidi" w:hAnsiTheme="majorBidi" w:cstheme="majorBidi"/>
          <w:sz w:val="24"/>
          <w:szCs w:val="24"/>
        </w:rPr>
        <w:t xml:space="preserve"> although</w:t>
      </w:r>
      <w:r w:rsidRPr="008423E2">
        <w:rPr>
          <w:rFonts w:asciiTheme="majorBidi" w:hAnsiTheme="majorBidi" w:cstheme="majorBidi"/>
          <w:sz w:val="24"/>
          <w:szCs w:val="24"/>
        </w:rPr>
        <w:t xml:space="preserve"> the career advancement of minorities with outstanding qualities was relatively faster, as soon as one minority member was present on a managerial level, this advantage diminished for the promotion of future minorities</w:t>
      </w:r>
      <w:r w:rsidR="00227697" w:rsidRPr="008423E2">
        <w:rPr>
          <w:rFonts w:asciiTheme="majorBidi" w:hAnsiTheme="majorBidi" w:cstheme="majorBidi"/>
          <w:sz w:val="24"/>
          <w:szCs w:val="24"/>
        </w:rPr>
        <w:t xml:space="preserve"> </w:t>
      </w:r>
      <w:r w:rsidR="00227697"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Bo9VDFfW","properties":{"formattedCitation":"(Bonet, Cappelli, &amp; Hamori, 2020)","plainCitation":"(Bonet, Cappelli, &amp; Hamori, 2020)","noteIndex":0},"citationItems":[{"id":18237,"uris":["http://zotero.org/groups/5119330/items/MU2SPSJE"],"itemData":{"id":18237,"type":"article-journal","abstract":"Research summary We examine the advancement of women in executive roles in the ranks of the 10 highest executive positions in the Fortune 100 companies in 2001 and 2011. We find that women executives secured top executive positions faster than men, controlling for relevant individual attributes, and that the advantage of women with respect to men grew with the number of years they spent in the organization. The female advantage disappeared once companies had more than one high-ranking female executive. We make use of several tests to assess possible unobserved differences between men and women executives, including the case-control technique from epidemiology. Our results are consistent with institutional pressures accelerating women's advancement to top executive positions, but they also reveal the limited effectiveness of such pressures. Managerial summary Employers interested in increasing the diversity of their executive ranks should pay attention not only to who is in those jobs but also how long it took them to get there. In our study, women in top jobs got there faster not just because they were better but because they moved through previous positions faster and skipped steps in job ladders. This suggests how diversity at the top can be enhanced without having to wait for more diverse cohorts in lower-level jobs to slowly advance. The fact that faster advancement slowed once there were a few women in top jobs suggests that support for advancement was indeed a company choice, unfortunately one driven by public appearances.","container-title":"Strategic Management Journal","DOI":"10.1002/smj.3125","ISSN":"0143-2095","issue":"4","language":"English","page":"708-737","title":"Gender differences in speed of advancement: An empirical examination of top executives in the fortune 100 firms","volume":"41","author":[{"family":"Bonet","given":"Rocio"},{"family":"Cappelli","given":"Peter"},{"family":"Hamori","given":"Monika"}],"issued":{"date-parts":[["2020",4]]}}}],"schema":"https://github.com/citation-style-language/schema/raw/master/csl-citation.json"} </w:instrText>
      </w:r>
      <w:r w:rsidR="00227697"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Bonet, Cappelli, &amp; Hamori, 2020)</w:t>
      </w:r>
      <w:r w:rsidR="00227697" w:rsidRPr="008423E2">
        <w:rPr>
          <w:rFonts w:asciiTheme="majorBidi" w:hAnsiTheme="majorBidi" w:cstheme="majorBidi"/>
          <w:sz w:val="24"/>
          <w:szCs w:val="24"/>
        </w:rPr>
        <w:fldChar w:fldCharType="end"/>
      </w:r>
      <w:r w:rsidRPr="008423E2">
        <w:rPr>
          <w:rFonts w:asciiTheme="majorBidi" w:hAnsiTheme="majorBidi" w:cstheme="majorBidi"/>
          <w:sz w:val="24"/>
          <w:szCs w:val="24"/>
        </w:rPr>
        <w:t>.</w:t>
      </w:r>
    </w:p>
    <w:p w14:paraId="4D9BA082" w14:textId="0FE91569" w:rsidR="005C63D4" w:rsidRPr="008423E2" w:rsidRDefault="005C63D4" w:rsidP="005C63D4">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 xml:space="preserve">Salary, the other extensively accepted signifier of objective career succes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8AzlUVfq","properties":{"formattedCitation":"(Dries et al., 2009)","plainCitation":"(Dries et al., 2009)","noteIndex":0},"citationItems":[{"id":14005,"uris":["http://zotero.org/groups/5119330/items/WQCQHXYS"],"itemData":{"id":14005,"type":"article-journal","abstract":"This study aimed to develop and validate a new objective measure of intra-organizational career success, that is the Managerial Career Success Measure (MCSM). Although there has been a recent emphasis in the careers literature on the subjective career, there is still a need for a valid operationalization of `traditional', objective career Success as this construct is still considered relevant by many occupational and national groups; furthermore, many studies continue to use objective career success as it (dependent) variable. With regard to content validity, it appears that the measure that was developed incorporates some elements of the commonly used measures of objective career success (i.e. managerial level, number of promotions. salary and salary progression) while steering clear of some of the issues with each of them separately. Concurrent and discriminant validity were explored by analysing data from three empirical Studies that were carried out in a large heterogeneous managerial population (N = 1101). Results indicate that the MCSM displays higher levels of content and construct validity than do other, commonly used measures of objective career success. Copyright (c) 2008 John Wiley &amp; Soils, Ltd.","container-title":"Journal of Organizational Behavior","DOI":"10.1002/job.564","ISSN":"0894-3796","issue":"4","language":"English","page":"543-560","title":"Development and validation of an objective intra-organizational career success measure for managers","volume":"30","author":[{"family":"Dries","given":"Nicky"},{"family":"Pepermans","given":"Roland"},{"family":"Hofmans","given":"Joeri"},{"family":"Rypens","given":"Laura"}],"issued":{"date-parts":[["2009",5]]}}}],"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Dries et al., 2009)</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has been reported to be substantially less for minority groups as compared to their non-minority counterparts, despite the fact that both groups have been shown to put effort in</w:t>
      </w:r>
      <w:r w:rsidR="00E412BA" w:rsidRPr="008423E2">
        <w:rPr>
          <w:rFonts w:asciiTheme="majorBidi" w:hAnsiTheme="majorBidi" w:cstheme="majorBidi"/>
          <w:sz w:val="24"/>
          <w:szCs w:val="24"/>
        </w:rPr>
        <w:t>to</w:t>
      </w:r>
      <w:r w:rsidRPr="008423E2">
        <w:rPr>
          <w:rFonts w:asciiTheme="majorBidi" w:hAnsiTheme="majorBidi" w:cstheme="majorBidi"/>
          <w:sz w:val="24"/>
          <w:szCs w:val="24"/>
        </w:rPr>
        <w:t xml:space="preserve"> negotiating for their salari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cau4S4wy","properties":{"formattedCitation":"(Kray, Kennedy, &amp; Lee, 2024)","plainCitation":"(Kray, Kennedy, &amp; Lee, 2024)","noteIndex":0},"citationItems":[{"id":21616,"uris":["http://zotero.org/groups/5119330/items/3MU2YCYU"],"itemData":{"id":21616,"type":"article-journal","container-title":"Academy of Management Discoveries","DOI":"10.5465/amd.2022.0021","ISSN":"2168-1007","issue":"1","journalAbbreviation":"AMD","language":"en","page":"11-37","source":"DOI.org (Crossref)","title":"Now, women do ask: A call to update beliefs about the gender pay gap","title-short":"Now, women do ask","volume":"10","author":[{"family":"Kray","given":"Laura J."},{"family":"Kennedy","given":"Jessica A."},{"family":"Lee","given":"Margaret"}],"issued":{"date-parts":[["2024",3]]}}}],"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Kray, Kennedy, &amp; Lee, 2024)</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t>
      </w:r>
      <w:r w:rsidR="00F13BCE" w:rsidRPr="008423E2">
        <w:rPr>
          <w:rFonts w:asciiTheme="majorBidi" w:hAnsiTheme="majorBidi" w:cstheme="majorBidi"/>
          <w:sz w:val="24"/>
          <w:szCs w:val="24"/>
        </w:rPr>
        <w:t>The g</w:t>
      </w:r>
      <w:r w:rsidRPr="008423E2">
        <w:rPr>
          <w:rFonts w:asciiTheme="majorBidi" w:hAnsiTheme="majorBidi" w:cstheme="majorBidi"/>
          <w:sz w:val="24"/>
          <w:szCs w:val="24"/>
        </w:rPr>
        <w:t xml:space="preserve">ender pay gap continues to be a reality all over the world and in various industri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qxKbKZ51","properties":{"formattedCitation":"(e.g., Dowd &amp; Park, 2024; Whitehouse &amp; Smith, 2020)","plainCitation":"(e.g., Dowd &amp; Park, 2024; Whitehouse &amp; Smith, 2020)","noteIndex":0},"citationItems":[{"id":21610,"uris":["http://zotero.org/groups/5119330/items/CRUYWN45"],"itemData":{"id":21610,"type":"article-journal","abstract":"Music composers exemplify precarious work: they historically have been freelancers and have relied on multiple jobs to subsidize their creative work. We focus here on the gender pay gap amidst such precariousness—heeding their income earned solely from composition and from the totality of jobs recently held. There is no gender pay gap when it comes to income earned from composition but there is a significant gap for income earned from all jobs, showing that women composers face relative disadvantage in subsidizing their creative work. We also find that men and women composers experience different and racialized returns to their capitals and career positioning when navigating precarious work. These findings have lessons for multiple literatures—including those on the new sociology of work and on creative careers.","container-title":"Work and Occupations","DOI":"10.1177/07308884231165079","ISSN":"0730-8884, 1552-8464","issue":"3","journalAbbreviation":"Work and Occupations","language":"en","page":"408-476","source":"DOI.org (Crossref)","title":"She still works hard for the money: Composers, precarious work, and the gender pay gap","title-short":"She &lt;i&gt;Still&lt;/i&gt; Works Hard for the Money","volume":"51","author":[{"family":"Dowd","given":"Timothy J."},{"family":"Park","given":"Ju Hyun"}],"issued":{"date-parts":[["2024",8]]}},"label":"page","prefix":"e.g., "},{"id":21611,"uris":["http://zotero.org/groups/5119330/items/4U4AWCKE"],"itemData":{"id":21611,"type":"article-journal","abstract":"The principle of equal pay for work of equal value has radical potential but uneven application and impact. As one strand within the multiplicity of measures required to impede the reproduction of gender pay gaps, its strengths lie in an expanded notion of equality and capacity to challenge gendered norms embedded in wage-setting practices. Almost 70 years after the principle was given expression in the International Labour Organisation’s Equal Remuneration Convention of 1951, these strengths remain difficult to capture. This collection includes studies of advances and retreats in Australia and New Zealand, shaped by political and economic trends, changing wage-setting arrangements and varying interpretations of formal provisions. These are elaborated with examples of collective action that have redefined the problem of gender pay inequality and found pathways to redress gender-based undervaluation in the absence of a supportive regulatory framework. Studies of three East Asian countries extend understanding through stark illustrations of recurring barriers, highlighting limitations in legal expression, incompatibility of equal value measures with wage-setting norms, and the impact of highly segmented labour markets. Together the articles underline the need for interrelated reforms to formal provisions, wage-setting institutions and labour markets, and the importance of ongoing mobilisation to drive change.","container-title":"Journal of Industrial Relations","DOI":"10.1177/0022185620943626","ISSN":"0022-1856, 1472-9296","issue":"4","journalAbbreviation":"Journal of Industrial Relations","language":"en","page":"519-532","source":"DOI.org (Crossref)","title":"Equal pay for work of equal value, wage-setting and the gender pay gap","volume":"62","author":[{"family":"Whitehouse","given":"Gillian"},{"family":"Smith","given":"Meg"}],"issued":{"date-parts":[["2020",9]]}}}],"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Dowd &amp; Park, 2024; Whitehouse &amp; Smith, 2020)</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with some reports indicating pay gaps of up to 30</w:t>
      </w:r>
      <w:r w:rsidR="006F7312" w:rsidRPr="008423E2">
        <w:rPr>
          <w:rFonts w:asciiTheme="majorBidi" w:hAnsiTheme="majorBidi" w:cstheme="majorBidi"/>
          <w:sz w:val="24"/>
          <w:szCs w:val="24"/>
        </w:rPr>
        <w:t>%</w:t>
      </w:r>
      <w:r w:rsidRPr="008423E2">
        <w:rPr>
          <w:rFonts w:asciiTheme="majorBidi" w:hAnsiTheme="majorBidi" w:cstheme="majorBidi"/>
          <w:sz w:val="24"/>
          <w:szCs w:val="24"/>
        </w:rPr>
        <w:t xml:space="preserve"> in certain countri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P92koNxu","properties":{"formattedCitation":"(OECD, 2023)","plainCitation":"(OECD, 2023)","noteIndex":0},"citationItems":[{"id":21612,"uris":["http://zotero.org/groups/5119330/items/AKI87Z93"],"itemData":{"id":21612,"type":"report","publisher":"Organisation for Economic Cooperation and Development","title":"Gender wage gap","URL":"https://data.oecd.org/earnwage/gender-wage-gap.htm","author":[{"literal":"OECD"}],"accessed":{"date-parts":[["2024",10,19]]},"issued":{"date-parts":[["2023"]]}}}],"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OECD, 2023)</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and a global average of 20</w:t>
      </w:r>
      <w:r w:rsidR="006F7312" w:rsidRPr="008423E2">
        <w:rPr>
          <w:rFonts w:asciiTheme="majorBidi" w:hAnsiTheme="majorBidi" w:cstheme="majorBidi"/>
          <w:sz w:val="24"/>
          <w:szCs w:val="24"/>
        </w:rPr>
        <w:t>%</w:t>
      </w:r>
      <w:r w:rsidRPr="008423E2">
        <w:rPr>
          <w:rFonts w:asciiTheme="majorBidi" w:hAnsiTheme="majorBidi" w:cstheme="majorBidi"/>
          <w:sz w:val="24"/>
          <w:szCs w:val="24"/>
        </w:rPr>
        <w:t xml:space="preserve">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UVtmsLvY","properties":{"formattedCitation":"(ILO, 2022)","plainCitation":"(ILO, 2022)","noteIndex":0},"citationItems":[{"id":21613,"uris":["http://zotero.org/groups/5119330/items/LNMPYMNQ"],"itemData":{"id":21613,"type":"report","publisher":"International Labour Organization","title":"Pay transparency legislation: Implications for employers' and workers' organizations","URL":"https://www.ilo.org/publications/pay-transparency-legislation-implications-employers-and-workers","author":[{"literal":"ILO"}],"accessed":{"date-parts":[["2024",10,19]]},"issued":{"date-parts":[["2022"]]}}}],"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ILO, 2022)</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The pay gap tends to </w:t>
      </w:r>
      <w:r w:rsidR="00E412BA" w:rsidRPr="008423E2">
        <w:rPr>
          <w:rFonts w:asciiTheme="majorBidi" w:hAnsiTheme="majorBidi" w:cstheme="majorBidi"/>
          <w:sz w:val="24"/>
          <w:szCs w:val="24"/>
        </w:rPr>
        <w:t xml:space="preserve">be </w:t>
      </w:r>
      <w:r w:rsidRPr="008423E2">
        <w:rPr>
          <w:rFonts w:asciiTheme="majorBidi" w:hAnsiTheme="majorBidi" w:cstheme="majorBidi"/>
          <w:sz w:val="24"/>
          <w:szCs w:val="24"/>
        </w:rPr>
        <w:t xml:space="preserve">even wider for ethnic minorities, individuals with disabilities, and the LGBTQ+ community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vIaHC9oF","properties":{"formattedCitation":"(Bryson, 2017; Drydakis, 2015; Schur et al., 2017)","plainCitation":"(Bryson, 2017; Drydakis, 2015; Schur et al., 2017)","noteIndex":0},"citationItems":[{"id":21607,"uris":["http://zotero.org/groups/5119330/items/3ZMEHEDA"],"itemData":{"id":21607,"type":"article-journal","abstract":"Analyses of linked employer–employee data for Britain indicate bisexual men earn 20 per cent less per hour than heterosexual men, ceteris paribus. There is no wage differential between gay and heterosexual men. Among women there is no wage gap between bisexuals and heterosexuals. However, lesbians are paid nearly 30 per cent less than heterosexual women, unless they are employed in a workplace with an equal opportunities policy which explicitly refers to sexual orientation, whereupon there is no wage gap. Workplace sorting by sexual orientation does not affect the size of the sexual orientation wage gaps.","container-title":"Work, Employment and Society","DOI":"10.1177/0950017016664678","ISSN":"0950-0170, 1469-8722","issue":"3","journalAbbreviation":"Work, Employment and Society","language":"en","page":"483-500","source":"DOI.org (Crossref)","title":"Pay equity after the Equality Act 2010: does sexual orientation still matter?","title-short":"Pay equity after the Equality Act 2010","volume":"31","author":[{"family":"Bryson","given":"Alex"}],"issued":{"date-parts":[["2017",6]]}}},{"id":21273,"uris":["http://zotero.org/groups/5119330/items/D6CS287L"],"itemData":{"id":21273,"type":"article-journal","abstract":"Deviations from heteronormativity affect labour market dynamics. Hierarchies of sexual orientation can result in job dismissals, wage discrimination and the failure to promote gay and lesbian individuals to top ranks. In this article, I report on a field experiment (144 job-seekers and their correspondence with 5549 firms) that tested the extent to which sexual orientation affects the labour market outcomes of gay and lesbian job-seekers in the United Kingdom. Their minority sexual orientations, as indicated by job-seekers’ participation in gay and lesbian university student unions, negatively affected their workplace prospects. The probability of gay or lesbian applicants receiving an invitation for an interview was 5.0 percent (5.1%) lower than that for heterosexual male or female applicants. In addition, gay men and lesbians received invitations for interviews by firms that paid salaries that were 1.9 percent (1.2%) lower than those paid by firms that invited heterosexual male or female applicants for interviews. In addition, in male- or female-dominated occupations, gay men and lesbians received fewer invitations for interviews than their non-gay and non-lesbian counterparts. Furthermore, gay men and lesbians also received fewer invitations to interview for positions in which masculine or feminine personality traits were highlighted in job applications and at firms that did not provide written equal opportunity standards, suggesting that the level of discrimination depends partly on the personality traits that employers seek and on organization-level hiring policies. I conclude that heteronormative discourse continues to reproduce and negatively affect the labour market prospects of gay men and lesbians.","container-title":"Human Relations","DOI":"10.1177/0018726715569855","ISSN":"0018-7267, 1741-282X","issue":"11","journalAbbreviation":"Human Relations","language":"en","page":"1769-1796","source":"DOI.org (Crossref)","title":"Sexual orientation discrimination in the United Kingdom’s labour market: A field experiment","title-short":"Sexual orientation discrimination in the United Kingdom’s labour market","volume":"68","author":[{"family":"Drydakis","given":"Nick"}],"issued":{"date-parts":[["2015",11]]}}},{"id":21609,"uris":["http://zotero.org/groups/5119330/items/YWXH47XM"],"itemData":{"id":21609,"type":"article-journal","container-title":"Journal of Occupational Rehabilitation","DOI":"10.1007/s10926-017-9739-5","ISSN":"1053-0487, 1573-3688","issue":"4","journalAbbreviation":"J Occup Rehabil","language":"en","page":"482-497","source":"DOI.org (Crossref)","title":"Disability at work: A look back and forward","title-short":"Disability at work","volume":"27","author":[{"family":"Schur","given":"Lisa"},{"family":"Han","given":"Kyongji"},{"family":"Kim","given":"Andrea"},{"family":"Ameri","given":"Mason"},{"family":"Blanck","given":"Peter"},{"family":"Kruse","given":"Douglas"}],"issued":{"date-parts":[["2017",12]]}}}],"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Bryson, 2017; Drydakis, 2015; Schur et al., 2017)</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Our review highlighted that, even though practices such as pay formalization</w:t>
      </w:r>
      <w:r w:rsidR="00A90317">
        <w:rPr>
          <w:rFonts w:asciiTheme="majorBidi" w:hAnsiTheme="majorBidi" w:cstheme="majorBidi"/>
          <w:sz w:val="24"/>
          <w:szCs w:val="24"/>
        </w:rPr>
        <w:t xml:space="preserve"> are</w:t>
      </w:r>
      <w:r w:rsidRPr="008423E2">
        <w:rPr>
          <w:rFonts w:asciiTheme="majorBidi" w:hAnsiTheme="majorBidi" w:cstheme="majorBidi"/>
          <w:sz w:val="24"/>
          <w:szCs w:val="24"/>
        </w:rPr>
        <w:t xml:space="preserve"> intended to bridge the pay gap, informal pay bonuses and base salaries still play a significant role in minority pay gap</w:t>
      </w:r>
      <w:r w:rsidR="00E412BA" w:rsidRPr="008423E2">
        <w:rPr>
          <w:rFonts w:asciiTheme="majorBidi" w:hAnsiTheme="majorBidi" w:cstheme="majorBidi"/>
          <w:sz w:val="24"/>
          <w:szCs w:val="24"/>
        </w:rPr>
        <w:t>s</w:t>
      </w:r>
      <w:r w:rsidRPr="008423E2">
        <w:rPr>
          <w:rFonts w:asciiTheme="majorBidi" w:hAnsiTheme="majorBidi" w:cstheme="majorBidi"/>
          <w:sz w:val="24"/>
          <w:szCs w:val="24"/>
        </w:rPr>
        <w:t xml:space="preserve">, especially when managers and decision-makers were from nonminority group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FPhsFXj0","properties":{"formattedCitation":"(Abraham, 2017)","plainCitation":"(Abraham, 2017)","noteIndex":0},"citationItems":[{"id":21615,"uris":["http://zotero.org/groups/5119330/items/2CYLAL6A"],"itemData":{"id":21615,"type":"article-journal","container-title":"Academy of Management Journal","DOI":"10.5465/amj.2013.1060","ISSN":"0001-4273, 1948-0989","issue":"1","journalAbbreviation":"AMJ","language":"en","page":"29-54","source":"DOI.org (Crossref)","title":"Pay formalization revisited: Considering the effects of manager gender and discretion on closing the gender wage gap","title-short":"Pay formalization revisited","volume":"60","author":[{"family":"Abraham","given":"Mabel"}],"issued":{"date-parts":[["2017",2]]}}}],"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Abraham, 2017)</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w:t>
      </w:r>
    </w:p>
    <w:p w14:paraId="66698BB1" w14:textId="7121C6F3" w:rsidR="005C63D4" w:rsidRPr="008423E2" w:rsidRDefault="005C63D4" w:rsidP="00620CE5">
      <w:pPr>
        <w:widowControl w:val="0"/>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 xml:space="preserve">Findings regarding subjective career success, widely operationalized and measured as career satisfaction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xNwCJ0iS","properties":{"formattedCitation":"(Seibert, Kraimer, Holtom, &amp; Pierotti, 2013)","plainCitation":"(Seibert, Kraimer, Holtom, &amp; Pierotti, 2013)","noteIndex":0},"citationItems":[{"id":4062,"uris":["http://zotero.org/users/6507182/items/I73BKDK3"],"itemData":{"id":4062,"type":"article-journal","container-title":"Journal of Applied Psychology","DOI":"10.1037/a0030882","ISSN":"1939-1854","issue":"1","page":"169-182","title":"Even the best laid plans sometimes go askew: Career self-management processes, career shocks, and the decision to pursue graduate education","volume":"98","author":[{"family":"Seibert","given":"Scott E."},{"family":"Kraimer","given":"Maria L."},{"family":"Holtom","given":"Brooks C."},{"family":"Pierotti","given":"Abigail J."}],"issued":{"date-parts":[["2013"]]}}}],"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Seibert, Kraimer, Holtom, &amp; Pierotti, 2013)</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were not entirely aligned with those focusing on objective career success. The majority of previous research on career satisfaction concluded that demographic variables</w:t>
      </w:r>
      <w:r w:rsidR="00BF2A1D" w:rsidRPr="008423E2">
        <w:rPr>
          <w:rFonts w:asciiTheme="majorBidi" w:hAnsiTheme="majorBidi" w:cstheme="majorBidi"/>
          <w:sz w:val="24"/>
          <w:szCs w:val="24"/>
        </w:rPr>
        <w:t>,</w:t>
      </w:r>
      <w:r w:rsidRPr="008423E2">
        <w:rPr>
          <w:rFonts w:asciiTheme="majorBidi" w:hAnsiTheme="majorBidi" w:cstheme="majorBidi"/>
          <w:sz w:val="24"/>
          <w:szCs w:val="24"/>
        </w:rPr>
        <w:t xml:space="preserve"> such as gender and ethnicity</w:t>
      </w:r>
      <w:r w:rsidR="00BF2A1D" w:rsidRPr="008423E2">
        <w:rPr>
          <w:rFonts w:asciiTheme="majorBidi" w:hAnsiTheme="majorBidi" w:cstheme="majorBidi"/>
          <w:sz w:val="24"/>
          <w:szCs w:val="24"/>
        </w:rPr>
        <w:t>,</w:t>
      </w:r>
      <w:r w:rsidRPr="008423E2">
        <w:rPr>
          <w:rFonts w:asciiTheme="majorBidi" w:hAnsiTheme="majorBidi" w:cstheme="majorBidi"/>
          <w:sz w:val="24"/>
          <w:szCs w:val="24"/>
        </w:rPr>
        <w:t xml:space="preserve"> were unrelated to career satisfaction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FXw1RXDo","properties":{"formattedCitation":"(Ng &amp; Feldman, 2014)","plainCitation":"(Ng &amp; Feldman, 2014)","noteIndex":0},"citationItems":[{"id":17202,"uris":["http://zotero.org/groups/5119330/items/M772PX3I"],"itemData":{"id":17202,"type":"article-journal","abstract":"This study proposes that employees have to face a variety of obstacles over the course of their careers, each of which can create stress for employees and, in so doing, lower their subjective career success (SCS). Using a meta-analysis of 216 samples published over the past three decades (N = 94,090), we found that career hurdles associated with dispositional traits (e.g., low emotional stability), motivation (e.g., low work engagement), social networks (e.g. low supervisor support), and organizational and job support (e.g., job insecurity) were all significantly related to lower SCS. Counter to expectations, background-related hurdles (e.g., being female) and skill-related hurdles (e.g., lack of job changes and international experience) were not significantly related to SCS. (C) 2014 Elsevier Inc. All rights reserved.","container-title":"Journal of Vocational Behavior","DOI":"10.1016/j.jvb.2014.06.001","ISSN":"0001-8791","issue":"2","language":"English","page":"169-179","title":"Subjective career success: A meta-analytic review","volume":"85","author":[{"family":"Ng","given":"Thomas W. H."},{"family":"Feldman","given":"Daniel C."}],"issued":{"date-parts":[["2014",10]]}}}],"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Ng &amp; Feldman, 2014)</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As </w:t>
      </w:r>
      <w:r w:rsidRPr="008423E2">
        <w:rPr>
          <w:rFonts w:ascii="Times New Roman" w:hAnsi="Times New Roman" w:cs="Times New Roman"/>
          <w:sz w:val="24"/>
        </w:rPr>
        <w:t>Byington and colleagues speculated</w:t>
      </w:r>
      <w:r w:rsidRPr="008423E2">
        <w:rPr>
          <w:rFonts w:asciiTheme="majorBidi" w:hAnsiTheme="majorBidi" w:cstheme="majorBidi"/>
          <w:sz w:val="24"/>
          <w:szCs w:val="24"/>
        </w:rPr>
        <w:t xml:space="preserve">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9szKOk58","properties":{"formattedCitation":"(Byington, Felps, &amp; Baruch, 2019)","plainCitation":"(Byington, Felps, &amp; Baruch, 2019)","noteIndex":0},"citationItems":[{"id":21629,"uris":["http://zotero.org/groups/5119330/items/X4CZBX39"],"itemData":{"id":21629,"type":"article-journal","container-title":"Journal of Vocational Behavior","DOI":"10.1016/j.jvb.2018.07.007","ISSN":"00018791","journalAbbreviation":"Journal of Vocational Behavior","language":"en","page":"229-244","source":"DOI.org (Crossref)","title":"Mapping the Journal of Vocational Behavior: A 23-year review","title-short":"Mapping the Journal of Vocational Behavior","volume":"110","author":[{"family":"Byington","given":"Eliza K."},{"family":"Felps","given":"Will"},{"family":"Baruch","given":"Yehuda"}],"issued":{"date-parts":[["2019",2]]}}}],"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Byington, Felps, &amp; Baruch, 2019)</w:t>
      </w:r>
      <w:r w:rsidRPr="008423E2">
        <w:rPr>
          <w:rFonts w:asciiTheme="majorBidi" w:hAnsiTheme="majorBidi" w:cstheme="majorBidi"/>
          <w:sz w:val="24"/>
          <w:szCs w:val="24"/>
        </w:rPr>
        <w:fldChar w:fldCharType="end"/>
      </w:r>
      <w:r w:rsidRPr="008423E2">
        <w:rPr>
          <w:rFonts w:ascii="Times New Roman" w:hAnsi="Times New Roman" w:cs="Times New Roman"/>
          <w:sz w:val="24"/>
        </w:rPr>
        <w:t>,</w:t>
      </w:r>
      <w:r w:rsidRPr="008423E2">
        <w:rPr>
          <w:rFonts w:asciiTheme="majorBidi" w:hAnsiTheme="majorBidi" w:cstheme="majorBidi"/>
          <w:sz w:val="24"/>
          <w:szCs w:val="24"/>
        </w:rPr>
        <w:t xml:space="preserve"> this might be because minority workers lower their career-related expectations or compare themselves with role models from similar historically disadvantaged groups.</w:t>
      </w:r>
    </w:p>
    <w:p w14:paraId="7A20F7CA" w14:textId="6BF0BD7C" w:rsidR="005C63D4" w:rsidRPr="008423E2" w:rsidRDefault="005C63D4" w:rsidP="002B74DB">
      <w:pPr>
        <w:spacing w:line="480" w:lineRule="auto"/>
        <w:ind w:firstLine="720"/>
        <w:rPr>
          <w:rFonts w:ascii="Times New Roman" w:eastAsia="Times New Roman" w:hAnsi="Times New Roman" w:cs="Times New Roman"/>
          <w:color w:val="0E101A"/>
          <w:kern w:val="0"/>
          <w:sz w:val="24"/>
          <w:szCs w:val="24"/>
          <w14:ligatures w14:val="none"/>
        </w:rPr>
      </w:pPr>
      <w:r w:rsidRPr="008423E2">
        <w:rPr>
          <w:rFonts w:ascii="Times New Roman" w:eastAsia="Times New Roman" w:hAnsi="Times New Roman" w:cs="Times New Roman"/>
          <w:color w:val="0E101A"/>
          <w:kern w:val="0"/>
          <w:sz w:val="24"/>
          <w:szCs w:val="24"/>
          <w14:ligatures w14:val="none"/>
        </w:rPr>
        <w:lastRenderedPageBreak/>
        <w:t>The differences we observed between objective and subjective career success measures among minority groups might be attributed to the fluid nature of subjective career success</w:t>
      </w:r>
      <w:r w:rsidR="00424A05" w:rsidRPr="008423E2">
        <w:rPr>
          <w:rFonts w:ascii="Times New Roman" w:eastAsia="Times New Roman" w:hAnsi="Times New Roman" w:cs="Times New Roman"/>
          <w:color w:val="0E101A"/>
          <w:kern w:val="0"/>
          <w:sz w:val="24"/>
          <w:szCs w:val="24"/>
          <w14:ligatures w14:val="none"/>
        </w:rPr>
        <w:t xml:space="preserve"> </w:t>
      </w:r>
      <w:r w:rsidR="00424A05"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UEYcOaL8","properties":{"formattedCitation":"(e.g., Koekemoer, Fourie, &amp; Jorgensen, 2019)","plainCitation":"(e.g., Koekemoer, Fourie, &amp; Jorgensen, 2019)","noteIndex":0},"citationItems":[{"id":17857,"uris":["http://zotero.org/groups/5119330/items/RIFZY2F9"],"itemData":{"id":17857,"type":"article-journal","abstract":"The purpose of the present study was to explore the experience of subjective career success among an understudied population such as blue-collar workers (BCWs) in a South African context. Employing a qualitative approach, a nonprobability, purposive voluntary sample of 20 workers were drawn from a manufacturing industry. Semistructured interviews were conducted and examined through a comprehensive thematic analysis. The analysis revealed that BCWs experience career success when certain needs are fulfilled in their careers. According to the findings, participants highlighted specific aspects in their work (e.g., support from the organization, aspiration for progression, working to provide, responsibility toward others, and work-related preferences). For BCWs, these aspects fulfill particular needs that lead to specific feelings of career success (e.g., recognition and value, competence and skills, performance, purpose and meaning, working in a conducive environment, and financial gain).","container-title":"Journal of Career Development","DOI":"10.1177/0894845318763942","ISSN":"0894-8453","issue":"3","language":"English","page":"314-331","title":"Exploring subjective career success among blue-collar workers: Motivators that matter","volume":"46","author":[{"family":"Koekemoer","given":"Eileen"},{"family":"Fourie","given":"Hendrik Le Roux"},{"family":"Jorgensen","given":"Lene Ilyna"}],"issued":{"date-parts":[["2019",6]]}},"label":"page","prefix":"e.g., "}],"schema":"https://github.com/citation-style-language/schema/raw/master/csl-citation.json"} </w:instrText>
      </w:r>
      <w:r w:rsidR="00424A05"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Koekemoer, Fourie, &amp; Jorgensen, 2019)</w:t>
      </w:r>
      <w:r w:rsidR="00424A05" w:rsidRPr="008423E2">
        <w:rPr>
          <w:rFonts w:ascii="Times New Roman" w:eastAsia="Times New Roman" w:hAnsi="Times New Roman" w:cs="Times New Roman"/>
          <w:color w:val="0E101A"/>
          <w:kern w:val="0"/>
          <w:sz w:val="24"/>
          <w:szCs w:val="24"/>
          <w14:ligatures w14:val="none"/>
        </w:rPr>
        <w:fldChar w:fldCharType="end"/>
      </w:r>
      <w:r w:rsidRPr="008423E2">
        <w:rPr>
          <w:rFonts w:ascii="Times New Roman" w:eastAsia="Times New Roman" w:hAnsi="Times New Roman" w:cs="Times New Roman"/>
          <w:color w:val="0E101A"/>
          <w:kern w:val="0"/>
          <w:sz w:val="24"/>
          <w:szCs w:val="24"/>
          <w14:ligatures w14:val="none"/>
        </w:rPr>
        <w:t xml:space="preserve">. </w:t>
      </w:r>
      <w:r w:rsidR="004A264B" w:rsidRPr="008423E2">
        <w:rPr>
          <w:rFonts w:ascii="Times New Roman" w:eastAsia="Times New Roman" w:hAnsi="Times New Roman" w:cs="Times New Roman"/>
          <w:color w:val="0E101A"/>
          <w:kern w:val="0"/>
          <w:sz w:val="24"/>
          <w:szCs w:val="24"/>
          <w14:ligatures w14:val="none"/>
        </w:rPr>
        <w:t xml:space="preserve">In addition to career satisfaction, </w:t>
      </w:r>
      <w:r w:rsidR="00D770C3" w:rsidRPr="008423E2">
        <w:rPr>
          <w:rFonts w:ascii="Times New Roman" w:eastAsia="Times New Roman" w:hAnsi="Times New Roman" w:cs="Times New Roman"/>
          <w:color w:val="0E101A"/>
          <w:kern w:val="0"/>
          <w:sz w:val="24"/>
          <w:szCs w:val="24"/>
          <w14:ligatures w14:val="none"/>
        </w:rPr>
        <w:t xml:space="preserve">which </w:t>
      </w:r>
      <w:r w:rsidR="004A264B" w:rsidRPr="008423E2">
        <w:rPr>
          <w:rFonts w:ascii="Times New Roman" w:eastAsia="Times New Roman" w:hAnsi="Times New Roman" w:cs="Times New Roman"/>
          <w:color w:val="0E101A"/>
          <w:kern w:val="0"/>
          <w:sz w:val="24"/>
          <w:szCs w:val="24"/>
          <w14:ligatures w14:val="none"/>
        </w:rPr>
        <w:t>was widely used to measure subjective career success, t</w:t>
      </w:r>
      <w:r w:rsidRPr="008423E2">
        <w:rPr>
          <w:rFonts w:ascii="Times New Roman" w:eastAsia="Times New Roman" w:hAnsi="Times New Roman" w:cs="Times New Roman"/>
          <w:color w:val="0E101A"/>
          <w:kern w:val="0"/>
          <w:sz w:val="24"/>
          <w:szCs w:val="24"/>
          <w14:ligatures w14:val="none"/>
        </w:rPr>
        <w:t xml:space="preserve">he qualitative papers in our review </w:t>
      </w:r>
      <w:r w:rsidR="00D770C3" w:rsidRPr="008423E2">
        <w:rPr>
          <w:rFonts w:ascii="Times New Roman" w:eastAsia="Times New Roman" w:hAnsi="Times New Roman" w:cs="Times New Roman"/>
          <w:color w:val="0E101A"/>
          <w:kern w:val="0"/>
          <w:sz w:val="24"/>
          <w:szCs w:val="24"/>
          <w14:ligatures w14:val="none"/>
        </w:rPr>
        <w:t xml:space="preserve">highlighted </w:t>
      </w:r>
      <w:r w:rsidR="004A264B" w:rsidRPr="008423E2">
        <w:rPr>
          <w:rFonts w:ascii="Times New Roman" w:eastAsia="Times New Roman" w:hAnsi="Times New Roman" w:cs="Times New Roman"/>
          <w:color w:val="0E101A"/>
          <w:kern w:val="0"/>
          <w:sz w:val="24"/>
          <w:szCs w:val="24"/>
          <w14:ligatures w14:val="none"/>
        </w:rPr>
        <w:t xml:space="preserve">authenticity, survival, collective good, and </w:t>
      </w:r>
      <w:r w:rsidR="0017400E" w:rsidRPr="008423E2">
        <w:rPr>
          <w:rFonts w:ascii="Times New Roman" w:eastAsia="Times New Roman" w:hAnsi="Times New Roman" w:cs="Times New Roman"/>
          <w:color w:val="0E101A"/>
          <w:kern w:val="0"/>
          <w:sz w:val="24"/>
          <w:szCs w:val="24"/>
          <w14:ligatures w14:val="none"/>
        </w:rPr>
        <w:t>adjustability</w:t>
      </w:r>
      <w:r w:rsidR="004A264B" w:rsidRPr="008423E2">
        <w:rPr>
          <w:rFonts w:ascii="Times New Roman" w:eastAsia="Times New Roman" w:hAnsi="Times New Roman" w:cs="Times New Roman"/>
          <w:color w:val="0E101A"/>
          <w:kern w:val="0"/>
          <w:sz w:val="24"/>
          <w:szCs w:val="24"/>
          <w14:ligatures w14:val="none"/>
        </w:rPr>
        <w:t xml:space="preserve"> as manifestations of subjective career success</w:t>
      </w:r>
      <w:r w:rsidRPr="008423E2">
        <w:rPr>
          <w:rFonts w:ascii="Times New Roman" w:eastAsia="Times New Roman" w:hAnsi="Times New Roman" w:cs="Times New Roman"/>
          <w:color w:val="0E101A"/>
          <w:kern w:val="0"/>
          <w:sz w:val="24"/>
          <w:szCs w:val="24"/>
          <w14:ligatures w14:val="none"/>
        </w:rPr>
        <w:t xml:space="preserve">. </w:t>
      </w:r>
      <w:r w:rsidR="00272A3C" w:rsidRPr="008423E2">
        <w:rPr>
          <w:rFonts w:ascii="Times New Roman" w:eastAsia="Times New Roman" w:hAnsi="Times New Roman" w:cs="Times New Roman"/>
          <w:color w:val="0E101A"/>
          <w:kern w:val="0"/>
          <w:sz w:val="24"/>
          <w:szCs w:val="24"/>
          <w14:ligatures w14:val="none"/>
        </w:rPr>
        <w:t>While authenticity has been acknowledged in previous studies on objective career success</w:t>
      </w:r>
      <w:r w:rsidR="00356D61" w:rsidRPr="008423E2">
        <w:rPr>
          <w:rFonts w:ascii="Times New Roman" w:eastAsia="Times New Roman" w:hAnsi="Times New Roman" w:cs="Times New Roman"/>
          <w:color w:val="0E101A"/>
          <w:kern w:val="0"/>
          <w:sz w:val="24"/>
          <w:szCs w:val="24"/>
          <w14:ligatures w14:val="none"/>
        </w:rPr>
        <w:t xml:space="preserve"> </w:t>
      </w:r>
      <w:r w:rsidR="00356D61"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AWaef0Rf","properties":{"formattedCitation":"(e.g., Shockley, Ureksoy, Rodopman, Poteat, &amp; Dullaghan, 2016)","plainCitation":"(e.g., Shockley, Ureksoy, Rodopman, Poteat, &amp; Dullaghan, 2016)","noteIndex":0},"citationItems":[{"id":21671,"uris":["http://zotero.org/groups/5119330/items/LY53DIIW"],"itemData":{"id":21671,"type":"article-journal","container-title":"Journal of Organizational Behavior","DOI":"10.1002/job.2046","ISSN":"08943796","issue":"1","journalAbbreviation":"J. Organiz. Behav.","language":"en","page":"128-153","source":"DOI.org (Crossref)","title":"Development of a new scale to measure subjective career success: A mixed-methods study","title-short":"Development of a new scale to measure subjective career success","volume":"37","author":[{"family":"Shockley","given":"Kristen M."},{"family":"Ureksoy","given":"Heather"},{"family":"Rodopman","given":"Ozgun Burcu"},{"family":"Poteat","given":"Laura F."},{"family":"Dullaghan","given":"Timothy Ryan"}],"issued":{"date-parts":[["2016",1]]}},"label":"page","prefix":"e.g., "}],"schema":"https://github.com/citation-style-language/schema/raw/master/csl-citation.json"} </w:instrText>
      </w:r>
      <w:r w:rsidR="00356D61"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Shockley, Ureksoy, Rodopman, Poteat, &amp; Dullaghan, 2016)</w:t>
      </w:r>
      <w:r w:rsidR="00356D61" w:rsidRPr="008423E2">
        <w:rPr>
          <w:rFonts w:ascii="Times New Roman" w:eastAsia="Times New Roman" w:hAnsi="Times New Roman" w:cs="Times New Roman"/>
          <w:color w:val="0E101A"/>
          <w:kern w:val="0"/>
          <w:sz w:val="24"/>
          <w:szCs w:val="24"/>
          <w14:ligatures w14:val="none"/>
        </w:rPr>
        <w:fldChar w:fldCharType="end"/>
      </w:r>
      <w:r w:rsidR="00356D61" w:rsidRPr="008423E2">
        <w:rPr>
          <w:rStyle w:val="CommentReference"/>
          <w:rFonts w:eastAsiaTheme="minorEastAsia"/>
          <w:color w:val="000000" w:themeColor="text1"/>
          <w:kern w:val="0"/>
          <w:lang w:eastAsia="ja-JP" w:bidi="ar-SA"/>
          <w14:ligatures w14:val="none"/>
        </w:rPr>
        <w:t xml:space="preserve"> </w:t>
      </w:r>
      <w:r w:rsidR="00272A3C" w:rsidRPr="008423E2">
        <w:rPr>
          <w:rFonts w:ascii="Times New Roman" w:eastAsia="Times New Roman" w:hAnsi="Times New Roman" w:cs="Times New Roman"/>
          <w:color w:val="0E101A"/>
          <w:kern w:val="0"/>
          <w:sz w:val="24"/>
          <w:szCs w:val="24"/>
          <w14:ligatures w14:val="none"/>
        </w:rPr>
        <w:t xml:space="preserve">, the other </w:t>
      </w:r>
      <w:r w:rsidR="00F13BCE" w:rsidRPr="008423E2">
        <w:rPr>
          <w:rFonts w:ascii="Times New Roman" w:eastAsia="Times New Roman" w:hAnsi="Times New Roman" w:cs="Times New Roman"/>
          <w:color w:val="0E101A"/>
          <w:kern w:val="0"/>
          <w:sz w:val="24"/>
          <w:szCs w:val="24"/>
          <w14:ligatures w14:val="none"/>
        </w:rPr>
        <w:t>three</w:t>
      </w:r>
      <w:r w:rsidR="003B41C7" w:rsidRPr="008423E2">
        <w:rPr>
          <w:rFonts w:ascii="Times New Roman" w:eastAsia="Times New Roman" w:hAnsi="Times New Roman" w:cs="Times New Roman"/>
          <w:color w:val="0E101A"/>
          <w:kern w:val="0"/>
          <w:sz w:val="24"/>
          <w:szCs w:val="24"/>
          <w14:ligatures w14:val="none"/>
        </w:rPr>
        <w:t xml:space="preserve"> were not widely discussed in mainstream career success literature. </w:t>
      </w:r>
      <w:r w:rsidRPr="008423E2">
        <w:rPr>
          <w:rFonts w:ascii="Times New Roman" w:eastAsia="Times New Roman" w:hAnsi="Times New Roman" w:cs="Times New Roman"/>
          <w:color w:val="0E101A"/>
          <w:kern w:val="0"/>
          <w:sz w:val="24"/>
          <w:szCs w:val="24"/>
          <w14:ligatures w14:val="none"/>
        </w:rPr>
        <w:t xml:space="preserve">These </w:t>
      </w:r>
      <w:r w:rsidR="004A264B" w:rsidRPr="008423E2">
        <w:rPr>
          <w:rFonts w:ascii="Times New Roman" w:eastAsia="Times New Roman" w:hAnsi="Times New Roman" w:cs="Times New Roman"/>
          <w:color w:val="0E101A"/>
          <w:kern w:val="0"/>
          <w:sz w:val="24"/>
          <w:szCs w:val="24"/>
          <w14:ligatures w14:val="none"/>
        </w:rPr>
        <w:t>manifestations</w:t>
      </w:r>
      <w:r w:rsidRPr="008423E2">
        <w:rPr>
          <w:rFonts w:ascii="Times New Roman" w:eastAsia="Times New Roman" w:hAnsi="Times New Roman" w:cs="Times New Roman"/>
          <w:color w:val="0E101A"/>
          <w:kern w:val="0"/>
          <w:sz w:val="24"/>
          <w:szCs w:val="24"/>
          <w14:ligatures w14:val="none"/>
        </w:rPr>
        <w:t xml:space="preserve"> are not exclusive to minority groups and can hold true for nonminority groups, but within the boundaries of this review</w:t>
      </w:r>
      <w:r w:rsidR="002B74DB" w:rsidRPr="008423E2">
        <w:rPr>
          <w:rFonts w:ascii="Segoe UI" w:hAnsi="Segoe UI" w:cs="Segoe UI"/>
          <w:sz w:val="18"/>
          <w:szCs w:val="18"/>
        </w:rPr>
        <w:t xml:space="preserve">, </w:t>
      </w:r>
      <w:r w:rsidR="002B74DB" w:rsidRPr="008423E2">
        <w:rPr>
          <w:rFonts w:ascii="Times New Roman" w:eastAsia="Times New Roman" w:hAnsi="Times New Roman" w:cs="Times New Roman"/>
          <w:color w:val="0E101A"/>
          <w:kern w:val="0"/>
          <w:sz w:val="24"/>
          <w:szCs w:val="24"/>
          <w14:ligatures w14:val="none"/>
        </w:rPr>
        <w:t>we focus on how they are experienced by minority groups</w:t>
      </w:r>
      <w:r w:rsidRPr="008423E2">
        <w:rPr>
          <w:rFonts w:ascii="Times New Roman" w:eastAsia="Times New Roman" w:hAnsi="Times New Roman" w:cs="Times New Roman"/>
          <w:color w:val="0E101A"/>
          <w:kern w:val="0"/>
          <w:sz w:val="24"/>
          <w:szCs w:val="24"/>
          <w14:ligatures w14:val="none"/>
        </w:rPr>
        <w:t xml:space="preserve">. </w:t>
      </w:r>
    </w:p>
    <w:p w14:paraId="66BB6A3E" w14:textId="7A3F2F52" w:rsidR="005C63D4" w:rsidRPr="008423E2" w:rsidRDefault="004A264B" w:rsidP="00434AB8">
      <w:pPr>
        <w:spacing w:line="480" w:lineRule="auto"/>
        <w:ind w:firstLine="720"/>
        <w:rPr>
          <w:rFonts w:ascii="Times New Roman" w:eastAsiaTheme="minorEastAsia" w:hAnsi="Times New Roman" w:cs="Times New Roman"/>
          <w:color w:val="0E101A"/>
          <w:kern w:val="0"/>
          <w:sz w:val="24"/>
          <w:szCs w:val="24"/>
          <w14:ligatures w14:val="none"/>
        </w:rPr>
      </w:pPr>
      <w:r w:rsidRPr="008423E2">
        <w:rPr>
          <w:rFonts w:asciiTheme="majorBidi" w:eastAsia="SimHei" w:hAnsiTheme="majorBidi" w:cstheme="majorBidi"/>
          <w:i/>
          <w:sz w:val="24"/>
          <w:szCs w:val="24"/>
        </w:rPr>
        <w:t>Authenticity</w:t>
      </w:r>
      <w:r w:rsidR="005C63D4" w:rsidRPr="008423E2">
        <w:rPr>
          <w:rFonts w:asciiTheme="majorBidi" w:eastAsia="SimHei" w:hAnsiTheme="majorBidi" w:cstheme="majorBidi"/>
          <w:b/>
          <w:bCs/>
          <w:iCs/>
          <w:sz w:val="24"/>
          <w:szCs w:val="24"/>
        </w:rPr>
        <w:t xml:space="preserve"> </w:t>
      </w:r>
      <w:r w:rsidR="006F7312" w:rsidRPr="008423E2">
        <w:rPr>
          <w:rFonts w:asciiTheme="majorBidi" w:eastAsia="SimHei" w:hAnsiTheme="majorBidi" w:cstheme="majorBidi"/>
          <w:iCs/>
          <w:sz w:val="24"/>
          <w:szCs w:val="24"/>
        </w:rPr>
        <w:t>refers to</w:t>
      </w:r>
      <w:r w:rsidR="006F7312" w:rsidRPr="008423E2">
        <w:rPr>
          <w:rFonts w:asciiTheme="majorBidi" w:eastAsia="SimHei" w:hAnsiTheme="majorBidi" w:cstheme="majorBidi"/>
          <w:b/>
          <w:bCs/>
          <w:iCs/>
          <w:sz w:val="24"/>
          <w:szCs w:val="24"/>
        </w:rPr>
        <w:t xml:space="preserve"> </w:t>
      </w:r>
      <w:r w:rsidR="006F7312" w:rsidRPr="008423E2">
        <w:rPr>
          <w:rFonts w:ascii="Times New Roman" w:eastAsia="Times New Roman" w:hAnsi="Times New Roman" w:cs="Times New Roman"/>
          <w:color w:val="0E101A"/>
          <w:kern w:val="0"/>
          <w:sz w:val="24"/>
          <w:szCs w:val="24"/>
          <w14:ligatures w14:val="none"/>
        </w:rPr>
        <w:t>perceiving</w:t>
      </w:r>
      <w:r w:rsidR="005C63D4" w:rsidRPr="008423E2">
        <w:rPr>
          <w:rFonts w:ascii="Times New Roman" w:eastAsia="Times New Roman" w:hAnsi="Times New Roman" w:cs="Times New Roman"/>
          <w:color w:val="0E101A"/>
          <w:kern w:val="0"/>
          <w:sz w:val="24"/>
          <w:szCs w:val="24"/>
          <w14:ligatures w14:val="none"/>
        </w:rPr>
        <w:t xml:space="preserve"> success as living a professional life </w:t>
      </w:r>
      <w:r w:rsidR="006F7312" w:rsidRPr="008423E2">
        <w:rPr>
          <w:rFonts w:ascii="Times New Roman" w:eastAsia="Times New Roman" w:hAnsi="Times New Roman" w:cs="Times New Roman"/>
          <w:color w:val="0E101A"/>
          <w:kern w:val="0"/>
          <w:sz w:val="24"/>
          <w:szCs w:val="24"/>
          <w14:ligatures w14:val="none"/>
        </w:rPr>
        <w:t xml:space="preserve">true to one’s </w:t>
      </w:r>
      <w:r w:rsidR="0000124B" w:rsidRPr="008423E2">
        <w:rPr>
          <w:rFonts w:ascii="Times New Roman" w:eastAsia="Times New Roman" w:hAnsi="Times New Roman" w:cs="Times New Roman"/>
          <w:color w:val="0E101A"/>
          <w:kern w:val="0"/>
          <w:sz w:val="24"/>
          <w:szCs w:val="24"/>
          <w14:ligatures w14:val="none"/>
        </w:rPr>
        <w:t xml:space="preserve">identity </w:t>
      </w:r>
      <w:r w:rsidR="006F7312" w:rsidRPr="008423E2">
        <w:rPr>
          <w:rFonts w:asciiTheme="majorBidi" w:hAnsiTheme="majorBidi" w:cstheme="majorBidi"/>
          <w:sz w:val="24"/>
          <w:szCs w:val="24"/>
        </w:rPr>
        <w:t xml:space="preserve">and </w:t>
      </w:r>
      <w:r w:rsidR="002B74DB" w:rsidRPr="008423E2">
        <w:rPr>
          <w:rFonts w:asciiTheme="majorBidi" w:hAnsiTheme="majorBidi" w:cstheme="majorBidi"/>
          <w:sz w:val="24"/>
          <w:szCs w:val="24"/>
        </w:rPr>
        <w:t xml:space="preserve">one’s </w:t>
      </w:r>
      <w:r w:rsidR="006F7312" w:rsidRPr="008423E2">
        <w:rPr>
          <w:rFonts w:asciiTheme="majorBidi" w:hAnsiTheme="majorBidi" w:cstheme="majorBidi"/>
          <w:sz w:val="24"/>
          <w:szCs w:val="24"/>
        </w:rPr>
        <w:t>authentic self’s goals</w:t>
      </w:r>
      <w:r w:rsidR="002D2EB3" w:rsidRPr="008423E2">
        <w:rPr>
          <w:rFonts w:asciiTheme="majorBidi" w:hAnsiTheme="majorBidi" w:cstheme="majorBidi"/>
          <w:sz w:val="24"/>
          <w:szCs w:val="24"/>
        </w:rPr>
        <w:t xml:space="preserve"> </w:t>
      </w:r>
      <w:r w:rsidR="0000124B"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crOSo8zl","properties":{"formattedCitation":"(e.g., Ballakrishnen, Fielding-Singh, &amp; Magliozzi, 2019; Shockley et al., 2016)","plainCitation":"(e.g., Ballakrishnen, Fielding-Singh, &amp; Magliozzi, 2019; Shockley et al., 2016)","noteIndex":0},"citationItems":[{"id":17683,"uris":["http://zotero.org/groups/5119330/items/5JI2WZFV"],"itemData":{"id":17683,"type":"article-journal","abstract":"Drawing on an in-depth case study at a large nonprofit organization, we find, in line with previous scholarship, that women professionals continue to face biased expectations at work and at home. We leverage data from interviews and participant observation to identify a new strategy that women use to navigate professional constraints created by the second shift and workplace double binds: “intentional invisibility.” Intentional invisibility refers to a set of risk-averse, conflict-avoidant strategies that women professionals in our study employ to feel authentic, manage competing expectations in the office, and balance work and familial responsibilities. We find women across the organization reporting intentionally remaining behind the scenes in attempts to avoid backlash and maintain a professional status quo. While intentional invisibility allows women to successfully navigate gender unequal professional and personal landscapes, it could simultaneously present an additional challenge to career advancement.","container-title":"Sociological Perspectives","DOI":"10.1177/0731121418782185","ISSN":"0731-1214","issue":"1","language":"English","page":"23-41","title":"Intentional invisibility: Professional women and the navigation of workplace constraints","volume":"62","author":[{"family":"Ballakrishnen","given":"Swethaa"},{"family":"Fielding-Singh","given":"Priya"},{"family":"Magliozzi","given":"Devon"}],"issued":{"date-parts":[["2019",2]]}},"label":"page","prefix":"e.g., "},{"id":21671,"uris":["http://zotero.org/groups/5119330/items/LY53DIIW"],"itemData":{"id":21671,"type":"article-journal","container-title":"Journal of Organizational Behavior","DOI":"10.1002/job.2046","ISSN":"08943796","issue":"1","journalAbbreviation":"J. Organiz. Behav.","language":"en","page":"128-153","source":"DOI.org (Crossref)","title":"Development of a new scale to measure subjective career success: A mixed-methods study","title-short":"Development of a new scale to measure subjective career success","volume":"37","author":[{"family":"Shockley","given":"Kristen M."},{"family":"Ureksoy","given":"Heather"},{"family":"Rodopman","given":"Ozgun Burcu"},{"family":"Poteat","given":"Laura F."},{"family":"Dullaghan","given":"Timothy Ryan"}],"issued":{"date-parts":[["2016",1]]}}}],"schema":"https://github.com/citation-style-language/schema/raw/master/csl-citation.json"} </w:instrText>
      </w:r>
      <w:r w:rsidR="0000124B"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Ballakrishnen, Fielding-Singh, &amp; Magliozzi, 2019; Shockley et al., 2016)</w:t>
      </w:r>
      <w:r w:rsidR="0000124B"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w:t>
      </w:r>
      <w:r w:rsidR="0000124B" w:rsidRPr="008423E2">
        <w:rPr>
          <w:rFonts w:ascii="Times New Roman" w:eastAsia="Times New Roman" w:hAnsi="Times New Roman" w:cs="Times New Roman"/>
          <w:color w:val="0E101A"/>
          <w:kern w:val="0"/>
          <w:sz w:val="24"/>
          <w:szCs w:val="24"/>
          <w14:ligatures w14:val="none"/>
        </w:rPr>
        <w:t>S</w:t>
      </w:r>
      <w:r w:rsidR="005C63D4" w:rsidRPr="008423E2">
        <w:rPr>
          <w:rFonts w:ascii="Times New Roman" w:eastAsia="Times New Roman" w:hAnsi="Times New Roman" w:cs="Times New Roman"/>
          <w:color w:val="0E101A"/>
          <w:kern w:val="0"/>
          <w:sz w:val="24"/>
          <w:szCs w:val="24"/>
          <w14:ligatures w14:val="none"/>
        </w:rPr>
        <w:t xml:space="preserve">ome minority groups felt successful when they accommodated </w:t>
      </w:r>
      <w:r w:rsidR="0000124B" w:rsidRPr="008423E2">
        <w:rPr>
          <w:rFonts w:ascii="Times New Roman" w:eastAsia="Times New Roman" w:hAnsi="Times New Roman" w:cs="Times New Roman"/>
          <w:color w:val="0E101A"/>
          <w:kern w:val="0"/>
          <w:sz w:val="24"/>
          <w:szCs w:val="24"/>
          <w14:ligatures w14:val="none"/>
        </w:rPr>
        <w:t xml:space="preserve">goals aligned with their identity </w:t>
      </w:r>
      <w:r w:rsidR="005C63D4" w:rsidRPr="008423E2">
        <w:rPr>
          <w:rFonts w:ascii="Times New Roman" w:eastAsia="Times New Roman" w:hAnsi="Times New Roman" w:cs="Times New Roman"/>
          <w:color w:val="0E101A"/>
          <w:kern w:val="0"/>
          <w:sz w:val="24"/>
          <w:szCs w:val="24"/>
          <w14:ligatures w14:val="none"/>
        </w:rPr>
        <w:t xml:space="preserve">by juggling multiple responsibilities at a healthy pace </w:t>
      </w:r>
      <w:r w:rsidR="00434AB8" w:rsidRPr="008423E2">
        <w:rPr>
          <w:rFonts w:ascii="Times New Roman" w:eastAsia="Times New Roman" w:hAnsi="Times New Roman" w:cs="Times New Roman"/>
          <w:color w:val="0E101A"/>
          <w:kern w:val="0"/>
          <w:sz w:val="24"/>
          <w:szCs w:val="24"/>
          <w14:ligatures w14:val="none"/>
        </w:rPr>
        <w:t xml:space="preserve">and maintaining work-life balance </w:t>
      </w:r>
      <w:r w:rsidR="00434AB8"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w6rfefKX","properties":{"formattedCitation":"(e.g., Shanmugam, 2017)","plainCitation":"(e.g., Shanmugam, 2017)","noteIndex":0},"citationItems":[{"id":15822,"uris":["http://zotero.org/groups/5119330/items/4PH55AMR"],"itemData":{"id":15822,"type":"article-journal","abstract":"Purpose - The purpose of this study is to analyse the impact of certain factors (such as working mothers' attitudes towards career role salience, notion of career success, work-life balance and the impact of organisational support systems available for childcare) on career persistence, despite parenthood, and career re-entry after parenthood. It is conducted in relation to new age, young working mothers of the booming IT sector in India. Design/methodology/approach - A survey questionnaire was administered to 138 working mothers in the IT sector to analyse the impact of working mothers' career role salience, notion of career success, work-life balance and the impact of organisational support systems available for childcare on career persistence, despite parenthood. Findings - The findings state that re-entry is also a growing phenomenon, in as much as career breaks are an accepted reality. Career role salience and notions of career success are important predictors of career re-entry of young mothers. Most importantly, this study highlights the significant role of the trusted, extended family support system, that is characteristically unique to Indian social fabric, in enabling women's career persistence and career re-entry after motherhood. Research limitations/implications - Like most survey research, this study's validity is also limited to the findings on the self-reported responses. Nevertheless, the study points to new areas to be researched, such as the possibility of the same findings with older mothers who have spent considerable years in their careers, or whether the same sample would answer differently after a few years. Practical implications - The paper includes implications for society and organisations, concerning opting out, and for undertaking genuine initiatives to enable and support women to re-enter their careers after breaks, so that the decision to persist, exit or re-enter their careers remains the privileged choice of women employees. Originality/value - The paper fulfils an identified need to study how parenthood affects women's careers in the IT sector and need for organisations in India to understand the practicality of women employees' needs to integrate work and life.","container-title":"Gender in Management","DOI":"10.1108/GM-11-2016-0177","ISSN":"1754-2413","issue":"5","language":"English","page":"352-368","title":"Impact of parenthood on women's careers in the IT sector: A study in the Indian context","volume":"32","author":[{"family":"Shanmugam","given":"Merlin Mythili"}],"issued":{"date-parts":[["2017"]]}},"label":"page","prefix":"e.g., "}],"schema":"https://github.com/citation-style-language/schema/raw/master/csl-citation.json"} </w:instrText>
      </w:r>
      <w:r w:rsidR="00434AB8"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Shanmugam, 2017)</w:t>
      </w:r>
      <w:r w:rsidR="00434AB8" w:rsidRPr="008423E2">
        <w:rPr>
          <w:rFonts w:ascii="Times New Roman" w:eastAsia="Times New Roman" w:hAnsi="Times New Roman" w:cs="Times New Roman"/>
          <w:color w:val="0E101A"/>
          <w:kern w:val="0"/>
          <w:sz w:val="24"/>
          <w:szCs w:val="24"/>
          <w14:ligatures w14:val="none"/>
        </w:rPr>
        <w:fldChar w:fldCharType="end"/>
      </w:r>
      <w:r w:rsidR="00A90317">
        <w:rPr>
          <w:rFonts w:ascii="Times New Roman" w:eastAsia="Times New Roman" w:hAnsi="Times New Roman" w:cs="Times New Roman"/>
          <w:color w:val="0E101A"/>
          <w:kern w:val="0"/>
          <w:sz w:val="24"/>
          <w:szCs w:val="24"/>
          <w14:ligatures w14:val="none"/>
        </w:rPr>
        <w:t>,</w:t>
      </w:r>
      <w:r w:rsidR="00434AB8" w:rsidRPr="008423E2">
        <w:rPr>
          <w:rFonts w:ascii="Times New Roman" w:eastAsia="Times New Roman" w:hAnsi="Times New Roman" w:cs="Times New Roman"/>
          <w:color w:val="0E101A"/>
          <w:kern w:val="0"/>
          <w:sz w:val="24"/>
          <w:szCs w:val="24"/>
          <w14:ligatures w14:val="none"/>
        </w:rPr>
        <w:t xml:space="preserve"> </w:t>
      </w:r>
      <w:r w:rsidR="005C63D4" w:rsidRPr="008423E2">
        <w:rPr>
          <w:rFonts w:ascii="Times New Roman" w:eastAsia="Times New Roman" w:hAnsi="Times New Roman" w:cs="Times New Roman"/>
          <w:color w:val="0E101A"/>
          <w:kern w:val="0"/>
          <w:sz w:val="24"/>
          <w:szCs w:val="24"/>
          <w14:ligatures w14:val="none"/>
        </w:rPr>
        <w:t xml:space="preserve">even if it meant delayed or dismissed promotion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hFFylwdk","properties":{"formattedCitation":"(e.g., Tlaiss, 2019)","plainCitation":"(e.g., Tlaiss, 2019)","noteIndex":0},"citationItems":[{"id":17627,"uris":["http://zotero.org/groups/5119330/items/VVBAQ9LL"],"itemData":{"id":17627,"type":"article-journal","abstract":"Drawing on institutional theory, this study gives voice to Arab women entrepreneurs. Through contextualization and in-depth, semi-structured interviews, I examine Lebanese women entrepreneurs' conceptualizations of career success, the mechanisms they use to realize it and their overall awareness of it. According to the findings, the entrepreneurs experience career success as an act of disobedience against socially imposed cultural and gender mandates. Furthermore, career success evolves as a contextual, dynamic process that is culturally dependent but individually negotiated, interpreted and constructed using external and internal conceptualizations. In turn, these conceptualizations are intertwined with agency and unfold as a process at the intersection of gender, patriarchy and cultural values. Accordingly, I argue against reducing career success to static, objective and subjective criteria. Doing so undermines the complexity and processual nature of the construct and neglects the importance of cultural values in shaping the understanding and experience of career success in different societies. I also stress the importance of contextualizing women's entrepreneurial experiences and demonstrate that Lebanese women entrepreneurs' conceptualizations of career success reflect both Arab social-cognitive and normative institutions and their own agency.","container-title":"Entrepreneurship and Regional Development","DOI":"10.1080/08985626.2018.1551790","ISSN":"0898-5626","issue":"3-4, SI","language":"English","page":"226-241","title":"Contextualizing the career success of Arab women entrepreneurs","volume":"31","author":[{"family":"Tlaiss","given":"Hayfaa A."}],"issued":{"date-parts":[["2019"]]}},"label":"page","prefix":"e.g., "}],"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Tlaiss, 2019)</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w:t>
      </w:r>
      <w:r w:rsidR="00596BBB" w:rsidRPr="008423E2">
        <w:rPr>
          <w:rFonts w:ascii="Times New Roman" w:eastAsia="Times New Roman" w:hAnsi="Times New Roman" w:cs="Times New Roman"/>
          <w:color w:val="0E101A"/>
          <w:kern w:val="0"/>
          <w:sz w:val="24"/>
          <w:szCs w:val="24"/>
          <w14:ligatures w14:val="none"/>
        </w:rPr>
        <w:t>Some women started their own businesses to challenge the traditional roles of wife and mother, while others left jobs due to inequality and the glass ceiling, choosing entrepreneurship to pursue greater status, autonomy, and control over their professional decisions and responsibilities</w:t>
      </w:r>
      <w:r w:rsidR="009A794E" w:rsidRPr="008423E2">
        <w:rPr>
          <w:rFonts w:ascii="Times New Roman" w:eastAsia="Times New Roman" w:hAnsi="Times New Roman" w:cs="Times New Roman"/>
          <w:color w:val="0E101A"/>
          <w:kern w:val="0"/>
          <w:sz w:val="24"/>
          <w:szCs w:val="24"/>
          <w14:ligatures w14:val="none"/>
        </w:rPr>
        <w:t xml:space="preserve"> </w:t>
      </w:r>
      <w:r w:rsidR="009A794E"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hB1ao2DL","properties":{"formattedCitation":"(Constantinidis, Lebegue, El Abboubi, &amp; Salman, 2019)","plainCitation":"(Constantinidis, Lebegue, El Abboubi, &amp; Salman, 2019)","noteIndex":0},"citationItems":[{"id":18075,"uris":["http://zotero.org/groups/5119330/items/4HVB8WWG"],"itemData":{"id":18075,"type":"article-journal","abstract":"Purpose Studies on women's entrepreneurship in Morocco are scarce, despite the potential of women for the country's economy. This research takes place in a socio-cultural environment searching for a compromise between tradition and modernity. Families occupy a prominent place in Morocco, directly influencing women's activities. The purpose of this paper is to investigate the role of family in Moroccan women's entrepreneurial success. Design/methodology/approach The qualitative research is based on 60 interviews with women entrepreneurs in Morocco, including women business owners, women professionals and also women co-operators who have not been documented until now, due to data accessibility. It is diversified in terms of personal, family and professional characteristics. The analysis uses an intersectionality framework taking gender and social class into consideration. Findings The results highlight three categories of women entrepreneur: the “elite”, the “self-made women” and the “co-operators”. Each category is characterised by specific familial and professional realities, underpinned by differentiated dynamics in terms of gender and social class. Practical implications The study, from a practical point of view, contributes to a better understanding of the differentiated realities encountered in terms of women's entrepreneurship, in the Moroccan context. Originality/value Studies in developing countries tend to consider women entrepreneurs as a homogeneous group. This research highlights the fact that family support, women entrepreneurs' practices and their role in entrepreneurial success depend on the background situations in terms of gender and social class. It also contributes to the entrepreneurial success field, revealing different definitions and perceptions of success among women entrepreneurs.","container-title":"International Journal of Entrepreneurial Behavior &amp; Research","DOI":"10.1108/IJEBR-12-2017-0501","ISSN":"1355-2554","issue":"8","language":"English","page":"1786-1808","title":"How families shape women's entrepreneurial success in Morocco: an intersectional study","volume":"25","author":[{"family":"Constantinidis","given":"Christina"},{"family":"Lebegue","given":"Typhaine"},{"family":"El Abboubi","given":"Manal"},{"family":"Salman","given":"Noura"}],"issued":{"date-parts":[["2019",11,11]]}}}],"schema":"https://github.com/citation-style-language/schema/raw/master/csl-citation.json"} </w:instrText>
      </w:r>
      <w:r w:rsidR="009A794E"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Constantinidis, Lebegue, El Abboubi, &amp; Salman, 2019)</w:t>
      </w:r>
      <w:r w:rsidR="009A794E" w:rsidRPr="008423E2">
        <w:rPr>
          <w:rFonts w:ascii="Times New Roman" w:eastAsia="Times New Roman" w:hAnsi="Times New Roman" w:cs="Times New Roman"/>
          <w:color w:val="0E101A"/>
          <w:kern w:val="0"/>
          <w:sz w:val="24"/>
          <w:szCs w:val="24"/>
          <w14:ligatures w14:val="none"/>
        </w:rPr>
        <w:fldChar w:fldCharType="end"/>
      </w:r>
      <w:r w:rsidR="00596BBB" w:rsidRPr="008423E2">
        <w:rPr>
          <w:rFonts w:ascii="Times New Roman" w:eastAsia="Times New Roman" w:hAnsi="Times New Roman" w:cs="Times New Roman"/>
          <w:color w:val="0E101A"/>
          <w:kern w:val="0"/>
          <w:sz w:val="24"/>
          <w:szCs w:val="24"/>
          <w14:ligatures w14:val="none"/>
        </w:rPr>
        <w:t>. In other instances, a</w:t>
      </w:r>
      <w:r w:rsidR="005C63D4" w:rsidRPr="008423E2">
        <w:rPr>
          <w:rFonts w:ascii="Times New Roman" w:eastAsia="Times New Roman" w:hAnsi="Times New Roman" w:cs="Times New Roman"/>
          <w:color w:val="0E101A"/>
          <w:kern w:val="0"/>
          <w:sz w:val="24"/>
          <w:szCs w:val="24"/>
          <w14:ligatures w14:val="none"/>
        </w:rPr>
        <w:t xml:space="preserve">uthenticity was discussed in association with minority groups’ identity and intersectionality as they endeavored to remain true to themselves </w:t>
      </w:r>
      <w:r w:rsidR="00596BBB" w:rsidRPr="008423E2">
        <w:rPr>
          <w:rFonts w:ascii="Times New Roman" w:eastAsia="Times New Roman" w:hAnsi="Times New Roman" w:cs="Times New Roman"/>
          <w:color w:val="0E101A"/>
          <w:kern w:val="0"/>
          <w:sz w:val="24"/>
          <w:szCs w:val="24"/>
          <w14:ligatures w14:val="none"/>
        </w:rPr>
        <w:t xml:space="preserve">in workplace settings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k6M8ImJx","properties":{"formattedCitation":"(e.g., Smith et al., 2019)","plainCitation":"(e.g., Smith et al., 2019)","noteIndex":0},"citationItems":[{"id":18099,"uris":["http://zotero.org/groups/5119330/items/6Y2PW2EH"],"itemData":{"id":18099,"type":"article-journal","abstract":"The unique and complex experiences of and challenges for Black women, which are tied to their intersecting marginalized identities, have largely been overlooked in management research. Although Black women are physically visible in that they are different from most of their colleagues, intersectional invisibility research suggests that they can be simultaneously invisible-easily overlooked or disregarded-because they are non-prototypical members of their gender and racial identity groups. To shed new light on the role that intersectional invisibility plays in Black women's perceptions and experiences, we conducted two waves of in-depth interviews across seven years with 59 Black women who occupy senior-level positions in organizations. We develop a theoretical model to explain the paradoxical effects of executive Black women's “outsider within” status in which they simultaneously experience opportunities and constraints associated with two forms of intersectional invisibility: benign and hostile. To manage both forms of intersectional invisibility, executive Black Women adopt a number of critical strategies to gain credible visibility needed to ascend in their careers.","container-title":"Academy of Management Journal","DOI":"10.5465/amj.2017.1513","ISSN":"0001-4273","issue":"6","language":"English","page":"1705-1734","title":"Making the invisible visible: paradoxical effects of intersectional invisibility on the career experiences of executive black women","volume":"62","author":[{"family":"Smith","given":"Alexis Nicole"},{"family":"Watkins","given":"Marla Baskerville"},{"family":"Ladge","given":"Jamie J."},{"family":"Carlton","given":"Pamela"}],"issued":{"date-parts":[["2019",12]]}},"label":"page","prefix":"e.g., "}],"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Smith et al., 2019)</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Therefore, being comfortable with who they </w:t>
      </w:r>
      <w:r w:rsidR="00A11588" w:rsidRPr="008423E2">
        <w:rPr>
          <w:rFonts w:ascii="Times New Roman" w:eastAsia="Times New Roman" w:hAnsi="Times New Roman" w:cs="Times New Roman"/>
          <w:color w:val="0E101A"/>
          <w:kern w:val="0"/>
          <w:sz w:val="24"/>
          <w:szCs w:val="24"/>
          <w14:ligatures w14:val="none"/>
        </w:rPr>
        <w:t>were</w:t>
      </w:r>
      <w:r w:rsidR="005C63D4" w:rsidRPr="008423E2">
        <w:rPr>
          <w:rFonts w:ascii="Times New Roman" w:eastAsia="Times New Roman" w:hAnsi="Times New Roman" w:cs="Times New Roman"/>
          <w:color w:val="0E101A"/>
          <w:kern w:val="0"/>
          <w:sz w:val="24"/>
          <w:szCs w:val="24"/>
          <w14:ligatures w14:val="none"/>
        </w:rPr>
        <w:t xml:space="preserve"> within their workplace and not being pressured to abide by ideal worker expectations not aligned with their identity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faoMXm3Q","properties":{"formattedCitation":"(Bhide &amp; Tootell, 2018; Gunasekara, Bertone, Almeida, &amp; Crowley-Henry, 2021)","plainCitation":"(Bhide &amp; Tootell, 2018; Gunasekara, Bertone, Almeida, &amp; Crowley-Henry, 2021)","noteIndex":0},"citationItems":[{"id":16253,"uris":["http://zotero.org/groups/5119330/items/M6EFQY29"],"itemData":{"id":16253,"type":"article-journal","abstract":"The current understanding of sponsoring as an impactful tool for the career advancement of women is based on predominantly US based research. There is a lack of insight into the perceptions of sponsoring outside of the US, despite evidence that such differences may exist. This qualitative study explored the perceptions of sponsoring in Europe utilising interviews with 11 participants. Findings draw attention to how sponsoring is understood and valued by the participants in comparison with mentoring. The findings expand the existing body of sponsoring literature, reveal some previously unexplored issues, open up areas of possible research and present implications for practice.","container-title":"International Journal of Evidence Based Coaching &amp; Mentoring","DOI":"10.24384/000467","ISSN":"1741-8305","issue":"1","language":"English","page":"3-19","title":"Perceptions of sponsoring as a career advancement tool for women: Are they different in Europe?","volume":"16","author":[{"family":"Bhide","given":"Vasudha"},{"family":"Tootell","given":"Beth"}],"issued":{"date-parts":[["2018"]]}}},{"id":18860,"uris":["http://zotero.org/groups/5119330/items/N7Y6Q2N8"],"itemData":{"id":18860,"type":"article-journal","abstract":"Recent research has pointed out the lack of understanding of the way migrants manage career opportunities and barriers to mobilise their agency in the host destination. In order to better understand how some migrants succeed in host countries, we drew on interviews with 31 non -Western skilled migrants (NWSM) who felt they had achieved successful careers in Australia and the USA. Using a subjective value fulfilment approach, we analyse three illustrative cases from the NWSM sample to understand how bicultural identity, strong ties and protean careers operate together within a Western host country. The findings illustrate the protean career orientation of these skilled migrants. These cases also highlight the role of bicultural identity and strong ties in the formation of their career paths. Overall, the ability to harmoniously use and combine their bicultural identity emerges as a significant success factor in achieving protean careers. The findings also suggest that ongoing support from strong ties was influential and visible in the skilled migrants? protean career orientation. This was a dominant pattern of findings within the 31 cases of NWSMs, accounting for 90 % (28) of the participants. The findings contribute to extending the existing literature on career orientations by studying a cross-cultural sample through the lens of the generally Westernised career approach of the protean career. In doing so, we argue that unlike Western expatriates who may benefit more from weak ties to progress in their careers, these NWSM indicated strong ties to be instrumental in their value fulfilling career trajectories, most likely due to their collectivist home country cultures. Similarly, we contribute to the career literature on skilled migrants by highlighting the positive impact of bicultural identity and a value driven approach to these migrants? successful protean careers. Implications for skilled migrants, career counsellors and HRM professionals are also discussed.","container-title":"International Journal of Intercultural Relations","DOI":"10.1016/j.ijintrel.2020.12.007","ISSN":"0147-1767","language":"English","page":"42-53","title":"Dancing to two tunes: The role of bicultural identity and strong ties in skilled migrants ? value-driven protean careers","volume":"81","author":[{"family":"Gunasekara","given":"Asanka"},{"family":"Bertone","given":"Santina"},{"family":"Almeida","given":"Shamika"},{"family":"Crowley-Henry","given":"Marian"}],"issued":{"date-parts":[["2021",3]]}}}],"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 xml:space="preserve">(Bhide &amp; Tootell, 2018; </w:t>
      </w:r>
      <w:r w:rsidR="00420852" w:rsidRPr="008423E2">
        <w:rPr>
          <w:rFonts w:ascii="Times New Roman" w:hAnsi="Times New Roman" w:cs="Times New Roman"/>
          <w:sz w:val="24"/>
        </w:rPr>
        <w:lastRenderedPageBreak/>
        <w:t>Gunasekara, Bertone, Almeida, &amp; Crowley-Henry, 2021)</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were perceived as subjective career success. </w:t>
      </w:r>
      <w:r w:rsidR="00596BBB" w:rsidRPr="008423E2">
        <w:rPr>
          <w:rFonts w:ascii="Times New Roman" w:eastAsia="Times New Roman" w:hAnsi="Times New Roman" w:cs="Times New Roman"/>
          <w:color w:val="0E101A"/>
          <w:kern w:val="0"/>
          <w:sz w:val="24"/>
          <w:szCs w:val="24"/>
          <w14:ligatures w14:val="none"/>
        </w:rPr>
        <w:t xml:space="preserve">When the authentic self’s goal was to pursue personal and </w:t>
      </w:r>
      <w:r w:rsidR="005C63D4" w:rsidRPr="008423E2">
        <w:rPr>
          <w:rFonts w:ascii="Times New Roman" w:eastAsia="Times New Roman" w:hAnsi="Times New Roman" w:cs="Times New Roman"/>
          <w:color w:val="0E101A"/>
          <w:kern w:val="0"/>
          <w:sz w:val="24"/>
          <w:szCs w:val="24"/>
          <w14:ligatures w14:val="none"/>
        </w:rPr>
        <w:t>professional growth and development</w:t>
      </w:r>
      <w:r w:rsidR="00596BBB" w:rsidRPr="008423E2">
        <w:rPr>
          <w:rFonts w:ascii="Times New Roman" w:eastAsia="Times New Roman" w:hAnsi="Times New Roman" w:cs="Times New Roman"/>
          <w:color w:val="0E101A"/>
          <w:kern w:val="0"/>
          <w:sz w:val="24"/>
          <w:szCs w:val="24"/>
          <w14:ligatures w14:val="none"/>
        </w:rPr>
        <w:t xml:space="preserve">, it was also </w:t>
      </w:r>
      <w:r w:rsidR="005C63D4" w:rsidRPr="008423E2">
        <w:rPr>
          <w:rFonts w:ascii="Times New Roman" w:eastAsia="Times New Roman" w:hAnsi="Times New Roman" w:cs="Times New Roman"/>
          <w:color w:val="0E101A"/>
          <w:kern w:val="0"/>
          <w:sz w:val="24"/>
          <w:szCs w:val="24"/>
          <w14:ligatures w14:val="none"/>
        </w:rPr>
        <w:t>perceived as success by minority groups</w:t>
      </w:r>
      <w:r w:rsidR="00914079" w:rsidRPr="008423E2">
        <w:rPr>
          <w:rFonts w:ascii="Times New Roman" w:eastAsia="Times New Roman" w:hAnsi="Times New Roman" w:cs="Times New Roman"/>
          <w:color w:val="0E101A"/>
          <w:kern w:val="0"/>
          <w:sz w:val="24"/>
          <w:szCs w:val="24"/>
          <w14:ligatures w14:val="none"/>
        </w:rPr>
        <w:t xml:space="preserve"> </w:t>
      </w:r>
      <w:r w:rsidR="00914079"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AROKOQ4v","properties":{"formattedCitation":"(Bhide &amp; Tootell, 2018; Fielden &amp; Jepson, 2016)","plainCitation":"(Bhide &amp; Tootell, 2018; Fielden &amp; Jepson, 2016)","noteIndex":0},"citationItems":[{"id":16253,"uris":["http://zotero.org/groups/5119330/items/M6EFQY29"],"itemData":{"id":16253,"type":"article-journal","abstract":"The current understanding of sponsoring as an impactful tool for the career advancement of women is based on predominantly US based research. There is a lack of insight into the perceptions of sponsoring outside of the US, despite evidence that such differences may exist. This qualitative study explored the perceptions of sponsoring in Europe utilising interviews with 11 participants. Findings draw attention to how sponsoring is understood and valued by the participants in comparison with mentoring. The findings expand the existing body of sponsoring literature, reveal some previously unexplored issues, open up areas of possible research and present implications for practice.","container-title":"International Journal of Evidence Based Coaching &amp; Mentoring","DOI":"10.24384/000467","ISSN":"1741-8305","issue":"1","language":"English","page":"3-19","title":"Perceptions of sponsoring as a career advancement tool for women: Are they different in Europe?","volume":"16","author":[{"family":"Bhide","given":"Vasudha"},{"family":"Tootell","given":"Beth"}],"issued":{"date-parts":[["2018"]]}}},{"id":15583,"uris":["http://zotero.org/groups/5119330/items/ZMX63AK9"],"itemData":{"id":15583,"type":"article-journal","abstract":"Purpose - The purpose of this paper is to explore the experiences of lesbians in terms of career progression and development, focusing on several areas including, discrimination in the workplace, career resources, barriers to career development and the importance of disclosing one's sexual identity in the workplace. Design/methodology/approach - Interviews were conducted with 15 participants, 14 of whom had disclosed their sexuality at work. A grounded theory approach was used to conduct the analysis, and the findings suggested six core categories relating to the career experiences of the sample. These categories are: social climate; career choice; work environment; personality; being a lesbian and being a woman; and useful strategies. Findings - The analysis highlighted several key findings, such as the importance of the relationship between gender and sexuality; the importance of working within a policy-driven environment such as the public sector; the importance of personality and the modification of behaviour as a personal resource for lesbians in the workplace. The research also highlighted the fact that discrimination still occurs at work but manifests itself in different and often more subtle ways and it was reported that, despite protective legislation, one of the greatest challenges for lesbians is working within a heterosexist and heteronormative environment. Originality/value - There is a great deal of research dedicated to women's career development but less on certain subgroups of women and even less on the career development of lesbians in organisations, and it is the aim of this paper to address the lack of research pertaining to the careers of lesbians in the UK.","container-title":"Gender in Management","DOI":"10.1108/GM-03-2016-0037","ISSN":"1754-2413","issue":"4","language":"English","page":"281-296","title":"An exploration into the career experiences of lesbians in the UK","volume":"31","author":[{"family":"Fielden","given":"Sandra L."},{"family":"Jepson","given":"Hannah"}],"issued":{"date-parts":[["2016"]]}}}],"schema":"https://github.com/citation-style-language/schema/raw/master/csl-citation.json"} </w:instrText>
      </w:r>
      <w:r w:rsidR="00914079" w:rsidRPr="008423E2">
        <w:rPr>
          <w:rFonts w:ascii="Times New Roman" w:eastAsia="Times New Roman" w:hAnsi="Times New Roman" w:cs="Times New Roman"/>
          <w:color w:val="0E101A"/>
          <w:kern w:val="0"/>
          <w:sz w:val="24"/>
          <w:szCs w:val="24"/>
          <w14:ligatures w14:val="none"/>
        </w:rPr>
        <w:fldChar w:fldCharType="separate"/>
      </w:r>
      <w:r w:rsidR="00914079" w:rsidRPr="008423E2">
        <w:rPr>
          <w:rFonts w:ascii="Times New Roman" w:hAnsi="Times New Roman" w:cs="Times New Roman"/>
          <w:sz w:val="24"/>
        </w:rPr>
        <w:t>(Bhide &amp; Tootell, 2018; Fielden &amp; Jepson, 2016)</w:t>
      </w:r>
      <w:r w:rsidR="00914079"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even if it did not match the objective measures prescribed by their workplace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AtnbdhnP","properties":{"formattedCitation":"(e.g., McBride, 2011)","plainCitation":"(e.g., McBride, 2011)","noteIndex":0},"citationItems":[{"id":16478,"uris":["http://zotero.org/groups/5119330/items/WAI2CCJ2"],"itemData":{"id":16478,"type":"article-journal","abstract":"While workplace education and training may increase women's access to qualifications, their advancement in the workplace may remain impeded. This article draws on material from seven case studies in the National Health Service in England to understand the conditions under which workplace education and training has the most potential to facilitate women's job progression. It illustrates how workforce crises at a local level prompted workforce managers to create different career pathways to areas of workforce shortage while line managers encouraged women's participation along these pathways through workplace education and training. Certain aspects of the government's workforce modernization agenda facilitate these activities but it is the presence of enthusiastic local actors at four points ( corporate, workforce development managers, line management and external) that drives and manages these activities.","container-title":"Gender Work and Organization","DOI":"10.1111/j.1468-0432.2011.00574.x","ISSN":"0968-6673","issue":"5, SI","language":"English","page":"528-547","title":"Lifting the barriers? Workplace education and training, women and job progression","volume":"18","author":[{"family":"McBride","given":"Anne"}],"issued":{"date-parts":[["2011",9]]}},"label":"page","prefix":"e.g., "}],"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McBride, 2011)</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w:t>
      </w:r>
    </w:p>
    <w:p w14:paraId="5863C265" w14:textId="4CEA8C7B" w:rsidR="00D770C3" w:rsidRPr="008423E2" w:rsidRDefault="00D770C3" w:rsidP="002967A7">
      <w:pPr>
        <w:spacing w:line="480" w:lineRule="auto"/>
        <w:ind w:firstLine="720"/>
        <w:rPr>
          <w:rFonts w:ascii="Times New Roman" w:eastAsiaTheme="minorEastAsia" w:hAnsi="Times New Roman" w:cs="Times New Roman"/>
          <w:color w:val="0E101A"/>
          <w:kern w:val="0"/>
          <w:sz w:val="24"/>
          <w:szCs w:val="24"/>
          <w14:ligatures w14:val="none"/>
        </w:rPr>
      </w:pPr>
      <w:r w:rsidRPr="008423E2">
        <w:rPr>
          <w:rFonts w:asciiTheme="majorBidi" w:eastAsia="SimHei" w:hAnsiTheme="majorBidi" w:cstheme="majorBidi"/>
          <w:i/>
          <w:sz w:val="24"/>
          <w:szCs w:val="24"/>
        </w:rPr>
        <w:t>Survival</w:t>
      </w:r>
      <w:r w:rsidRPr="008423E2">
        <w:rPr>
          <w:rFonts w:asciiTheme="majorBidi" w:eastAsia="SimHei" w:hAnsiTheme="majorBidi" w:cstheme="majorBidi"/>
          <w:b/>
          <w:bCs/>
          <w:iCs/>
          <w:sz w:val="24"/>
          <w:szCs w:val="24"/>
        </w:rPr>
        <w:t xml:space="preserve"> </w:t>
      </w:r>
      <w:r w:rsidR="002967A7" w:rsidRPr="008423E2">
        <w:rPr>
          <w:rFonts w:ascii="Times New Roman" w:eastAsia="Times New Roman" w:hAnsi="Times New Roman" w:cs="Times New Roman"/>
          <w:color w:val="0E101A"/>
          <w:kern w:val="0"/>
          <w:sz w:val="24"/>
          <w:szCs w:val="24"/>
          <w14:ligatures w14:val="none"/>
        </w:rPr>
        <w:t>was defined as viewing the ability to endure challenging situations as a form of success, including persevering professionally despite systemic barriers and contextual challenges</w:t>
      </w:r>
      <w:r w:rsidRPr="008423E2">
        <w:rPr>
          <w:rFonts w:ascii="Times New Roman" w:eastAsia="Times New Roman" w:hAnsi="Times New Roman" w:cs="Times New Roman"/>
          <w:color w:val="0E101A"/>
          <w:kern w:val="0"/>
          <w:sz w:val="24"/>
          <w:szCs w:val="24"/>
          <w14:ligatures w14:val="none"/>
        </w:rPr>
        <w:t xml:space="preserve">. As stated by </w:t>
      </w:r>
      <w:proofErr w:type="spellStart"/>
      <w:r w:rsidRPr="008423E2">
        <w:rPr>
          <w:rFonts w:ascii="Times New Roman" w:eastAsia="Times New Roman" w:hAnsi="Times New Roman" w:cs="Times New Roman"/>
          <w:color w:val="0E101A"/>
          <w:kern w:val="0"/>
          <w:sz w:val="24"/>
          <w:szCs w:val="24"/>
          <w14:ligatures w14:val="none"/>
        </w:rPr>
        <w:t>Yassour-Borochowitz</w:t>
      </w:r>
      <w:proofErr w:type="spellEnd"/>
      <w:r w:rsidRPr="008423E2">
        <w:rPr>
          <w:rFonts w:ascii="Times New Roman" w:eastAsia="Times New Roman" w:hAnsi="Times New Roman" w:cs="Times New Roman"/>
          <w:color w:val="0E101A"/>
          <w:kern w:val="0"/>
          <w:sz w:val="24"/>
          <w:szCs w:val="24"/>
          <w14:ligatures w14:val="none"/>
        </w:rPr>
        <w:t xml:space="preserve"> and Wasserman </w:t>
      </w:r>
      <w:r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qYx0pfrt","properties":{"formattedCitation":"(2020)","plainCitation":"(2020)","noteIndex":0},"citationItems":[{"id":18649,"uris":["http://zotero.org/groups/5119330/items/CISAQGSL"],"itemData":{"id":18649,"type":"article-journal","abstract":"The study's objective was to examine the relations between successful Ethiopian immigrant women in Israel and their traditional community, as well as the strategies they adopt to contend with its expectations. Based on a qualitative life and work history methodology, the data were collected from 34 successful women who emigrated from Ethiopia to Israel. Results show three dialectical axes scrutinizing the interrelations of the participants with their community (found both between different participants and within the same woman): (a) trenchant criticism of the community coupled with praise and pride, (b) community as a support base or as hindering personal development, and (c) a desire for separation/detachment from community coupled with a desire to support the community. The findings demonstrate how the Ethiopian women contend with the normative demands of two different, clashing systems: the Ethiopian community-family system and Israel's neoliberal labor market.","container-title":"Journal of Career Development","DOI":"10.1177/0894845318802098","ISSN":"0894-8453","issue":"5","language":"English","page":"509-523","title":"Between a western career and traditional community narratives of successful Ethiopian immigrant women","volume":"47","author":[{"family":"Yassour-Borochowitz","given":"Dalit"},{"family":"Wasserman","given":"Varda"}],"issued":{"date-parts":[["2020",10]]}},"label":"page","suppress-author":true}],"schema":"https://github.com/citation-style-language/schema/raw/master/csl-citation.json"} </w:instrText>
      </w:r>
      <w:r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2020)</w:t>
      </w:r>
      <w:r w:rsidRPr="008423E2">
        <w:rPr>
          <w:rFonts w:ascii="Times New Roman" w:eastAsia="Times New Roman" w:hAnsi="Times New Roman" w:cs="Times New Roman"/>
          <w:color w:val="0E101A"/>
          <w:kern w:val="0"/>
          <w:sz w:val="24"/>
          <w:szCs w:val="24"/>
          <w14:ligatures w14:val="none"/>
        </w:rPr>
        <w:fldChar w:fldCharType="end"/>
      </w:r>
      <w:r w:rsidRPr="008423E2">
        <w:rPr>
          <w:rFonts w:ascii="Times New Roman" w:eastAsia="Times New Roman" w:hAnsi="Times New Roman" w:cs="Times New Roman"/>
          <w:color w:val="0E101A"/>
          <w:kern w:val="0"/>
          <w:sz w:val="24"/>
          <w:szCs w:val="24"/>
          <w14:ligatures w14:val="none"/>
        </w:rPr>
        <w:t xml:space="preserve">, for those from a disadvantaged group, career success is negotiated in constant dialogue with systemic barriers and environmental demands. </w:t>
      </w:r>
      <w:r w:rsidRPr="008423E2">
        <w:rPr>
          <w:rFonts w:ascii="Times New Roman" w:eastAsiaTheme="minorEastAsia" w:hAnsi="Times New Roman" w:cs="Times New Roman"/>
          <w:color w:val="0E101A"/>
          <w:kern w:val="0"/>
          <w:sz w:val="24"/>
          <w:szCs w:val="24"/>
          <w14:ligatures w14:val="none"/>
        </w:rPr>
        <w:t xml:space="preserve">In </w:t>
      </w:r>
      <w:r w:rsidR="00A11588" w:rsidRPr="008423E2">
        <w:rPr>
          <w:rFonts w:ascii="Times New Roman" w:eastAsiaTheme="minorEastAsia" w:hAnsi="Times New Roman" w:cs="Times New Roman"/>
          <w:color w:val="0E101A"/>
          <w:kern w:val="0"/>
          <w:sz w:val="24"/>
          <w:szCs w:val="24"/>
          <w14:ligatures w14:val="none"/>
        </w:rPr>
        <w:t xml:space="preserve">the </w:t>
      </w:r>
      <w:r w:rsidRPr="008423E2">
        <w:rPr>
          <w:rFonts w:ascii="Times New Roman" w:eastAsiaTheme="minorEastAsia" w:hAnsi="Times New Roman" w:cs="Times New Roman"/>
          <w:color w:val="0E101A"/>
          <w:kern w:val="0"/>
          <w:sz w:val="24"/>
          <w:szCs w:val="24"/>
          <w14:ligatures w14:val="none"/>
        </w:rPr>
        <w:t xml:space="preserve">case of minority groups, subjective career success can manifest itself as professional survival in the face of adversity and in spite of others discounting one’s capabilities </w:t>
      </w:r>
      <w:r w:rsidRPr="008423E2">
        <w:rPr>
          <w:rFonts w:ascii="Times New Roman" w:eastAsiaTheme="minorEastAsia" w:hAnsi="Times New Roman" w:cs="Times New Roman"/>
          <w:color w:val="0E101A"/>
          <w:kern w:val="0"/>
          <w:sz w:val="24"/>
          <w:szCs w:val="24"/>
          <w14:ligatures w14:val="none"/>
        </w:rPr>
        <w:fldChar w:fldCharType="begin"/>
      </w:r>
      <w:r w:rsidR="007256FD">
        <w:rPr>
          <w:rFonts w:ascii="Times New Roman" w:eastAsiaTheme="minorEastAsia" w:hAnsi="Times New Roman" w:cs="Times New Roman"/>
          <w:color w:val="0E101A"/>
          <w:kern w:val="0"/>
          <w:sz w:val="24"/>
          <w:szCs w:val="24"/>
          <w14:ligatures w14:val="none"/>
        </w:rPr>
        <w:instrText xml:space="preserve"> ADDIN ZOTERO_ITEM CSL_CITATION {"citationID":"8hOT9j1B","properties":{"formattedCitation":"(e.g., Tlaiss, 2019)","plainCitation":"(e.g., Tlaiss, 2019)","noteIndex":0},"citationItems":[{"id":17627,"uris":["http://zotero.org/groups/5119330/items/VVBAQ9LL"],"itemData":{"id":17627,"type":"article-journal","abstract":"Drawing on institutional theory, this study gives voice to Arab women entrepreneurs. Through contextualization and in-depth, semi-structured interviews, I examine Lebanese women entrepreneurs' conceptualizations of career success, the mechanisms they use to realize it and their overall awareness of it. According to the findings, the entrepreneurs experience career success as an act of disobedience against socially imposed cultural and gender mandates. Furthermore, career success evolves as a contextual, dynamic process that is culturally dependent but individually negotiated, interpreted and constructed using external and internal conceptualizations. In turn, these conceptualizations are intertwined with agency and unfold as a process at the intersection of gender, patriarchy and cultural values. Accordingly, I argue against reducing career success to static, objective and subjective criteria. Doing so undermines the complexity and processual nature of the construct and neglects the importance of cultural values in shaping the understanding and experience of career success in different societies. I also stress the importance of contextualizing women's entrepreneurial experiences and demonstrate that Lebanese women entrepreneurs' conceptualizations of career success reflect both Arab social-cognitive and normative institutions and their own agency.","container-title":"Entrepreneurship and Regional Development","DOI":"10.1080/08985626.2018.1551790","ISSN":"0898-5626","issue":"3-4, SI","language":"English","page":"226-241","title":"Contextualizing the career success of Arab women entrepreneurs","volume":"31","author":[{"family":"Tlaiss","given":"Hayfaa A."}],"issued":{"date-parts":[["2019"]]}},"label":"page","prefix":"e.g., "}],"schema":"https://github.com/citation-style-language/schema/raw/master/csl-citation.json"} </w:instrText>
      </w:r>
      <w:r w:rsidRPr="008423E2">
        <w:rPr>
          <w:rFonts w:ascii="Times New Roman" w:eastAsiaTheme="minorEastAsia"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Tlaiss, 2019)</w:t>
      </w:r>
      <w:r w:rsidRPr="008423E2">
        <w:rPr>
          <w:rFonts w:ascii="Times New Roman" w:eastAsiaTheme="minorEastAsia" w:hAnsi="Times New Roman" w:cs="Times New Roman"/>
          <w:color w:val="0E101A"/>
          <w:kern w:val="0"/>
          <w:sz w:val="24"/>
          <w:szCs w:val="24"/>
          <w14:ligatures w14:val="none"/>
        </w:rPr>
        <w:fldChar w:fldCharType="end"/>
      </w:r>
      <w:r w:rsidRPr="008423E2">
        <w:rPr>
          <w:rFonts w:ascii="Times New Roman" w:eastAsiaTheme="minorEastAsia" w:hAnsi="Times New Roman" w:cs="Times New Roman"/>
          <w:color w:val="0E101A"/>
          <w:kern w:val="0"/>
          <w:sz w:val="24"/>
          <w:szCs w:val="24"/>
          <w14:ligatures w14:val="none"/>
        </w:rPr>
        <w:t>. For example, for employees with hearing loss, career success was about continued economic independence post hearing loss, feeling proud to still be a productive</w:t>
      </w:r>
      <w:r w:rsidR="001E3C13">
        <w:rPr>
          <w:rFonts w:ascii="Times New Roman" w:eastAsiaTheme="minorEastAsia" w:hAnsi="Times New Roman" w:cs="Times New Roman"/>
          <w:color w:val="0E101A"/>
          <w:kern w:val="0"/>
          <w:sz w:val="24"/>
          <w:szCs w:val="24"/>
          <w14:ligatures w14:val="none"/>
        </w:rPr>
        <w:t xml:space="preserve"> workforce</w:t>
      </w:r>
      <w:r w:rsidRPr="008423E2">
        <w:rPr>
          <w:rFonts w:ascii="Times New Roman" w:eastAsiaTheme="minorEastAsia" w:hAnsi="Times New Roman" w:cs="Times New Roman"/>
          <w:color w:val="0E101A"/>
          <w:kern w:val="0"/>
          <w:sz w:val="24"/>
          <w:szCs w:val="24"/>
          <w14:ligatures w14:val="none"/>
        </w:rPr>
        <w:t xml:space="preserve"> member and seeking out occupations where disability would not be a disadvantage </w:t>
      </w:r>
      <w:r w:rsidRPr="008423E2">
        <w:rPr>
          <w:rFonts w:ascii="Times New Roman" w:eastAsiaTheme="minorEastAsia" w:hAnsi="Times New Roman" w:cs="Times New Roman"/>
          <w:color w:val="0E101A"/>
          <w:kern w:val="0"/>
          <w:sz w:val="24"/>
          <w:szCs w:val="24"/>
          <w14:ligatures w14:val="none"/>
        </w:rPr>
        <w:fldChar w:fldCharType="begin"/>
      </w:r>
      <w:r w:rsidR="007256FD">
        <w:rPr>
          <w:rFonts w:ascii="Times New Roman" w:eastAsiaTheme="minorEastAsia" w:hAnsi="Times New Roman" w:cs="Times New Roman"/>
          <w:color w:val="0E101A"/>
          <w:kern w:val="0"/>
          <w:sz w:val="24"/>
          <w:szCs w:val="24"/>
          <w14:ligatures w14:val="none"/>
        </w:rPr>
        <w:instrText xml:space="preserve"> ADDIN ZOTERO_ITEM CSL_CITATION {"citationID":"OhaMJHxz","properties":{"formattedCitation":"(Baldridge &amp; Kulkarni, 2017)","plainCitation":"(Baldridge &amp; Kulkarni, 2017)","noteIndex":0},"citationItems":[{"id":21282,"uris":["http://zotero.org/groups/5119330/items/WHL6RWSI"],"itemData":{"id":21282,"type":"article-journal","abstract":"Through this interview-based study with 40 respondents in the United States we have outlined enablers of career transitions and sustainable careers for professionals who have experienced severe hearing loss as adults. To sustain careers after adult onset disability, respondents engaged in a quest for meaning and big picture answers to ‘who am I?’ and ‘am I still successful?’ This included redefining themselves – e.g. I am now both a person with a disability (disability identity) and a successful professional (professional identity) – and career success (e.g. now I care about service to society as much as I care about material artifacts). Respondents also adopted new work roles where disability was a key to success (e.g. becoming an equal employment officer) and utilized social networks to continue being successful. Such redefining of work and networks supported the aforesaid quest for meaning and big picture answers. Findings not only indicate how individuals experience career success after a life-changing event but also help defamiliarize extant notions of ableism in workplace contexts.","container-title":"Human Relations","DOI":"10.1177/0018726716687388","ISSN":"0018-7267, 1741-282X","issue":"10","journalAbbreviation":"Human Relations","language":"en","page":"1217-1236","source":"DOI.org (Crossref)","title":"The shaping of sustainable careers post hearing loss: Toward greater understanding of adult onset disability, disability identity, and career transitions","title-short":"The shaping of sustainable careers post hearing loss","volume":"70","author":[{"family":"Baldridge","given":"David C"},{"family":"Kulkarni","given":"Mukta"}],"issued":{"date-parts":[["2017",10]]}}}],"schema":"https://github.com/citation-style-language/schema/raw/master/csl-citation.json"} </w:instrText>
      </w:r>
      <w:r w:rsidRPr="008423E2">
        <w:rPr>
          <w:rFonts w:ascii="Times New Roman" w:eastAsiaTheme="minorEastAsia"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Baldridge &amp; Kulkarni, 2017)</w:t>
      </w:r>
      <w:r w:rsidRPr="008423E2">
        <w:rPr>
          <w:rFonts w:ascii="Times New Roman" w:eastAsiaTheme="minorEastAsia" w:hAnsi="Times New Roman" w:cs="Times New Roman"/>
          <w:color w:val="0E101A"/>
          <w:kern w:val="0"/>
          <w:sz w:val="24"/>
          <w:szCs w:val="24"/>
          <w14:ligatures w14:val="none"/>
        </w:rPr>
        <w:fldChar w:fldCharType="end"/>
      </w:r>
      <w:r w:rsidRPr="008423E2">
        <w:rPr>
          <w:rFonts w:ascii="Times New Roman" w:eastAsiaTheme="minorEastAsia" w:hAnsi="Times New Roman" w:cs="Times New Roman"/>
          <w:color w:val="0E101A"/>
          <w:kern w:val="0"/>
          <w:sz w:val="24"/>
          <w:szCs w:val="24"/>
          <w14:ligatures w14:val="none"/>
        </w:rPr>
        <w:t xml:space="preserve">. </w:t>
      </w:r>
    </w:p>
    <w:p w14:paraId="586D2961" w14:textId="4402E201" w:rsidR="005C63D4" w:rsidRPr="008423E2" w:rsidRDefault="00960B5A" w:rsidP="00C959D9">
      <w:pPr>
        <w:spacing w:line="480" w:lineRule="auto"/>
        <w:ind w:firstLine="720"/>
        <w:rPr>
          <w:rFonts w:ascii="Times New Roman" w:eastAsia="Times New Roman" w:hAnsi="Times New Roman" w:cs="Times New Roman"/>
          <w:color w:val="0E101A"/>
          <w:kern w:val="0"/>
          <w:sz w:val="24"/>
          <w:szCs w:val="24"/>
          <w14:ligatures w14:val="none"/>
        </w:rPr>
      </w:pPr>
      <w:r w:rsidRPr="00C268D5">
        <w:rPr>
          <w:rFonts w:asciiTheme="majorBidi" w:eastAsia="SimHei" w:hAnsiTheme="majorBidi" w:cstheme="majorBidi"/>
          <w:i/>
          <w:sz w:val="24"/>
          <w:szCs w:val="24"/>
        </w:rPr>
        <w:t>The c</w:t>
      </w:r>
      <w:r w:rsidR="005C63D4" w:rsidRPr="00C268D5">
        <w:rPr>
          <w:rFonts w:asciiTheme="majorBidi" w:eastAsia="SimHei" w:hAnsiTheme="majorBidi" w:cstheme="majorBidi"/>
          <w:i/>
          <w:sz w:val="24"/>
          <w:szCs w:val="24"/>
        </w:rPr>
        <w:t xml:space="preserve">ollective </w:t>
      </w:r>
      <w:r w:rsidR="0017400E" w:rsidRPr="00C268D5">
        <w:rPr>
          <w:rFonts w:asciiTheme="majorBidi" w:eastAsia="SimHei" w:hAnsiTheme="majorBidi" w:cstheme="majorBidi"/>
          <w:i/>
          <w:sz w:val="24"/>
          <w:szCs w:val="24"/>
        </w:rPr>
        <w:t>good</w:t>
      </w:r>
      <w:r w:rsidR="005C63D4" w:rsidRPr="00C268D5">
        <w:rPr>
          <w:rFonts w:ascii="Times New Roman" w:eastAsia="Times New Roman" w:hAnsi="Times New Roman" w:cs="Times New Roman"/>
          <w:color w:val="0E101A"/>
          <w:kern w:val="0"/>
          <w:sz w:val="24"/>
          <w:szCs w:val="24"/>
          <w14:ligatures w14:val="none"/>
        </w:rPr>
        <w:t xml:space="preserve"> </w:t>
      </w:r>
      <w:r w:rsidR="00C959D9" w:rsidRPr="00C268D5">
        <w:rPr>
          <w:rFonts w:ascii="Times New Roman" w:eastAsia="Times New Roman" w:hAnsi="Times New Roman" w:cs="Times New Roman"/>
          <w:color w:val="0E101A"/>
          <w:kern w:val="0"/>
          <w:sz w:val="24"/>
          <w:szCs w:val="24"/>
          <w14:ligatures w14:val="none"/>
        </w:rPr>
        <w:t>f</w:t>
      </w:r>
      <w:r w:rsidR="00C959D9" w:rsidRPr="008423E2">
        <w:rPr>
          <w:rFonts w:ascii="Times New Roman" w:eastAsia="Times New Roman" w:hAnsi="Times New Roman" w:cs="Times New Roman"/>
          <w:color w:val="0E101A"/>
          <w:kern w:val="0"/>
          <w:sz w:val="24"/>
          <w:szCs w:val="24"/>
          <w14:ligatures w14:val="none"/>
        </w:rPr>
        <w:t>rames</w:t>
      </w:r>
      <w:r w:rsidR="005C63D4" w:rsidRPr="008423E2">
        <w:rPr>
          <w:rFonts w:ascii="Times New Roman" w:eastAsia="Times New Roman" w:hAnsi="Times New Roman" w:cs="Times New Roman"/>
          <w:color w:val="0E101A"/>
          <w:kern w:val="0"/>
          <w:sz w:val="24"/>
          <w:szCs w:val="24"/>
          <w14:ligatures w14:val="none"/>
        </w:rPr>
        <w:t xml:space="preserve"> success as a </w:t>
      </w:r>
      <w:r w:rsidR="00A11588" w:rsidRPr="008423E2">
        <w:rPr>
          <w:rFonts w:ascii="Times New Roman" w:eastAsia="Times New Roman" w:hAnsi="Times New Roman" w:cs="Times New Roman"/>
          <w:color w:val="0E101A"/>
          <w:kern w:val="0"/>
          <w:sz w:val="24"/>
          <w:szCs w:val="24"/>
          <w14:ligatures w14:val="none"/>
        </w:rPr>
        <w:t>shared and community-based</w:t>
      </w:r>
      <w:r w:rsidR="005C63D4" w:rsidRPr="008423E2">
        <w:rPr>
          <w:rFonts w:ascii="Times New Roman" w:eastAsia="Times New Roman" w:hAnsi="Times New Roman" w:cs="Times New Roman"/>
          <w:color w:val="0E101A"/>
          <w:kern w:val="0"/>
          <w:sz w:val="24"/>
          <w:szCs w:val="24"/>
          <w14:ligatures w14:val="none"/>
        </w:rPr>
        <w:t xml:space="preserve"> phenomenon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0SiGL04g","properties":{"formattedCitation":"(e.g., Einarsdottir, Christiansen, &amp; Kristjansdottir, 2018; Woodhams, Xian, &amp; Lupton, 2015)","plainCitation":"(e.g., Einarsdottir, Christiansen, &amp; Kristjansdottir, 2018; Woodhams, Xian, &amp; Lupton, 2015)","noteIndex":0},"citationItems":[{"id":17345,"uris":["http://zotero.org/groups/5119330/items/QUX2WMCS"],"itemData":{"id":17345,"type":"article-journal","abstract":"The ratio of women in top-management positions is improving very slowly, even in countries scoring high on gender equality like Iceland. Despite over three decades of research having documented the barriers faced by women seeking top-management positions, understanding is still lacking as to why women are not overcoming these barriers at a greater rate. This study presents the lived experiences of women in middle-management positions in some of the largest organizations in Iceland, aiming to understand how the women experience the barriers and opportunities they face. It is important to give voice to these women as they are the ones who could be in line for top-management positions. Interviews with 11 women were analyzed and interpreted according to phenomenological methodology, revealing four themes. Findings show that the women experience top management as a network that is closed to them. Top-management jobs appear tailored for men and would require the women to take on unbearable responsibilities. They experience their hard work and diligence as unappreciated. Finally, they compare and contrast themselves with the stereotype of the male executive and blame themselves for not fitting the role. Thus, they feel pressured to adapt to the masculine gender role if they are to stand a chance of a top-management position. Not fitting this role further undermines their self-confidence and ambition, rendering them less likely to seek advancement.","container-title":"Sage Open","DOI":"10.1177/2158244017753989","ISSN":"2158-2440","issue":"1","language":"English","title":"“It's a man who runs the show”: How women middle-managers experience their professional position, opportunities, and barriers","volume":"8","author":[{"family":"Einarsdottir","given":"Unnur D."},{"family":"Christiansen","given":"Thora H."},{"family":"Kristjansdottir","given":"Erla S."}],"issued":{"date-parts":[["2018",3,16]]}},"label":"page","prefix":"e.g., "},{"id":15486,"uris":["http://zotero.org/groups/5119330/items/23N99UL6"],"itemData":{"id":15486,"type":"article-journal","abstract":"This article is concerned with developing an understanding of the careers of women managers in China. Existing literature suggests that while women in China are comparatively well represented in management roles, they face distinctive pressures and barriers to their progress arising from entrenched patriarchal and collectivist aspects of the Chinese cultural tradition. However, little is known about how these aspects impact on women's orientations towards their careers and to what extent influential Western career theories are adequate in interpreting their experience. Drawing on interviews with 20 women managers in China, the article interprets women's orientations towards their careers in relation to their adherence to traditional gender roles and collectivist values. Using this framework, a fourfold taxonomy is developed which identifies “conformist,” “revolutionary,” “soloist,” and “dissident” orientations. The article suggests that Western career theories fail to capture the collective dimension, and thus do not account fully for the range of experience and orientations of Chinese women managers that are captured in the taxonomy. Implications, both practical and theoretical, are discussed. Recommendations are also made as to how management and career development policies might be developed in organizations in China in order to address the diverse needs and preferences of women managers. (C) 2014 Wiley Periodicals, Inc.","container-title":"Human Resource Management","DOI":"10.1002/hrm.21643","ISSN":"0090-4848","issue":"6","language":"English","page":"913-931","title":"Women managers' careers in China: Theorizing the influence of gender and collectivism","volume":"54","author":[{"family":"Woodhams","given":"Carol"},{"family":"Xian","given":"Huiping"},{"family":"Lupton","given":"Ben"}],"issued":{"date-parts":[["2015",12]]}},"label":"page"}],"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Einarsdottir, Christiansen, &amp; Kristjansdottir, 2018; Woodhams, Xian, &amp; Lupton, 2015)</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that includes others, the wider society, and goodwill</w:t>
      </w:r>
      <w:r w:rsidR="007969B0" w:rsidRPr="008423E2">
        <w:rPr>
          <w:rFonts w:ascii="Times New Roman" w:eastAsia="Times New Roman" w:hAnsi="Times New Roman" w:cs="Times New Roman"/>
          <w:color w:val="0E101A"/>
          <w:kern w:val="0"/>
          <w:sz w:val="24"/>
          <w:szCs w:val="24"/>
          <w14:ligatures w14:val="none"/>
        </w:rPr>
        <w:t>,</w:t>
      </w:r>
      <w:r w:rsidR="005C63D4" w:rsidRPr="008423E2">
        <w:rPr>
          <w:rFonts w:ascii="Times New Roman" w:eastAsia="Times New Roman" w:hAnsi="Times New Roman" w:cs="Times New Roman"/>
          <w:color w:val="0E101A"/>
          <w:kern w:val="0"/>
          <w:sz w:val="24"/>
          <w:szCs w:val="24"/>
          <w14:ligatures w14:val="none"/>
        </w:rPr>
        <w:t xml:space="preserve"> and is not individualistic, self-centered, or self-promotional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E4Sk7FPJ","properties":{"formattedCitation":"(e.g., Ballakrishnen et al., 2019)","plainCitation":"(e.g., Ballakrishnen et al., 2019)","noteIndex":0},"citationItems":[{"id":17683,"uris":["http://zotero.org/groups/5119330/items/5JI2WZFV"],"itemData":{"id":17683,"type":"article-journal","abstract":"Drawing on an in-depth case study at a large nonprofit organization, we find, in line with previous scholarship, that women professionals continue to face biased expectations at work and at home. We leverage data from interviews and participant observation to identify a new strategy that women use to navigate professional constraints created by the second shift and workplace double binds: “intentional invisibility.” Intentional invisibility refers to a set of risk-averse, conflict-avoidant strategies that women professionals in our study employ to feel authentic, manage competing expectations in the office, and balance work and familial responsibilities. We find women across the organization reporting intentionally remaining behind the scenes in attempts to avoid backlash and maintain a professional status quo. While intentional invisibility allows women to successfully navigate gender unequal professional and personal landscapes, it could simultaneously present an additional challenge to career advancement.","container-title":"Sociological Perspectives","DOI":"10.1177/0731121418782185","ISSN":"0731-1214","issue":"1","language":"English","page":"23-41","title":"Intentional invisibility: Professional women and the navigation of workplace constraints","volume":"62","author":[{"family":"Ballakrishnen","given":"Swethaa"},{"family":"Fielding-Singh","given":"Priya"},{"family":"Magliozzi","given":"Devon"}],"issued":{"date-parts":[["2019",2]]}},"label":"page","prefix":"e.g., "}],"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Ballakrishnen et al., 2019)</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Helping others grow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qQyUAVUH","properties":{"formattedCitation":"(e.g., students and children; Afiouni &amp; Karam, 2014)","plainCitation":"(e.g., students and children; Afiouni &amp; Karam, 2014)","noteIndex":0},"citationItems":[{"id":17022,"uris":["http://zotero.org/groups/5119330/items/EMXEVWQJ"],"itemData":{"id":17022,"type":"article-journal","abstract":"Purpose - The purpose of this paper is to explore notions of career success from a process-oriented perspective. The authors argue that success can be usefully conceptualized as a subjectively malleable and localized construct that is continually (re) interpreted and (re) shaped through the interaction between individual agency and macro-level structures. Design/methodology/approach - The paper employs a qualitative methodology drawing on 32 in-depth semi-structured interviews with female academics from eight countries in the ArabMiddle East. Findings - Findings of this study provide an empirical validation of the suggested Career Success Framework and moves toward an integrative model of objective and subjective career success criteria. More specifically, the findings showed that women's definitions of success are: first, localized in that they capture considerations relating to predominant institutions in the region (i.e. family and gender ideology); second, subjectively malleable in that they capture women's agency embedded in specific macro-level structures; and finally, process oriented in that they reflect a dynamic interaction between the structure agency as well as the subsequent actions, strategies, and behaviors women adopt to alleviate tension and reach their personal notions of career success. Practical implications - The authors suggest that there may be value in customizing human resource management policies in the region around the salience of family and community service. Moreover, organizations can play a pivotal role in supporting women to work through the experienced tensions. Examples of such support are mentoring programs, championing female role models, and designing corporate social responsibility initiatives geared toward shifting mandated gender structures in the region. Finally, the authors argue that organizations could benefit by supporting women's atypical patterns of career engagement to allow for interactions with wider circles of stakeholders such as the community. This requires organizations to rethink their career success criteria to allow for the integration of non-traditional elements of career. Social implications - Adopting a more process-oriented view of career success avoids reification by drawing attention to local macro-level structures as well as individual agency. It also suggests that existing norms for how “success” is understood are only one element in a wider process of what it means to be “successful”, thereby opening space for more diverse and localized conceptualizations. Originality/value - This paper provides a more process-oriented consideration of career success, highlighting the importance of understanding how perceived tensions shape an individual's behaviors, actions, and career strategies. The value of this contribution is that it allows us to better understand the complex interaction of structure and agency in shaping an individual's notions of career success.","container-title":"Career Development International","DOI":"10.1108/CDI-01-2013-0007","ISSN":"1362-0436","issue":"5","language":"English","page":"548-571","title":"Structure, agency, and notions of career success: A process-oriented, subjectively malleable and localized approach","volume":"19","author":[{"family":"Afiouni","given":"Fida"},{"family":"Karam","given":"Charlotte M."}],"issued":{"date-parts":[["2014"]]}},"label":"page","prefix":"e.g., students and children; "}],"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students and children; Afiouni &amp; Karam, 2014)</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making a positive difference in their professional community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d2BnhiEq","properties":{"formattedCitation":"(e.g., Sparkman, 2021)","plainCitation":"(e.g., Sparkman, 2021)","noteIndex":0},"citationItems":[{"id":19266,"uris":["http://zotero.org/groups/5119330/items/8LIVJ596"],"itemData":{"id":19266,"type":"article-journal","abstract":"The Problem. The current pipeline supplying qualified and competent leaders to the upper ranks of higher education appears to prelimit the number of Black males who reach executive status. Even though many universities and colleges remain resolute in increasing diversity, social, and structural barriers block access and restrict executive development. This study focuses on the leadership and career advancement of Black male executive leaders in predominantly White institutions (PWI's) of higher education. The Solution. This qualitative, phenomenological examination of the lived experiences of 10 Black male, executive leaders in predominantly White institutions of higher education describes what it is like for them to persist in their leadership roles despite negative experiences that are related to their social identity. The findings reveal how their existence in racialized environments has impacted their leadership approach and the trajectory of their careers. The Stakeholders. The stakeholders are Black academics seeking or holding executive leadership roles in higher education; HRD scholars and practitioners.","container-title":"Advances in Developing Human Resources","DOI":"10.1177/15234223211037752","ISSN":"1523-4223","issue":"4, SI","language":"English","page":"277-299","title":"Black male executives in higher education: The experience of ascending the academic leadership ladder","volume":"23","author":[{"family":"Sparkman","given":"Torrence E."}],"issued":{"date-parts":[["2021",11]]}},"label":"page","prefix":"e.g., "}],"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Sparkman, 2021)</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w:t>
      </w:r>
      <w:r w:rsidR="00A11588" w:rsidRPr="008423E2">
        <w:rPr>
          <w:rFonts w:ascii="Times New Roman" w:eastAsia="Times New Roman" w:hAnsi="Times New Roman" w:cs="Times New Roman"/>
          <w:color w:val="0E101A"/>
          <w:kern w:val="0"/>
          <w:sz w:val="24"/>
          <w:szCs w:val="24"/>
          <w14:ligatures w14:val="none"/>
        </w:rPr>
        <w:t xml:space="preserve">and </w:t>
      </w:r>
      <w:r w:rsidR="005C63D4" w:rsidRPr="008423E2">
        <w:rPr>
          <w:rFonts w:ascii="Times New Roman" w:eastAsia="Times New Roman" w:hAnsi="Times New Roman" w:cs="Times New Roman"/>
          <w:color w:val="0E101A"/>
          <w:kern w:val="0"/>
          <w:sz w:val="24"/>
          <w:szCs w:val="24"/>
          <w14:ligatures w14:val="none"/>
        </w:rPr>
        <w:t xml:space="preserve">advocating for the marginalized and giving them a voice through or as an outcome of their work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iaOWeGi8","properties":{"formattedCitation":"(e.g., Gabriel, Ladge, Little, MacGowan, &amp; Stillwell, 2023)","plainCitation":"(e.g., Gabriel, Ladge, Little, MacGowan, &amp; Stillwell, 2023)","noteIndex":0},"citationItems":[{"id":21447,"uris":["http://zotero.org/groups/5119330/items/P5IZ7A5R"],"itemData":{"id":21447,"type":"article-journal","container-title":"Journal of Applied Psychology","DOI":"10.1037/apl0001125","ISSN":"1939-1854, 0021-9010","issue":"12","journalAbbreviation":"Journal of Applied Psychology","language":"en","page":"1903-1923","source":"DOI.org (Crossref)","title":"Sensemaking through the storm: How postpartum depression shapes personal work–family narratives.","title-short":"Sensemaking through the storm","volume":"108","author":[{"family":"Gabriel","given":"Allison S."},{"family":"Ladge","given":"Jamie J."},{"family":"Little","given":"Laura M."},{"family":"MacGowan","given":"Rebecca L."},{"family":"Stillwell","given":"Elizabeth E."}],"issued":{"date-parts":[["2023",12]]}},"label":"page","prefix":"e.g., "}],"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Gabriel, Ladge, Little, MacGowan, &amp; Stillwell, 2023)</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w:t>
      </w:r>
      <w:r w:rsidR="0017400E" w:rsidRPr="008423E2">
        <w:rPr>
          <w:rFonts w:ascii="Times New Roman" w:eastAsia="Times New Roman" w:hAnsi="Times New Roman" w:cs="Times New Roman"/>
          <w:color w:val="0E101A"/>
          <w:kern w:val="0"/>
          <w:sz w:val="24"/>
          <w:szCs w:val="24"/>
          <w14:ligatures w14:val="none"/>
        </w:rPr>
        <w:t xml:space="preserve">were examples of </w:t>
      </w:r>
      <w:r w:rsidR="00C959D9" w:rsidRPr="008423E2">
        <w:rPr>
          <w:rFonts w:ascii="Times New Roman" w:eastAsia="Times New Roman" w:hAnsi="Times New Roman" w:cs="Times New Roman"/>
          <w:color w:val="0E101A"/>
          <w:kern w:val="0"/>
          <w:sz w:val="24"/>
          <w:szCs w:val="24"/>
          <w14:ligatures w14:val="none"/>
        </w:rPr>
        <w:t xml:space="preserve">the </w:t>
      </w:r>
      <w:r w:rsidR="0017400E" w:rsidRPr="008423E2">
        <w:rPr>
          <w:rFonts w:ascii="Times New Roman" w:eastAsia="Times New Roman" w:hAnsi="Times New Roman" w:cs="Times New Roman"/>
          <w:color w:val="0E101A"/>
          <w:kern w:val="0"/>
          <w:sz w:val="24"/>
          <w:szCs w:val="24"/>
          <w14:ligatures w14:val="none"/>
        </w:rPr>
        <w:t>collective good perceived as success</w:t>
      </w:r>
      <w:r w:rsidR="005C63D4" w:rsidRPr="008423E2">
        <w:rPr>
          <w:rFonts w:ascii="Times New Roman" w:eastAsia="Times New Roman" w:hAnsi="Times New Roman" w:cs="Times New Roman"/>
          <w:color w:val="0E101A"/>
          <w:kern w:val="0"/>
          <w:sz w:val="24"/>
          <w:szCs w:val="24"/>
          <w14:ligatures w14:val="none"/>
        </w:rPr>
        <w:t xml:space="preserve">. Other manifestations of </w:t>
      </w:r>
      <w:r w:rsidR="00A11588" w:rsidRPr="008423E2">
        <w:rPr>
          <w:rFonts w:ascii="Times New Roman" w:eastAsia="Times New Roman" w:hAnsi="Times New Roman" w:cs="Times New Roman"/>
          <w:color w:val="0E101A"/>
          <w:kern w:val="0"/>
          <w:sz w:val="24"/>
          <w:szCs w:val="24"/>
          <w14:ligatures w14:val="none"/>
        </w:rPr>
        <w:t xml:space="preserve">the </w:t>
      </w:r>
      <w:r w:rsidR="00A37774" w:rsidRPr="008423E2">
        <w:rPr>
          <w:rFonts w:ascii="Times New Roman" w:eastAsia="Times New Roman" w:hAnsi="Times New Roman" w:cs="Times New Roman"/>
          <w:color w:val="0E101A"/>
          <w:kern w:val="0"/>
          <w:sz w:val="24"/>
          <w:szCs w:val="24"/>
          <w14:ligatures w14:val="none"/>
        </w:rPr>
        <w:t xml:space="preserve">collective </w:t>
      </w:r>
      <w:r w:rsidR="0017400E" w:rsidRPr="008423E2">
        <w:rPr>
          <w:rFonts w:ascii="Times New Roman" w:eastAsia="Times New Roman" w:hAnsi="Times New Roman" w:cs="Times New Roman"/>
          <w:color w:val="0E101A"/>
          <w:kern w:val="0"/>
          <w:sz w:val="24"/>
          <w:szCs w:val="24"/>
          <w14:ligatures w14:val="none"/>
        </w:rPr>
        <w:t>good</w:t>
      </w:r>
      <w:r w:rsidR="005C63D4" w:rsidRPr="008423E2">
        <w:rPr>
          <w:rFonts w:ascii="Times New Roman" w:eastAsia="Times New Roman" w:hAnsi="Times New Roman" w:cs="Times New Roman"/>
          <w:color w:val="0E101A"/>
          <w:kern w:val="0"/>
          <w:sz w:val="24"/>
          <w:szCs w:val="24"/>
          <w14:ligatures w14:val="none"/>
        </w:rPr>
        <w:t xml:space="preserve"> </w:t>
      </w:r>
      <w:r w:rsidR="005C63D4" w:rsidRPr="008423E2">
        <w:rPr>
          <w:rFonts w:ascii="Times New Roman" w:eastAsia="Times New Roman" w:hAnsi="Times New Roman" w:cs="Times New Roman"/>
          <w:color w:val="0E101A"/>
          <w:kern w:val="0"/>
          <w:sz w:val="24"/>
          <w:szCs w:val="24"/>
          <w14:ligatures w14:val="none"/>
        </w:rPr>
        <w:lastRenderedPageBreak/>
        <w:t>include</w:t>
      </w:r>
      <w:r w:rsidR="005130A8" w:rsidRPr="008423E2">
        <w:rPr>
          <w:rFonts w:ascii="Times New Roman" w:eastAsia="Times New Roman" w:hAnsi="Times New Roman" w:cs="Times New Roman"/>
          <w:color w:val="0E101A"/>
          <w:kern w:val="0"/>
          <w:sz w:val="24"/>
          <w:szCs w:val="24"/>
          <w14:ligatures w14:val="none"/>
        </w:rPr>
        <w:t>d</w:t>
      </w:r>
      <w:r w:rsidR="005C63D4" w:rsidRPr="008423E2">
        <w:rPr>
          <w:rFonts w:ascii="Times New Roman" w:eastAsia="Times New Roman" w:hAnsi="Times New Roman" w:cs="Times New Roman"/>
          <w:color w:val="0E101A"/>
          <w:kern w:val="0"/>
          <w:sz w:val="24"/>
          <w:szCs w:val="24"/>
          <w14:ligatures w14:val="none"/>
        </w:rPr>
        <w:t xml:space="preserve"> “one’s ability to contribute to the well-being of others,” including family and community members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UQXyB3ci","properties":{"formattedCitation":"(Juntunen et al., 2001: 278)","plainCitation":"(Juntunen et al., 2001: 278)","noteIndex":0},"citationItems":[{"id":11935,"uris":["http://zotero.org/groups/5119330/items/6H8SWDPT"],"itemData":{"id":11935,"type":"article-journal","abstract":"This exploratory qualitative study was conducted to examine the meaning of career and related concepts for adult American Indians. Eighteen Northern Plains American Indians were interviewed, and the resulting data were analyzed using consensual qualitative research strategies (C. E. Hill, B. J. Thompson, &amp; E. N. Williams, 1997). Five major topic areas emerged from the data: the meaning of career, definitions of success, supportive factors, obstacles, and living in 2 worlds. Within these domains, several categories emerged, with differences noted between those participants with postsecondary education and those with secondary education in 3 of the domains. Following discussion of and comparison of the categories across the 2 groups, implications for future research and theory development are presented.","container-title":"Journal of Counseling Psychology","DOI":"10.1037//0022-0167.48.3.274","ISSN":"0022-0167","issue":"3","language":"English","page":"274-285","title":"American Indian perspectives on the career journey","volume":"48","author":[{"family":"Juntunen","given":"CL"},{"family":"Barraclough","given":"DJ"},{"family":"Broneck","given":"CL"},{"family":"Seibel","given":"GA"},{"family":"Winrow","given":"SA"},{"family":"Morin","given":"PM"}],"issued":{"date-parts":[["2001",7]]}},"locator":"278","label":"page"}],"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Juntunen et al., 2001: 278)</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effective performance in relationship with communities across diverse boundaries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1BWKfo2i","properties":{"formattedCitation":"(Charles &amp; Arndt, 2013)","plainCitation":"(Charles &amp; Arndt, 2013)","noteIndex":0},"citationItems":[{"id":16951,"uris":["http://zotero.org/groups/5119330/items/UNEPK7WA"],"itemData":{"id":16951,"type":"article-journal","abstract":"This qualitative exploration examined how 14 gay- and lesbian-identified law enforcement officers managed career choice, satisfaction, and their intersecting sexual/vocational identities. Participants reported choosing the vocation for much the same reasons as others already mentioned in the literature, including service/duty to community, financial benefits, and family influences. Constraining and facilitating factors were discovered, shedding light on how participants managed their intersecting identities, and their influence on career satisfaction. These factors deepen the understanding of when participants shared their sexual identity with colleagues and to what impact within the career environment. The presence of homophobic microaggressions without institutional support to address the hostile environment significantly hampered job satisfaction and willingness to risk being out at work for some. Implications and suggestions for future research are discussed, including the findings' usefulness for other quasimilitary vocational settings in the aftermath of the repeal of Don't ask, don't tell legislation in the military.","container-title":"Counseling Psychologist","DOI":"10.1177/0011000012472376","ISSN":"0011-0000","issue":"8","language":"English","page":"1153-1185","title":"Gay- and lesbian-identified law enforcement officers: Intersection of career and sexual identity","volume":"41","author":[{"family":"Charles","given":"Mark W."},{"family":"Arndt","given":"Leah M. Rouse"}],"issued":{"date-parts":[["2013",11]]}}}],"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Charles &amp; Arndt, 2013)</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acting as a mentor, and “feelings of social betterment rather than a formal title” </w:t>
      </w:r>
      <w:r w:rsidR="005C63D4"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42og6uFJ","properties":{"formattedCitation":"(Hallward &amp; Bekdash-Muellers, 2019: 612)","plainCitation":"(Hallward &amp; Bekdash-Muellers, 2019: 612)","noteIndex":0},"citationItems":[{"id":18002,"uris":["http://zotero.org/groups/5119330/items/U5PIA7X6"],"itemData":{"id":18002,"type":"article-journal","abstract":"Purpose This study aims to examine women's leadership in Oman, seeking to empirically determine whether and how local perceptions of “success” and lifestyle preferences are related to women's agency and propensity for leadership. Design/methodology/approach Drawing on the literature, this paper qualitatively analyzes 32 semi-structured interviews of diverse Omani women leaders, identifying their conceptions of success as predominantly subjective or objective. At the same time, the study uses Hakim's (2006) lifestyle preference model to explore women's agency. Findings Contrary to the literature on the central importance of domestic responsibilities for Arab Muslim women, more women in leadership positions are identified as career-centered (14/32, 44%); those who did identify as family-centered (6/32, 19%) did not cite Islam to justify that preference, and success is envisioned more subjectively (19/32, 59%). Research limitations/implications - The sample has an urban bias and does not claim to be representative of all Omani women. Interviews were conducted in English; most women leaders in Oman are required to speak English. Practical implications - By analyzing work-life balance preferences as a proxy for agency and interrogating Omani women's own conceptions of success, the study may lead to more robust and culturally aware policies to support women's leadership. Social implications - Defining in subjective terms suggests that success is not necessarily equated with achieving a high level position for Omani women. Further, only 6/32 were identified as home-centered, thus indicating the critical importance of domestic support from hired labor or family members. Originality/value This study contributes new empirical findings on women leaders in Oman that illustrates the role of personal agency and lifestyle preference in contrast to many studies that treat culture as a constant.","container-title":"Gender in Management","DOI":"10.1108/GM-11-2017-0162","ISSN":"1754-2413","issue":"7, SI","language":"English","page":"606-618","title":"Success and agency: localizing women's leadership in Oman","volume":"34","author":[{"family":"Hallward","given":"Maia"},{"family":"Bekdash-Muellers","given":"Hania"}],"issued":{"date-parts":[["2019",9,26]]}},"locator":"612","label":"page"}],"schema":"https://github.com/citation-style-language/schema/raw/master/csl-citation.json"} </w:instrText>
      </w:r>
      <w:r w:rsidR="005C63D4"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Hallward &amp; Bekdash-Muellers, 2019: 612)</w:t>
      </w:r>
      <w:r w:rsidR="005C63D4" w:rsidRPr="008423E2">
        <w:rPr>
          <w:rFonts w:ascii="Times New Roman" w:eastAsia="Times New Roman" w:hAnsi="Times New Roman" w:cs="Times New Roman"/>
          <w:color w:val="0E101A"/>
          <w:kern w:val="0"/>
          <w:sz w:val="24"/>
          <w:szCs w:val="24"/>
          <w14:ligatures w14:val="none"/>
        </w:rPr>
        <w:fldChar w:fldCharType="end"/>
      </w:r>
      <w:r w:rsidR="005C63D4" w:rsidRPr="008423E2">
        <w:rPr>
          <w:rFonts w:ascii="Times New Roman" w:eastAsia="Times New Roman" w:hAnsi="Times New Roman" w:cs="Times New Roman"/>
          <w:color w:val="0E101A"/>
          <w:kern w:val="0"/>
          <w:sz w:val="24"/>
          <w:szCs w:val="24"/>
          <w14:ligatures w14:val="none"/>
        </w:rPr>
        <w:t xml:space="preserve">. </w:t>
      </w:r>
      <w:r w:rsidR="005C63D4" w:rsidRPr="008423E2">
        <w:rPr>
          <w:rFonts w:ascii="Times New Roman" w:eastAsia="Times New Roman" w:hAnsi="Times New Roman" w:cs="Times New Roman"/>
          <w:color w:val="000000"/>
          <w:kern w:val="0"/>
          <w:sz w:val="24"/>
          <w:szCs w:val="24"/>
          <w:lang w:eastAsia="en-GB"/>
          <w14:ligatures w14:val="none"/>
        </w:rPr>
        <w:t xml:space="preserve">Many minority members who were successful in their careers embraced representing their minority group and made a conscious effort to support relevant initiatives </w:t>
      </w:r>
      <w:r w:rsidR="005C63D4"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2s3E0RIN","properties":{"formattedCitation":"(e.g., Higgins, Friedman, &amp; Reeves, 2024)","plainCitation":"(e.g., Higgins, Friedman, &amp; Reeves, 2024)","noteIndex":0},"citationItems":[{"id":21516,"uris":["http://zotero.org/groups/5119330/items/LD5EPI85"],"itemData":{"id":21516,"type":"article-journal","container-title":"Ethnic and Racial Studies","DOI":"10.1080/01419870.2024.2354317","ISSN":"0141-9870, 1466-4356","journalAbbreviation":"Ethnic and Racial Studies","language":"en","page":"1-21","source":"DOI.org (Crossref)","title":"“Outsiders on the inside”: How minoritised elites respond to racial inequality","title-short":"“Outsiders on the inside”","author":[{"family":"Higgins","given":"Katie"},{"family":"Friedman","given":"Sam"},{"family":"Reeves","given":"Aaron"}],"issued":{"date-parts":[["2024",6,13]]}},"label":"page","prefix":"e.g., "}],"schema":"https://github.com/citation-style-language/schema/raw/master/csl-citation.json"} </w:instrText>
      </w:r>
      <w:r w:rsidR="005C63D4"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Higgins, Friedman, &amp; Reeves, 2024)</w:t>
      </w:r>
      <w:r w:rsidR="005C63D4" w:rsidRPr="008423E2">
        <w:rPr>
          <w:rFonts w:ascii="Times New Roman" w:eastAsia="Times New Roman" w:hAnsi="Times New Roman" w:cs="Times New Roman"/>
          <w:color w:val="000000"/>
          <w:kern w:val="0"/>
          <w:sz w:val="24"/>
          <w:szCs w:val="24"/>
          <w:lang w:eastAsia="en-GB"/>
          <w14:ligatures w14:val="none"/>
        </w:rPr>
        <w:fldChar w:fldCharType="end"/>
      </w:r>
      <w:r w:rsidR="005C63D4" w:rsidRPr="008423E2">
        <w:rPr>
          <w:rFonts w:ascii="Times New Roman" w:eastAsia="Times New Roman" w:hAnsi="Times New Roman" w:cs="Times New Roman"/>
          <w:color w:val="000000"/>
          <w:kern w:val="0"/>
          <w:sz w:val="24"/>
          <w:szCs w:val="24"/>
          <w:lang w:eastAsia="en-GB"/>
          <w14:ligatures w14:val="none"/>
        </w:rPr>
        <w:t>.</w:t>
      </w:r>
    </w:p>
    <w:p w14:paraId="04038E01" w14:textId="18EB720F" w:rsidR="00EF66BD" w:rsidRPr="008423E2" w:rsidRDefault="00EF66BD" w:rsidP="00EF66BD">
      <w:pPr>
        <w:spacing w:line="480" w:lineRule="auto"/>
        <w:ind w:firstLine="720"/>
        <w:rPr>
          <w:rFonts w:ascii="Times New Roman" w:eastAsia="Times New Roman" w:hAnsi="Times New Roman" w:cs="Times New Roman"/>
          <w:color w:val="0E101A"/>
          <w:kern w:val="0"/>
          <w:sz w:val="24"/>
          <w:szCs w:val="24"/>
          <w14:ligatures w14:val="none"/>
        </w:rPr>
      </w:pPr>
      <w:r w:rsidRPr="008423E2">
        <w:rPr>
          <w:rFonts w:asciiTheme="majorBidi" w:eastAsia="SimHei" w:hAnsiTheme="majorBidi" w:cstheme="majorBidi"/>
          <w:i/>
          <w:sz w:val="24"/>
          <w:szCs w:val="24"/>
        </w:rPr>
        <w:t xml:space="preserve">Adjustability </w:t>
      </w:r>
      <w:r w:rsidR="00973E8D" w:rsidRPr="008423E2">
        <w:rPr>
          <w:rFonts w:ascii="Times New Roman" w:eastAsia="Times New Roman" w:hAnsi="Times New Roman" w:cs="Times New Roman"/>
          <w:color w:val="0E101A"/>
          <w:kern w:val="0"/>
          <w:sz w:val="24"/>
          <w:szCs w:val="24"/>
          <w14:ligatures w14:val="none"/>
        </w:rPr>
        <w:t xml:space="preserve">refers to </w:t>
      </w:r>
      <w:bookmarkStart w:id="15" w:name="_Hlk182060788"/>
      <w:bookmarkStart w:id="16" w:name="_Hlk182060487"/>
      <w:r w:rsidR="00973E8D" w:rsidRPr="008423E2">
        <w:rPr>
          <w:rFonts w:ascii="Times New Roman" w:eastAsia="Times New Roman" w:hAnsi="Times New Roman" w:cs="Times New Roman"/>
          <w:color w:val="0E101A"/>
          <w:kern w:val="0"/>
          <w:sz w:val="24"/>
          <w:szCs w:val="24"/>
          <w14:ligatures w14:val="none"/>
        </w:rPr>
        <w:t>the experiences of navigating non-linear trajectories, voluntary or involuntary career transitions and breaks, lateral moves, and downward shift</w:t>
      </w:r>
      <w:bookmarkEnd w:id="15"/>
      <w:r w:rsidR="00973E8D" w:rsidRPr="008423E2">
        <w:rPr>
          <w:rFonts w:ascii="Times New Roman" w:eastAsia="Times New Roman" w:hAnsi="Times New Roman" w:cs="Times New Roman"/>
          <w:color w:val="0E101A"/>
          <w:kern w:val="0"/>
          <w:sz w:val="24"/>
          <w:szCs w:val="24"/>
          <w14:ligatures w14:val="none"/>
        </w:rPr>
        <w:t>s</w:t>
      </w:r>
      <w:bookmarkEnd w:id="16"/>
      <w:r w:rsidR="00973E8D" w:rsidRPr="008423E2">
        <w:rPr>
          <w:rFonts w:ascii="Times New Roman" w:eastAsia="Times New Roman" w:hAnsi="Times New Roman" w:cs="Times New Roman"/>
          <w:color w:val="0E101A"/>
          <w:kern w:val="0"/>
          <w:sz w:val="24"/>
          <w:szCs w:val="24"/>
          <w14:ligatures w14:val="none"/>
        </w:rPr>
        <w:t xml:space="preserve">. It </w:t>
      </w:r>
      <w:r w:rsidRPr="008423E2">
        <w:rPr>
          <w:rFonts w:ascii="Times New Roman" w:eastAsia="Times New Roman" w:hAnsi="Times New Roman" w:cs="Times New Roman"/>
          <w:color w:val="0E101A"/>
          <w:kern w:val="0"/>
          <w:sz w:val="24"/>
          <w:szCs w:val="24"/>
          <w14:ligatures w14:val="none"/>
        </w:rPr>
        <w:t xml:space="preserve">suggests success is </w:t>
      </w:r>
      <w:r w:rsidR="0017400E" w:rsidRPr="008423E2">
        <w:rPr>
          <w:rFonts w:ascii="Times New Roman" w:eastAsia="Times New Roman" w:hAnsi="Times New Roman" w:cs="Times New Roman"/>
          <w:color w:val="0E101A"/>
          <w:kern w:val="0"/>
          <w:sz w:val="24"/>
          <w:szCs w:val="24"/>
          <w14:ligatures w14:val="none"/>
        </w:rPr>
        <w:t>adjustable</w:t>
      </w:r>
      <w:r w:rsidRPr="008423E2">
        <w:rPr>
          <w:rFonts w:ascii="Times New Roman" w:eastAsia="Times New Roman" w:hAnsi="Times New Roman" w:cs="Times New Roman"/>
          <w:color w:val="0E101A"/>
          <w:kern w:val="0"/>
          <w:sz w:val="24"/>
          <w:szCs w:val="24"/>
          <w14:ligatures w14:val="none"/>
        </w:rPr>
        <w:t xml:space="preserve">, non-linear, and evolving, and </w:t>
      </w:r>
      <w:r w:rsidRPr="008423E2">
        <w:rPr>
          <w:rFonts w:asciiTheme="majorBidi" w:eastAsia="Times New Roman" w:hAnsiTheme="majorBidi" w:cstheme="majorBidi"/>
          <w:kern w:val="0"/>
          <w:sz w:val="24"/>
          <w:szCs w:val="24"/>
          <w:lang w:eastAsia="zh-TW"/>
          <w14:ligatures w14:val="none"/>
        </w:rPr>
        <w:t xml:space="preserve">counters the dominant static discourse, which presents individual careers as a ladder to climb, with a more personal and protean-shaped journey </w:t>
      </w:r>
      <w:r w:rsidRPr="008423E2">
        <w:rPr>
          <w:rFonts w:asciiTheme="majorBidi" w:eastAsia="Times New Roman" w:hAnsiTheme="majorBidi" w:cstheme="majorBidi"/>
          <w:kern w:val="0"/>
          <w:sz w:val="24"/>
          <w:szCs w:val="24"/>
          <w:lang w:eastAsia="zh-TW"/>
          <w14:ligatures w14:val="none"/>
        </w:rPr>
        <w:fldChar w:fldCharType="begin"/>
      </w:r>
      <w:r w:rsidRPr="008423E2">
        <w:rPr>
          <w:rFonts w:asciiTheme="majorBidi" w:eastAsia="Times New Roman" w:hAnsiTheme="majorBidi" w:cstheme="majorBidi"/>
          <w:kern w:val="0"/>
          <w:sz w:val="24"/>
          <w:szCs w:val="24"/>
          <w:lang w:eastAsia="zh-TW"/>
          <w14:ligatures w14:val="none"/>
        </w:rPr>
        <w:instrText xml:space="preserve"> ADDIN EN.CITE &lt;EndNote&gt;&lt;Cite&gt;&lt;Author&gt;Hall&lt;/Author&gt;&lt;Year&gt;1996&lt;/Year&gt;&lt;RecNum&gt;30&lt;/RecNum&gt;&lt;DisplayText&gt;(Hall, 1996)&lt;/DisplayText&gt;&lt;record&gt;&lt;rec-number&gt;30&lt;/rec-number&gt;&lt;foreign-keys&gt;&lt;key app="EN" db-id="dzxzz0p5xf92fkepx2qx59tp9vxwtee5a5pa" timestamp="1696275707"&gt;30&lt;/key&gt;&lt;/foreign-keys&gt;&lt;ref-type name="Journal Article"&gt;17&lt;/ref-type&gt;&lt;contributors&gt;&lt;authors&gt;&lt;author&gt;Hall, Douglas T&lt;/author&gt;&lt;/authors&gt;&lt;/contributors&gt;&lt;titles&gt;&lt;title&gt;Protean careers of the 21st century&lt;/title&gt;&lt;secondary-title&gt;Academy of management perspectives&lt;/secondary-title&gt;&lt;/titles&gt;&lt;periodical&gt;&lt;full-title&gt;Academy of management perspectives&lt;/full-title&gt;&lt;/periodical&gt;&lt;pages&gt;8-16&lt;/pages&gt;&lt;volume&gt;10&lt;/volume&gt;&lt;number&gt;4&lt;/number&gt;&lt;dates&gt;&lt;year&gt;1996&lt;/year&gt;&lt;/dates&gt;&lt;isbn&gt;1558-9080&lt;/isbn&gt;&lt;urls&gt;&lt;/urls&gt;&lt;/record&gt;&lt;/Cite&gt;&lt;/EndNote&gt;</w:instrText>
      </w:r>
      <w:r w:rsidRPr="008423E2">
        <w:rPr>
          <w:rFonts w:asciiTheme="majorBidi" w:eastAsia="Times New Roman" w:hAnsiTheme="majorBidi" w:cstheme="majorBidi"/>
          <w:kern w:val="0"/>
          <w:sz w:val="24"/>
          <w:szCs w:val="24"/>
          <w:lang w:eastAsia="zh-TW"/>
          <w14:ligatures w14:val="none"/>
        </w:rPr>
        <w:fldChar w:fldCharType="separate"/>
      </w:r>
      <w:r w:rsidRPr="008423E2">
        <w:rPr>
          <w:rFonts w:asciiTheme="majorBidi" w:eastAsia="Times New Roman" w:hAnsiTheme="majorBidi" w:cstheme="majorBidi"/>
          <w:noProof/>
          <w:kern w:val="0"/>
          <w:sz w:val="24"/>
          <w:szCs w:val="24"/>
          <w:lang w:eastAsia="zh-TW"/>
          <w14:ligatures w14:val="none"/>
        </w:rPr>
        <w:t>(Hall, 1996)</w:t>
      </w:r>
      <w:r w:rsidRPr="008423E2">
        <w:rPr>
          <w:rFonts w:asciiTheme="majorBidi" w:eastAsia="Times New Roman" w:hAnsiTheme="majorBidi" w:cstheme="majorBidi"/>
          <w:kern w:val="0"/>
          <w:sz w:val="24"/>
          <w:szCs w:val="24"/>
          <w:lang w:eastAsia="zh-TW"/>
          <w14:ligatures w14:val="none"/>
        </w:rPr>
        <w:fldChar w:fldCharType="end"/>
      </w:r>
      <w:r w:rsidR="005130A8" w:rsidRPr="008423E2">
        <w:rPr>
          <w:rFonts w:asciiTheme="majorBidi" w:eastAsia="Times New Roman" w:hAnsiTheme="majorBidi" w:cstheme="majorBidi"/>
          <w:kern w:val="0"/>
          <w:sz w:val="24"/>
          <w:szCs w:val="24"/>
          <w:lang w:eastAsia="zh-TW"/>
          <w14:ligatures w14:val="none"/>
        </w:rPr>
        <w:t>. Instead,</w:t>
      </w:r>
      <w:r w:rsidR="001E3C13">
        <w:rPr>
          <w:rFonts w:asciiTheme="majorBidi" w:eastAsia="Times New Roman" w:hAnsiTheme="majorBidi" w:cstheme="majorBidi"/>
          <w:kern w:val="0"/>
          <w:sz w:val="24"/>
          <w:szCs w:val="24"/>
          <w:lang w:eastAsia="zh-TW"/>
          <w14:ligatures w14:val="none"/>
        </w:rPr>
        <w:t xml:space="preserve"> adjustability</w:t>
      </w:r>
      <w:r w:rsidRPr="008423E2">
        <w:rPr>
          <w:rFonts w:asciiTheme="majorBidi" w:eastAsia="Times New Roman" w:hAnsiTheme="majorBidi" w:cstheme="majorBidi"/>
          <w:kern w:val="0"/>
          <w:sz w:val="24"/>
          <w:szCs w:val="24"/>
          <w:lang w:eastAsia="zh-TW"/>
          <w14:ligatures w14:val="none"/>
        </w:rPr>
        <w:t xml:space="preserve"> can kaleidoscopically take various forms </w:t>
      </w:r>
      <w:r w:rsidRPr="008423E2">
        <w:rPr>
          <w:rFonts w:asciiTheme="majorBidi" w:eastAsia="Times New Roman" w:hAnsiTheme="majorBidi" w:cstheme="majorBidi"/>
          <w:kern w:val="0"/>
          <w:sz w:val="24"/>
          <w:szCs w:val="24"/>
          <w:lang w:eastAsia="zh-TW"/>
          <w14:ligatures w14:val="none"/>
        </w:rPr>
        <w:fldChar w:fldCharType="begin"/>
      </w:r>
      <w:r w:rsidRPr="008423E2">
        <w:rPr>
          <w:rFonts w:asciiTheme="majorBidi" w:eastAsia="Times New Roman" w:hAnsiTheme="majorBidi" w:cstheme="majorBidi"/>
          <w:kern w:val="0"/>
          <w:sz w:val="24"/>
          <w:szCs w:val="24"/>
          <w:lang w:eastAsia="zh-TW"/>
          <w14:ligatures w14:val="none"/>
        </w:rPr>
        <w:instrText xml:space="preserve"> ADDIN EN.CITE &lt;EndNote&gt;&lt;Cite&gt;&lt;Author&gt;Mainiero&lt;/Author&gt;&lt;Year&gt;2005&lt;/Year&gt;&lt;RecNum&gt;31&lt;/RecNum&gt;&lt;DisplayText&gt;(Mainiero &amp;amp; Sullivan, 2005)&lt;/DisplayText&gt;&lt;record&gt;&lt;rec-number&gt;31&lt;/rec-number&gt;&lt;foreign-keys&gt;&lt;key app="EN" db-id="dzxzz0p5xf92fkepx2qx59tp9vxwtee5a5pa" timestamp="1696275755"&gt;31&lt;/key&gt;&lt;/foreign-keys&gt;&lt;ref-type name="Journal Article"&gt;17&lt;/ref-type&gt;&lt;contributors&gt;&lt;authors&gt;&lt;author&gt;Mainiero, Lisa A&lt;/author&gt;&lt;author&gt;Sullivan, Sherry E&lt;/author&gt;&lt;/authors&gt;&lt;/contributors&gt;&lt;titles&gt;&lt;title&gt;Kaleidoscope careers: An alternate explanation for the “opt-out “revolution&lt;/title&gt;&lt;secondary-title&gt;Academy of Management Perspectives&lt;/secondary-title&gt;&lt;/titles&gt;&lt;periodical&gt;&lt;full-title&gt;Academy of management perspectives&lt;/full-title&gt;&lt;/periodical&gt;&lt;pages&gt;106-123&lt;/pages&gt;&lt;volume&gt;19&lt;/volume&gt;&lt;number&gt;1&lt;/number&gt;&lt;dates&gt;&lt;year&gt;2005&lt;/year&gt;&lt;/dates&gt;&lt;isbn&gt;1558-9080&lt;/isbn&gt;&lt;urls&gt;&lt;/urls&gt;&lt;/record&gt;&lt;/Cite&gt;&lt;/EndNote&gt;</w:instrText>
      </w:r>
      <w:r w:rsidRPr="008423E2">
        <w:rPr>
          <w:rFonts w:asciiTheme="majorBidi" w:eastAsia="Times New Roman" w:hAnsiTheme="majorBidi" w:cstheme="majorBidi"/>
          <w:kern w:val="0"/>
          <w:sz w:val="24"/>
          <w:szCs w:val="24"/>
          <w:lang w:eastAsia="zh-TW"/>
          <w14:ligatures w14:val="none"/>
        </w:rPr>
        <w:fldChar w:fldCharType="separate"/>
      </w:r>
      <w:r w:rsidRPr="008423E2">
        <w:rPr>
          <w:rFonts w:asciiTheme="majorBidi" w:eastAsia="Times New Roman" w:hAnsiTheme="majorBidi" w:cstheme="majorBidi"/>
          <w:noProof/>
          <w:kern w:val="0"/>
          <w:sz w:val="24"/>
          <w:szCs w:val="24"/>
          <w:lang w:eastAsia="zh-TW"/>
          <w14:ligatures w14:val="none"/>
        </w:rPr>
        <w:t>(Mainiero &amp; Sullivan, 2005)</w:t>
      </w:r>
      <w:r w:rsidRPr="008423E2">
        <w:rPr>
          <w:rFonts w:asciiTheme="majorBidi" w:eastAsia="Times New Roman" w:hAnsiTheme="majorBidi" w:cstheme="majorBidi"/>
          <w:kern w:val="0"/>
          <w:sz w:val="24"/>
          <w:szCs w:val="24"/>
          <w:lang w:eastAsia="zh-TW"/>
          <w14:ligatures w14:val="none"/>
        </w:rPr>
        <w:fldChar w:fldCharType="end"/>
      </w:r>
      <w:r w:rsidRPr="008423E2">
        <w:rPr>
          <w:rFonts w:asciiTheme="majorBidi" w:eastAsia="Times New Roman" w:hAnsiTheme="majorBidi" w:cstheme="majorBidi"/>
          <w:kern w:val="0"/>
          <w:sz w:val="24"/>
          <w:szCs w:val="24"/>
          <w:lang w:eastAsia="zh-TW"/>
          <w14:ligatures w14:val="none"/>
        </w:rPr>
        <w:t xml:space="preserve">, depending on the particular dynamics of an individual’s work and life. </w:t>
      </w:r>
      <w:r w:rsidRPr="008423E2">
        <w:rPr>
          <w:rFonts w:ascii="Times New Roman" w:eastAsia="Times New Roman" w:hAnsi="Times New Roman" w:cs="Times New Roman"/>
          <w:kern w:val="0"/>
          <w:sz w:val="24"/>
          <w:szCs w:val="24"/>
          <w14:ligatures w14:val="none"/>
        </w:rPr>
        <w:t>Recognizing that careers are not always upward trajectories, t</w:t>
      </w:r>
      <w:r w:rsidR="005130A8" w:rsidRPr="008423E2">
        <w:rPr>
          <w:rFonts w:ascii="Times New Roman" w:eastAsia="Times New Roman" w:hAnsi="Times New Roman" w:cs="Times New Roman"/>
          <w:kern w:val="0"/>
          <w:sz w:val="24"/>
          <w:szCs w:val="24"/>
          <w14:ligatures w14:val="none"/>
        </w:rPr>
        <w:t>his</w:t>
      </w:r>
      <w:r w:rsidRPr="008423E2">
        <w:rPr>
          <w:rFonts w:ascii="Times New Roman" w:eastAsia="Times New Roman" w:hAnsi="Times New Roman" w:cs="Times New Roman"/>
          <w:kern w:val="0"/>
          <w:sz w:val="24"/>
          <w:szCs w:val="24"/>
          <w14:ligatures w14:val="none"/>
        </w:rPr>
        <w:t xml:space="preserve"> dynamic view of success also </w:t>
      </w:r>
      <w:r w:rsidRPr="003F6572">
        <w:rPr>
          <w:rFonts w:ascii="Times New Roman" w:eastAsia="Times New Roman" w:hAnsi="Times New Roman" w:cs="Times New Roman"/>
          <w:kern w:val="0"/>
          <w:sz w:val="24"/>
          <w:szCs w:val="24"/>
          <w14:ligatures w14:val="none"/>
        </w:rPr>
        <w:t>accounts for s</w:t>
      </w:r>
      <w:r w:rsidRPr="008423E2">
        <w:rPr>
          <w:rFonts w:ascii="Times New Roman" w:eastAsia="Times New Roman" w:hAnsi="Times New Roman" w:cs="Times New Roman"/>
          <w:kern w:val="0"/>
          <w:sz w:val="24"/>
          <w:szCs w:val="24"/>
          <w14:ligatures w14:val="none"/>
        </w:rPr>
        <w:t xml:space="preserve">etbacks, lateral moves, and even downward shifts that can ultimately lead to greater long-term success </w:t>
      </w:r>
      <w:r w:rsidRPr="008423E2">
        <w:rPr>
          <w:rFonts w:ascii="Times New Roman" w:eastAsia="Times New Roman" w:hAnsi="Times New Roman" w:cs="Times New Roman"/>
          <w:kern w:val="0"/>
          <w:sz w:val="24"/>
          <w:szCs w:val="24"/>
          <w14:ligatures w14:val="none"/>
        </w:rPr>
        <w:fldChar w:fldCharType="begin"/>
      </w:r>
      <w:r w:rsidR="007256FD">
        <w:rPr>
          <w:rFonts w:ascii="Times New Roman" w:eastAsia="Times New Roman" w:hAnsi="Times New Roman" w:cs="Times New Roman"/>
          <w:kern w:val="0"/>
          <w:sz w:val="24"/>
          <w:szCs w:val="24"/>
          <w14:ligatures w14:val="none"/>
        </w:rPr>
        <w:instrText xml:space="preserve"> ADDIN ZOTERO_ITEM CSL_CITATION {"citationID":"DBFO4rRI","properties":{"formattedCitation":"(Gersick &amp; Kram, 2002)","plainCitation":"(Gersick &amp; Kram, 2002)","noteIndex":0},"citationItems":[{"id":12036,"uris":["http://zotero.org/groups/5119330/items/IL52U8YK"],"itemData":{"id":12036,"type":"article-journal","abstract":"The first generation of women to launch professional careers in significant numbers is now entering senior management. They invented new paths amid traditional obstacles and unprecedented opportunities. In-depth interviews with 10 senior financial executives, combined with follow-up group data from a conference, were used to explore the key developmental tasks that high-achieving women have faced in these evolving circumstances. Findings broadly support Levinson's model of development but suggest that the external conditions and internal experiences of this pioneering cohort have special characteristics. The authors outline participants' developmental work, and the resulting rewards, of finding a life role (in their 20s), managing career family trade-offs (in their 30s), and coming into their own (at 50 and beyond). Implications for theory, executive development practice, and further research are identified.","container-title":"Journal of Management Inquiry","DOI":"10.1177/10592602011002005","ISSN":"1056-4926","issue":"2","language":"English","page":"104-127","title":"High-achieving women at midlife - An exploratory study","volume":"11","author":[{"family":"Gersick","given":"CJG"},{"family":"Kram","given":"KE"}],"issued":{"date-parts":[["2002",6]]}}}],"schema":"https://github.com/citation-style-language/schema/raw/master/csl-citation.json"} </w:instrText>
      </w:r>
      <w:r w:rsidRPr="008423E2">
        <w:rPr>
          <w:rFonts w:ascii="Times New Roman" w:eastAsia="Times New Roman" w:hAnsi="Times New Roman" w:cs="Times New Roman"/>
          <w:kern w:val="0"/>
          <w:sz w:val="24"/>
          <w:szCs w:val="24"/>
          <w14:ligatures w14:val="none"/>
        </w:rPr>
        <w:fldChar w:fldCharType="separate"/>
      </w:r>
      <w:r w:rsidR="00420852" w:rsidRPr="008423E2">
        <w:rPr>
          <w:rFonts w:ascii="Times New Roman" w:hAnsi="Times New Roman" w:cs="Times New Roman"/>
          <w:sz w:val="24"/>
        </w:rPr>
        <w:t>(Gersick &amp; Kram, 2002)</w:t>
      </w:r>
      <w:r w:rsidRPr="008423E2">
        <w:rPr>
          <w:rFonts w:ascii="Times New Roman" w:eastAsia="Times New Roman" w:hAnsi="Times New Roman" w:cs="Times New Roman"/>
          <w:kern w:val="0"/>
          <w:sz w:val="24"/>
          <w:szCs w:val="24"/>
          <w14:ligatures w14:val="none"/>
        </w:rPr>
        <w:fldChar w:fldCharType="end"/>
      </w:r>
      <w:r w:rsidRPr="008423E2">
        <w:rPr>
          <w:rFonts w:ascii="Times New Roman" w:eastAsia="Times New Roman" w:hAnsi="Times New Roman" w:cs="Times New Roman"/>
          <w:kern w:val="0"/>
          <w:sz w:val="24"/>
          <w:szCs w:val="24"/>
          <w14:ligatures w14:val="none"/>
        </w:rPr>
        <w:t>.</w:t>
      </w:r>
      <w:r w:rsidRPr="008423E2">
        <w:rPr>
          <w:rFonts w:asciiTheme="majorBidi" w:eastAsia="Times New Roman" w:hAnsiTheme="majorBidi" w:cstheme="majorBidi"/>
          <w:kern w:val="0"/>
          <w:sz w:val="24"/>
          <w:szCs w:val="24"/>
          <w:lang w:eastAsia="zh-TW"/>
          <w14:ligatures w14:val="none"/>
        </w:rPr>
        <w:t xml:space="preserve"> </w:t>
      </w:r>
      <w:r w:rsidRPr="008423E2">
        <w:rPr>
          <w:rFonts w:ascii="Times New Roman" w:eastAsia="Times New Roman" w:hAnsi="Times New Roman" w:cs="Times New Roman"/>
          <w:color w:val="0E101A"/>
          <w:kern w:val="0"/>
          <w:sz w:val="24"/>
          <w:szCs w:val="24"/>
          <w14:ligatures w14:val="none"/>
        </w:rPr>
        <w:t xml:space="preserve">Career breaks necessitated by parenthood, health issues, displacement, rehabilitation, sexual transition, or the like made career success extremely challenging for minority groups and came at the cost of leading a chaotic life not aligned with their authentic self </w:t>
      </w:r>
      <w:r w:rsidRPr="008423E2">
        <w:rPr>
          <w:rFonts w:ascii="Times New Roman" w:eastAsia="Times New Roman" w:hAnsi="Times New Roman" w:cs="Times New Roman"/>
          <w:color w:val="0E101A"/>
          <w:kern w:val="0"/>
          <w:sz w:val="24"/>
          <w:szCs w:val="24"/>
          <w14:ligatures w14:val="none"/>
        </w:rPr>
        <w:fldChar w:fldCharType="begin"/>
      </w:r>
      <w:r w:rsidR="007256FD">
        <w:rPr>
          <w:rFonts w:ascii="Times New Roman" w:eastAsia="Times New Roman" w:hAnsi="Times New Roman" w:cs="Times New Roman"/>
          <w:color w:val="0E101A"/>
          <w:kern w:val="0"/>
          <w:sz w:val="24"/>
          <w:szCs w:val="24"/>
          <w14:ligatures w14:val="none"/>
        </w:rPr>
        <w:instrText xml:space="preserve"> ADDIN ZOTERO_ITEM CSL_CITATION {"citationID":"RESED3ZU","properties":{"formattedCitation":"(e.g., Shaw, Taylor, &amp; Harris, 1999)","plainCitation":"(e.g., Shaw, Taylor, &amp; Harris, 1999)","noteIndex":0},"citationItems":[{"id":11668,"uris":["http://zotero.org/groups/5119330/items/NN9NAGZF"],"itemData":{"id":11668,"type":"article-journal","abstract":"This paper uses the findings of a recent study of professional women returning to work after a career break. It critically examines their return to work following attendance of a European funded updating course and evaluates the initiative in terms of job and career success in terms of the women's own perceptions. The study showed that the majority of women resumed work following the updating programme, but not necessarily at a level commensurate with their qualifications and experience, nor in their original professional area. Paradoxically, the respondents did not always see this as a negative outcome, and a large proportion of them attributed their successful return to completion of the professional updating course. The paper concludes by suggesting that a traditional female career model has not only continued relevance for women, but may be increasingly relevant to men This presents a challenge to both Policy makers and course providers.","container-title":"International Journal of Manpower","DOI":"10.1108/01437729910279144","ISSN":"0143-7720","issue":"3-4","language":"English","page":"179-188","title":"Jobs for the girls: A study of the careers of professional women returners following participation in a European funded updating programme","volume":"20","author":[{"family":"Shaw","given":"S"},{"family":"Taylor","given":"M"},{"family":"Harris","given":"I"}],"issued":{"date-parts":[["1999"]]}},"label":"page","prefix":"e.g., "}],"schema":"https://github.com/citation-style-language/schema/raw/master/csl-citation.json"} </w:instrText>
      </w:r>
      <w:r w:rsidRPr="008423E2">
        <w:rPr>
          <w:rFonts w:ascii="Times New Roman" w:eastAsia="Times New Roman" w:hAnsi="Times New Roman" w:cs="Times New Roman"/>
          <w:color w:val="0E101A"/>
          <w:kern w:val="0"/>
          <w:sz w:val="24"/>
          <w:szCs w:val="24"/>
          <w14:ligatures w14:val="none"/>
        </w:rPr>
        <w:fldChar w:fldCharType="separate"/>
      </w:r>
      <w:r w:rsidR="00420852" w:rsidRPr="008423E2">
        <w:rPr>
          <w:rFonts w:ascii="Times New Roman" w:hAnsi="Times New Roman" w:cs="Times New Roman"/>
          <w:sz w:val="24"/>
        </w:rPr>
        <w:t>(e.g., Shaw, Taylor, &amp; Harris, 1999)</w:t>
      </w:r>
      <w:r w:rsidRPr="008423E2">
        <w:rPr>
          <w:rFonts w:ascii="Times New Roman" w:eastAsia="Times New Roman" w:hAnsi="Times New Roman" w:cs="Times New Roman"/>
          <w:color w:val="0E101A"/>
          <w:kern w:val="0"/>
          <w:sz w:val="24"/>
          <w:szCs w:val="24"/>
          <w14:ligatures w14:val="none"/>
        </w:rPr>
        <w:fldChar w:fldCharType="end"/>
      </w:r>
      <w:r w:rsidRPr="008423E2">
        <w:rPr>
          <w:rFonts w:ascii="Times New Roman" w:eastAsia="Times New Roman" w:hAnsi="Times New Roman" w:cs="Times New Roman"/>
          <w:color w:val="0E101A"/>
          <w:kern w:val="0"/>
          <w:sz w:val="24"/>
          <w:szCs w:val="24"/>
          <w14:ligatures w14:val="none"/>
        </w:rPr>
        <w:t xml:space="preserve">. </w:t>
      </w:r>
      <w:r w:rsidR="005130A8" w:rsidRPr="008423E2">
        <w:rPr>
          <w:rFonts w:ascii="Times New Roman" w:eastAsia="Times New Roman" w:hAnsi="Times New Roman" w:cs="Times New Roman"/>
          <w:color w:val="0E101A"/>
          <w:kern w:val="0"/>
          <w:sz w:val="24"/>
          <w:szCs w:val="24"/>
        </w:rPr>
        <w:t xml:space="preserve">Adjustability </w:t>
      </w:r>
      <w:r w:rsidRPr="008423E2">
        <w:rPr>
          <w:rFonts w:ascii="Times New Roman" w:eastAsia="Times New Roman" w:hAnsi="Times New Roman" w:cs="Times New Roman"/>
          <w:color w:val="0E101A"/>
          <w:kern w:val="0"/>
          <w:sz w:val="24"/>
          <w:szCs w:val="24"/>
          <w14:ligatures w14:val="none"/>
        </w:rPr>
        <w:t xml:space="preserve">captures success as the sense of retaking control of professional life following a career break, </w:t>
      </w:r>
      <w:r w:rsidRPr="008423E2">
        <w:rPr>
          <w:rFonts w:asciiTheme="majorBidi" w:hAnsiTheme="majorBidi" w:cstheme="majorBidi"/>
          <w:sz w:val="24"/>
          <w:szCs w:val="24"/>
        </w:rPr>
        <w:t xml:space="preserve">voluntary or involuntary career transitions, moves, and shifts as careers unfold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c8zNjUVJ","properties":{"formattedCitation":"(Haynie &amp; Shepherd, 2011)","plainCitation":"(Haynie &amp; Shepherd, 2011)","noteIndex":0},"citationItems":[{"id":16414,"uris":["http://zotero.org/groups/5119330/items/LE8Q9UW3"],"itemData":{"id":16414,"type":"article-journal","abstract":"Career researchers have focused on the mechanisms related to career progression. Although less studied, situations in which traumatic life events necessitate a discontinuous career transition are becoming increasingly prevalent. Employing a multiple case study method, we offer a deeper understanding of such transitions by studying an extreme case: soldiers and Marines disabled by wartime combat. Our study highlights obstacles to future employment that are counterintuitive and stem from the discontinuous and traumatic nature of job loss. Effective management of this type of transitioning appears to stem from efforts positioned to formulate a coherent narrative of the traumatic experience and thus to reconstruct foundational assumptions about the world, humanity, and self. These foundational assumptions form the basis for enacting future-orientated career strategies, such that progress toward establishing a new career path is greatest for those who can orientate themselves away from the past (trauma), away from the present (obstacles to a new career), and toward an envisioned future career positioned to confer meaning and purpose through work.","container-title":"Journal of Applied Psychology","DOI":"10.1037/a0021450","ISSN":"0021-9010","issue":"3","language":"English","page":"501-524","title":"Toward a theory of discontinuous career transition: Investigating career transitions necessitated by traumatic life events","volume":"96","author":[{"family":"Haynie","given":"J. Michael"},{"family":"Shepherd","given":"Dean"}],"issued":{"date-parts":[["2011",5]]}}}],"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Haynie &amp; Shepherd, 2011)</w:t>
      </w:r>
      <w:r w:rsidRPr="008423E2">
        <w:rPr>
          <w:rFonts w:asciiTheme="majorBidi" w:hAnsiTheme="majorBidi" w:cstheme="majorBidi"/>
          <w:sz w:val="24"/>
          <w:szCs w:val="24"/>
        </w:rPr>
        <w:fldChar w:fldCharType="end"/>
      </w:r>
      <w:r w:rsidRPr="008423E2">
        <w:rPr>
          <w:rFonts w:ascii="Times New Roman" w:eastAsia="Times New Roman" w:hAnsi="Times New Roman" w:cs="Times New Roman"/>
          <w:color w:val="0E101A"/>
          <w:kern w:val="0"/>
          <w:sz w:val="24"/>
          <w:szCs w:val="24"/>
          <w14:ligatures w14:val="none"/>
        </w:rPr>
        <w:t>.</w:t>
      </w:r>
      <w:r w:rsidR="001770B5" w:rsidRPr="008423E2">
        <w:rPr>
          <w:rFonts w:ascii="Times New Roman" w:eastAsia="Times New Roman" w:hAnsi="Times New Roman" w:cs="Times New Roman"/>
          <w:color w:val="0E101A"/>
          <w:kern w:val="0"/>
          <w:sz w:val="24"/>
          <w:szCs w:val="24"/>
          <w14:ligatures w14:val="none"/>
        </w:rPr>
        <w:t xml:space="preserve"> </w:t>
      </w:r>
    </w:p>
    <w:p w14:paraId="2055DCF3" w14:textId="77777777" w:rsidR="005C63D4" w:rsidRPr="008423E2" w:rsidRDefault="005C63D4" w:rsidP="00323B6B">
      <w:pPr>
        <w:keepNext/>
        <w:keepLines/>
        <w:spacing w:line="480" w:lineRule="auto"/>
        <w:outlineLvl w:val="1"/>
        <w:rPr>
          <w:rFonts w:ascii="Times New Roman" w:eastAsiaTheme="minorEastAsia" w:hAnsi="Times New Roman" w:cs="Times New Roman"/>
          <w:b/>
          <w:bCs/>
          <w:color w:val="0E101A"/>
          <w:kern w:val="0"/>
          <w:sz w:val="24"/>
          <w:szCs w:val="24"/>
          <w14:ligatures w14:val="none"/>
        </w:rPr>
      </w:pPr>
      <w:r w:rsidRPr="008423E2">
        <w:rPr>
          <w:rFonts w:ascii="Times New Roman" w:eastAsiaTheme="minorEastAsia" w:hAnsi="Times New Roman" w:cs="Times New Roman"/>
          <w:b/>
          <w:bCs/>
          <w:color w:val="0E101A"/>
          <w:kern w:val="0"/>
          <w:sz w:val="24"/>
          <w:szCs w:val="24"/>
          <w14:ligatures w14:val="none"/>
        </w:rPr>
        <w:lastRenderedPageBreak/>
        <w:t>Career Advancement Resources</w:t>
      </w:r>
    </w:p>
    <w:p w14:paraId="190A160B" w14:textId="37DA10B4" w:rsidR="005C63D4" w:rsidRPr="008423E2" w:rsidRDefault="00BC4193" w:rsidP="00C56ACF">
      <w:pPr>
        <w:spacing w:line="480" w:lineRule="auto"/>
        <w:ind w:firstLine="720"/>
        <w:rPr>
          <w:rFonts w:ascii="Times New Roman" w:eastAsiaTheme="minorEastAsia" w:hAnsi="Times New Roman" w:cs="Times New Roman"/>
          <w:color w:val="0E101A"/>
          <w:kern w:val="0"/>
          <w:sz w:val="24"/>
          <w:szCs w:val="24"/>
          <w14:ligatures w14:val="none"/>
        </w:rPr>
      </w:pPr>
      <w:r w:rsidRPr="008423E2">
        <w:rPr>
          <w:rFonts w:ascii="Times New Roman" w:eastAsiaTheme="minorEastAsia" w:hAnsi="Times New Roman" w:cs="Times New Roman"/>
          <w:color w:val="0E101A"/>
          <w:kern w:val="0"/>
          <w:sz w:val="24"/>
          <w:szCs w:val="24"/>
          <w14:ligatures w14:val="none"/>
        </w:rPr>
        <w:t>Our review found n</w:t>
      </w:r>
      <w:r w:rsidR="005C63D4" w:rsidRPr="008423E2">
        <w:rPr>
          <w:rFonts w:ascii="Times New Roman" w:eastAsiaTheme="minorEastAsia" w:hAnsi="Times New Roman" w:cs="Times New Roman"/>
          <w:color w:val="0E101A"/>
          <w:kern w:val="0"/>
          <w:sz w:val="24"/>
          <w:szCs w:val="24"/>
          <w14:ligatures w14:val="none"/>
        </w:rPr>
        <w:t xml:space="preserve">etworking, mentoring, role models, training and development, and workplace support </w:t>
      </w:r>
      <w:r w:rsidRPr="008423E2">
        <w:rPr>
          <w:rFonts w:ascii="Times New Roman" w:eastAsiaTheme="minorEastAsia" w:hAnsi="Times New Roman" w:cs="Times New Roman"/>
          <w:color w:val="0E101A"/>
          <w:kern w:val="0"/>
          <w:sz w:val="24"/>
          <w:szCs w:val="24"/>
          <w14:ligatures w14:val="none"/>
        </w:rPr>
        <w:t xml:space="preserve">as </w:t>
      </w:r>
      <w:r w:rsidR="00731DEC" w:rsidRPr="008423E2">
        <w:rPr>
          <w:rFonts w:ascii="Times New Roman" w:eastAsiaTheme="minorEastAsia" w:hAnsi="Times New Roman" w:cs="Times New Roman"/>
          <w:color w:val="0E101A"/>
          <w:kern w:val="0"/>
          <w:sz w:val="24"/>
          <w:szCs w:val="24"/>
          <w14:ligatures w14:val="none"/>
        </w:rPr>
        <w:t>career</w:t>
      </w:r>
      <w:r w:rsidR="005C63D4" w:rsidRPr="008423E2">
        <w:rPr>
          <w:rFonts w:ascii="Times New Roman" w:eastAsiaTheme="minorEastAsia" w:hAnsi="Times New Roman" w:cs="Times New Roman"/>
          <w:color w:val="0E101A"/>
          <w:kern w:val="0"/>
          <w:sz w:val="24"/>
          <w:szCs w:val="24"/>
          <w14:ligatures w14:val="none"/>
        </w:rPr>
        <w:t xml:space="preserve"> advancement resources playing a key role in minority groups’ career success. While we acknowledge that these resources can overlap or be closely linked to one another, we present them separately below to accommodate a clear account of our findings.</w:t>
      </w:r>
      <w:r w:rsidR="00802FF6" w:rsidRPr="008423E2">
        <w:rPr>
          <w:rFonts w:ascii="Times New Roman" w:eastAsiaTheme="minorEastAsia" w:hAnsi="Times New Roman" w:cs="Times New Roman"/>
          <w:color w:val="0E101A"/>
          <w:kern w:val="0"/>
          <w:sz w:val="24"/>
          <w:szCs w:val="24"/>
          <w14:ligatures w14:val="none"/>
        </w:rPr>
        <w:t xml:space="preserve"> </w:t>
      </w:r>
    </w:p>
    <w:p w14:paraId="32FC6D94" w14:textId="4545B657" w:rsidR="005C63D4" w:rsidRPr="008423E2" w:rsidRDefault="005C63D4" w:rsidP="004F1B86">
      <w:pPr>
        <w:spacing w:line="480" w:lineRule="auto"/>
        <w:ind w:firstLine="720"/>
        <w:rPr>
          <w:rFonts w:ascii="Times New Roman" w:eastAsia="SimSun" w:hAnsi="Times New Roman" w:cs="Times New Roman"/>
          <w:color w:val="000000"/>
          <w:kern w:val="0"/>
          <w:sz w:val="24"/>
          <w:szCs w:val="24"/>
          <w:lang w:eastAsia="ja-JP"/>
          <w14:ligatures w14:val="none"/>
        </w:rPr>
      </w:pPr>
      <w:r w:rsidRPr="009B5DEC">
        <w:rPr>
          <w:rFonts w:asciiTheme="majorBidi" w:eastAsia="SimHei" w:hAnsiTheme="majorBidi" w:cstheme="majorBidi"/>
          <w:b/>
          <w:bCs/>
          <w:iCs/>
          <w:sz w:val="24"/>
          <w:szCs w:val="24"/>
        </w:rPr>
        <w:t>Networking</w:t>
      </w:r>
      <w:r w:rsidRPr="009B5DEC">
        <w:rPr>
          <w:rFonts w:ascii="Times New Roman" w:eastAsia="SimSun" w:hAnsi="Times New Roman" w:cs="Times New Roman"/>
          <w:iCs/>
          <w:color w:val="000000"/>
          <w:kern w:val="0"/>
          <w:sz w:val="24"/>
          <w:szCs w:val="24"/>
          <w:lang w:eastAsia="ja-JP"/>
          <w14:ligatures w14:val="none"/>
        </w:rPr>
        <w:t>.</w:t>
      </w:r>
      <w:r w:rsidRPr="009B5DEC">
        <w:rPr>
          <w:rFonts w:ascii="Times New Roman" w:eastAsia="SimSun" w:hAnsi="Times New Roman" w:cs="Times New Roman"/>
          <w:color w:val="000000"/>
          <w:kern w:val="0"/>
          <w:sz w:val="24"/>
          <w:szCs w:val="24"/>
          <w:lang w:eastAsia="ja-JP"/>
          <w14:ligatures w14:val="none"/>
        </w:rPr>
        <w:t xml:space="preserve"> Networking r</w:t>
      </w:r>
      <w:r w:rsidRPr="008423E2">
        <w:rPr>
          <w:rFonts w:ascii="Times New Roman" w:eastAsia="SimSun" w:hAnsi="Times New Roman" w:cs="Times New Roman"/>
          <w:color w:val="000000"/>
          <w:kern w:val="0"/>
          <w:sz w:val="24"/>
          <w:szCs w:val="24"/>
          <w:lang w:eastAsia="ja-JP"/>
          <w14:ligatures w14:val="none"/>
        </w:rPr>
        <w:t xml:space="preserve">efers to “the practice of building and maintaining professional relationships”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nrCsd6a3","properties":{"formattedCitation":"(Porter &amp; Woo, 2015: 1478)","plainCitation":"(Porter &amp; Woo, 2015: 1478)","noteIndex":0},"citationItems":[{"id":21506,"uris":["http://zotero.org/groups/5119330/items/SVCMESFD"],"itemData":{"id":21506,"type":"article-journal","abstract":"Compared to the extensive research that has investigated the structures of social relationships (i.e., social networks), relatively little research attention has been geared towards understanding how and why individuals initiate, build, and maintain social networks (i.e., networking) from a psychological perspective. The objective of this review is to shed light on the dynamic, psychological processes at the center of individuals’ discretionary, professional relationship development. The diffuse networking literature in the field of management is reviewed and organized into four primary research streams. On the basis of insights from this review, we propose a dynamic, psychological model of how and why individuals strategically network, which marries social exchange and expectancy theories with the concept of relational schema to explain the networking phenomenon across dyadic and intraindividual levels. This conceptual model posits that a networking interaction, construed as an exchange of resources within a given network relationship at a certain stage of relationship maturity, affects the relational schemas of those involved in the interaction and that each networking partner’s relational schema influences each partner’s perceptions of his or her network relationship and guides individual decisions to network with a specific network contact. The aim of this review is to lay a theoretical foundation for investigating strategic networking from a dynamic, psychological perspective.","container-title":"Journal of Management","DOI":"10.1177/0149206315582247","ISSN":"0149-2063, 1557-1211","issue":"5","journalAbbreviation":"Journal of Management","language":"en","page":"1477-1500","source":"DOI.org (Crossref)","title":"Untangling the networking phenomenon: A dynamic psychological perspective on how and why people network","title-short":"Untangling the networking phenomenon","volume":"41","author":[{"family":"Porter","given":"Caitlin M."},{"family":"Woo","given":"Sang Eun"}],"issued":{"date-parts":[["2015",7]]}},"locator":"1478","label":"page"}],"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Porter &amp; Woo, 2015: 1478)</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A substantial number of the reviewed studies evidenced the significance of networking, both formally and informally, in career advancement and promotion among minority groups</w:t>
      </w:r>
      <w:r w:rsidRPr="008423E2">
        <w:rPr>
          <w:rFonts w:ascii="Times New Roman" w:hAnsi="Times New Roman" w:cs="Times New Roman"/>
          <w:sz w:val="24"/>
          <w:szCs w:val="24"/>
        </w:rPr>
        <w:t xml:space="preserve"> </w:t>
      </w:r>
      <w:r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KuZhDsle","properties":{"formattedCitation":"(e.g., Avolio, Pretell, &amp; Valcazar, 2023; Baranik, Gorman, &amp; Wales, 2018; Brewster, Duncan, Emira, &amp; Clifford, 2017; San Miguel &amp; Kim, 2015)","plainCitation":"(e.g., Avolio, Pretell, &amp; Valcazar, 2023; Baranik, Gorman, &amp; Wales, 2018; Brewster, Duncan, Emira, &amp; Clifford, 2017; San Miguel &amp; Kim, 2015)","noteIndex":0},"citationItems":[{"id":19889,"uris":["http://zotero.org/groups/5119330/items/5HQ3VGIQ"],"itemData":{"id":19889,"type":"article-journal","abstract":"Purpose This phenomenological study aims to analyze the factors perceived by women to be important to their nomination and selection for board positions in Peruvian public companies. The importance of this study lies in understanding the qualities that are important for women to possess, as perceived by those women who have reached leadership positions, achieving empowerment and economic autonomy. Design/methodology/approach The study population consisted of 33 women who became company directors in 2019, according to the data of the Lima Stock Exchange. From this group, the authors conducted 12 in-depth interviews with those women who accepted to participate in this study. The information was analyzed based on the stages suggested by Moustakas (1994). Findings This study proposes a conceptual framework with 13 factors perceived by women during their nomination and selection for board positions in Latin American public companies, focusing on the case of Peru. The factors are training and learning, professional experience, self-awareness, attitude, resilience, networking, communication skills, empathy, “hard work,” capacity to make important decisions, soft skills, support networks and allies and passion for their work. Originality/value Based on the experiences of the participants, this study identified 13 critical factors for women to achieve leadership positions as board members. From a phenomenological approach, the relevance of said factors is that they have emerged from the point of view of women who live in a patriarchal and collectivistic culture with a high gender gap index.","container-title":"Gender in Management","DOI":"10.1108/GM-11-2021-0343","ISSN":"1754-2413","issue":"1","language":"English","page":"93-110","title":"Women on corporate boards in a predominantly male-dominated society: the case of Peru","volume":"38","author":[{"family":"Avolio","given":"Beatrice"},{"family":"Pretell","given":"Carolina"},{"family":"Valcazar","given":"Edy"}],"issued":{"date-parts":[["2023",2,3]]}},"label":"page","prefix":"e.g., "},{"id":16296,"uris":["http://zotero.org/groups/5119330/items/PVEMG3E9"],"itemData":{"id":16296,"type":"article-journal","abstract":"The present study sheds light upon critical factors that help explain the entrepreneurial success among Muslim women living in a democratic Tunisia, a Muslim-majority country considered by many to be the lone Arab Spring success story. We hypothesized that successful entrepreneurs need social capital, including the capital that comes from marriage and high levels of wasta (the Arabic concept of having personal connections with influential others). Moreover, given the lack of empirical attention paid to the role of the culture, language, and customs associated with Islam on women's empowerment, we examine whether religiosity is related to entrepreneurial performance among Tunisian women. Data collected with 84 female entrepreneurs participating in entrepreneurship training programs across Tunisia reveal that two forms of social capital, marital status and wasta, are related to training center directors' ratings of women entrepreneurs' performance, suggesting that social capital is a critical asset for Muslim women entrepreneurs. Religiosity, on the other hand, had no statistically significant relationship with entrepreneurial performance. Our study contributes to research on entrepreneurship by identifying wasta as a form of social capital that may be necessary for women entrepreneurs to succeed in the Middle East and North Africa and by taking an initial step towards better understanding the empirical (and controversial) relationship between religiosity and career success among Muslim women. We recommend that training organizations supporting entrepreneurs directly assist women in the development of social capital and acknowledge, rather than ignore, that nepotism and wasta are linked to entrepreneurial success in some cultures.","container-title":"Sex Roles","DOI":"10.1007/s11199-017-0790-7","ISSN":"0360-0025","issue":"3-4","language":"English","page":"208-219","title":"What makes Muslim women entrepreneurs successful? A field study examining religiosity and social capital in Tunisia","volume":"78","author":[{"family":"Baranik","given":"Lisa E."},{"family":"Gorman","given":"Brandon"},{"family":"Wales","given":"William J."}],"issued":{"date-parts":[["2018",2]]}}},{"id":21286,"uris":["http://zotero.org/groups/5119330/items/TIUE8JSJ"],"itemData":{"id":21286,"type":"article-journal","container-title":"Disability &amp; Society","DOI":"10.1080/09687599.2017.1331837","ISSN":"0968-7599, 1360-0508","issue":"7","journalAbbreviation":"Disability &amp; Society","language":"en","page":"1027-1042","source":"DOI.org (Crossref)","title":"Personal sacrifice and corporate cultures: career progression for disabled staff in higher education","title-short":"Personal sacrifice and corporate cultures","volume":"32","author":[{"family":"Brewster","given":"Stephanie"},{"family":"Duncan","given":"Neil"},{"family":"Emira","given":"Mahmoud"},{"family":"Clifford","given":"Angela"}],"issued":{"date-parts":[["2017",8,9]]}}},{"id":15369,"uris":["http://zotero.org/groups/5119330/items/GGCPLNMM"],"itemData":{"id":15369,"type":"article-journal","abstract":"Utilizing a phenomenological perspective and method, this study aimed to reveal the lived career mentoring experiences of Latinas in science and engineering and to understand how selected Latina scientists and engineers achieved high-level positions. Our in-depth interviews revealed that (a) it is important to have multiple mentors for Latinas' success; (b) various types of mentoring can be effective in career development; (c) the support and encouragement of mentors is essential; and (d) mentoring relationships should be a mutual agreement. Findings also suggest that implementing formal and informal mentoring programs can encourage Latinas to pursue careers in science and engineering and have a positive influence on career success. The commonly shared characteristics and experiences that promote career success are trailblazer, mentoring types, networking, professional opportunities, support and encouragement, goal orientation, and passion and belief.","container-title":"Journal of Career Development","DOI":"10.1177/0894845314542248","ISSN":"0894-8453","issue":"2","language":"English","page":"133-148","title":"Successful Latina scientists and engineers: Their lived mentoring experiences and career development","volume":"42","author":[{"family":"San Miguel","given":"Anitza M."},{"family":"Kim","given":"Mikyong Minsun"}],"issued":{"date-parts":[["2015",4]]}}}],"schema":"https://github.com/citation-style-language/schema/raw/master/csl-citation.json"} </w:instrText>
      </w:r>
      <w:r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e.g., Avolio, Pretell, &amp; Valcazar, 2023; Baranik, Gorman, &amp; Wales, 2018; Brewster, Duncan, Emira, &amp; Clifford, 2017; San Miguel &amp; Kim, 2015)</w:t>
      </w:r>
      <w:r w:rsidRPr="008423E2">
        <w:rPr>
          <w:rFonts w:ascii="Times New Roman" w:hAnsi="Times New Roman" w:cs="Times New Roman"/>
          <w:sz w:val="24"/>
          <w:szCs w:val="24"/>
        </w:rPr>
        <w:fldChar w:fldCharType="end"/>
      </w:r>
      <w:r w:rsidRPr="008423E2">
        <w:rPr>
          <w:rFonts w:ascii="Times New Roman" w:eastAsia="SimSun" w:hAnsi="Times New Roman" w:cs="Times New Roman"/>
          <w:color w:val="000000"/>
          <w:kern w:val="0"/>
          <w:sz w:val="24"/>
          <w:szCs w:val="24"/>
          <w:lang w:eastAsia="ja-JP"/>
          <w14:ligatures w14:val="none"/>
        </w:rPr>
        <w:t xml:space="preserve">. </w:t>
      </w:r>
      <w:r w:rsidRPr="008423E2">
        <w:rPr>
          <w:rFonts w:ascii="Times New Roman" w:hAnsi="Times New Roman" w:cs="Times New Roman"/>
          <w:sz w:val="24"/>
          <w:szCs w:val="24"/>
        </w:rPr>
        <w:t xml:space="preserve">External and internal networks gave minority groups more exposure inside and outside their organizations </w:t>
      </w:r>
      <w:r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B0M7HnQ4","properties":{"formattedCitation":"(e.g., Tomlinson, Muzio, Sommerlad, Webley, &amp; Duff, 2013)","plainCitation":"(e.g., Tomlinson, Muzio, Sommerlad, Webley, &amp; Duff, 2013)","noteIndex":0},"citationItems":[{"id":21427,"uris":["http://zotero.org/groups/5119330/items/V8FUISW4"],"itemData":{"id":21427,"type":"article-journal","abstract":"The legal profession in England and Wales is becoming more diverse. However, while white women and black and minority ethnic (BME) individuals now enter the profession in larger numbers, inequalities remain. This article explores the career strategies of 68 white women and BME legal professionals to understand more about their experiences in the profession. Archer’s work on structure and agency informs the analysis, as does Emirbayer and Mische’s (1998) ‘temporally embedded’ conceptualization of agency as having past, current and future elements. We identify six career strategies, which relate to different career points. They are assimilation, compromise, playing the game, reforming the system, location/relocation and withdrawal. We find that five of the six strategies tend to reproduce rather than transform opportunity structures in the legal profession. The overall picture is one of structural reproduction (rather than transformation) of traditional organizational structure and practice. The theoretical frame and empirical data analysis presented in this article accounts for the rarity of structural reform and goes some way towards explaining why, even in contexts populated by highly skilled, knowledgeable agents and where organizations appear committed to equal opportunities, old opportunity structures and inequalities often endure.","container-title":"Human Relations","DOI":"10.1177/0018726712460556","ISSN":"0018-7267, 1741-282X","issue":"2","journalAbbreviation":"Human Relations","language":"en","page":"245-269","source":"DOI.org (Crossref)","title":"Structure, agency and career strategies of white women and black and minority ethnic individuals in the legal profession","volume":"66","author":[{"family":"Tomlinson","given":"Jennifer"},{"family":"Muzio","given":"Daniel"},{"family":"Sommerlad","given":"Hilary"},{"family":"Webley","given":"Lisa"},{"family":"Duff","given":"Liz"}],"issued":{"date-parts":[["2013",2]]}},"label":"page","prefix":"e.g., "}],"schema":"https://github.com/citation-style-language/schema/raw/master/csl-citation.json"} </w:instrText>
      </w:r>
      <w:r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e.g., Tomlinson, Muzio, Sommerlad, Webley, &amp; Duff, 2013)</w:t>
      </w:r>
      <w:r w:rsidRPr="008423E2">
        <w:rPr>
          <w:rFonts w:ascii="Times New Roman" w:hAnsi="Times New Roman" w:cs="Times New Roman"/>
          <w:sz w:val="24"/>
          <w:szCs w:val="24"/>
        </w:rPr>
        <w:fldChar w:fldCharType="end"/>
      </w:r>
      <w:r w:rsidRPr="008423E2">
        <w:rPr>
          <w:rFonts w:ascii="Times New Roman" w:hAnsi="Times New Roman" w:cs="Times New Roman"/>
          <w:sz w:val="24"/>
          <w:szCs w:val="24"/>
        </w:rPr>
        <w:t xml:space="preserve">, enabled them to challenge their underrepresentation on the executive level </w:t>
      </w:r>
      <w:r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3jSHH2xL","properties":{"formattedCitation":"(e.g., Fernando &amp; Cohen, 2013)","plainCitation":"(e.g., Fernando &amp; Cohen, 2013)","noteIndex":0},"citationItems":[{"id":21524,"uris":["http://zotero.org/groups/5119330/items/LAH9RU8I"],"itemData":{"id":21524,"type":"article-journal","abstract":"This article adopts a socio-cultural lens to examine the role of Buddhism in highly skilled women workers’ careers in Sri Lanka. While Buddhism enabled women’s career development by giving them strength to cope with difficult situations in work, it also seemed to restrict their agency and constrain their career advancement. The article argues, based on its findings, that being perceived as a good Buddhist woman worked as a powerful form of career capital for the respondents in the sample, who used their faith to combat gender disadvantage in their work settings.","container-title":"Work, Employment and Society","DOI":"10.1177/0950017013481084","ISSN":"0950-0170, 1469-8722","issue":"6","journalAbbreviation":"Work, Employment and Society","language":"en","page":"1021-1038","source":"DOI.org (Crossref)","title":"Exploring the interplay between Buddhism and career development: a study of highly skilled women workers in Sri Lanka","title-short":"Exploring the interplay between Buddhism and career development","volume":"27","author":[{"family":"Fernando","given":"Weerahannadige Dulini Anuvinda"},{"family":"Cohen","given":"Laurie"}],"issued":{"date-parts":[["2013",12]]}},"label":"page","prefix":"e.g., "}],"schema":"https://github.com/citation-style-language/schema/raw/master/csl-citation.json"} </w:instrText>
      </w:r>
      <w:r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e.g., Fernando &amp; Cohen, 2013)</w:t>
      </w:r>
      <w:r w:rsidRPr="008423E2">
        <w:rPr>
          <w:rFonts w:ascii="Times New Roman" w:hAnsi="Times New Roman" w:cs="Times New Roman"/>
          <w:sz w:val="24"/>
          <w:szCs w:val="24"/>
        </w:rPr>
        <w:fldChar w:fldCharType="end"/>
      </w:r>
      <w:r w:rsidRPr="008423E2">
        <w:rPr>
          <w:rFonts w:ascii="Times New Roman" w:hAnsi="Times New Roman" w:cs="Times New Roman"/>
          <w:sz w:val="24"/>
          <w:szCs w:val="24"/>
        </w:rPr>
        <w:t xml:space="preserve">, and helped them perform better and stand out among their colleagues </w:t>
      </w:r>
      <w:r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e8MMF21m","properties":{"formattedCitation":"(e.g., Athanasopoulou, Moss\\uc0\\u8208{}Cowan, Smets, &amp; Morris, 2018)","plainCitation":"(e.g., Athanasopoulou, Moss‐Cowan, Smets, &amp; Morris, 2018)","noteIndex":0},"citationItems":[{"id":21549,"uris":["http://zotero.org/groups/5119330/items/TWZMCMM4"],"itemData":{"id":21549,"type":"article-journal","abstract":"Drawing on evidence from a unique data set of in‐depth qualitative interviews with 12 female CEOs (and 139 male CEOs) of global corporations, we explore what enables some women to become CEOs. By drawing on our data from male and female CEOs, we set the scene by comparing the advice they would give to young women as they start their careers. We then focus the rest of our article on the experiences and career trajectory of the 12 female CEOs. We make three theoretical contributions: We identify, at the individual level, how women can\n              take active ownership\n              of their careers as part of a self‐acceptance process; how they can\n              embrace gynandrous leadership\n              as part of a self‐development process where\n              both\n              feminine\n              and\n              masculine leadership behaviors are embraced, with the feminine being dominant to help move beyond gender stereotypes, and finally, how they\n              translate leadership\n              —rather than combine—gender‐based behaviors as part of a self‐management process to develop their unique leadership style. For each of these theoretical contributions at the individual level, we also provide two practical recommendations for HR practice and policy, one relating to the intraorganizational context and the second having institutional‐level implications. We conclude by discussing implications for future research.","container-title":"Human Resource Management","DOI":"10.1002/hrm.21887","ISSN":"0090-4848, 1099-050X","issue":"2","journalAbbreviation":"Human Resource Management","language":"en","license":"http://onlinelibrary.wiley.com/termsAndConditions#vor","page":"617-639","source":"DOI.org (Crossref)","title":"Claiming the corner office: Female CEO careers and implications for leadership development","title-short":"Claiming the corner office","volume":"57","author":[{"family":"Athanasopoulou","given":"Andromachi"},{"family":"Moss‐Cowan","given":"Amanda"},{"family":"Smets","given":"Michael"},{"family":"Morris","given":"Timothy"}],"issued":{"date-parts":[["2018",3]]}},"label":"page","prefix":"e.g., "}],"schema":"https://github.com/citation-style-language/schema/raw/master/csl-citation.json"} </w:instrText>
      </w:r>
      <w:r w:rsidRPr="008423E2">
        <w:rPr>
          <w:rFonts w:ascii="Times New Roman" w:hAnsi="Times New Roman" w:cs="Times New Roman"/>
          <w:sz w:val="24"/>
          <w:szCs w:val="24"/>
        </w:rPr>
        <w:fldChar w:fldCharType="separate"/>
      </w:r>
      <w:r w:rsidR="00420852" w:rsidRPr="008423E2">
        <w:rPr>
          <w:rFonts w:ascii="Times New Roman" w:hAnsi="Times New Roman" w:cs="Times New Roman"/>
          <w:kern w:val="0"/>
          <w:sz w:val="24"/>
        </w:rPr>
        <w:t>(e.g., Athanasopoulou, Moss‐Cowan, Smets, &amp; Morris, 2018)</w:t>
      </w:r>
      <w:r w:rsidRPr="008423E2">
        <w:rPr>
          <w:rFonts w:ascii="Times New Roman" w:hAnsi="Times New Roman" w:cs="Times New Roman"/>
          <w:sz w:val="24"/>
          <w:szCs w:val="24"/>
        </w:rPr>
        <w:fldChar w:fldCharType="end"/>
      </w:r>
      <w:r w:rsidRPr="008423E2">
        <w:rPr>
          <w:rFonts w:ascii="Times New Roman" w:hAnsi="Times New Roman" w:cs="Times New Roman"/>
          <w:sz w:val="24"/>
          <w:szCs w:val="24"/>
        </w:rPr>
        <w:t xml:space="preserve">. In addition, </w:t>
      </w:r>
      <w:r w:rsidR="003E0AA7" w:rsidRPr="008423E2">
        <w:rPr>
          <w:rFonts w:ascii="Times New Roman" w:hAnsi="Times New Roman" w:cs="Times New Roman"/>
          <w:sz w:val="24"/>
          <w:szCs w:val="24"/>
        </w:rPr>
        <w:t>they offered</w:t>
      </w:r>
      <w:r w:rsidRPr="008423E2">
        <w:rPr>
          <w:rFonts w:ascii="Times New Roman" w:hAnsi="Times New Roman" w:cs="Times New Roman"/>
          <w:sz w:val="24"/>
          <w:szCs w:val="24"/>
        </w:rPr>
        <w:t xml:space="preserve"> avenues to share strategies and resources to overcome unique career barriers </w:t>
      </w:r>
      <w:r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LvW5tExo","properties":{"formattedCitation":"(e.g., Tatli, Ozturk, &amp; Woo, 2017)","plainCitation":"(e.g., Tatli, Ozturk, &amp; Woo, 2017)","noteIndex":0},"citationItems":[{"id":21642,"uris":["http://zotero.org/groups/5119330/items/KTI2EDFV"],"itemData":{"id":21642,"type":"article-journal","container-title":"Human Resource Management","DOI":"10.1002/hrm.21776","ISSN":"00904848","issue":"3","journalAbbreviation":"Hum Resour Manage","language":"en","license":"http://doi.wiley.com/10.1002/tdm_license_1","page":"407-430","source":"DOI.org (Crossref)","title":"Individualization and marketization of responsibility for gender equality: The case of female managers in China","title-short":"Individualization and marketization of responsibility for gender equality","volume":"56","author":[{"family":"Tatli","given":"Ahu"},{"family":"Ozturk","given":"Mustafa Bilgehan"},{"family":"Woo","given":"Hong Seng"}],"issued":{"date-parts":[["2017",5]]}},"label":"page","prefix":"e.g., "}],"schema":"https://github.com/citation-style-language/schema/raw/master/csl-citation.json"} </w:instrText>
      </w:r>
      <w:r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e.g., Tatli, Ozturk, &amp; Woo, 2017)</w:t>
      </w:r>
      <w:r w:rsidRPr="008423E2">
        <w:rPr>
          <w:rFonts w:ascii="Times New Roman" w:hAnsi="Times New Roman" w:cs="Times New Roman"/>
          <w:sz w:val="24"/>
          <w:szCs w:val="24"/>
        </w:rPr>
        <w:fldChar w:fldCharType="end"/>
      </w:r>
      <w:r w:rsidRPr="008423E2">
        <w:rPr>
          <w:rFonts w:ascii="Times New Roman" w:hAnsi="Times New Roman" w:cs="Times New Roman"/>
          <w:sz w:val="24"/>
          <w:szCs w:val="24"/>
        </w:rPr>
        <w:t xml:space="preserve">. For example, a network of influential colleagues helped women executives to make themselves visible throughout their organization and to increase their chances of career advancement </w:t>
      </w:r>
      <w:r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VCM6NWPq","properties":{"formattedCitation":"(e.g., de Klerk &amp; Verreynne, 2017)","plainCitation":"(e.g., de Klerk &amp; Verreynne, 2017)","noteIndex":0},"citationItems":[{"id":21544,"uris":["http://zotero.org/groups/5119330/items/SSQNH6AQ"],"itemData":{"id":21544,"type":"article-journal","abstract":"Women managers face institutional and social barriers throughout their careers. In this research, we use networking and symbolic interactionism theories to explain how they network while negotiating these impediments in an emerging economy setting. Focus‐group data revealed three themes. The women in our study, as predicted by networking theory, use networks to bolster career outcomes, although some also use non‐influential networks or network ineffectively. Next, symbolic interactionism explains how expectations of, and personal reflections on, networking lead to a lack of confidence and feelings of guilt that can be career limiting. However, when women understand that their unique networking approach can be powerful, they gain social capital that enhances their leadership. Last, patriarchal cultures of emerging economy settings support stereotypical gender roles, leaving women conflicted between competition and mutual support, thus redefining the so‐called Queen Bee phenomenon. We conclude by showing how women can use networking to enhance career and personal development.","container-title":"Human Resource Management Journal","DOI":"10.1111/1748-8583.12151","ISSN":"0954-5395, 1748-8583","issue":"3","journalAbbreviation":"Human Res Mgmt Journal","language":"en","license":"http://onlinelibrary.wiley.com/termsAndConditions#vor","page":"477-501","source":"DOI.org (Crossref)","title":"The networking practices of women managers in an emerging economy setting: negotiating institutional and social barriers","title-short":"The networking practices of women managers in an emerging economy setting","volume":"27","author":[{"family":"Klerk","given":"Saskia","non-dropping-particle":"de"},{"family":"Verreynne","given":"Martie‐Louise"}],"issued":{"date-parts":[["2017",7]]}},"label":"page","prefix":"e.g., "}],"schema":"https://github.com/citation-style-language/schema/raw/master/csl-citation.json"} </w:instrText>
      </w:r>
      <w:r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e.g., de Klerk &amp; Verreynne, 2017)</w:t>
      </w:r>
      <w:r w:rsidRPr="008423E2">
        <w:rPr>
          <w:rFonts w:ascii="Times New Roman" w:hAnsi="Times New Roman" w:cs="Times New Roman"/>
          <w:sz w:val="24"/>
          <w:szCs w:val="24"/>
        </w:rPr>
        <w:fldChar w:fldCharType="end"/>
      </w:r>
      <w:r w:rsidRPr="008423E2">
        <w:rPr>
          <w:rFonts w:ascii="Times New Roman" w:hAnsi="Times New Roman" w:cs="Times New Roman"/>
          <w:sz w:val="24"/>
          <w:szCs w:val="24"/>
        </w:rPr>
        <w:t xml:space="preserve">. Another study showed that the external support network of persons with hearing loss provided them with solutions to better understand the content of work meetings </w:t>
      </w:r>
      <w:r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Wr9dLSrM","properties":{"formattedCitation":"(Baldridge &amp; Kulkarni, 2017)","plainCitation":"(Baldridge &amp; Kulkarni, 2017)","noteIndex":0},"citationItems":[{"id":21282,"uris":["http://zotero.org/groups/5119330/items/WHL6RWSI"],"itemData":{"id":21282,"type":"article-journal","abstract":"Through this interview-based study with 40 respondents in the United States we have outlined enablers of career transitions and sustainable careers for professionals who have experienced severe hearing loss as adults. To sustain careers after adult onset disability, respondents engaged in a quest for meaning and big picture answers to ‘who am I?’ and ‘am I still successful?’ This included redefining themselves – e.g. I am now both a person with a disability (disability identity) and a successful professional (professional identity) – and career success (e.g. now I care about service to society as much as I care about material artifacts). Respondents also adopted new work roles where disability was a key to success (e.g. becoming an equal employment officer) and utilized social networks to continue being successful. Such redefining of work and networks supported the aforesaid quest for meaning and big picture answers. Findings not only indicate how individuals experience career success after a life-changing event but also help defamiliarize extant notions of ableism in workplace contexts.","container-title":"Human Relations","DOI":"10.1177/0018726716687388","ISSN":"0018-7267, 1741-282X","issue":"10","journalAbbreviation":"Human Relations","language":"en","page":"1217-1236","source":"DOI.org (Crossref)","title":"The shaping of sustainable careers post hearing loss: Toward greater understanding of adult onset disability, disability identity, and career transitions","title-short":"The shaping of sustainable careers post hearing loss","volume":"70","author":[{"family":"Baldridge","given":"David C"},{"family":"Kulkarni","given":"Mukta"}],"issued":{"date-parts":[["2017",10]]}}}],"schema":"https://github.com/citation-style-language/schema/raw/master/csl-citation.json"} </w:instrText>
      </w:r>
      <w:r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Baldridge &amp; Kulkarni, 2017)</w:t>
      </w:r>
      <w:r w:rsidRPr="008423E2">
        <w:rPr>
          <w:rFonts w:ascii="Times New Roman" w:hAnsi="Times New Roman" w:cs="Times New Roman"/>
          <w:sz w:val="24"/>
          <w:szCs w:val="24"/>
        </w:rPr>
        <w:fldChar w:fldCharType="end"/>
      </w:r>
      <w:r w:rsidRPr="008423E2">
        <w:rPr>
          <w:rFonts w:ascii="Times New Roman" w:hAnsi="Times New Roman" w:cs="Times New Roman"/>
          <w:sz w:val="24"/>
          <w:szCs w:val="24"/>
        </w:rPr>
        <w:t>.</w:t>
      </w:r>
    </w:p>
    <w:p w14:paraId="1904887B" w14:textId="3C8530F5" w:rsidR="005C63D4" w:rsidRPr="008423E2" w:rsidRDefault="005C63D4" w:rsidP="00B47F5D">
      <w:pPr>
        <w:spacing w:line="480" w:lineRule="auto"/>
        <w:ind w:firstLine="720"/>
        <w:rPr>
          <w:rFonts w:ascii="Times New Roman" w:hAnsi="Times New Roman" w:cs="Times New Roman"/>
          <w:sz w:val="24"/>
          <w:szCs w:val="24"/>
        </w:rPr>
      </w:pPr>
      <w:r w:rsidRPr="008423E2">
        <w:rPr>
          <w:rFonts w:ascii="Times New Roman" w:hAnsi="Times New Roman" w:cs="Times New Roman"/>
          <w:sz w:val="24"/>
          <w:szCs w:val="24"/>
        </w:rPr>
        <w:t xml:space="preserve">While forming their own network to support one another was found helpful in career advancement </w:t>
      </w:r>
      <w:r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A1PROAn5","properties":{"formattedCitation":"(e.g., Kulkarni &amp; Gopakumar, 2014)","plainCitation":"(e.g., Kulkarni &amp; Gopakumar, 2014)","noteIndex":0},"citationItems":[{"id":21290,"uris":["http://zotero.org/groups/5119330/items/NE5YEMQV"],"itemData":{"id":21290,"type":"article-journal","container-title":"Human Resource Management","DOI":"10.1002/hrm.21570","ISSN":"0090-4848, 1099-050X","issue":"3","journalAbbreviation":"Human Resource Management","language":"en","page":"445-466","source":"DOI.org (Crossref)","title":"Career management strategies of people with disabilities","volume":"53","author":[{"family":"Kulkarni","given":"Mukta"},{"family":"Gopakumar","given":"K. V."}],"issued":{"date-parts":[["2014",5]]}},"label":"page","prefix":"e.g., "}],"schema":"https://github.com/citation-style-language/schema/raw/master/csl-citation.json"} </w:instrText>
      </w:r>
      <w:r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e.g., Kulkarni &amp; Gopakumar, 2014)</w:t>
      </w:r>
      <w:r w:rsidRPr="008423E2">
        <w:rPr>
          <w:rFonts w:ascii="Times New Roman" w:hAnsi="Times New Roman" w:cs="Times New Roman"/>
          <w:sz w:val="24"/>
          <w:szCs w:val="24"/>
        </w:rPr>
        <w:fldChar w:fldCharType="end"/>
      </w:r>
      <w:r w:rsidRPr="008423E2">
        <w:rPr>
          <w:rFonts w:ascii="Times New Roman" w:hAnsi="Times New Roman" w:cs="Times New Roman"/>
          <w:sz w:val="24"/>
          <w:szCs w:val="24"/>
        </w:rPr>
        <w:t xml:space="preserve">, </w:t>
      </w:r>
      <w:r w:rsidR="00D13FC1" w:rsidRPr="008423E2">
        <w:rPr>
          <w:rFonts w:ascii="Times New Roman" w:hAnsi="Times New Roman" w:cs="Times New Roman"/>
          <w:sz w:val="24"/>
          <w:szCs w:val="24"/>
        </w:rPr>
        <w:t xml:space="preserve">it </w:t>
      </w:r>
      <w:r w:rsidRPr="008423E2">
        <w:rPr>
          <w:rFonts w:ascii="Times New Roman" w:hAnsi="Times New Roman" w:cs="Times New Roman"/>
          <w:sz w:val="24"/>
          <w:szCs w:val="24"/>
        </w:rPr>
        <w:t>w</w:t>
      </w:r>
      <w:r w:rsidR="007969B0" w:rsidRPr="008423E2">
        <w:rPr>
          <w:rFonts w:ascii="Times New Roman" w:hAnsi="Times New Roman" w:cs="Times New Roman"/>
          <w:sz w:val="24"/>
          <w:szCs w:val="24"/>
        </w:rPr>
        <w:t>as</w:t>
      </w:r>
      <w:r w:rsidRPr="008423E2">
        <w:rPr>
          <w:rFonts w:ascii="Times New Roman" w:hAnsi="Times New Roman" w:cs="Times New Roman"/>
          <w:sz w:val="24"/>
          <w:szCs w:val="24"/>
        </w:rPr>
        <w:t xml:space="preserve"> not always perceived as facilitating career progression, because minorities were not well-represented in high-level leadership </w:t>
      </w:r>
      <w:r w:rsidRPr="008423E2">
        <w:rPr>
          <w:rFonts w:ascii="Times New Roman" w:hAnsi="Times New Roman" w:cs="Times New Roman"/>
          <w:sz w:val="24"/>
          <w:szCs w:val="24"/>
        </w:rPr>
        <w:lastRenderedPageBreak/>
        <w:t>positions</w:t>
      </w:r>
      <w:r w:rsidR="00450A86" w:rsidRPr="008423E2">
        <w:rPr>
          <w:rFonts w:ascii="Times New Roman" w:hAnsi="Times New Roman" w:cs="Times New Roman"/>
          <w:sz w:val="24"/>
          <w:szCs w:val="24"/>
        </w:rPr>
        <w:t xml:space="preserve"> </w:t>
      </w:r>
      <w:r w:rsidR="00450A86"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AL0AhMwr","properties":{"formattedCitation":"(e.g., Abalkhail, 2017)","plainCitation":"(e.g., Abalkhail, 2017)","noteIndex":0},"citationItems":[{"id":15880,"uris":["http://zotero.org/groups/5119330/items/Y8CZ862D"],"itemData":{"id":15880,"type":"article-journal","abstract":"Purpose - The purpose of this paper is to examine women managers' perceptions of forces influencing their career progression to leadership positions in Saudi Arabian higher education (HE). Design/methodology/approach - A qualitative, interpretive approach is adopted for analysing in-depth interviews with women managers in Saudi HE. Findings - The findings of this study provide an in-depth understanding of Saudi women's experience in management in HE. This study shows that women face a number of challenges preventing them from achieving equitable representation in leadership positions; conversely, they do have some opportunities which help them in their careers. Additionally, it provides more explanation of how the macro factors trickle down to the organizational level to shape organizational process and practices, and have an impact on women accessing leadership positions. Furthermore, this study suggests that socio-cultural background does matter when studying women in management in the Saudi context. Research limitations/implications - The paper, mainly focussing on women managers in Saudi HE, gives a clear picture of women's careers and influencing factors. Practical implications - The research has implications for government and other related institutions to formulate effective policies and appropriate strategies to help Saudi women access leadership posts. Originality/value - The novelty of this paper is in its focus on the under-researched topic of careers of Saudi women managers. The paper is also valuable as it emphasizes the societal context for researchers wishing to study women's careers in the Arab world.","container-title":"Career Development International","DOI":"10.1108/CDI-03-2016-0029","ISSN":"1362-0436","issue":"2","language":"English","page":"165-183","title":"Women and leadership: challenges and opportunities in Saudi higher education","volume":"22","author":[{"family":"Abalkhail","given":"Jouharah M."}],"issued":{"date-parts":[["2017"]]}},"label":"page","prefix":"e.g., "}],"schema":"https://github.com/citation-style-language/schema/raw/master/csl-citation.json"} </w:instrText>
      </w:r>
      <w:r w:rsidR="00450A86"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e.g., Abalkhail, 2017)</w:t>
      </w:r>
      <w:r w:rsidR="00450A86" w:rsidRPr="008423E2">
        <w:rPr>
          <w:rFonts w:ascii="Times New Roman" w:hAnsi="Times New Roman" w:cs="Times New Roman"/>
          <w:sz w:val="24"/>
          <w:szCs w:val="24"/>
        </w:rPr>
        <w:fldChar w:fldCharType="end"/>
      </w:r>
      <w:r w:rsidRPr="008423E2">
        <w:rPr>
          <w:rFonts w:ascii="Times New Roman" w:hAnsi="Times New Roman" w:cs="Times New Roman"/>
          <w:sz w:val="24"/>
          <w:szCs w:val="24"/>
        </w:rPr>
        <w:t>, and strategic potential for career advancement was linked to networking with powerful individuals at higher organizational levels</w:t>
      </w:r>
      <w:r w:rsidR="00ED4D0A" w:rsidRPr="008423E2">
        <w:rPr>
          <w:rFonts w:ascii="Times New Roman" w:hAnsi="Times New Roman" w:cs="Times New Roman"/>
          <w:sz w:val="24"/>
          <w:szCs w:val="24"/>
        </w:rPr>
        <w:t xml:space="preserve"> </w:t>
      </w:r>
      <w:r w:rsidR="00ED4D0A"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G86YRi7s","properties":{"formattedCitation":"(e.g., Aaltio &amp; Huang, 2018)","plainCitation":"(e.g., Aaltio &amp; Huang, 2018)","noteIndex":0},"citationItems":[{"id":16176,"uris":["http://zotero.org/groups/5119330/items/JXE5TXPZ"],"itemData":{"id":16176,"type":"article-journal","abstract":"Purpose Inadequate social networks are often seen as an explanation of the under-representation of women in management. Networks contain culture-specific features, as in China where the term guanxi is used, defined as a shared common identification held by two or more individuals (Jacobs, 1979). In several studies, guanxi has been found to relate positively to success at work both for the individual and the organization, but little is known about it from gender and career perspectives. Referring especially to the earlier studies by Chow and Ng (2004), the purpose of this paper is to address the meaning of guanxi networks for top women IT managers in mainland China. Design/methodology/approach The authors collected data from 21 women managers in mainland China, using a questionnaire about the composition and structure of their core guanxi networks and face-to-face interviews which allowed ample opportunity to elaborate the participants' responses to items included in the questionnaire and their perspectives to using guanxi in general. The authors used both data in an interpretive analysis. Findings It was found that: there is a significant effect of female-to-male dyads concerning power and work-related guanxi bases, such as influence; there is a significant effect of female-to-female dyads concerning questions of private life and crisis, and women IT managers have a relatively limited guanxi base. The findings of this paper support Ibarra's (1993) suggestion that a common strategy for women is to use and develop a functionally differentiated network. Based on findings, the authors further suggest that in building a successful managerial career, women managers in China need to reflect their gender, be gender-sensitive in building up their networks and stay incorporated at the core networks in the organization whatever gender they represent. They also suggest that because networks are dependent on culturally bound definitions (like guanxi), even the guanxi practices may vary locally in different parts of China. Research limitations/implications Women managers are important role models for younger female candidates and the possibility to close connections with them is relevant. Because networks are dependent on culturally bound definitions (like guanxi), even the guanxi practices may vary locally in different parts of China. For further studies, the authors suggest to focus on the consequences of guanxi practice limitations to women managers' careers, especially from the perspective of private life responsibilities and the possible problematic nature of power ties between the gender(s). Originality/value Even if working life is becoming more and more global, the local and culture-based nature of networking remains. This paper contributes on the extensive research on social networking practices in China, often described in terms of guanxi, which has seldom been investigated using critical gender perspective.","container-title":"Gender in Management","DOI":"10.1108/GM-01-2018-0006","ISSN":"1754-2413","issue":"7","language":"English","page":"577-599","title":"The guanxi ties of managers in mainland China - a critical analysis based on gender","volume":"33","author":[{"family":"Aaltio","given":"Iiris"},{"family":"Huang","given":"Jiehua"}],"issued":{"date-parts":[["2018"]]}},"label":"page","prefix":"e.g., "}],"schema":"https://github.com/citation-style-language/schema/raw/master/csl-citation.json"} </w:instrText>
      </w:r>
      <w:r w:rsidR="00ED4D0A"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e.g., Aaltio &amp; Huang, 2018)</w:t>
      </w:r>
      <w:r w:rsidR="00ED4D0A" w:rsidRPr="008423E2">
        <w:rPr>
          <w:rFonts w:ascii="Times New Roman" w:hAnsi="Times New Roman" w:cs="Times New Roman"/>
          <w:sz w:val="24"/>
          <w:szCs w:val="24"/>
        </w:rPr>
        <w:fldChar w:fldCharType="end"/>
      </w:r>
      <w:r w:rsidRPr="008423E2">
        <w:rPr>
          <w:rFonts w:ascii="Times New Roman" w:hAnsi="Times New Roman" w:cs="Times New Roman"/>
          <w:sz w:val="24"/>
          <w:szCs w:val="24"/>
        </w:rPr>
        <w:t>. Also, some studies found minority-only networks to be divisive</w:t>
      </w:r>
      <w:r w:rsidR="002C7B56" w:rsidRPr="008423E2">
        <w:rPr>
          <w:rFonts w:ascii="Times New Roman" w:hAnsi="Times New Roman" w:cs="Times New Roman"/>
          <w:sz w:val="24"/>
          <w:szCs w:val="24"/>
        </w:rPr>
        <w:t xml:space="preserve"> </w:t>
      </w:r>
      <w:r w:rsidR="002C7B56"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x5EHA2UD","properties":{"formattedCitation":"(Durbin &amp; Tomlinson, 2010)","plainCitation":"(Durbin &amp; Tomlinson, 2010)","noteIndex":0},"citationItems":[{"id":14274,"uris":["http://zotero.org/groups/5119330/items/FNHEVN2B"],"itemData":{"id":14274,"type":"article-journal","abstract":"The promotional prospects, career mobility and networking experiences of 16 female part-time managers are explored in this article. It attempts to explain the labour market position of female part-time managers, comparing their employment experiences, career progression and networking while working full and part-time. The majority had successful career histories while full-time but these careers stalled once a transition to part-time work was made. Many voiced frustration with their employment prospects in terms of mobility and promotion, which were limited given the perceived lack of quality jobs at managerial level in the external labour market. There was recognition that networking had made an important contribution to career progression but for most women, the transition into part-time employment meant that opportunities to network decreased due to time constraints.","container-title":"Work Employment and Society","DOI":"10.1177/0950017010380631","ISSN":"0950-0170","issue":"4","language":"English","page":"621-640","title":"Female part-time managers: networks and career mobility","volume":"24","author":[{"family":"Durbin","given":"Susan"},{"family":"Tomlinson","given":"Jennifer"}],"issued":{"date-parts":[["2010",12]]}}}],"schema":"https://github.com/citation-style-language/schema/raw/master/csl-citation.json"} </w:instrText>
      </w:r>
      <w:r w:rsidR="002C7B56"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Durbin &amp; Tomlinson, 2010)</w:t>
      </w:r>
      <w:r w:rsidR="002C7B56" w:rsidRPr="008423E2">
        <w:rPr>
          <w:rFonts w:ascii="Times New Roman" w:hAnsi="Times New Roman" w:cs="Times New Roman"/>
          <w:sz w:val="24"/>
          <w:szCs w:val="24"/>
        </w:rPr>
        <w:fldChar w:fldCharType="end"/>
      </w:r>
      <w:r w:rsidR="002C7B56" w:rsidRPr="008423E2">
        <w:rPr>
          <w:rFonts w:ascii="Times New Roman" w:hAnsi="Times New Roman" w:cs="Times New Roman"/>
          <w:sz w:val="24"/>
          <w:szCs w:val="24"/>
        </w:rPr>
        <w:t xml:space="preserve"> </w:t>
      </w:r>
      <w:r w:rsidRPr="008423E2">
        <w:rPr>
          <w:rFonts w:ascii="Times New Roman" w:hAnsi="Times New Roman" w:cs="Times New Roman"/>
          <w:sz w:val="24"/>
          <w:szCs w:val="24"/>
        </w:rPr>
        <w:t xml:space="preserve">and </w:t>
      </w:r>
      <w:r w:rsidR="00D13FC1" w:rsidRPr="008423E2">
        <w:rPr>
          <w:rFonts w:ascii="Times New Roman" w:hAnsi="Times New Roman" w:cs="Times New Roman"/>
          <w:sz w:val="24"/>
          <w:szCs w:val="24"/>
        </w:rPr>
        <w:t xml:space="preserve">suggested </w:t>
      </w:r>
      <w:r w:rsidRPr="008423E2">
        <w:rPr>
          <w:rFonts w:ascii="Times New Roman" w:hAnsi="Times New Roman" w:cs="Times New Roman"/>
          <w:sz w:val="24"/>
          <w:szCs w:val="24"/>
        </w:rPr>
        <w:t>challeng</w:t>
      </w:r>
      <w:r w:rsidR="00D13FC1" w:rsidRPr="008423E2">
        <w:rPr>
          <w:rFonts w:ascii="Times New Roman" w:hAnsi="Times New Roman" w:cs="Times New Roman"/>
          <w:sz w:val="24"/>
          <w:szCs w:val="24"/>
        </w:rPr>
        <w:t>ing</w:t>
      </w:r>
      <w:r w:rsidRPr="008423E2">
        <w:rPr>
          <w:rFonts w:ascii="Times New Roman" w:hAnsi="Times New Roman" w:cs="Times New Roman"/>
          <w:sz w:val="24"/>
          <w:szCs w:val="24"/>
        </w:rPr>
        <w:t xml:space="preserve"> traditional dominant networks to make them more inclusive</w:t>
      </w:r>
      <w:r w:rsidR="00B47F5D" w:rsidRPr="008423E2">
        <w:rPr>
          <w:rFonts w:ascii="Times New Roman" w:hAnsi="Times New Roman" w:cs="Times New Roman"/>
          <w:sz w:val="24"/>
          <w:szCs w:val="24"/>
        </w:rPr>
        <w:t xml:space="preserve"> </w:t>
      </w:r>
      <w:r w:rsidR="00B47F5D" w:rsidRPr="008423E2">
        <w:rPr>
          <w:rFonts w:ascii="Times New Roman" w:hAnsi="Times New Roman" w:cs="Times New Roman"/>
          <w:sz w:val="24"/>
          <w:szCs w:val="24"/>
        </w:rPr>
        <w:fldChar w:fldCharType="begin"/>
      </w:r>
      <w:r w:rsidR="007256FD">
        <w:rPr>
          <w:rFonts w:ascii="Times New Roman" w:hAnsi="Times New Roman" w:cs="Times New Roman"/>
          <w:sz w:val="24"/>
          <w:szCs w:val="24"/>
        </w:rPr>
        <w:instrText xml:space="preserve"> ADDIN ZOTERO_ITEM CSL_CITATION {"citationID":"WrGA96O4","properties":{"formattedCitation":"(e.g., Fritsch, 2015; Seierstad, Tatli, Aldossari, &amp; Huse, 2021)","plainCitation":"(e.g., Fritsch, 2015; Seierstad, Tatli, Aldossari, &amp; Huse, 2021)","noteIndex":0},"citationItems":[{"id":15419,"uris":["http://zotero.org/groups/5119330/items/RBAJRBT6"],"itemData":{"id":15419,"type":"article-journal","abstract":"Recent developments indicate positive changes for women in academia, especially for those in higher positions. Statistics on the situation in Austria show that the proportion of female academics and of women in management positions in academia is increasing slowly but steadily. The present article examines explanations for this development and analyses female biographies in academia. The analysis is based on qualitative interviews conducted with the most successful women at Austrian universities, focusing on the obstacles these women encountered and how they managed to overcome them. The findings are arranged in two sections: (1) the results point to the existence of significant impediments to female academic careers; these include informal encounters, social networks (which are usually male-dominated) and the requirement to be both geographically mobile and to cope with family issues at the same time; (2) the analysis elaborates on various coping strategies designed to overcome these obstacles in an effort to attain leading positions.","container-title":"Current Sociology","DOI":"10.1177/0011392115576527","ISSN":"0011-3921","issue":"4","language":"English","page":"547-565","title":"At the leading edge - does gender still matter? A qualitative study of prevailing obstacles and successful coping strategies in academia","volume":"63","author":[{"family":"Fritsch","given":"Nina-Sophie"}],"issued":{"date-parts":[["2015",7]]}},"label":"page","prefix":"e.g., "},{"id":18242,"uris":["http://zotero.org/groups/5119330/items/KJ9T6QHB"],"itemData":{"id":18242,"type":"article-journal","abstract":"Drawing on 31 interviews, we explore the life trajectories of some of the women with most directorships in Norway after the introduction of the quota, with specific attention to their capitals. Adopting a Bourdieusian approach, we examine to what extent forced structural changes (the quota), challenge what are valued as legitimate capital(s) in the field (corporate boards). Our research demonstrates the progressive role of the quota in challenging gendered ideas of suitability. We found that structural adjustments in the field are leading to realignment in terms of the field-specific value and meaning of different types of capitals, which are redrawing the boundaries of the field in the process. We conclude that the external push through state-imposed regulation has broadened the field, resulting in the recognition of a wider set of capitals as legitimate. The study responds to the much-debated question about the utility of quotas in addressing systemic and historical inequalities.","container-title":"Work Employment and Society","DOI":"10.1177/0950017019892835","ISSN":"0950-0170","issue":"4","language":"English","page":"753-773","title":"Broadening of the field of corporate boards and legitimate capitals: An investigation into the use of gender quotas in corporate boards in Norway","volume":"35","author":[{"family":"Seierstad","given":"Cathrine"},{"family":"Tatli","given":"Ahu"},{"family":"Aldossari","given":"Maryam"},{"family":"Huse","given":"Morten"}],"issued":{"date-parts":[["2021",8]]}}}],"schema":"https://github.com/citation-style-language/schema/raw/master/csl-citation.json"} </w:instrText>
      </w:r>
      <w:r w:rsidR="00B47F5D" w:rsidRPr="008423E2">
        <w:rPr>
          <w:rFonts w:ascii="Times New Roman" w:hAnsi="Times New Roman" w:cs="Times New Roman"/>
          <w:sz w:val="24"/>
          <w:szCs w:val="24"/>
        </w:rPr>
        <w:fldChar w:fldCharType="separate"/>
      </w:r>
      <w:r w:rsidR="00420852" w:rsidRPr="008423E2">
        <w:rPr>
          <w:rFonts w:ascii="Times New Roman" w:hAnsi="Times New Roman" w:cs="Times New Roman"/>
          <w:sz w:val="24"/>
        </w:rPr>
        <w:t>(e.g., Fritsch, 2015; Seierstad, Tatli, Aldossari, &amp; Huse, 2021)</w:t>
      </w:r>
      <w:r w:rsidR="00B47F5D" w:rsidRPr="008423E2">
        <w:rPr>
          <w:rFonts w:ascii="Times New Roman" w:hAnsi="Times New Roman" w:cs="Times New Roman"/>
          <w:sz w:val="24"/>
          <w:szCs w:val="24"/>
        </w:rPr>
        <w:fldChar w:fldCharType="end"/>
      </w:r>
      <w:r w:rsidRPr="008423E2">
        <w:rPr>
          <w:rFonts w:ascii="Times New Roman" w:hAnsi="Times New Roman" w:cs="Times New Roman"/>
          <w:sz w:val="24"/>
          <w:szCs w:val="24"/>
        </w:rPr>
        <w:t xml:space="preserve">. </w:t>
      </w:r>
    </w:p>
    <w:p w14:paraId="5DF4959F" w14:textId="47C2E27E" w:rsidR="005C63D4" w:rsidRPr="008423E2" w:rsidRDefault="005C63D4" w:rsidP="005C63D4">
      <w:pPr>
        <w:spacing w:line="480" w:lineRule="auto"/>
        <w:ind w:firstLine="720"/>
        <w:rPr>
          <w:rFonts w:ascii="Times New Roman" w:hAnsi="Times New Roman" w:cs="Times New Roman"/>
          <w:sz w:val="24"/>
          <w:szCs w:val="24"/>
        </w:rPr>
      </w:pPr>
      <w:r w:rsidRPr="008423E2">
        <w:rPr>
          <w:rFonts w:asciiTheme="majorBidi" w:eastAsia="SimHei" w:hAnsiTheme="majorBidi" w:cstheme="majorBidi"/>
          <w:b/>
          <w:bCs/>
          <w:iCs/>
          <w:sz w:val="24"/>
          <w:szCs w:val="24"/>
        </w:rPr>
        <w:t>Mentoring.</w:t>
      </w:r>
      <w:r w:rsidRPr="008423E2">
        <w:rPr>
          <w:rFonts w:asciiTheme="majorBidi" w:eastAsia="SimHei" w:hAnsiTheme="majorBidi" w:cstheme="majorBidi"/>
          <w:b/>
          <w:bCs/>
          <w:i/>
          <w:sz w:val="24"/>
          <w:szCs w:val="24"/>
        </w:rPr>
        <w:t xml:space="preserve"> </w:t>
      </w:r>
      <w:r w:rsidRPr="008423E2">
        <w:rPr>
          <w:rFonts w:ascii="Times New Roman" w:eastAsia="SimHei" w:hAnsi="Times New Roman" w:cs="Times New Roman"/>
          <w:color w:val="000000"/>
          <w:kern w:val="0"/>
          <w:sz w:val="24"/>
          <w:szCs w:val="24"/>
          <w:lang w:eastAsia="ja-JP"/>
          <w14:ligatures w14:val="none"/>
        </w:rPr>
        <w:t xml:space="preserve">Mentoring is </w:t>
      </w:r>
      <w:r w:rsidRPr="008423E2">
        <w:rPr>
          <w:rFonts w:ascii="Times New Roman" w:eastAsia="SimSun" w:hAnsi="Times New Roman" w:cs="Times New Roman"/>
          <w:color w:val="000000"/>
          <w:kern w:val="0"/>
          <w:sz w:val="24"/>
          <w:szCs w:val="24"/>
          <w:lang w:eastAsia="ja-JP"/>
          <w14:ligatures w14:val="none"/>
        </w:rPr>
        <w:t>defined</w:t>
      </w:r>
      <w:r w:rsidRPr="008423E2">
        <w:rPr>
          <w:rFonts w:ascii="Times New Roman" w:eastAsia="SimHei" w:hAnsi="Times New Roman" w:cs="Times New Roman"/>
          <w:color w:val="000000"/>
          <w:kern w:val="0"/>
          <w:sz w:val="24"/>
          <w:szCs w:val="24"/>
          <w:lang w:eastAsia="ja-JP"/>
          <w14:ligatures w14:val="none"/>
        </w:rPr>
        <w:t xml:space="preserve"> as an “interdependent and generative developmental relationship that can promote mutual learning, growth, and development within the careers context” </w:t>
      </w:r>
      <w:r w:rsidRPr="008423E2">
        <w:rPr>
          <w:rFonts w:ascii="Times New Roman" w:eastAsia="SimHei" w:hAnsi="Times New Roman" w:cs="Times New Roman"/>
          <w:color w:val="000000"/>
          <w:kern w:val="0"/>
          <w:sz w:val="24"/>
          <w:szCs w:val="24"/>
          <w:lang w:eastAsia="ja-JP"/>
          <w14:ligatures w14:val="none"/>
        </w:rPr>
        <w:fldChar w:fldCharType="begin"/>
      </w:r>
      <w:r w:rsidR="007256FD">
        <w:rPr>
          <w:rFonts w:ascii="Times New Roman" w:eastAsia="SimHei" w:hAnsi="Times New Roman" w:cs="Times New Roman"/>
          <w:color w:val="000000"/>
          <w:kern w:val="0"/>
          <w:sz w:val="24"/>
          <w:szCs w:val="24"/>
          <w:lang w:eastAsia="ja-JP"/>
          <w14:ligatures w14:val="none"/>
        </w:rPr>
        <w:instrText xml:space="preserve"> ADDIN ZOTERO_ITEM CSL_CITATION {"citationID":"JbHUizq4","properties":{"formattedCitation":"(Chandler, Kram, &amp; Yip, 2011: 537)","plainCitation":"(Chandler, Kram, &amp; Yip, 2011: 537)","noteIndex":0},"citationItems":[{"id":21408,"uris":["http://zotero.org/groups/5119330/items/ZAUPCE4M"],"itemData":{"id":21408,"type":"article-journal","container-title":"Academy of Management Annals","DOI":"10.5465/19416520.2011.576087","ISSN":"1941-6520, 1941-6067","issue":"1","journalAbbreviation":"ANNALS","language":"en","page":"519-570","source":"DOI.org (Crossref)","title":"An ecological systems perspective on mentoring at work: A review and future prospects","title-short":"An ecological systems perspective on mentoring at work","volume":"5","author":[{"family":"Chandler","given":"Dawn E."},{"family":"Kram","given":"Kathy E."},{"family":"Yip","given":"Jeffrey"}],"issued":{"date-parts":[["2011",6]]}},"locator":"537","label":"page"}],"schema":"https://github.com/citation-style-language/schema/raw/master/csl-citation.json"} </w:instrText>
      </w:r>
      <w:r w:rsidRPr="008423E2">
        <w:rPr>
          <w:rFonts w:ascii="Times New Roman" w:eastAsia="SimHei"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Chandler, Kram, &amp; Yip, 2011: 537)</w:t>
      </w:r>
      <w:r w:rsidRPr="008423E2">
        <w:rPr>
          <w:rFonts w:ascii="Times New Roman" w:eastAsia="SimHei" w:hAnsi="Times New Roman" w:cs="Times New Roman"/>
          <w:color w:val="000000"/>
          <w:kern w:val="0"/>
          <w:sz w:val="24"/>
          <w:szCs w:val="24"/>
          <w:lang w:eastAsia="ja-JP"/>
          <w14:ligatures w14:val="none"/>
        </w:rPr>
        <w:fldChar w:fldCharType="end"/>
      </w:r>
      <w:r w:rsidRPr="008423E2">
        <w:rPr>
          <w:rFonts w:ascii="Times New Roman" w:eastAsia="SimHei" w:hAnsi="Times New Roman" w:cs="Times New Roman"/>
          <w:color w:val="000000"/>
          <w:kern w:val="0"/>
          <w:sz w:val="24"/>
          <w:szCs w:val="24"/>
          <w:lang w:eastAsia="ja-JP"/>
          <w14:ligatures w14:val="none"/>
        </w:rPr>
        <w:t xml:space="preserve">, and extant literature has evidenced its significance for career success </w:t>
      </w:r>
      <w:r w:rsidRPr="008423E2">
        <w:rPr>
          <w:rFonts w:ascii="Times New Roman" w:eastAsia="SimHei" w:hAnsi="Times New Roman" w:cs="Times New Roman"/>
          <w:color w:val="000000"/>
          <w:kern w:val="0"/>
          <w:sz w:val="24"/>
          <w:szCs w:val="24"/>
          <w:lang w:eastAsia="ja-JP"/>
          <w14:ligatures w14:val="none"/>
        </w:rPr>
        <w:fldChar w:fldCharType="begin"/>
      </w:r>
      <w:r w:rsidR="007256FD">
        <w:rPr>
          <w:rFonts w:ascii="Times New Roman" w:eastAsia="SimHei" w:hAnsi="Times New Roman" w:cs="Times New Roman"/>
          <w:color w:val="000000"/>
          <w:kern w:val="0"/>
          <w:sz w:val="24"/>
          <w:szCs w:val="24"/>
          <w:lang w:eastAsia="ja-JP"/>
          <w14:ligatures w14:val="none"/>
        </w:rPr>
        <w:instrText xml:space="preserve"> ADDIN ZOTERO_ITEM CSL_CITATION {"citationID":"pIhzTqEp","properties":{"formattedCitation":"(e.g., Janssen, Van Vuuren, &amp; De Jong, 2016)","plainCitation":"(e.g., Janssen, Van Vuuren, &amp; De Jong, 2016)","noteIndex":0},"citationItems":[{"id":21507,"uris":["http://zotero.org/groups/5119330/items/ZRV8XCGR"],"itemData":{"id":21507,"type":"article-journal","abstract":"This paper reviews the literature on informal mentoring at work. Based on two basic premises of interpersonal relationships, it discusses four promising areas in current mentoring research that could be cultivated further by future research. The first premise that we hold is that relationships never exist in a vacuum. Traditionally, however, mentoring literature has often overlooked the context of mentoring. We propose that the developmental network approach can be further extended to gather more insight into the interplay between mentoring dyads and their context. Also, mentoring literature could pay more attention to temporal influences in mentor</w:instrText>
      </w:r>
      <w:r w:rsidR="007256FD">
        <w:rPr>
          <w:rFonts w:ascii="Times New Roman" w:eastAsia="SimHei" w:hAnsi="Times New Roman" w:cs="Times New Roman" w:hint="eastAsia"/>
          <w:color w:val="000000"/>
          <w:kern w:val="0"/>
          <w:sz w:val="24"/>
          <w:szCs w:val="24"/>
          <w:lang w:eastAsia="ja-JP"/>
          <w14:ligatures w14:val="none"/>
        </w:rPr>
        <w:instrText>ing studies. The second premise that is applied is that relationships are not only instrumental in nature. However, mentoring research to date has mostly applied a one</w:instrText>
      </w:r>
      <w:r w:rsidR="007256FD">
        <w:rPr>
          <w:rFonts w:ascii="Times New Roman" w:eastAsia="SimHei" w:hAnsi="Times New Roman" w:cs="Times New Roman" w:hint="eastAsia"/>
          <w:color w:val="000000"/>
          <w:kern w:val="0"/>
          <w:sz w:val="24"/>
          <w:szCs w:val="24"/>
          <w:lang w:eastAsia="ja-JP"/>
          <w14:ligatures w14:val="none"/>
        </w:rPr>
        <w:instrText>‐</w:instrText>
      </w:r>
      <w:r w:rsidR="007256FD">
        <w:rPr>
          <w:rFonts w:ascii="Times New Roman" w:eastAsia="SimHei" w:hAnsi="Times New Roman" w:cs="Times New Roman" w:hint="eastAsia"/>
          <w:color w:val="000000"/>
          <w:kern w:val="0"/>
          <w:sz w:val="24"/>
          <w:szCs w:val="24"/>
          <w:lang w:eastAsia="ja-JP"/>
          <w14:ligatures w14:val="none"/>
        </w:rPr>
        <w:instrText>sided and transactional view to mentoring. Relational mentoring theory could be helpful</w:instrText>
      </w:r>
      <w:r w:rsidR="007256FD">
        <w:rPr>
          <w:rFonts w:ascii="Times New Roman" w:eastAsia="SimHei" w:hAnsi="Times New Roman" w:cs="Times New Roman"/>
          <w:color w:val="000000"/>
          <w:kern w:val="0"/>
          <w:sz w:val="24"/>
          <w:szCs w:val="24"/>
          <w:lang w:eastAsia="ja-JP"/>
          <w14:ligatures w14:val="none"/>
        </w:rPr>
        <w:instrText xml:space="preserve"> in examining relational motivations of both members. Also, mentoring literature can achieve more explanatory power by examining the underlying mechanisms of mentoring, next to social exchange principles, that cause these developmental changes. In summary, in each of these four research areas, we identify and discuss fundamental questions and developments in research that can advance mentoring theory and practice.","container-title":"International Journal of Management Reviews","DOI":"10.1111/ijmr.12069","ISSN":"1460-8545, 1468-2370","issue":"4","journalAbbreviation":"Int J Management Reviews","language":"en","license":"http://onlinelibrary.wiley.com/termsAndConditions#vor","page":"498-517","source":"DOI.org (Crossref)","title":"Informal mentoring at work: A review and suggestions for future research","title-short":"Informal mentoring at work","volume":"18","author":[{"family":"Janssen","given":"Suzanne"},{"family":"Van Vuuren","given":"Mark"},{"family":"De Jong","given":"Menno D.T."}],"issued":{"date-parts":[["2016",10]]}},"label":"page","prefix":"e.g., "}],"schema":"https://github.com/citation-style-language/schema/raw/master/csl-citation.json"} </w:instrText>
      </w:r>
      <w:r w:rsidRPr="008423E2">
        <w:rPr>
          <w:rFonts w:ascii="Times New Roman" w:eastAsia="SimHei"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Janssen, Van Vuuren, &amp; De Jong, 2016)</w:t>
      </w:r>
      <w:r w:rsidRPr="008423E2">
        <w:rPr>
          <w:rFonts w:ascii="Times New Roman" w:eastAsia="SimHei" w:hAnsi="Times New Roman" w:cs="Times New Roman"/>
          <w:color w:val="000000"/>
          <w:kern w:val="0"/>
          <w:sz w:val="24"/>
          <w:szCs w:val="24"/>
          <w:lang w:eastAsia="ja-JP"/>
          <w14:ligatures w14:val="none"/>
        </w:rPr>
        <w:fldChar w:fldCharType="end"/>
      </w:r>
      <w:r w:rsidRPr="008423E2">
        <w:rPr>
          <w:rFonts w:ascii="Times New Roman" w:eastAsia="SimHei" w:hAnsi="Times New Roman" w:cs="Times New Roman"/>
          <w:color w:val="000000"/>
          <w:kern w:val="0"/>
          <w:sz w:val="24"/>
          <w:szCs w:val="24"/>
          <w:lang w:eastAsia="ja-JP"/>
          <w14:ligatures w14:val="none"/>
        </w:rPr>
        <w:t xml:space="preserve">. </w:t>
      </w:r>
      <w:r w:rsidRPr="008423E2">
        <w:rPr>
          <w:rFonts w:ascii="Times New Roman" w:eastAsia="Times New Roman" w:hAnsi="Times New Roman" w:cs="Times New Roman"/>
          <w:color w:val="000000"/>
          <w:kern w:val="0"/>
          <w:sz w:val="24"/>
          <w:szCs w:val="24"/>
          <w:lang w:eastAsia="en-GB"/>
          <w14:ligatures w14:val="none"/>
        </w:rPr>
        <w:t>Several studies highlighted the importance of mentoring for both objective and subjective career success among minority groups, especially for early-career individuals</w:t>
      </w:r>
      <w:r w:rsidRPr="008423E2">
        <w:rPr>
          <w:rFonts w:ascii="Times New Roman" w:eastAsia="Times New Roman" w:hAnsi="Times New Roman" w:cs="Times New Roman"/>
          <w:color w:val="000000"/>
          <w:kern w:val="0"/>
          <w:sz w:val="24"/>
          <w:szCs w:val="24"/>
          <w:lang w:eastAsia="zh-CN"/>
          <w14:ligatures w14:val="none"/>
        </w:rPr>
        <w:t xml:space="preserve"> </w:t>
      </w:r>
      <w:r w:rsidRPr="008423E2">
        <w:rPr>
          <w:rFonts w:ascii="Times New Roman" w:eastAsia="Times New Roman" w:hAnsi="Times New Roman" w:cs="Times New Roman"/>
          <w:color w:val="000000"/>
          <w:kern w:val="0"/>
          <w:sz w:val="24"/>
          <w:szCs w:val="24"/>
          <w:lang w:eastAsia="zh-CN"/>
          <w14:ligatures w14:val="none"/>
        </w:rPr>
        <w:fldChar w:fldCharType="begin"/>
      </w:r>
      <w:r w:rsidR="007256FD">
        <w:rPr>
          <w:rFonts w:ascii="Times New Roman" w:eastAsia="Times New Roman" w:hAnsi="Times New Roman" w:cs="Times New Roman"/>
          <w:color w:val="000000"/>
          <w:kern w:val="0"/>
          <w:sz w:val="24"/>
          <w:szCs w:val="24"/>
          <w:lang w:eastAsia="zh-CN"/>
          <w14:ligatures w14:val="none"/>
        </w:rPr>
        <w:instrText xml:space="preserve"> ADDIN ZOTERO_ITEM CSL_CITATION {"citationID":"lwYMNVVo","properties":{"formattedCitation":"(Anthony &amp; Soontiens, 2022; Chawla &amp; Sharma, 2016, p. 1; Crabtree &amp; Shiel, 2019)","plainCitation":"(Anthony &amp; Soontiens, 2022; Chawla &amp; Sharma, 2016, p. 1; Crabtree &amp; Shiel, 2019)","dontUpdate":true,"noteIndex":0},"citationItems":[{"id":19831,"uris":["http://zotero.org/groups/5119330/items/C376HK3M"],"itemData":{"id":19831,"type":"article-journal","abstract":"This paper reflects on the latent organisational process that leads tothe scarcity of women in senior positions. Utilising characteristics of legitimisation, institutionalisation and self-determination theories the paper observes how women manage upward mobility. Subsequently, it was important to investigate the mid-level cohorts, as there lies the critical question triggering the anomaly. Focusing on the public sector with an interest in gendered organisations, the study examines law enforcement. Conversely, the aim of this paper is to focus on why there is a continued dearth in the number of policewomen at top level positions in USA and Australia. A qualitative study with a phenomenological approach is applied. Semi-structured interviews are conducted with 40 policewomen in mid-management positions in American and Australian law enforcement. It further aims to explore the linkages of the ongoing paucity of gendered leadership in organisations, questioning how these will influence women's ability to advance to higher-level positions.","container-title":"Journal of Management &amp; Organization","DOI":"10.1017/jmo.2019.42","ISSN":"1833-3672","issue":"5","language":"English","page":"1078-1099","title":"Reality checks for career women: An interpretevist paradigm","volume":"28","author":[{"family":"Anthony","given":"Mary"},{"family":"Soontiens","given":"Werner"}],"issued":{"date-parts":[["2022",9]]}}},{"id":15582,"uris":["http://zotero.org/groups/5119330/items/PWXPQFGX"],"itemData":{"id":15582,"type":"article-journal","abstract":"Purpose - The purpose of this paper is to present multiple case studies of women in leadership roles in India with a view to identifying inhibitors, facilitators and the strategies adopted by them to mitigate the challenges in their odyssey to these positions. The paper contributes to the pivotal subject of under-representation of women in apex positions, which has garnered the attention of researchers in recent years grappling with the identification of the underlying causes. Thus, with a view to narrowing the gender gap in leadership positions, a greater understanding of this phenomenon is called for. Design/methodology/approach - The paper adopts exploratory case study method using multiple case studies. Empirical data were gathered using in-depth semi-structured interviews and personality test (NEO FFI) from women in leadership positions. The qualitative data were analysed using thematic analysis. Findings - The analysis of data has led to the identification of challenges faced by the women that were categorised as personal, professional, organisational and social issues. Further, six themes emerged as the strategies adopted by the women leaders to overcome the challenges. The paper also highlights the critical social, behavioural and organisational facilitators that played an important role in their leadership journey. The paper also includes context-specific findings of women leaders from Indian industry. Practical implications - The paper would have relevance for researchers and practitioners in the field of gender diversity, leadership, organisational behaviour and human resource management. The findings of this paper can be leveraged by organisations to retain and manage female talent, which is a focal area in the present dynamic business environment, when a need for gender diversity is widely acknowledged by the top management in organisations. The exploratory case studies provide vistas for gender-based context-specific and cross-cultural research on the challenges faced by women executives in their leadership journey and the strategies adopted to mitigate these. Originality/value - Though a great deal has been written about the barriers to women's career advancement, less is known about the facilitators of women's advancement. Also, women in the Asian context face unique challenges which present a major problem for multinational companies whose hopes for growth are pinned on emerging markets. The paper has identified new emergent themes, which have not been mentioned in the extant literature nationally or globally. The findings provide inputs to companies to adopt policies and practices to facilitate gender equality in leadership. The paper bridges the knowledge gap and makes conceptual contributions for future research.","container-title":"Gender in Management","DOI":"10.1108/GM-06-2015-0050","ISSN":"1754-2413","issue":"3","language":"English","page":"181-206","title":"How women traverse an upward journey in Indian industry: Multiple case studies","volume":"31","author":[{"family":"Chawla","given":"Sonam"},{"family":"Sharma","given":"Radha R."}],"issued":{"date-parts":[["2016"]]}},"locator":"1"},{"id":17868,"uris":["http://zotero.org/groups/5119330/items/LAPZRDJL"],"itemData":{"id":17868,"type":"article-journal","abstract":"Gender discrimination in the academy globally is widely recognized in terms of faculty ranking and career progression rates. U.K. national data notes the lower research recognition of women scholars as well as gendered pay gaps. This article reports on a qualitative study of women academics across discipline groups at a British post-1992 corporate university. Focus group discussion findings suggest that gendered career pathways are implicated in hindering the career progression of women academics. Participants perceive themselves to be regularly channeled into feminized teaching and administrative roles considered to be less advantageous routes to progression than elite and masculinized research routes. This together with the affective intensity of academic tasks that perform as emotional labour in relation to pastoral care are critically examined as examples of both essential and essentialized roles, where key “mothering” duties and “housekeeping” academic roles are allocated primarily to women academics. However, although regarded as vital, gendered roles and tasks are insufficiently recognized and rewarded by the bureaucratic processes that exploit them for institutional ends.","container-title":"Sage Open","DOI":"10.1177/2158244019876285","ISSN":"2158-2440","issue":"3","language":"English","title":"“Playing mother”: Channeled careers and the construction of gender in academia","volume":"9","author":[{"family":"Crabtree","given":"Sara Ashencaen"},{"family":"Shiel","given":"Chris"}],"issued":{"date-parts":[["2019",7]]}}}],"schema":"https://github.com/citation-style-language/schema/raw/master/csl-citation.json"} </w:instrText>
      </w:r>
      <w:r w:rsidRPr="008423E2">
        <w:rPr>
          <w:rFonts w:ascii="Times New Roman" w:eastAsia="Times New Roman" w:hAnsi="Times New Roman" w:cs="Times New Roman"/>
          <w:color w:val="000000"/>
          <w:kern w:val="0"/>
          <w:sz w:val="24"/>
          <w:szCs w:val="24"/>
          <w:lang w:eastAsia="zh-CN"/>
          <w14:ligatures w14:val="none"/>
        </w:rPr>
        <w:fldChar w:fldCharType="separate"/>
      </w:r>
      <w:r w:rsidRPr="008423E2">
        <w:rPr>
          <w:rFonts w:ascii="Times New Roman" w:eastAsia="Times New Roman" w:hAnsi="Times New Roman" w:cs="Times New Roman"/>
          <w:noProof/>
          <w:color w:val="000000"/>
          <w:kern w:val="0"/>
          <w:sz w:val="24"/>
          <w:szCs w:val="24"/>
          <w:lang w:eastAsia="zh-CN"/>
          <w14:ligatures w14:val="none"/>
        </w:rPr>
        <w:t>(Anthony &amp; Soontiens, 2022; Chawla &amp; Sharma, 2016; Crabtree &amp; Shiel, 2019)</w:t>
      </w:r>
      <w:r w:rsidRPr="008423E2">
        <w:rPr>
          <w:rFonts w:ascii="Times New Roman" w:eastAsia="Times New Roman" w:hAnsi="Times New Roman" w:cs="Times New Roman"/>
          <w:color w:val="000000"/>
          <w:kern w:val="0"/>
          <w:sz w:val="24"/>
          <w:szCs w:val="24"/>
          <w:lang w:eastAsia="zh-CN"/>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Having a mentor helped </w:t>
      </w:r>
      <w:r w:rsidRPr="008423E2">
        <w:rPr>
          <w:rFonts w:ascii="Times New Roman" w:eastAsia="Times New Roman" w:hAnsi="Times New Roman" w:cs="Times New Roman"/>
          <w:color w:val="000000"/>
          <w:kern w:val="0"/>
          <w:sz w:val="24"/>
          <w:szCs w:val="24"/>
          <w:lang w:eastAsia="en-GB"/>
        </w:rPr>
        <w:t xml:space="preserve">minority groups </w:t>
      </w:r>
      <w:r w:rsidRPr="008423E2">
        <w:rPr>
          <w:rFonts w:ascii="Times New Roman" w:eastAsia="Times New Roman" w:hAnsi="Times New Roman" w:cs="Times New Roman"/>
          <w:color w:val="000000"/>
          <w:kern w:val="0"/>
          <w:sz w:val="24"/>
          <w:szCs w:val="24"/>
          <w:lang w:eastAsia="en-GB"/>
          <w14:ligatures w14:val="none"/>
        </w:rPr>
        <w:t xml:space="preserve">advance and </w:t>
      </w:r>
      <w:r w:rsidR="00F864BD" w:rsidRPr="008423E2">
        <w:rPr>
          <w:rFonts w:ascii="Times New Roman" w:eastAsia="Times New Roman" w:hAnsi="Times New Roman" w:cs="Times New Roman"/>
          <w:color w:val="000000"/>
          <w:kern w:val="0"/>
          <w:sz w:val="24"/>
          <w:szCs w:val="24"/>
          <w:lang w:eastAsia="en-GB"/>
          <w14:ligatures w14:val="none"/>
        </w:rPr>
        <w:t xml:space="preserve">get </w:t>
      </w:r>
      <w:r w:rsidRPr="008423E2">
        <w:rPr>
          <w:rFonts w:ascii="Times New Roman" w:eastAsia="Times New Roman" w:hAnsi="Times New Roman" w:cs="Times New Roman"/>
          <w:color w:val="000000"/>
          <w:kern w:val="0"/>
          <w:sz w:val="24"/>
          <w:szCs w:val="24"/>
          <w:lang w:eastAsia="en-GB"/>
          <w14:ligatures w14:val="none"/>
        </w:rPr>
        <w:t>promot</w:t>
      </w:r>
      <w:r w:rsidR="00F864BD" w:rsidRPr="008423E2">
        <w:rPr>
          <w:rFonts w:ascii="Times New Roman" w:eastAsia="Times New Roman" w:hAnsi="Times New Roman" w:cs="Times New Roman"/>
          <w:color w:val="000000"/>
          <w:kern w:val="0"/>
          <w:sz w:val="24"/>
          <w:szCs w:val="24"/>
          <w:lang w:eastAsia="en-GB"/>
          <w14:ligatures w14:val="none"/>
        </w:rPr>
        <w:t>ed</w:t>
      </w:r>
      <w:r w:rsidRPr="008423E2">
        <w:rPr>
          <w:rFonts w:ascii="Times New Roman" w:eastAsia="Times New Roman" w:hAnsi="Times New Roman" w:cs="Times New Roman"/>
          <w:color w:val="000000"/>
          <w:kern w:val="0"/>
          <w:sz w:val="24"/>
          <w:szCs w:val="24"/>
          <w:lang w:eastAsia="en-GB"/>
          <w14:ligatures w14:val="none"/>
        </w:rPr>
        <w:t xml:space="preserve"> in the organization</w:t>
      </w:r>
      <w:r w:rsidRPr="008423E2">
        <w:rPr>
          <w:rFonts w:ascii="Times New Roman" w:eastAsia="Times New Roman" w:hAnsi="Times New Roman" w:cs="Times New Roman"/>
          <w:color w:val="000000"/>
          <w:kern w:val="0"/>
          <w:sz w:val="24"/>
          <w:szCs w:val="24"/>
          <w:lang w:eastAsia="zh-CN"/>
          <w14:ligatures w14:val="none"/>
        </w:rPr>
        <w:t xml:space="preserve"> </w:t>
      </w:r>
      <w:r w:rsidRPr="008423E2">
        <w:rPr>
          <w:rFonts w:ascii="Times New Roman" w:eastAsia="Times New Roman" w:hAnsi="Times New Roman" w:cs="Times New Roman"/>
          <w:color w:val="000000"/>
          <w:kern w:val="0"/>
          <w:sz w:val="24"/>
          <w:szCs w:val="24"/>
          <w:lang w:eastAsia="zh-CN"/>
          <w14:ligatures w14:val="none"/>
        </w:rPr>
        <w:fldChar w:fldCharType="begin"/>
      </w:r>
      <w:r w:rsidR="007256FD">
        <w:rPr>
          <w:rFonts w:ascii="Times New Roman" w:eastAsia="Times New Roman" w:hAnsi="Times New Roman" w:cs="Times New Roman"/>
          <w:color w:val="000000"/>
          <w:kern w:val="0"/>
          <w:sz w:val="24"/>
          <w:szCs w:val="24"/>
          <w:lang w:eastAsia="zh-CN"/>
          <w14:ligatures w14:val="none"/>
        </w:rPr>
        <w:instrText xml:space="preserve"> ADDIN ZOTERO_ITEM CSL_CITATION {"citationID":"hjvHya78","properties":{"formattedCitation":"(Barkhuizen, Masakane, &amp; van der Sluis, 2022; Calinaud, Kokkranikal, &amp; Gebbels, 2021; Hancock &amp; Hums, 2016; Holton &amp; Dent, 2016; McGee, 2018)","plainCitation":"(Barkhuizen, Masakane, &amp; van der Sluis, 2022; Calinaud, Kokkranikal, &amp; Gebbels, 2021; Hancock &amp; Hums, 2016; Holton &amp; Dent, 2016; McGee, 2018)","noteIndex":0},"citationItems":[{"id":19779,"uris":["http://zotero.org/groups/5119330/items/2F3ZQMNI"],"itemData":{"id":19779,"type":"article-journal","abstract":"Orientation: Despite promising legislative frameworks and policies to eradicate gender imbalances in the workplace, women have yet to earn their rightful place as senior business leaders. Research purpose: The primary goal of this study was to investigate the factors that prevent women from advancing to senior leadership positions in a variety of South African business contexts. Motivation for the study: More research is required to understand the unique challenges that senior women leaders experience in various South African business contexts. Research approach/design and method: This research followed a qualitative approach. Data were gathered using semistructured interviews with nine women (n = 9) who made significant inroads in their respective professions. Theme analyses were applied to analyse the data. Main findings: The findings revealed six factors that hinder the career advancement of women to senior leadership positions: societal perceptions and stereotypes, a lack of mentorship, masculine corporate cultures, leadership identity distortions, inadequate training and development and poor work-life balance. Practical/managerial implications: Organisations are encouraged to create more feminine workplace cultures that allow women to realise their full potential and establish their identity as senior leaders. Mentoring, networking, and professional development opportunities can all assist women in advancing their careers. Senior female leaders play an essential role in fostering workplace cultures that promote equal opportunity and combat unfair discrimination on various grounds. They pave the way for younger, upcoming female talent to move into senior management positions more quickly. Contribution/value-add: This study fills important gaps in the global understanding of the factors limiting women's career advancement to senior leadership positions. The findings of this study emphasise the importance of recognising and embracing women's leadership competence in the modern workplace.","container-title":"SA Journal of Industrial Psychology","DOI":"10.4102/sajip.v48i0.1986","ISSN":"0258-5200","language":"English","title":"In search of factors that hinder the career advancement of women to senior leadership positions","volume":"48","author":[{"family":"Barkhuizen","given":"Emmerentia N."},{"family":"Masakane","given":"Gwendoline"},{"family":"Sluis","given":"Lidewey","non-dropping-particle":"van der"}],"issued":{"date-parts":[["2022",7,28]]}}},{"id":18706,"uris":["http://zotero.org/groups/5119330/items/TTXFIUIF"],"itemData":{"id":18706,"type":"article-journal","abstract":"Women are historically under-represented in senior management positions in almost all industries. Despite the UK hospitality industry being a major employer of women, there is a clear lack of women in management positions. This research aims to gain insight into the factors enabling women to access senior positions in the UK hospitality industry. Using the gendered organizations perspective, the study analyses female managers' perceptions about their career advancement within this sector. It identifies key enablers and strategies to facilitate women's career advancement. The findings reveal that despite improvements in career opportunities for women within the UK hospitality organizations, there is still a long way to go in terms of employment policies and practices that enable women's career progression, which includes family-friendly practices; proactive and transparent gender equality measures; support networks and mentors; and personal development plan.","container-title":"Work Employment and Society","DOI":"10.1177/0950017020967208","ISSN":"0950-0170","issue":"4","language":"English","page":"677-695","title":"Career advancement for women in the British hospitality industry: The enabling factors","volume":"35","author":[{"family":"Calinaud","given":"Valentine"},{"family":"Kokkranikal","given":"Jithendran"},{"family":"Gebbels","given":"Maria"}],"issued":{"date-parts":[["2021",8]]}}},{"id":15676,"uris":["http://zotero.org/groups/5119330/items/ITWDK27H"],"itemData":{"id":15676,"type":"article-journal","abstract":"National governing bodies, international sport federations, and national Olympic committees continue to struggle to attain minimal levels of female representation. Sport organizations in the United States are no exception. Despite the fact that more women work in intercollegiate athletics than ever before, the number of female assistant and associate athletic directors is declining. As such, fewer women are in the “pipeline” to achieve the position of Athletic Director. The purpose of this study was to identify factors that may influence women's career development in intercollegiate athletic administration. Twenty assistant and associate athletic directors were interviewed about their career paths, experiences, and goals. Results suggest strong interpersonal relationships with supervisors and mentors and access to professional development activities aided in participants' career advancement. Factors attributed to perceptions of gender and professional value incongruence affected women's career choices and opportunities for advancement. Theoretical and practical implications are also discussed. (C) 2015 Sport Management Association of Australia and New Zealand. Published by Elsevier Ltd. All rights reserved.","container-title":"Sport Management Review","DOI":"10.1016/j.smr.2015.04.004","ISSN":"1441-3523","issue":"2","language":"English","page":"198-210","title":"A “leaky pipeline”?: Factors affecting the career development of senior-level female administrators in NCAA Division I athletic departments","volume":"19","author":[{"family":"Hancock","given":"Meg G."},{"family":"Hums","given":"Mary A."}],"issued":{"date-parts":[["2016",4]]}}},{"id":15588,"uris":["http://zotero.org/groups/5119330/items/4C5UQ6E3"],"itemData":{"id":15588,"type":"article-journal","abstract":"Purpose - The purpose of this paper is to explore the findings from empirical research conducted with women managers about their careers and to propose a template or blueprint for how individuals and organisations might create a better career environment for women. Design/methodology/approach - This paper draws on a research study that included interviews with 20 senior women managers from a range of sectors and countries and a self-completion survey questionnaire completed by 1,402 women. Findings - The paper illustrates the difficulties that women continue to face in the workplace and how terms such as leadership, management and team leader may be gender biased. There is a need for employers and for individuals to consider a variety of different approaches to help create a more positive career environment for women. Research limitations/implications - The findings have implications for career development structures and talent management processes within organisations. They also would be useful for professional associations. Practical implications - The template proposed offers a useful guide to help organisations reflect on possible gender bias in career development structures. Originality/value - This paper adds to the understanding of the issues that women managers face and highlight the practical changes employers could make to help address these issues.","container-title":"Gender in Management","DOI":"10.1108/GM-08-2015-0074","ISSN":"1754-2413","issue":"8","language":"English","page":"542-561","title":"A better career environment for women: Developing a blueprint for individuals and organisations","volume":"31","author":[{"family":"Holton","given":"Viki"},{"family":"Dent","given":"Fiona Elsa"}],"issued":{"date-parts":[["2016"]]}}},{"id":16324,"uris":["http://zotero.org/groups/5119330/items/JEJSEZ94"],"itemData":{"id":16324,"type":"article-journal","abstract":"With increased attention paid to the lack of diversity in U.S. technology firms, little attention is paid to women already in the technology workforce who aspire to senior leadership roles. This research study focused on understanding the experiences of African American/black, Asian American, European American/white, and Hispanic American/Latina women who advanced from technical/operational IT roles to senior IT executive (SITE) roles in corporate America. Previous research solely focused on gender, race, or ethnicity provided an insufficient and limited description of women's advancement journey. Rather than treat gender and race/ethnicity as mutually exclusive categories of experience and analysis, this study approached the topic from a gender intersectionality perspective and used the individual differences theory of gender and IT as an analytical lens. Specifically, the study examined women's career progression in a more nuanced manner-observing gender within race or ethnic group-which provided greater insight into the participants' advancement journey. The intent of this study was to understand how individual and organizational factors influenced each participants career progression and what role, if any, gender and race/ethnicity played in the journey. As a result of the analysis, six themes emerged: Pathways to the SITE Role; Informal Networks; Bias; Credibility and Legitimacy; Support; and Technical Skills. Issues of gender and race/ethnicity permeated most of the factors and influenced whether the factors helped or hindered. Although some findings support existing research on women's career barriers, the intent was not to generalize the findings to all women. Rather, the study's results demonstrate that racial and ethnic variations among the women in addition to a variety of other factors contribute to different career progression experiences.","container-title":"Information and Organization","DOI":"10.1016/j.infoandorg.2017.12.001","ISSN":"1471-7727","issue":"1","language":"English","page":"1-36","title":"The influence of gender, and race/ethnicity on advancement in information technology (IT)","volume":"28","author":[{"family":"McGee","given":"Kimberly"}],"issued":{"date-parts":[["2018",3]]}}}],"schema":"https://github.com/citation-style-language/schema/raw/master/csl-citation.json"} </w:instrText>
      </w:r>
      <w:r w:rsidRPr="008423E2">
        <w:rPr>
          <w:rFonts w:ascii="Times New Roman" w:eastAsia="Times New Roman" w:hAnsi="Times New Roman" w:cs="Times New Roman"/>
          <w:color w:val="000000"/>
          <w:kern w:val="0"/>
          <w:sz w:val="24"/>
          <w:szCs w:val="24"/>
          <w:lang w:eastAsia="zh-CN"/>
          <w14:ligatures w14:val="none"/>
        </w:rPr>
        <w:fldChar w:fldCharType="separate"/>
      </w:r>
      <w:r w:rsidR="00420852" w:rsidRPr="008423E2">
        <w:rPr>
          <w:rFonts w:ascii="Times New Roman" w:hAnsi="Times New Roman" w:cs="Times New Roman"/>
          <w:sz w:val="24"/>
        </w:rPr>
        <w:t>(Barkhuizen, Masakane, &amp; van der Sluis, 2022; Calinaud, Kokkranikal, &amp; Gebbels, 2021; Hancock &amp; Hums, 2016; Holton &amp; Dent, 2016; McGee, 2018)</w:t>
      </w:r>
      <w:r w:rsidRPr="008423E2">
        <w:rPr>
          <w:rFonts w:ascii="Times New Roman" w:eastAsia="Times New Roman" w:hAnsi="Times New Roman" w:cs="Times New Roman"/>
          <w:color w:val="000000"/>
          <w:kern w:val="0"/>
          <w:sz w:val="24"/>
          <w:szCs w:val="24"/>
          <w:lang w:eastAsia="zh-CN"/>
          <w14:ligatures w14:val="none"/>
        </w:rPr>
        <w:fldChar w:fldCharType="end"/>
      </w:r>
      <w:r w:rsidRPr="008423E2">
        <w:rPr>
          <w:rFonts w:ascii="Times New Roman" w:eastAsia="Times New Roman" w:hAnsi="Times New Roman" w:cs="Times New Roman"/>
          <w:color w:val="000000"/>
          <w:kern w:val="0"/>
          <w:sz w:val="24"/>
          <w:szCs w:val="24"/>
          <w:lang w:eastAsia="zh-CN"/>
          <w14:ligatures w14:val="none"/>
        </w:rPr>
        <w:t>,</w:t>
      </w:r>
      <w:r w:rsidRPr="008423E2">
        <w:rPr>
          <w:rFonts w:ascii="Times New Roman" w:eastAsia="Times New Roman" w:hAnsi="Times New Roman" w:cs="Times New Roman"/>
          <w:color w:val="000000"/>
          <w:kern w:val="0"/>
          <w:sz w:val="24"/>
          <w:szCs w:val="24"/>
          <w:lang w:eastAsia="en-GB"/>
          <w14:ligatures w14:val="none"/>
        </w:rPr>
        <w:t xml:space="preserve"> </w:t>
      </w:r>
      <w:r w:rsidR="00C51A37">
        <w:rPr>
          <w:rFonts w:ascii="Times New Roman" w:eastAsia="Times New Roman" w:hAnsi="Times New Roman" w:cs="Times New Roman"/>
          <w:color w:val="000000"/>
          <w:kern w:val="0"/>
          <w:sz w:val="24"/>
          <w:szCs w:val="24"/>
          <w:lang w:eastAsia="en-GB"/>
          <w14:ligatures w14:val="none"/>
        </w:rPr>
        <w:t xml:space="preserve">and </w:t>
      </w:r>
      <w:r w:rsidR="00F864BD" w:rsidRPr="008423E2">
        <w:rPr>
          <w:rFonts w:ascii="Times New Roman" w:eastAsia="Times New Roman" w:hAnsi="Times New Roman" w:cs="Times New Roman"/>
          <w:color w:val="000000"/>
          <w:kern w:val="0"/>
          <w:sz w:val="24"/>
          <w:szCs w:val="24"/>
          <w:lang w:eastAsia="en-GB"/>
          <w14:ligatures w14:val="none"/>
        </w:rPr>
        <w:t>become satisfied with their</w:t>
      </w:r>
      <w:r w:rsidRPr="008423E2">
        <w:rPr>
          <w:rFonts w:ascii="Times New Roman" w:eastAsia="Times New Roman" w:hAnsi="Times New Roman" w:cs="Times New Roman"/>
          <w:color w:val="000000"/>
          <w:kern w:val="0"/>
          <w:sz w:val="24"/>
          <w:szCs w:val="24"/>
          <w:lang w:eastAsia="en-GB"/>
          <w14:ligatures w14:val="none"/>
        </w:rPr>
        <w:t xml:space="preserve"> job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PXI4bhma","properties":{"formattedCitation":"(Hebl, Tonidandel, &amp; Ruggs, 2012)","plainCitation":"(Hebl, Tonidandel, &amp; Ruggs, 2012)","noteIndex":0},"citationItems":[{"id":21299,"uris":["http://zotero.org/groups/5119330/items/ZPL5UN8W"],"itemData":{"id":21299,"type":"article-journal","container-title":"Human Performance","DOI":"10.1080/08959285.2011.631645","ISSN":"0895-9285, 1532-7043","issue":"1","journalAbbreviation":"Human Performance","language":"en","page":"52-71","source":"DOI.org (Crossref)","title":"The impact of like-mentors for gay/lesbian employees","volume":"25","author":[{"family":"Hebl","given":"Michelle R."},{"family":"Tonidandel","given":"Scott"},{"family":"Ruggs","given":"Enrica N."}],"issued":{"date-parts":[["2012",1]]}}}],"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Hebl, Tonidandel, &amp; Ruggs, 2012)</w:t>
      </w:r>
      <w:r w:rsidRPr="008423E2">
        <w:rPr>
          <w:rFonts w:ascii="Times New Roman" w:eastAsia="Times New Roman" w:hAnsi="Times New Roman" w:cs="Times New Roman"/>
          <w:color w:val="000000"/>
          <w:kern w:val="0"/>
          <w:sz w:val="24"/>
          <w:szCs w:val="24"/>
          <w:lang w:eastAsia="en-GB"/>
          <w14:ligatures w14:val="none"/>
        </w:rPr>
        <w:fldChar w:fldCharType="end"/>
      </w:r>
      <w:r w:rsidR="00F864BD" w:rsidRPr="008423E2">
        <w:rPr>
          <w:rFonts w:ascii="Times New Roman" w:eastAsia="Times New Roman" w:hAnsi="Times New Roman" w:cs="Times New Roman"/>
          <w:color w:val="000000"/>
          <w:kern w:val="0"/>
          <w:sz w:val="24"/>
          <w:szCs w:val="24"/>
          <w:lang w:eastAsia="en-GB"/>
          <w14:ligatures w14:val="none"/>
        </w:rPr>
        <w:t xml:space="preserve"> and their </w:t>
      </w:r>
      <w:r w:rsidRPr="008423E2">
        <w:rPr>
          <w:rFonts w:ascii="Times New Roman" w:eastAsia="Times New Roman" w:hAnsi="Times New Roman" w:cs="Times New Roman"/>
          <w:color w:val="000000"/>
          <w:kern w:val="0"/>
          <w:sz w:val="24"/>
          <w:szCs w:val="24"/>
          <w:lang w:eastAsia="en-GB"/>
          <w14:ligatures w14:val="none"/>
        </w:rPr>
        <w:t xml:space="preserve">career progres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X6Q9SiM4","properties":{"formattedCitation":"(Blake-Beard, 1999; Wallace, 2001)","plainCitation":"(Blake-Beard, 1999; Wallace, 2001)","noteIndex":0},"citationItems":[{"id":11749,"uris":["http://zotero.org/groups/5119330/items/K6YLFQDR"],"itemData":{"id":11749,"type":"article-journal","container-title":"Journal of Career Development","DOI":"10.1023/A:1022961722427","ISSN":"0894-8453","issue":"1","language":"English","page":"21-36","title":"The costs of living as an outsider within: An analysis of the mentoring relationships and career success of black and white women in the corporate sector","volume":"26","author":[{"family":"Blake-Beard","given":"SD"}],"issued":{"date-parts":[["1999"]]}}},{"id":11926,"uris":["http://zotero.org/groups/5119330/items/RB4UXDB6"],"itemData":{"id":11926,"type":"article-journal","abstract":"The objectives of this study were twofold: to determine the effect mentoring has on a set of career and emotional outcomes for female lawyers and to determine whether female lawyers benefit more from having had a male or female mentor. All of these assessments were conducted while controlling for a set of demographic, human capital, work context, and personality disposition variables. Having a mentor appears instrumental for the career success of female proteges in terms of earnings, promotional opportunities. procedural justice, and social integration. In addition, in terms of the emotional outcomes, proteges report greater career satisfaction than nonprotges and indicate that their expectations are met to a greater degree. While female proteges with male mentors earn significantly more than those with female mentors. those mentored by women report more career satisfaction, more intent to continue practicing law, professional expectations that were met to a greater degree, and less work-nonwork conflict than those women who were mentored by men. (C) 2001 Academic Press.","container-title":"Journal of Vocational Behavior","DOI":"10.1006/jvbe.2000.1766","ISSN":"0001-8791","issue":"3","language":"English","page":"366-391","title":"The benefits of mentoring for female lawyers","volume":"58","author":[{"family":"Wallace","given":"JE"}],"issued":{"date-parts":[["2001",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Blake-Beard, 1999; Wallace, 200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Mentors help</w:t>
      </w:r>
      <w:r w:rsidR="00F864BD" w:rsidRPr="008423E2">
        <w:rPr>
          <w:rFonts w:ascii="Times New Roman" w:eastAsia="Times New Roman" w:hAnsi="Times New Roman" w:cs="Times New Roman"/>
          <w:color w:val="000000"/>
          <w:kern w:val="0"/>
          <w:sz w:val="24"/>
          <w:szCs w:val="24"/>
          <w:lang w:eastAsia="en-GB"/>
          <w14:ligatures w14:val="none"/>
        </w:rPr>
        <w:t>ed</w:t>
      </w:r>
      <w:r w:rsidRPr="008423E2">
        <w:rPr>
          <w:rFonts w:ascii="Times New Roman" w:eastAsia="Times New Roman" w:hAnsi="Times New Roman" w:cs="Times New Roman"/>
          <w:color w:val="000000"/>
          <w:kern w:val="0"/>
          <w:sz w:val="24"/>
          <w:szCs w:val="24"/>
          <w:lang w:eastAsia="en-GB"/>
          <w14:ligatures w14:val="none"/>
        </w:rPr>
        <w:t xml:space="preserve"> minority groups learn the nuances of “the system”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8MdpNeTr","properties":{"formattedCitation":"(Bagilhole &amp; Goode, 2001)","plainCitation":"(Bagilhole &amp; Goode, 2001)","noteIndex":0},"citationItems":[{"id":11910,"uris":["http://zotero.org/groups/5119330/items/2FA879EC"],"itemData":{"id":11910,"type":"article-journal","abstract":"This article draws on data from a qualitative research study undertaken in an old (pre-1992) UK university with the main aim of investigating the issue of the gender dimension of academic careers. It examines the idea of an individualistic academic career that demands self-promotion, which is still used as a measure of achievement by those in senior positions. However, there is a basic contradiction. While this idea is upheld, men simultaneously gain by an in-built patriarchal support system. They do not have to make a conscious effort to be helped by it, thereby perpetuating the cultural hegemony of individualism. Women are not admitted to this support system, and if they are seen as needing or wanting to set up their own system, this is viewed as a weakness. The answer appears to be for women to strategically harness feminist ways of working in a collaborative and supportive way.","container-title":"European Journal of Womens Studies","DOI":"10.1177/135050680100800203","ISSN":"1350-5068","issue":"2","language":"English","page":"161-180","title":"The contradiction of the myth of individual merit, and the reality of a patriarchal support system in academic careers - A feminist investigation","volume":"8","author":[{"family":"Bagilhole","given":"B"},{"family":"Goode","given":"J"}],"issued":{"date-parts":[["2001",5]]}}}],"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Bagilhole &amp; Goode, 200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navigate the complexities within prevailing power structures</w:t>
      </w:r>
      <w:r w:rsidRPr="008423E2">
        <w:rPr>
          <w:rFonts w:ascii="Times New Roman" w:eastAsia="Times New Roman" w:hAnsi="Times New Roman" w:cs="Times New Roman"/>
          <w:i/>
          <w:iCs/>
          <w:color w:val="000000"/>
          <w:kern w:val="0"/>
          <w:sz w:val="24"/>
          <w:szCs w:val="24"/>
          <w:lang w:eastAsia="en-GB"/>
          <w14:ligatures w14:val="none"/>
        </w:rPr>
        <w:t xml:space="preserve">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hLBfV2om","properties":{"formattedCitation":"(Jayashree, Lindsay, &amp; McCarthy, 2021)","plainCitation":"(Jayashree, Lindsay, &amp; McCarthy, 2021)","noteIndex":0},"citationItems":[{"id":18366,"uris":["http://zotero.org/groups/5119330/items/GHBV8XBR"],"itemData":{"id":18366,"type":"article-journal","abstract":"Purpose Taking a career capital approach, this paper addresses the issue of “pipeline block” frequently experienced by women seeking career advancement. Focusing on the Arab Middle East (AME) region, the authors take a contextually relevant multi-level approach to examine these issues. Design/methodology/approach The study uses a qualitative, interview-based approach, drawing on data obtained from women leaders from the AME region. Drawing on Bourdieu's capital-field-habitus framework, we explore how women in the AME developed career capital in particular organisational fields. Findings The findings show the importance of human and social capital, as well as the influence of habitus for women's career advancement in specific fields. The study also highlights the unique contribution of cultural capital in helping women to navigate organisational fields where it is necessary to both challenge, and conform to, traditional norms. Social implications The study's multi-level approach highlights practical implications for women, organisations,and society. Focusing on organisations, the authors propose some context-relevant coaching strategies that can help women to attain advancement in their careers. Originality/value The study demonstrates originality in the findings by showing how women overcome the pipeline block in relation to their career advancement. The use of the Bourdieusian framework, an in-depth qualitative approach, and the AME context also add to the study's originality.","container-title":"Personnel Review","DOI":"10.1108/PR-10-2018-0436","ISSN":"0048-3486","issue":"4","language":"English","page":"1253-1278","title":"Career capital development of women in the Arab Middle East context: addressing the pipeline block","volume":"50","author":[{"family":"Jayashree","given":"Payyazhi"},{"family":"Lindsay","given":"Valerie"},{"family":"McCarthy","given":"Grace"}],"issued":{"date-parts":[["2021",6,22]]}}}],"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Jayashree, Lindsay, &amp; McCarthy, 202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organizational politics</w:t>
      </w:r>
      <w:r w:rsidRPr="008423E2">
        <w:rPr>
          <w:rFonts w:ascii="Times New Roman" w:eastAsia="Times New Roman" w:hAnsi="Times New Roman" w:cs="Times New Roman"/>
          <w:i/>
          <w:iCs/>
          <w:color w:val="000000"/>
          <w:kern w:val="0"/>
          <w:sz w:val="24"/>
          <w:szCs w:val="24"/>
          <w:lang w:eastAsia="en-GB"/>
          <w14:ligatures w14:val="none"/>
        </w:rPr>
        <w:t xml:space="preserve">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U3HrSkKE","properties":{"formattedCitation":"(Barkhuizen et al., 2022)","plainCitation":"(Barkhuizen et al., 2022)","noteIndex":0},"citationItems":[{"id":19779,"uris":["http://zotero.org/groups/5119330/items/2F3ZQMNI"],"itemData":{"id":19779,"type":"article-journal","abstract":"Orientation: Despite promising legislative frameworks and policies to eradicate gender imbalances in the workplace, women have yet to earn their rightful place as senior business leaders. Research purpose: The primary goal of this study was to investigate the factors that prevent women from advancing to senior leadership positions in a variety of South African business contexts. Motivation for the study: More research is required to understand the unique challenges that senior women leaders experience in various South African business contexts. Research approach/design and method: This research followed a qualitative approach. Data were gathered using semistructured interviews with nine women (n = 9) who made significant inroads in their respective professions. Theme analyses were applied to analyse the data. Main findings: The findings revealed six factors that hinder the career advancement of women to senior leadership positions: societal perceptions and stereotypes, a lack of mentorship, masculine corporate cultures, leadership identity distortions, inadequate training and development and poor work-life balance. Practical/managerial implications: Organisations are encouraged to create more feminine workplace cultures that allow women to realise their full potential and establish their identity as senior leaders. Mentoring, networking, and professional development opportunities can all assist women in advancing their careers. Senior female leaders play an essential role in fostering workplace cultures that promote equal opportunity and combat unfair discrimination on various grounds. They pave the way for younger, upcoming female talent to move into senior management positions more quickly. Contribution/value-add: This study fills important gaps in the global understanding of the factors limiting women's career advancement to senior leadership positions. The findings of this study emphasise the importance of recognising and embracing women's leadership competence in the modern workplace.","container-title":"SA Journal of Industrial Psychology","DOI":"10.4102/sajip.v48i0.1986","ISSN":"0258-5200","language":"English","title":"In search of factors that hinder the career advancement of women to senior leadership positions","volume":"48","author":[{"family":"Barkhuizen","given":"Emmerentia N."},{"family":"Masakane","given":"Gwendoline"},{"family":"Sluis","given":"Lidewey","non-dropping-particle":"van der"}],"issued":{"date-parts":[["2022",7,28]]}}}],"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Barkhuizen et al., 2022)</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hich </w:t>
      </w:r>
      <w:r w:rsidR="00962369" w:rsidRPr="008423E2">
        <w:rPr>
          <w:rFonts w:ascii="Times New Roman" w:eastAsia="Times New Roman" w:hAnsi="Times New Roman" w:cs="Times New Roman"/>
          <w:color w:val="000000"/>
          <w:kern w:val="0"/>
          <w:sz w:val="24"/>
          <w:szCs w:val="24"/>
          <w:lang w:eastAsia="en-GB"/>
          <w14:ligatures w14:val="none"/>
        </w:rPr>
        <w:t>enabled them to</w:t>
      </w:r>
      <w:r w:rsidRPr="008423E2">
        <w:rPr>
          <w:rFonts w:ascii="Times New Roman" w:eastAsia="Times New Roman" w:hAnsi="Times New Roman" w:cs="Times New Roman"/>
          <w:color w:val="000000"/>
          <w:kern w:val="0"/>
          <w:sz w:val="24"/>
          <w:szCs w:val="24"/>
          <w:lang w:eastAsia="en-GB"/>
          <w14:ligatures w14:val="none"/>
        </w:rPr>
        <w:t xml:space="preserve"> gain insight about which battles </w:t>
      </w:r>
      <w:r w:rsidR="00973E8D" w:rsidRPr="008423E2">
        <w:rPr>
          <w:rFonts w:ascii="Times New Roman" w:eastAsia="Times New Roman" w:hAnsi="Times New Roman" w:cs="Times New Roman"/>
          <w:color w:val="000000"/>
          <w:kern w:val="0"/>
          <w:sz w:val="24"/>
          <w:szCs w:val="24"/>
          <w:lang w:eastAsia="en-GB"/>
          <w14:ligatures w14:val="none"/>
        </w:rPr>
        <w:t>were</w:t>
      </w:r>
      <w:r w:rsidRPr="008423E2">
        <w:rPr>
          <w:rFonts w:ascii="Times New Roman" w:eastAsia="Times New Roman" w:hAnsi="Times New Roman" w:cs="Times New Roman"/>
          <w:color w:val="000000"/>
          <w:kern w:val="0"/>
          <w:sz w:val="24"/>
          <w:szCs w:val="24"/>
          <w:lang w:eastAsia="en-GB"/>
          <w14:ligatures w14:val="none"/>
        </w:rPr>
        <w:t xml:space="preserve"> worth fighting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7jBpmQeY","properties":{"formattedCitation":"(Yu, 2020)","plainCitation":"(Yu, 2020)","noteIndex":0},"citationItems":[{"id":18447,"uris":["http://zotero.org/groups/5119330/items/EEK33R47"],"itemData":{"id":18447,"type":"article-journal","abstract":"In recent years, there has been limited focus on representative bureaucracy at the upper levels of government organizations. Scholarship on the glass ceiling has emphasized systematic and sociopsychological barriers as impediments for women to advance into upper level management positions. Despite the importance of continuing to highlight these obstacles, factors contributing to their success have received little attention in public administration. This study provides a descriptive analysis of the factors contributing to women's career advancement in federal law enforcement. Using survey data collected from 32 senior female federal law enforcement officers working in 16 federal law enforcement agencies, nine themes emerge as factors contributing to their success. The topic of the glass ceiling continues to be relevant in today's literature for responding to women's lack of passive or active representation in the upper ranks of nontraditional occupations such as law enforcement.","container-title":"Review of Public Personnel Administration","DOI":"10.1177/0734371X18794254","ISSN":"0734-371X","issue":"2","language":"English","page":"183-201","title":"Glass ceiling in federal law enforcement: An exploratory analysis of the factors contributing to women's career advancement","volume":"40","author":[{"family":"Yu","given":"Helen H."}],"issued":{"date-parts":[["2020",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Yu, 2020)</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This supported minority groups in building intra-organizational relationship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s3vAvE6j","properties":{"formattedCitation":"(Gorska, Dobija, Staniszewska, &amp; Prystupa-Rzadca, 2022)","plainCitation":"(Gorska, Dobija, Staniszewska, &amp; Prystupa-Rzadca, 2022)","noteIndex":0},"citationItems":[{"id":19212,"uris":["http://zotero.org/groups/5119330/items/LZFLKDFR"],"itemData":{"id":19212,"type":"article-journal","abstract":"Purpose Drawing on Putnam's concept of social capital, this study aims to examine the oral life histories of women on management boards. It explores how the bridging and bonding forms of social capital are created and used to advance women's careers to reach top management positions on corporate boards. Design/methodology/approach This study is both explorative and interpretive. A total of 30 semi-structured interviews were conducted with female board members of Polish companies to gain access to their life histories. Findings Women develop social capital to advance their careers. However, they mainly focus on bonding capital, which allows them to sustain relationships within their inner circle. Bridging capital, which extends relationships to advance women's careers, is often overlooked if not neglected. It seems it is usually an external shock when women understand the importance of bridging capital. Practical implications This study provides a better insight into how bridging and bonding capital help and/or distract women from reaching top managerial positions. It has potential policy-making implications for promoting women to leadership positions. The study results can guide organizations in providing equal opportunities for employees. Originality/value This study builds on previous research regarding the accumulation of human and social capital by board members. It encourages academics and practitioners to critically consider the relationship between bonding and bridging capital and the promotion of women to top management positions. This study provides access to a field of Central and Eastern European countries.","container-title":"Gender in Management","DOI":"10.1108/GM-01-2021-0004","ISSN":"1754-2413","issue":"1","language":"English","page":"77-93","title":"Women's journey to the top: the role of bonding and bridging social capital","volume":"37","author":[{"family":"Gorska","given":"Anna Maria"},{"family":"Dobija","given":"Dorota"},{"family":"Staniszewska","given":"Zuzanna"},{"family":"Prystupa-Rzadca","given":"Kaja"}],"issued":{"date-parts":[["2022",2,3]]}}}],"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Gorska, Dobija, Staniszewska, &amp; Prystupa-Rzadca, 2022)</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social capital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XNHVPCTA","properties":{"formattedCitation":"(Jayashree et al., 2021)","plainCitation":"(Jayashree et al., 2021)","noteIndex":0},"citationItems":[{"id":18366,"uris":["http://zotero.org/groups/5119330/items/GHBV8XBR"],"itemData":{"id":18366,"type":"article-journal","abstract":"Purpose Taking a career capital approach, this paper addresses the issue of “pipeline block” frequently experienced by women seeking career advancement. Focusing on the Arab Middle East (AME) region, the authors take a contextually relevant multi-level approach to examine these issues. Design/methodology/approach The study uses a qualitative, interview-based approach, drawing on data obtained from women leaders from the AME region. Drawing on Bourdieu's capital-field-habitus framework, we explore how women in the AME developed career capital in particular organisational fields. Findings The findings show the importance of human and social capital, as well as the influence of habitus for women's career advancement in specific fields. The study also highlights the unique contribution of cultural capital in helping women to navigate organisational fields where it is necessary to both challenge, and conform to, traditional norms. Social implications The study's multi-level approach highlights practical implications for women, organisations,and society. Focusing on organisations, the authors propose some context-relevant coaching strategies that can help women to attain advancement in their careers. Originality/value The study demonstrates originality in the findings by showing how women overcome the pipeline block in relation to their career advancement. The use of the Bourdieusian framework, an in-depth qualitative approach, and the AME context also add to the study's originality.","container-title":"Personnel Review","DOI":"10.1108/PR-10-2018-0436","ISSN":"0048-3486","issue":"4","language":"English","page":"1253-1278","title":"Career capital development of women in the Arab Middle East context: addressing the pipeline block","volume":"50","author":[{"family":"Jayashree","given":"Payyazhi"},{"family":"Lindsay","given":"Valerie"},{"family":"McCarthy","given":"Grace"}],"issued":{"date-parts":[["2021",6,22]]}}}],"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Jayashree et al., 202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p>
    <w:p w14:paraId="0B1CE4C8" w14:textId="7AFC55D0" w:rsidR="005C63D4" w:rsidRPr="008423E2" w:rsidRDefault="005C63D4" w:rsidP="005C63D4">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Times New Roman" w:hAnsi="Times New Roman" w:cs="Times New Roman"/>
          <w:color w:val="000000"/>
          <w:kern w:val="0"/>
          <w:sz w:val="24"/>
          <w:szCs w:val="24"/>
          <w:lang w:eastAsia="en-GB"/>
          <w14:ligatures w14:val="none"/>
        </w:rPr>
        <w:t>Mentors</w:t>
      </w:r>
      <w:r w:rsidR="00962369" w:rsidRPr="008423E2">
        <w:rPr>
          <w:rFonts w:ascii="Times New Roman" w:eastAsia="Times New Roman" w:hAnsi="Times New Roman" w:cs="Times New Roman"/>
          <w:color w:val="000000"/>
          <w:kern w:val="0"/>
          <w:sz w:val="24"/>
          <w:szCs w:val="24"/>
          <w:lang w:eastAsia="en-GB"/>
          <w14:ligatures w14:val="none"/>
        </w:rPr>
        <w:t xml:space="preserve"> also</w:t>
      </w:r>
      <w:r w:rsidRPr="008423E2">
        <w:rPr>
          <w:rFonts w:ascii="Times New Roman" w:eastAsia="Times New Roman" w:hAnsi="Times New Roman" w:cs="Times New Roman"/>
          <w:color w:val="000000"/>
          <w:kern w:val="0"/>
          <w:sz w:val="24"/>
          <w:szCs w:val="24"/>
          <w:lang w:eastAsia="en-GB"/>
          <w14:ligatures w14:val="none"/>
        </w:rPr>
        <w:t xml:space="preserve"> provided career and decision-making advice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JmjwJSQk","properties":{"formattedCitation":"(Avery, McKay, Roberson, &amp; Thomas, 2023; Durbin &amp; Tomlinson, 2014; Gorska et al., 2022; McGee, 2018; San Miguel &amp; Kim, 2015; Traves, Brockbank, &amp; Tomlinson, 1997; Wyatt &amp; Silvester, 2015; Zhang, Holdsworth, Turner, &amp; Andamon, 2021)","plainCitation":"(Avery, McKay, Roberson, &amp; Thomas, 2023; Durbin &amp; Tomlinson, 2014; Gorska et al., 2022; McGee, 2018; San Miguel &amp; Kim, 2015; Traves, Brockbank, &amp; Tomlinson, 1997; Wyatt &amp; Silvester, 2015; Zhang, Holdsworth, Turner, &amp; Andamon, 2021)","noteIndex":0},"citationItems":[{"id":19389,"uris":["http://zotero.org/groups/5119330/items/NAGU5YME"],"itemData":{"id":19389,"type":"article-journal","abstract":"This article presents a candid, curated conversation among four Black organizational scientists, who are fellows of multiple professional societies, about the experience of being Black in the academy. It aims to promote awareness of the uniqueness presented by their racial identity, the ways in which their careers parallel those of non-Black scholars, and the present and future of becoming an inclusive academy. The conversation was edited to maintain the anonymity of the colleagues, students, and institutions referenced while seeking to maintain the authenticity of their experiences. The fellows identify competence affirmation, access to scholarly development, mentoring, and sponsorship, overcoming bias, institutional and location fit, and identity affirmation as issues they have encountered on their journeys from doctoral students to senior faculty. The article concludes with the fellows' insights on how they forged their professional paths and suggestions for how the management/OB and I-O psychology fields should move forward based upon their conversation.","container-title":"Journal of Business and Psychology","DOI":"10.1007/s10869-021-09783-y","ISSN":"0889-3268","issue":"1","language":"English","page":"7-23","title":"REAL (racialized experiences in academic life) talk: A curated conversation with four black fellows","volume":"38","author":[{"family":"Avery","given":"Derek R."},{"family":"McKay","given":"Patrick F."},{"family":"Roberson","given":"Quinetta M."},{"family":"Thomas","given":"Kecia M."}],"issued":{"date-parts":[["2023",2]]}}},{"id":17155,"uris":["http://zotero.org/groups/5119330/items/JFJ9LWMU"],"itemData":{"id":17155,"type":"article-journal","abstract":"This paper explores the careers of 27 women employed as part-time managers in a range of UK public, private and not-for-profit sector organizations. Drawing upon semi-structured interviews, the article briefly summarizes the career trajectories of these women, prior to and after a transition to part-time working, before exploring whether and how career progression is linked to the support of role models and mentors. The part-time managers in this sample held varied careers while working full-time, but careers often stalled following a transition to part-time work. Given research has identified role models and mentors as having a positive impact upon career progression, this paper explores the existence of role models and mentors within the sample of female part-time managers. While the majority of interviewees identified role models, just over half identified these as negative role models who did little to champion part-time working. Drawing upon Gibson's positive/negative' role model dimensions, we argue the likelihood of identifying positive and negative role models alters when an analysis takes account of gender and working hours. Few interviewees identified mentors: just four women spoke of being mentored currently, though ten others identified being mentored in the past. We argue this lack of mentors and the identification of negative role models, the majority of whom were women, exacerbates the already precarious position of these female part-time managers. The paper concludes by commenting on the lack of support for female part-time managers, and the paucity of influential people working part-time in organizations, despite the rapid growth of part-time work in the UK over the past four decades.","container-title":"Gender Work and Organization","DOI":"10.1111/gwao.12038","ISSN":"0968-6673","issue":"4","language":"English","page":"308-320","title":"Female part-time managers: Careers, mentors and role models","volume":"21","author":[{"family":"Durbin","given":"Susan"},{"family":"Tomlinson","given":"Jennifer"}],"issued":{"date-parts":[["2014",7]]}}},{"id":19212,"uris":["http://zotero.org/groups/5119330/items/LZFLKDFR"],"itemData":{"id":19212,"type":"article-journal","abstract":"Purpose Drawing on Putnam's concept of social capital, this study aims to examine the oral life histories of women on management boards. It explores how the bridging and bonding forms of social capital are created and used to advance women's careers to reach top management positions on corporate boards. Design/methodology/approach This study is both explorative and interpretive. A total of 30 semi-structured interviews were conducted with female board members of Polish companies to gain access to their life histories. Findings Women develop social capital to advance their careers. However, they mainly focus on bonding capital, which allows them to sustain relationships within their inner circle. Bridging capital, which extends relationships to advance women's careers, is often overlooked if not neglected. It seems it is usually an external shock when women understand the importance of bridging capital. Practical implications This study provides a better insight into how bridging and bonding capital help and/or distract women from reaching top managerial positions. It has potential policy-making implications for promoting women to leadership positions. The study results can guide organizations in providing equal opportunities for employees. Originality/value This study builds on previous research regarding the accumulation of human and social capital by board members. It encourages academics and practitioners to critically consider the relationship between bonding and bridging capital and the promotion of women to top management positions. This study provides access to a field of Central and Eastern European countries.","container-title":"Gender in Management","DOI":"10.1108/GM-01-2021-0004","ISSN":"1754-2413","issue":"1","language":"English","page":"77-93","title":"Women's journey to the top: the role of bonding and bridging social capital","volume":"37","author":[{"family":"Gorska","given":"Anna Maria"},{"family":"Dobija","given":"Dorota"},{"family":"Staniszewska","given":"Zuzanna"},{"family":"Prystupa-Rzadca","given":"Kaja"}],"issued":{"date-parts":[["2022",2,3]]}}},{"id":16324,"uris":["http://zotero.org/groups/5119330/items/JEJSEZ94"],"itemData":{"id":16324,"type":"article-journal","abstract":"With increased attention paid to the lack of diversity in U.S. technology firms, little attention is paid to women already in the technology workforce who aspire to senior leadership roles. This research study focused on understanding the experiences of African American/black, Asian American, European American/white, and Hispanic American/Latina women who advanced from technical/operational IT roles to senior IT executive (SITE) roles in corporate America. Previous research solely focused on gender, race, or ethnicity provided an insufficient and limited description of women's advancement journey. Rather than treat gender and race/ethnicity as mutually exclusive categories of experience and analysis, this study approached the topic from a gender intersectionality perspective and used the individual differences theory of gender and IT as an analytical lens. Specifically, the study examined women's career progression in a more nuanced manner-observing gender within race or ethnic group-which provided greater insight into the participants' advancement journey. The intent of this study was to understand how individual and organizational factors influenced each participants career progression and what role, if any, gender and race/ethnicity played in the journey. As a result of the analysis, six themes emerged: Pathways to the SITE Role; Informal Networks; Bias; Credibility and Legitimacy; Support; and Technical Skills. Issues of gender and race/ethnicity permeated most of the factors and influenced whether the factors helped or hindered. Although some findings support existing research on women's career barriers, the intent was not to generalize the findings to all women. Rather, the study's results demonstrate that racial and ethnic variations among the women in addition to a variety of other factors contribute to different career progression experiences.","container-title":"Information and Organization","DOI":"10.1016/j.infoandorg.2017.12.001","ISSN":"1471-7727","issue":"1","language":"English","page":"1-36","title":"The influence of gender, and race/ethnicity on advancement in information technology (IT)","volume":"28","author":[{"family":"McGee","given":"Kimberly"}],"issued":{"date-parts":[["2018",3]]}}},{"id":15369,"uris":["http://zotero.org/groups/5119330/items/GGCPLNMM"],"itemData":{"id":15369,"type":"article-journal","abstract":"Utilizing a phenomenological perspective and method, this study aimed to reveal the lived career mentoring experiences of Latinas in science and engineering and to understand how selected Latina scientists and engineers achieved high-level positions. Our in-depth interviews revealed that (a) it is important to have multiple mentors for Latinas' success; (b) various types of mentoring can be effective in career development; (c) the support and encouragement of mentors is essential; and (d) mentoring relationships should be a mutual agreement. Findings also suggest that implementing formal and informal mentoring programs can encourage Latinas to pursue careers in science and engineering and have a positive influence on career success. The commonly shared characteristics and experiences that promote career success are trailblazer, mentoring types, networking, professional opportunities, support and encouragement, goal orientation, and passion and belief.","container-title":"Journal of Career Development","DOI":"10.1177/0894845314542248","ISSN":"0894-8453","issue":"2","language":"English","page":"133-148","title":"Successful Latina scientists and engineers: Their lived mentoring experiences and career development","volume":"42","author":[{"family":"San Miguel","given":"Anitza M."},{"family":"Kim","given":"Mikyong Minsun"}],"issued":{"date-parts":[["2015",4]]}}},{"id":11521,"uris":["http://zotero.org/groups/5119330/items/N4WHQC3A"],"itemData":{"id":11521,"type":"article-journal","abstract":"This paper reports on the aspirations, ambitions and careers of women managers in retailing. Questionnaires were distributed to women managers awaiting promotion to senior positions, and interviews were carried out with women store managers and also head office personnel managers. Findings reveal that women are recruited to retail management programmes in equal proportions to men and are reaching deputy management positions, However few women achieve the position of store manager the senior operational position in retail, in spite of their expressed ambitions and commitment to the job. Possible factors which emerged from the questionnaire and interview data were: promotional procedures and criteria; persistent perceptions of management as male; networking, political awareness and mentoring.","container-title":"Service Industries Journal","ISSN":"0264-2069","issue":"1","language":"English","page":"133-154","title":"Careers of women managers in the retail industry","volume":"17","author":[{"family":"Traves","given":"J"},{"family":"Brockbank","given":"A"},{"family":"Tomlinson","given":"F"}],"issued":{"date-parts":[["1997",1]]}}},{"id":15431,"uris":["http://zotero.org/groups/5119330/items/IQ6XF2C8"],"itemData":{"id":15431,"type":"article-journal","abstract":"Black and minority ethnic (BME) employees appear to experience more difficulty reaching senior leadership positions than do their white counterparts. Using Eagly and Carli's metaphor of the labyrinth, our aim was to give voice to black and minority ethnic managers who have successfully achieved senior management roles, and compare their leadership journeys with those of matched white managers. This article used semi-structured interviews and attribution theory to examine how 20 black and minority ethnic and 20 white senior managers from a UK government department made sense of significant career incidents in their leadership journeys. Template analysis was used to identify facilitators and barriers of career progression from causal explanations of these incidents. Although BME and white managers identified four common themes (visibility, networks, development and line manager support), they differed in how they made sense of formal and informal organizational processes to achieve career progression. The findings are used to theorize about the individual and organizational factors that contribute to the leadership journeys of minority ethnic employees.","container-title":"Human Relations","DOI":"10.1177/0018726714550890","ISSN":"0018-7267","issue":"8","language":"English","page":"1243-1269","title":"Reflections on the labyrinth: Investigating black and minority ethnic leaders' career experiences","volume":"68","author":[{"family":"Wyatt","given":"Madeleine"},{"family":"Silvester","given":"Jo"}],"issued":{"date-parts":[["2015",8]]}}},{"id":19178,"uris":["http://zotero.org/groups/5119330/items/BUXNX6SB"],"itemData":{"id":19178,"type":"article-journal","abstract":"Despite the increasing number of women studying built environment degrees in higher education, the construction industry has not seen an increase in the percentage of female professionals. Women's experiences in the early stages of their career have a critical influence on their future career intentions, including leaving the industry. This study was motivated to explore the transition experiences from university into work for early career female professionals working in the Australian construction industry. Nineteen interviews were conducted to collect qualitative data which was thematically analysed. Findings indicate that women are primarily driven by an intrinsic motivation to pursue construction careers. Women have both positive and negative experiences during their transition processes. The positive transition experiences are attributed to supportive and respectful relationships with colleagues and the availability of and access to structured graduate or cadetship training programs. Regarding negative experiences, findings suggest that apart from common challenges associated with transition for all entrants, women must contend with additional gender-based challenges. Many participants intend to stay in construction for the next five years but have concerns about the possibility of combining work and family when they decide to have children and how their careers might be affected. The research provides important practical implications for construction organizations in terms of improving women's transition experience into the industry, maintaining their interest in construction careers and enhancing subsequent retention.","container-title":"Construction Management and Economics","DOI":"10.1080/01446193.2021.1948087","ISSN":"0144-6193","issue":"8","language":"English","page":"669-686","title":"Does gender really matter? A closer look at early career women in construction","volume":"39","author":[{"family":"Zhang","given":"Rita Peihua"},{"family":"Holdsworth","given":"Sarah"},{"family":"Turner","given":"Michelle"},{"family":"Andamon","given":"Mary Myla"}],"issued":{"date-parts":[["2021",8,3]]}}}],"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 xml:space="preserve">(Avery, McKay, Roberson, &amp; Thomas, 2023; Durbin &amp; Tomlinson, 2014; Gorska et al., 2022; McGee, 2018; San Miguel &amp; </w:t>
      </w:r>
      <w:r w:rsidR="00420852" w:rsidRPr="008423E2">
        <w:rPr>
          <w:rFonts w:ascii="Times New Roman" w:hAnsi="Times New Roman" w:cs="Times New Roman"/>
          <w:sz w:val="24"/>
        </w:rPr>
        <w:lastRenderedPageBreak/>
        <w:t>Kim, 2015; Traves, Brockbank, &amp; Tomlinson, 1997; Wyatt &amp; Silvester, 2015; Zhang, Holdsworth, Turner, &amp; Andamon, 202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exposed minority groups to strategic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q6ZTxTAr","properties":{"formattedCitation":"(Barkhuizen et al., 2022)","plainCitation":"(Barkhuizen et al., 2022)","noteIndex":0},"citationItems":[{"id":19779,"uris":["http://zotero.org/groups/5119330/items/2F3ZQMNI"],"itemData":{"id":19779,"type":"article-journal","abstract":"Orientation: Despite promising legislative frameworks and policies to eradicate gender imbalances in the workplace, women have yet to earn their rightful place as senior business leaders. Research purpose: The primary goal of this study was to investigate the factors that prevent women from advancing to senior leadership positions in a variety of South African business contexts. Motivation for the study: More research is required to understand the unique challenges that senior women leaders experience in various South African business contexts. Research approach/design and method: This research followed a qualitative approach. Data were gathered using semistructured interviews with nine women (n = 9) who made significant inroads in their respective professions. Theme analyses were applied to analyse the data. Main findings: The findings revealed six factors that hinder the career advancement of women to senior leadership positions: societal perceptions and stereotypes, a lack of mentorship, masculine corporate cultures, leadership identity distortions, inadequate training and development and poor work-life balance. Practical/managerial implications: Organisations are encouraged to create more feminine workplace cultures that allow women to realise their full potential and establish their identity as senior leaders. Mentoring, networking, and professional development opportunities can all assist women in advancing their careers. Senior female leaders play an essential role in fostering workplace cultures that promote equal opportunity and combat unfair discrimination on various grounds. They pave the way for younger, upcoming female talent to move into senior management positions more quickly. Contribution/value-add: This study fills important gaps in the global understanding of the factors limiting women's career advancement to senior leadership positions. The findings of this study emphasise the importance of recognising and embracing women's leadership competence in the modern workplace.","container-title":"SA Journal of Industrial Psychology","DOI":"10.4102/sajip.v48i0.1986","ISSN":"0258-5200","language":"English","title":"In search of factors that hinder the career advancement of women to senior leadership positions","volume":"48","author":[{"family":"Barkhuizen","given":"Emmerentia N."},{"family":"Masakane","given":"Gwendoline"},{"family":"Sluis","given":"Lidewey","non-dropping-particle":"van der"}],"issued":{"date-parts":[["2022",7,28]]}}}],"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Barkhuizen et al., 2022)</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zh-CN"/>
          <w14:ligatures w14:val="none"/>
        </w:rPr>
        <w:t xml:space="preserve"> </w:t>
      </w:r>
      <w:r w:rsidRPr="008423E2">
        <w:rPr>
          <w:rFonts w:ascii="Times New Roman" w:eastAsia="Times New Roman" w:hAnsi="Times New Roman" w:cs="Times New Roman"/>
          <w:color w:val="000000"/>
          <w:kern w:val="0"/>
          <w:sz w:val="24"/>
          <w:szCs w:val="24"/>
          <w:lang w:eastAsia="en-GB"/>
          <w14:ligatures w14:val="none"/>
        </w:rPr>
        <w:t xml:space="preserve">and high profile project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sxzXqXg3","properties":{"formattedCitation":"(Durbin &amp; Tomlinson, 2014)","plainCitation":"(Durbin &amp; Tomlinson, 2014)","noteIndex":0},"citationItems":[{"id":17155,"uris":["http://zotero.org/groups/5119330/items/JFJ9LWMU"],"itemData":{"id":17155,"type":"article-journal","abstract":"This paper explores the careers of 27 women employed as part-time managers in a range of UK public, private and not-for-profit sector organizations. Drawing upon semi-structured interviews, the article briefly summarizes the career trajectories of these women, prior to and after a transition to part-time working, before exploring whether and how career progression is linked to the support of role models and mentors. The part-time managers in this sample held varied careers while working full-time, but careers often stalled following a transition to part-time work. Given research has identified role models and mentors as having a positive impact upon career progression, this paper explores the existence of role models and mentors within the sample of female part-time managers. While the majority of interviewees identified role models, just over half identified these as negative role models who did little to champion part-time working. Drawing upon Gibson's positive/negative' role model dimensions, we argue the likelihood of identifying positive and negative role models alters when an analysis takes account of gender and working hours. Few interviewees identified mentors: just four women spoke of being mentored currently, though ten others identified being mentored in the past. We argue this lack of mentors and the identification of negative role models, the majority of whom were women, exacerbates the already precarious position of these female part-time managers. The paper concludes by commenting on the lack of support for female part-time managers, and the paucity of influential people working part-time in organizations, despite the rapid growth of part-time work in the UK over the past four decades.","container-title":"Gender Work and Organization","DOI":"10.1111/gwao.12038","ISSN":"0968-6673","issue":"4","language":"English","page":"308-320","title":"Female part-time managers: Careers, mentors and role models","volume":"21","author":[{"family":"Durbin","given":"Susan"},{"family":"Tomlinson","given":"Jennifer"}],"issued":{"date-parts":[["2014",7]]}}}],"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Durbin &amp; Tomlinson, 2014)</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development opportuniti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rMHidgRI","properties":{"formattedCitation":"(Hancock &amp; Hums, 2016; Holton &amp; Dent, 2016; Kumra &amp; Vinnicombe, 2010; Pastwa-Wojciechowska &amp; Chybicka, 2022; Yu, 2020)","plainCitation":"(Hancock &amp; Hums, 2016; Holton &amp; Dent, 2016; Kumra &amp; Vinnicombe, 2010; Pastwa-Wojciechowska &amp; Chybicka, 2022; Yu, 2020)","noteIndex":0},"citationItems":[{"id":15676,"uris":["http://zotero.org/groups/5119330/items/ITWDK27H"],"itemData":{"id":15676,"type":"article-journal","abstract":"National governing bodies, international sport federations, and national Olympic committees continue to struggle to attain minimal levels of female representation. Sport organizations in the United States are no exception. Despite the fact that more women work in intercollegiate athletics than ever before, the number of female assistant and associate athletic directors is declining. As such, fewer women are in the “pipeline” to achieve the position of Athletic Director. The purpose of this study was to identify factors that may influence women's career development in intercollegiate athletic administration. Twenty assistant and associate athletic directors were interviewed about their career paths, experiences, and goals. Results suggest strong interpersonal relationships with supervisors and mentors and access to professional development activities aided in participants' career advancement. Factors attributed to perceptions of gender and professional value incongruence affected women's career choices and opportunities for advancement. Theoretical and practical implications are also discussed. (C) 2015 Sport Management Association of Australia and New Zealand. Published by Elsevier Ltd. All rights reserved.","container-title":"Sport Management Review","DOI":"10.1016/j.smr.2015.04.004","ISSN":"1441-3523","issue":"2","language":"English","page":"198-210","title":"A “leaky pipeline”?: Factors affecting the career development of senior-level female administrators in NCAA Division I athletic departments","volume":"19","author":[{"family":"Hancock","given":"Meg G."},{"family":"Hums","given":"Mary A."}],"issued":{"date-parts":[["2016",4]]}}},{"id":15588,"uris":["http://zotero.org/groups/5119330/items/4C5UQ6E3"],"itemData":{"id":15588,"type":"article-journal","abstract":"Purpose - The purpose of this paper is to explore the findings from empirical research conducted with women managers about their careers and to propose a template or blueprint for how individuals and organisations might create a better career environment for women. Design/methodology/approach - This paper draws on a research study that included interviews with 20 senior women managers from a range of sectors and countries and a self-completion survey questionnaire completed by 1,402 women. Findings - The paper illustrates the difficulties that women continue to face in the workplace and how terms such as leadership, management and team leader may be gender biased. There is a need for employers and for individuals to consider a variety of different approaches to help create a more positive career environment for women. Research limitations/implications - The findings have implications for career development structures and talent management processes within organisations. They also would be useful for professional associations. Practical implications - The template proposed offers a useful guide to help organisations reflect on possible gender bias in career development structures. Originality/value - This paper adds to the understanding of the issues that women managers face and highlight the practical changes employers could make to help address these issues.","container-title":"Gender in Management","DOI":"10.1108/GM-08-2015-0074","ISSN":"1754-2413","issue":"8","language":"English","page":"542-561","title":"A better career environment for women: Developing a blueprint for individuals and organisations","volume":"31","author":[{"family":"Holton","given":"Viki"},{"family":"Dent","given":"Fiona Elsa"}],"issued":{"date-parts":[["2016"]]}}},{"id":14235,"uris":["http://zotero.org/groups/5119330/items/3NYKVES8"],"itemData":{"id":14235,"type":"article-journal","abstract":"Social capital theory assesses the career benefits that accrue to individuals from the stock of relationships they have. Such benefits can be in the form of guidance and advice, access to key projects and assignments and help with setting up business deals. However, when assessing whether such career-enhancing resources are available equally to men and women, we find that gender impacts on the access to and accumulation of social capital. The article seeks to address two key research questions. The first is whether women are aware of the need to accumulate social capital to advance their careers and the second is whether they use impression management techniques in order to assist them in doing this. Findings are reported from a study in an international consulting firm with 19 female consultants. In respect of research question one the findings indicate that women in the sample are aware of the need to accumulate social capital to advance their careers; with particular emphasis being placed on the importance of gaining access to influential sponsors. In respect of research question two, the findings confirm that women in the sample do perceive the necessity to utilise impression management techniques to help them to accumulate social capital. This is done in a defensive way and is linked to ensuring that one is seen as ambitious, likable and available. It is argued that these are key organizational norms, and it is perceived that in order to accumulate social capital, women need to actively work to dispel the negative stereotypes that attach to them because of their gender. The article calls for greater recognition of the impact that masculine organizational cultures have on the career development of women, who not only have to perform at a high level but are also required to expend additional energy conforming to masculine organizational cultures they have had little say in creating.","container-title":"Gender Work and Organization","DOI":"10.1111/j.1468-0432.2010.00521.x","ISSN":"0968-6673","issue":"5","language":"English","page":"521-546","title":"Impressing for success: A gendered analysis of a key social capital accumulation strategy","volume":"17","author":[{"family":"Kumra","given":"Savita"},{"family":"Vinnicombe","given":"Susan"}],"issued":{"date-parts":[["2010",9]]}}},{"id":19845,"uris":["http://zotero.org/groups/5119330/items/NEVWTSEI"],"itemData":{"id":19845,"type":"article-journal","abstract":"The manuscript is based on a series of structured interviews with female scientists from around the world who have made significant contributions to psychology and have an impact on their cultural areas. The authors interviewed female scientists and researchers from a similar age group, but from different regions of the world, to capture the factors influencing careers of interlocutors from a similar period and enabling cultural inference. Both the universal and the cultural barriers faced by female scientists/researchers in career development and the factors that have contributed to success in psychology are discussed. Universal and cultural factors served in this manuscript as a guideline for gender equality programs in academia to overcome gender stereotypes, support early career development, support women in reaching leadership positions, and enhance women's visibility.","container-title":"Frontiers in Psychology","DOI":"10.3389/fpsyg.2022.877572","ISSN":"1664-1078","language":"English","title":"Outstanding women psychologists mainly from Europe - What helped and what limited them in their scientific careers? Guidelines for gender equity programs in academia","volume":"13","author":[{"family":"Pastwa-Wojciechowska","given":"Beata"},{"family":"Chybicka","given":"Aneta"}],"issued":{"date-parts":[["2022",9,6]]}}},{"id":18447,"uris":["http://zotero.org/groups/5119330/items/EEK33R47"],"itemData":{"id":18447,"type":"article-journal","abstract":"In recent years, there has been limited focus on representative bureaucracy at the upper levels of government organizations. Scholarship on the glass ceiling has emphasized systematic and sociopsychological barriers as impediments for women to advance into upper level management positions. Despite the importance of continuing to highlight these obstacles, factors contributing to their success have received little attention in public administration. This study provides a descriptive analysis of the factors contributing to women's career advancement in federal law enforcement. Using survey data collected from 32 senior female federal law enforcement officers working in 16 federal law enforcement agencies, nine themes emerge as factors contributing to their success. The topic of the glass ceiling continues to be relevant in today's literature for responding to women's lack of passive or active representation in the upper ranks of nontraditional occupations such as law enforcement.","container-title":"Review of Public Personnel Administration","DOI":"10.1177/0734371X18794254","ISSN":"0734-371X","issue":"2","language":"English","page":"183-201","title":"Glass ceiling in federal law enforcement: An exploratory analysis of the factors contributing to women's career advancement","volume":"40","author":[{"family":"Yu","given":"Helen H."}],"issued":{"date-parts":[["2020",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Hancock &amp; Hums, 2016; Holton &amp; Dent, 2016; Kumra &amp; Vinnicombe, 2010; Pastwa-Wojciechowska &amp; Chybicka, 2022; Yu, 2020)</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In many cases, this type of support boosted minority groups’ confidence and encouraged them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rEmsw056","properties":{"formattedCitation":"(Hancock &amp; Hums, 2016)","plainCitation":"(Hancock &amp; Hums, 2016)","noteIndex":0},"citationItems":[{"id":15676,"uris":["http://zotero.org/groups/5119330/items/ITWDK27H"],"itemData":{"id":15676,"type":"article-journal","abstract":"National governing bodies, international sport federations, and national Olympic committees continue to struggle to attain minimal levels of female representation. Sport organizations in the United States are no exception. Despite the fact that more women work in intercollegiate athletics than ever before, the number of female assistant and associate athletic directors is declining. As such, fewer women are in the “pipeline” to achieve the position of Athletic Director. The purpose of this study was to identify factors that may influence women's career development in intercollegiate athletic administration. Twenty assistant and associate athletic directors were interviewed about their career paths, experiences, and goals. Results suggest strong interpersonal relationships with supervisors and mentors and access to professional development activities aided in participants' career advancement. Factors attributed to perceptions of gender and professional value incongruence affected women's career choices and opportunities for advancement. Theoretical and practical implications are also discussed. (C) 2015 Sport Management Association of Australia and New Zealand. Published by Elsevier Ltd. All rights reserved.","container-title":"Sport Management Review","DOI":"10.1016/j.smr.2015.04.004","ISSN":"1441-3523","issue":"2","language":"English","page":"198-210","title":"A “leaky pipeline”?: Factors affecting the career development of senior-level female administrators in NCAA Division I athletic departments","volume":"19","author":[{"family":"Hancock","given":"Meg G."},{"family":"Hums","given":"Mary A."}],"issued":{"date-parts":[["2016",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Hancock &amp; Hums,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to step out of their comfort zones, pursue their professional goal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olUsDw3o","properties":{"formattedCitation":"(Pastwa-Wojciechowska &amp; Chybicka, 2022)","plainCitation":"(Pastwa-Wojciechowska &amp; Chybicka, 2022)","noteIndex":0},"citationItems":[{"id":19845,"uris":["http://zotero.org/groups/5119330/items/NEVWTSEI"],"itemData":{"id":19845,"type":"article-journal","abstract":"The manuscript is based on a series of structured interviews with female scientists from around the world who have made significant contributions to psychology and have an impact on their cultural areas. The authors interviewed female scientists and researchers from a similar age group, but from different regions of the world, to capture the factors influencing careers of interlocutors from a similar period and enabling cultural inference. Both the universal and the cultural barriers faced by female scientists/researchers in career development and the factors that have contributed to success in psychology are discussed. Universal and cultural factors served in this manuscript as a guideline for gender equality programs in academia to overcome gender stereotypes, support early career development, support women in reaching leadership positions, and enhance women's visibility.","container-title":"Frontiers in Psychology","DOI":"10.3389/fpsyg.2022.877572","ISSN":"1664-1078","language":"English","title":"Outstanding women psychologists mainly from Europe - What helped and what limited them in their scientific careers? Guidelines for gender equity programs in academia","volume":"13","author":[{"family":"Pastwa-Wojciechowska","given":"Beata"},{"family":"Chybicka","given":"Aneta"}],"issued":{"date-parts":[["2022",9,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Pastwa-Wojciechowska &amp; Chybicka, 2022)</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pply for leadership positions, and assume more responsibility </w:t>
      </w:r>
      <w:r w:rsidRPr="008423E2">
        <w:rPr>
          <w:rFonts w:ascii="Times New Roman" w:eastAsia="Times New Roman" w:hAnsi="Times New Roman" w:cs="Times New Roman"/>
          <w:color w:val="000000"/>
          <w:kern w:val="0"/>
          <w:sz w:val="24"/>
          <w:szCs w:val="24"/>
          <w:lang w:eastAsia="en-GB"/>
          <w14:ligatures w14:val="none"/>
        </w:rPr>
        <w:fldChar w:fldCharType="begin"/>
      </w:r>
      <w:r w:rsidR="00B57688">
        <w:rPr>
          <w:rFonts w:ascii="Times New Roman" w:eastAsia="Times New Roman" w:hAnsi="Times New Roman" w:cs="Times New Roman"/>
          <w:color w:val="000000"/>
          <w:kern w:val="0"/>
          <w:sz w:val="24"/>
          <w:szCs w:val="24"/>
          <w:lang w:eastAsia="en-GB"/>
          <w14:ligatures w14:val="none"/>
        </w:rPr>
        <w:instrText xml:space="preserve"> ADDIN ZOTERO_ITEM CSL_CITATION {"citationID":"xLeAt0uu","properties":{"formattedCitation":"(Mate, McDonald, &amp; Do, 2019; M\\uc0\\u8217{}mbaha &amp; Chepyator-Thomson, 2019; San Miguel &amp; Kim, 2015; Steele, Moake, &amp; Medina-Craven, 2024)","plainCitation":"(Mate, McDonald, &amp; Do, 2019; M’mbaha &amp; Chepyator-Thomson, 2019; San Miguel &amp; Kim, 2015; Steele, Moake, &amp; Medina-Craven, 2024)","noteIndex":0},"citationItems":[{"id":17981,"uris":["http://zotero.org/groups/5119330/items/FTVI44AT"],"itemData":{"id":17981,"type":"article-journal","abstract":"Purpose The purpose of this study is to contrast how the relationship between career and leadership development and workplace culture is experienced by women in two different countries and the implications this has for human resource development initiatives. Design/methodology/approach The study used a qualitative narrative research design to understand how the lived experiences of Australian and Vietnamese early- to mid-career female academics is engendered. Findings The study identified a number of key barriers and enablers that affected women's career and leadership development. For the Australian participants, the main barrier included the competing demands of work and life and male dominated organisational cultures that discriminate against women in covert ways. The main enabler was mentoring and the building of professional networks that provided their careers with direction and support. For the Vietnamese participants, the main barriers were overt and included male-dominated organisational and societal cultures that limit their career and leadership development opportunities. The main enabler was having a sponsor or person with power in their respective organisation who would be willing to support their career advancement and gaining recognition from colleagues and peers. Research limitations/implications - Gaining a deeper understanding of the barriers and enablers that effect women's career and leadership development can be used to investigate how culturally appropriate developmental relationships can create ways to overcome the barriers they experience. Originality/value The study analysed the contrasting experiences of barriers and enablers from two cultures. The participants narrated stories that reflected on the gender politics they experienced in their career and leadership development. The narrative comparisons provide a unique lens to analyse the complex cultural experience of gender and work with potential implications for human resource development.","container-title":"International Journal of Organizational Analysis","DOI":"10.1108/IJOA-07-2018-1475","ISSN":"1934-8835","issue":"4","language":"English","page":"857-874","title":"The barriers and enablers to career and leadership development An exploration of women's stories in two work cultures","volume":"27","author":[{"family":"Mate","given":"Susan Elizabeth"},{"family":"McDonald","given":"Matthew"},{"family":"Do","given":"Truc"}],"issued":{"date-parts":[["2019",9,2]]}}},{"id":17613,"uris":["http://zotero.org/groups/5119330/items/T395555D"],"itemData":{"id":17613,"type":"article-journal","abstract":"Very few women hold positions of leadership in sports organisations. This study examines factors influencing career paths of women in sport leadership positions in various organisations in Kenya. Leaders included coaches and sport administrators in educational institutions and officials in national sport organisations.The feminist theory framework was used to examine women's journeys into leadership positions. Thirteen participants were purposively selected from various schools and sports organisations. Data collection methods included semi-structured interviews that were conducted over a period of two months. Data were analysed thematically. The findings of this study revealed profiles of the women to be as follows: over 40 years old, had children, had participated in competitive sports, were highly educated, and were from diverse areas of careers. Since women constitute a significant portion of the social and human capital in Africa, there is need for leadership development programs to equip women with skills to enable them assume new responsibilities in the society. Also, education can be used to influence patriarchal expectations of women in positive way- allowing organisations to attract and retain women in leadership positions.","container-title":"Qualitative Research in Sport Exercise and Health","DOI":"10.1080/2159676X.2018.1446042","ISSN":"2159-676X","issue":"3","language":"English","page":"316-333","title":"Factors influencing career paths and progress of Kenyan women in sport leadership","volume":"11","author":[{"family":"M'mbaha","given":"Janet M."},{"family":"Chepyator-Thomson","given":"Jepkorir Rose"}],"issued":{"date-parts":[["2019"]]}}},{"id":15369,"uris":["http://zotero.org/groups/5119330/items/GGCPLNMM"],"itemData":{"id":15369,"type":"article-journal","abstract":"Utilizing a phenomenological perspective and method, this study aimed to reveal the lived career mentoring experiences of Latinas in science and engineering and to understand how selected Latina scientists and engineers achieved high-level positions. Our in-depth interviews revealed that (a) it is important to have multiple mentors for Latinas' success; (b) various types of mentoring can be effective in career development; (c) the support and encouragement of mentors is essential; and (d) mentoring relationships should be a mutual agreement. Findings also suggest that implementing formal and informal mentoring programs can encourage Latinas to pursue careers in science and engineering and have a positive influence on career success. The commonly shared characteristics and experiences that promote career success are trailblazer, mentoring types, networking, professional opportunities, support and encouragement, goal orientation, and passion and belief.","container-title":"Journal of Career Development","DOI":"10.1177/0894845314542248","ISSN":"0894-8453","issue":"2","language":"English","page":"133-148","title":"Successful Latina scientists and engineers: Their lived mentoring experiences and career development","volume":"42","author":[{"family":"San Miguel","given":"Anitza M."},{"family":"Kim","given":"Mikyong Minsun"}],"issued":{"date-parts":[["2015",4]]}}},{"id":20088,"uris":["http://zotero.org/groups/5119330/items/TL4YGIZS"],"itemData":{"id":20088,"type":"article-journal","abstract":"Women face obstacles to leader development within their organizations. We investigate how women benefit from joining women's professional organizations (WPOs). We first conducted a pilot study in which we surveyed members of a WPO in the Southeastern United States to investigate whether women join these types of organizations for leader development, with results indicating that most members joined for leader development. We then interviewed members of this same organization to explore what leadership-related benefits they derive from their involvement. We found that experiences within this organization allowed members to hone their leadership abilities, network with other women, work directly with and observe women leaders, and receive support from others to take on leadership roles. In turn, these members had increased leadership aspirations, more confidence in their leadership capabilities, and a more expansive view of leadership within their careers. Overall, the findings from this exploratory study highlight the important role that WPOs can play in women's leader development.","container-title":"Human Resource Development Quarterly","DOI":"10.1002/hrdq.21496","ISSN":"1044-8004","issue":"1","language":"English","page":"41–65","title":"Developing women leaders: The role of women's professional organizations","volume":"35","author":[{"family":"Steele","given":"Clarissa R."},{"family":"Moake","given":"Timothy R."},{"family":"Medina-Craven","given":"Michele N."}],"issued":{"date-parts":[["202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B57688" w:rsidRPr="00B57688">
        <w:rPr>
          <w:rFonts w:ascii="Times New Roman" w:hAnsi="Times New Roman" w:cs="Times New Roman"/>
          <w:kern w:val="0"/>
          <w:sz w:val="24"/>
        </w:rPr>
        <w:t>(Mate, McDonald, &amp; Do, 2019; M’mbaha &amp; Chepyator-Thomson, 2019; San Miguel &amp; Kim, 2015; Steele, Moake, &amp; Medina-Craven, 2024)</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In cases of minority groups encountering discriminatory behavior within organizations, mentors stepped in to provide guidance and to help minority group members advocate for themselv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bXZYMT1y","properties":{"formattedCitation":"(e.g., Fielden &amp; Jepson, 2016; Pastwa-Wojciechowska &amp; Chybicka, 2022)","plainCitation":"(e.g., Fielden &amp; Jepson, 2016; Pastwa-Wojciechowska &amp; Chybicka, 2022)","noteIndex":0},"citationItems":[{"id":15583,"uris":["http://zotero.org/groups/5119330/items/ZMX63AK9"],"itemData":{"id":15583,"type":"article-journal","abstract":"Purpose - The purpose of this paper is to explore the experiences of lesbians in terms of career progression and development, focusing on several areas including, discrimination in the workplace, career resources, barriers to career development and the importance of disclosing one's sexual identity in the workplace. Design/methodology/approach - Interviews were conducted with 15 participants, 14 of whom had disclosed their sexuality at work. A grounded theory approach was used to conduct the analysis, and the findings suggested six core categories relating to the career experiences of the sample. These categories are: social climate; career choice; work environment; personality; being a lesbian and being a woman; and useful strategies. Findings - The analysis highlighted several key findings, such as the importance of the relationship between gender and sexuality; the importance of working within a policy-driven environment such as the public sector; the importance of personality and the modification of behaviour as a personal resource for lesbians in the workplace. The research also highlighted the fact that discrimination still occurs at work but manifests itself in different and often more subtle ways and it was reported that, despite protective legislation, one of the greatest challenges for lesbians is working within a heterosexist and heteronormative environment. Originality/value - There is a great deal of research dedicated to women's career development but less on certain subgroups of women and even less on the career development of lesbians in organisations, and it is the aim of this paper to address the lack of research pertaining to the careers of lesbians in the UK.","container-title":"Gender in Management","DOI":"10.1108/GM-03-2016-0037","ISSN":"1754-2413","issue":"4","language":"English","page":"281-296","title":"An exploration into the career experiences of lesbians in the UK","volume":"31","author":[{"family":"Fielden","given":"Sandra L."},{"family":"Jepson","given":"Hannah"}],"issued":{"date-parts":[["2016"]]}},"label":"page","prefix":"e.g., "},{"id":19845,"uris":["http://zotero.org/groups/5119330/items/NEVWTSEI"],"itemData":{"id":19845,"type":"article-journal","abstract":"The manuscript is based on a series of structured interviews with female scientists from around the world who have made significant contributions to psychology and have an impact on their cultural areas. The authors interviewed female scientists and researchers from a similar age group, but from different regions of the world, to capture the factors influencing careers of interlocutors from a similar period and enabling cultural inference. Both the universal and the cultural barriers faced by female scientists/researchers in career development and the factors that have contributed to success in psychology are discussed. Universal and cultural factors served in this manuscript as a guideline for gender equality programs in academia to overcome gender stereotypes, support early career development, support women in reaching leadership positions, and enhance women's visibility.","container-title":"Frontiers in Psychology","DOI":"10.3389/fpsyg.2022.877572","ISSN":"1664-1078","language":"English","title":"Outstanding women psychologists mainly from Europe - What helped and what limited them in their scientific careers? Guidelines for gender equity programs in academia","volume":"13","author":[{"family":"Pastwa-Wojciechowska","given":"Beata"},{"family":"Chybicka","given":"Aneta"}],"issued":{"date-parts":[["2022",9,6]]}},"label":"page"}],"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Fielden &amp; Jepson, 2016; Pastwa-Wojciechowska &amp; Chybicka, 2022)</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w:t>
      </w:r>
    </w:p>
    <w:p w14:paraId="6E819556" w14:textId="2BE69805" w:rsidR="005C63D4" w:rsidRPr="008423E2" w:rsidRDefault="005C63D4" w:rsidP="005C63D4">
      <w:pPr>
        <w:spacing w:line="480" w:lineRule="auto"/>
        <w:ind w:firstLine="720"/>
        <w:rPr>
          <w:rFonts w:asciiTheme="majorBidi" w:eastAsia="SimHei" w:hAnsiTheme="majorBidi" w:cstheme="majorBidi"/>
          <w:b/>
          <w:bCs/>
          <w:i/>
          <w:sz w:val="24"/>
          <w:szCs w:val="24"/>
        </w:rPr>
      </w:pPr>
      <w:r w:rsidRPr="008423E2">
        <w:rPr>
          <w:rFonts w:asciiTheme="majorBidi" w:eastAsia="SimHei" w:hAnsiTheme="majorBidi" w:cstheme="majorBidi"/>
          <w:b/>
          <w:bCs/>
          <w:iCs/>
          <w:sz w:val="24"/>
          <w:szCs w:val="24"/>
        </w:rPr>
        <w:t>Role models.</w:t>
      </w:r>
      <w:r w:rsidRPr="008423E2">
        <w:rPr>
          <w:rFonts w:asciiTheme="majorBidi" w:eastAsia="SimHei" w:hAnsiTheme="majorBidi" w:cstheme="majorBidi"/>
          <w:b/>
          <w:bCs/>
          <w:i/>
          <w:sz w:val="24"/>
          <w:szCs w:val="24"/>
        </w:rPr>
        <w:t xml:space="preserve"> </w:t>
      </w:r>
      <w:r w:rsidRPr="008423E2">
        <w:rPr>
          <w:rFonts w:ascii="Times New Roman" w:eastAsia="Times New Roman" w:hAnsi="Times New Roman" w:cs="Times New Roman"/>
          <w:color w:val="000000"/>
          <w:kern w:val="0"/>
          <w:sz w:val="24"/>
          <w:szCs w:val="24"/>
          <w:lang w:eastAsia="en-GB"/>
          <w14:ligatures w14:val="none"/>
        </w:rPr>
        <w:t xml:space="preserve">Role models are “individuals whose behaviors, personal styles and specific attributes are emulated by other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D25kHHAz","properties":{"formattedCitation":"(Shapiro, Haseltine, &amp; Rowe, 1978: 52)","plainCitation":"(Shapiro, Haseltine, &amp; Rowe, 1978: 52)","noteIndex":0},"citationItems":[{"id":21515,"uris":["http://zotero.org/groups/5119330/items/IGLUB8DJ"],"itemData":{"id":21515,"type":"article-journal","container-title":"Sloan Management Review","issue":"3","page":"51–58","title":"Moving up: role models, mentors, and the 'patron system'","volume":"19","author":[{"family":"Shapiro","given":"Eileen C."},{"family":"Haseltine","given":"Florence P."},{"family":"Rowe","given":"Mary P."}],"issued":{"date-parts":[["1978"]]}},"locator":"52","label":"page"}],"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Shapiro, Haseltine, &amp; Rowe, 1978: 52)</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Many studies discussed the importance of role models for minority groups’ career succes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qIeZOpwt","properties":{"formattedCitation":"(e.g., Doubell &amp; Struwig, 2014; Durbin &amp; Tomlinson, 2014; Fielden &amp; Jepson, 2016; Holton &amp; Dent, 2016)","plainCitation":"(e.g., Doubell &amp; Struwig, 2014; Durbin &amp; Tomlinson, 2014; Fielden &amp; Jepson, 2016; Holton &amp; Dent, 2016)","noteIndex":0},"citationItems":[{"id":17001,"uris":["http://zotero.org/groups/5119330/items/3SFHMJLQ"],"itemData":{"id":17001,"type":"article-journal","abstract":"This article reports on an empirical study that investigated factors influencing women's career success. Statistics relating to the field of women in management indicate that, worldwide, women are under-represented in executive and decision-making positions. Women face unique challenges in their career pursuit that may prevent them from moving up to executive positions. A framework to investigate the factors influencing career success indicates that factors such as demographics, personality, culture, barriers, external and internal support impact on the career success of women. This study surveyed a sample of 301 professional and business women in South Africa. The results of the empirical survey showed that there are statistical significant relationships between groups of women based on their demographics and their perceptions of the factors that influence their career success.","container-title":"South African Journal of Economic and Management Sciences","DOI":"10.4102/sajems.v17i5.514","ISSN":"2222-3436","issue":"5","language":"English","page":"531-543","title":"Perceptions of factors influencing the career success of professional and business women in south africa","volume":"17","author":[{"family":"Doubell","given":"Marianne"},{"family":"Struwig","given":"Miemie"}],"issued":{"date-parts":[["2014"]]}},"label":"page","prefix":"e.g., "},{"id":17155,"uris":["http://zotero.org/groups/5119330/items/JFJ9LWMU"],"itemData":{"id":17155,"type":"article-journal","abstract":"This paper explores the careers of 27 women employed as part-time managers in a range of UK public, private and not-for-profit sector organizations. Drawing upon semi-structured interviews, the article briefly summarizes the career trajectories of these women, prior to and after a transition to part-time working, before exploring whether and how career progression is linked to the support of role models and mentors. The part-time managers in this sample held varied careers while working full-time, but careers often stalled following a transition to part-time work. Given research has identified role models and mentors as having a positive impact upon career progression, this paper explores the existence of role models and mentors within the sample of female part-time managers. While the majority of interviewees identified role models, just over half identified these as negative role models who did little to champion part-time working. Drawing upon Gibson's positive/negative' role model dimensions, we argue the likelihood of identifying positive and negative role models alters when an analysis takes account of gender and working hours. Few interviewees identified mentors: just four women spoke of being mentored currently, though ten others identified being mentored in the past. We argue this lack of mentors and the identification of negative role models, the majority of whom were women, exacerbates the already precarious position of these female part-time managers. The paper concludes by commenting on the lack of support for female part-time managers, and the paucity of influential people working part-time in organizations, despite the rapid growth of part-time work in the UK over the past four decades.","container-title":"Gender Work and Organization","DOI":"10.1111/gwao.12038","ISSN":"0968-6673","issue":"4","language":"English","page":"308-320","title":"Female part-time managers: Careers, mentors and role models","volume":"21","author":[{"family":"Durbin","given":"Susan"},{"family":"Tomlinson","given":"Jennifer"}],"issued":{"date-parts":[["2014",7]]}}},{"id":15583,"uris":["http://zotero.org/groups/5119330/items/ZMX63AK9"],"itemData":{"id":15583,"type":"article-journal","abstract":"Purpose - The purpose of this paper is to explore the experiences of lesbians in terms of career progression and development, focusing on several areas including, discrimination in the workplace, career resources, barriers to career development and the importance of disclosing one's sexual identity in the workplace. Design/methodology/approach - Interviews were conducted with 15 participants, 14 of whom had disclosed their sexuality at work. A grounded theory approach was used to conduct the analysis, and the findings suggested six core categories relating to the career experiences of the sample. These categories are: social climate; career choice; work environment; personality; being a lesbian and being a woman; and useful strategies. Findings - The analysis highlighted several key findings, such as the importance of the relationship between gender and sexuality; the importance of working within a policy-driven environment such as the public sector; the importance of personality and the modification of behaviour as a personal resource for lesbians in the workplace. The research also highlighted the fact that discrimination still occurs at work but manifests itself in different and often more subtle ways and it was reported that, despite protective legislation, one of the greatest challenges for lesbians is working within a heterosexist and heteronormative environment. Originality/value - There is a great deal of research dedicated to women's career development but less on certain subgroups of women and even less on the career development of lesbians in organisations, and it is the aim of this paper to address the lack of research pertaining to the careers of lesbians in the UK.","container-title":"Gender in Management","DOI":"10.1108/GM-03-2016-0037","ISSN":"1754-2413","issue":"4","language":"English","page":"281-296","title":"An exploration into the career experiences of lesbians in the UK","volume":"31","author":[{"family":"Fielden","given":"Sandra L."},{"family":"Jepson","given":"Hannah"}],"issued":{"date-parts":[["2016"]]}}},{"id":15588,"uris":["http://zotero.org/groups/5119330/items/4C5UQ6E3"],"itemData":{"id":15588,"type":"article-journal","abstract":"Purpose - The purpose of this paper is to explore the findings from empirical research conducted with women managers about their careers and to propose a template or blueprint for how individuals and organisations might create a better career environment for women. Design/methodology/approach - This paper draws on a research study that included interviews with 20 senior women managers from a range of sectors and countries and a self-completion survey questionnaire completed by 1,402 women. Findings - The paper illustrates the difficulties that women continue to face in the workplace and how terms such as leadership, management and team leader may be gender biased. There is a need for employers and for individuals to consider a variety of different approaches to help create a more positive career environment for women. Research limitations/implications - The findings have implications for career development structures and talent management processes within organisations. They also would be useful for professional associations. Practical implications - The template proposed offers a useful guide to help organisations reflect on possible gender bias in career development structures. Originality/value - This paper adds to the understanding of the issues that women managers face and highlight the practical changes employers could make to help address these issues.","container-title":"Gender in Management","DOI":"10.1108/GM-08-2015-0074","ISSN":"1754-2413","issue":"8","language":"English","page":"542-561","title":"A better career environment for women: Developing a blueprint for individuals and organisations","volume":"31","author":[{"family":"Holton","given":"Viki"},{"family":"Dent","given":"Fiona Elsa"}],"issued":{"date-parts":[["201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Doubell &amp; Struwig, 2014; Durbin &amp; Tomlinson, 2014; Fielden &amp; Jepson, 2016; Holton &amp; Dent,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Role models were significant for minority groups </w:t>
      </w:r>
      <w:proofErr w:type="gramStart"/>
      <w:r w:rsidRPr="008423E2">
        <w:rPr>
          <w:rFonts w:ascii="Times New Roman" w:eastAsia="Times New Roman" w:hAnsi="Times New Roman" w:cs="Times New Roman"/>
          <w:color w:val="000000"/>
          <w:kern w:val="0"/>
          <w:sz w:val="24"/>
          <w:szCs w:val="24"/>
          <w:lang w:eastAsia="en-GB"/>
          <w14:ligatures w14:val="none"/>
        </w:rPr>
        <w:t>as a means to</w:t>
      </w:r>
      <w:proofErr w:type="gramEnd"/>
      <w:r w:rsidRPr="008423E2">
        <w:rPr>
          <w:rFonts w:ascii="Times New Roman" w:eastAsia="Times New Roman" w:hAnsi="Times New Roman" w:cs="Times New Roman"/>
          <w:color w:val="000000"/>
          <w:kern w:val="0"/>
          <w:sz w:val="24"/>
          <w:szCs w:val="24"/>
          <w:lang w:eastAsia="en-GB"/>
          <w14:ligatures w14:val="none"/>
        </w:rPr>
        <w:t xml:space="preserve"> envisage what they could achieve in their careers. They inspired, acted as sources of career advice and support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1tZ4elpP","properties":{"formattedCitation":"(Durbin &amp; Tomlinson, 2014)","plainCitation":"(Durbin &amp; Tomlinson, 2014)","noteIndex":0},"citationItems":[{"id":17155,"uris":["http://zotero.org/groups/5119330/items/JFJ9LWMU"],"itemData":{"id":17155,"type":"article-journal","abstract":"This paper explores the careers of 27 women employed as part-time managers in a range of UK public, private and not-for-profit sector organizations. Drawing upon semi-structured interviews, the article briefly summarizes the career trajectories of these women, prior to and after a transition to part-time working, before exploring whether and how career progression is linked to the support of role models and mentors. The part-time managers in this sample held varied careers while working full-time, but careers often stalled following a transition to part-time work. Given research has identified role models and mentors as having a positive impact upon career progression, this paper explores the existence of role models and mentors within the sample of female part-time managers. While the majority of interviewees identified role models, just over half identified these as negative role models who did little to champion part-time working. Drawing upon Gibson's positive/negative' role model dimensions, we argue the likelihood of identifying positive and negative role models alters when an analysis takes account of gender and working hours. Few interviewees identified mentors: just four women spoke of being mentored currently, though ten others identified being mentored in the past. We argue this lack of mentors and the identification of negative role models, the majority of whom were women, exacerbates the already precarious position of these female part-time managers. The paper concludes by commenting on the lack of support for female part-time managers, and the paucity of influential people working part-time in organizations, despite the rapid growth of part-time work in the UK over the past four decades.","container-title":"Gender Work and Organization","DOI":"10.1111/gwao.12038","ISSN":"0968-6673","issue":"4","language":"English","page":"308-320","title":"Female part-time managers: Careers, mentors and role models","volume":"21","author":[{"family":"Durbin","given":"Susan"},{"family":"Tomlinson","given":"Jennifer"}],"issued":{"date-parts":[["2014",7]]}}}],"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Durbin &amp; Tomlinson, 2014)</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encouraged a can-do attitude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mdXNJHY3","properties":{"formattedCitation":"(Ladge, Clair, &amp; Greenberg, 2012)","plainCitation":"(Ladge, Clair, &amp; Greenberg, 2012)","noteIndex":0},"citationItems":[{"id":21441,"uris":["http://zotero.org/groups/5119330/items/LPCASN4E"],"itemData":{"id":21441,"type":"article-journal","container-title":"Academy of Management Journal","DOI":"10.5465/amj.2010.0538","ISSN":"0001-4273, 1948-0989","issue":"6","journalAbbreviation":"AMJ","language":"en","page":"1449-1471","source":"DOI.org (Crossref)","title":"Cross-domain identity transition during liminal periods: Constructing multiple selves as professional and mother during pregnancy","title-short":"Cross-domain identity transition during liminal periods","volume":"55","author":[{"family":"Ladge","given":"Jamie J."},{"family":"Clair","given":"Judith A."},{"family":"Greenberg","given":"Danna"}],"issued":{"date-parts":[["2012",12]]}}}],"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Ladge, Clair, &amp; Greenberg, 2012)</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facilitated access to a network of supportive colleagu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hfo7VtvN","properties":{"formattedCitation":"(Fielden &amp; Jepson, 2016)","plainCitation":"(Fielden &amp; Jepson, 2016)","noteIndex":0},"citationItems":[{"id":15583,"uris":["http://zotero.org/groups/5119330/items/ZMX63AK9"],"itemData":{"id":15583,"type":"article-journal","abstract":"Purpose - The purpose of this paper is to explore the experiences of lesbians in terms of career progression and development, focusing on several areas including, discrimination in the workplace, career resources, barriers to career development and the importance of disclosing one's sexual identity in the workplace. Design/methodology/approach - Interviews were conducted with 15 participants, 14 of whom had disclosed their sexuality at work. A grounded theory approach was used to conduct the analysis, and the findings suggested six core categories relating to the career experiences of the sample. These categories are: social climate; career choice; work environment; personality; being a lesbian and being a woman; and useful strategies. Findings - The analysis highlighted several key findings, such as the importance of the relationship between gender and sexuality; the importance of working within a policy-driven environment such as the public sector; the importance of personality and the modification of behaviour as a personal resource for lesbians in the workplace. The research also highlighted the fact that discrimination still occurs at work but manifests itself in different and often more subtle ways and it was reported that, despite protective legislation, one of the greatest challenges for lesbians is working within a heterosexist and heteronormative environment. Originality/value - There is a great deal of research dedicated to women's career development but less on certain subgroups of women and even less on the career development of lesbians in organisations, and it is the aim of this paper to address the lack of research pertaining to the careers of lesbians in the UK.","container-title":"Gender in Management","DOI":"10.1108/GM-03-2016-0037","ISSN":"1754-2413","issue":"4","language":"English","page":"281-296","title":"An exploration into the career experiences of lesbians in the UK","volume":"31","author":[{"family":"Fielden","given":"Sandra L."},{"family":"Jepson","given":"Hannah"}],"issued":{"date-parts":[["201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Fielden &amp; Jepson,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p>
    <w:p w14:paraId="7C4AE56C" w14:textId="30053834" w:rsidR="005C63D4" w:rsidRPr="008423E2" w:rsidRDefault="005C63D4" w:rsidP="005C63D4">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Times New Roman" w:hAnsi="Times New Roman" w:cs="Times New Roman"/>
          <w:color w:val="000000"/>
          <w:kern w:val="0"/>
          <w:sz w:val="24"/>
          <w:szCs w:val="24"/>
          <w:lang w:eastAsia="en-GB"/>
          <w14:ligatures w14:val="none"/>
        </w:rPr>
        <w:t xml:space="preserve">In most cases, the reviewed studies referred to role models in association with representation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dhfoJ2SZ","properties":{"formattedCitation":"(e.g., Fagan &amp; Teasdale, 2021)","plainCitation":"(e.g., Fagan &amp; Teasdale, 2021)","noteIndex":0},"citationItems":[{"id":21532,"uris":["http://zotero.org/groups/5119330/items/JB5NTZS7"],"itemData":{"id":21532,"type":"article-journal","abstract":"Women remain poorly represented in the highest positions in academia, despite their increasing participation. This article seeks to understand how women who have reached senior occupational positions in Higher Education Institutions have navigated their organisational and disciplinary settings. In the process we explore how experiences compare across male and female-dominated spaces, integrating field theory with Acker’s work on ‘gendered organisations’ to develop the idea of academic disciplines as ‘gendered spaces’. Empirically we draw upon a qualitative study of women professors working across science, technology, engineering, maths and medicine (STEMM) and non-STEMM disciplines in a large research-intensive university in the UK. Utilising Bourdieu’s concept of ‘the game’, we show how they navigate the academic game within the context of differing ‘gendered spaces’; complicit in the game yet recognising it as unfair, and thus (inadvertently) reproducing gendered structures and practices.","container-title":"Work, Employment and Society","DOI":"10.1177/0950017020916182","ISSN":"0950-0170, 1469-8722","issue":"4","journalAbbreviation":"Work, Employment and Society","language":"en","page":"774-792","source":"DOI.org (Crossref)","title":"Women professors across STEMM and non-STEMM disciplines: Navigating gendered spaces and playing the academic game","title-short":"Women professors across stemm and non-stemm disciplines","volume":"35","author":[{"family":"Fagan","given":"Colette"},{"family":"Teasdale","given":"Nina"}],"issued":{"date-parts":[["2021",8]]}},"label":"page","prefix":"e.g., "}],"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Fagan &amp; Teasdale, 202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indicating that inspirational role models who help </w:t>
      </w:r>
      <w:r w:rsidRPr="008423E2">
        <w:rPr>
          <w:rFonts w:ascii="Times New Roman" w:eastAsia="Times New Roman" w:hAnsi="Times New Roman" w:cs="Times New Roman"/>
          <w:color w:val="000000"/>
          <w:kern w:val="0"/>
          <w:sz w:val="24"/>
          <w:szCs w:val="24"/>
          <w:lang w:eastAsia="en-GB"/>
          <w14:ligatures w14:val="none"/>
        </w:rPr>
        <w:lastRenderedPageBreak/>
        <w:t>mak</w:t>
      </w:r>
      <w:r w:rsidR="005E7FBC" w:rsidRPr="008423E2">
        <w:rPr>
          <w:rFonts w:ascii="Times New Roman" w:eastAsia="Times New Roman" w:hAnsi="Times New Roman" w:cs="Times New Roman"/>
          <w:color w:val="000000"/>
          <w:kern w:val="0"/>
          <w:sz w:val="24"/>
          <w:szCs w:val="24"/>
          <w:lang w:eastAsia="en-GB"/>
          <w14:ligatures w14:val="none"/>
        </w:rPr>
        <w:t>e</w:t>
      </w:r>
      <w:r w:rsidRPr="008423E2">
        <w:rPr>
          <w:rFonts w:ascii="Times New Roman" w:eastAsia="Times New Roman" w:hAnsi="Times New Roman" w:cs="Times New Roman"/>
          <w:color w:val="000000"/>
          <w:kern w:val="0"/>
          <w:sz w:val="24"/>
          <w:szCs w:val="24"/>
          <w:lang w:eastAsia="en-GB"/>
          <w14:ligatures w14:val="none"/>
        </w:rPr>
        <w:t xml:space="preserve"> accurate career assessments often share similarities with career actor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YMwEQ1QD","properties":{"formattedCitation":"(Sealy &amp; Singh, 2010)","plainCitation":"(Sealy &amp; Singh, 2010)","noteIndex":0},"citationItems":[{"id":21499,"uris":["http://zotero.org/groups/5119330/items/FV3TMVKN"],"itemData":{"id":21499,"type":"article-journal","abstract":"The lack of senior female role models continues to be cited as a key barrier to women's career success. Yet there is little academic research into the gendered aspects of role modelling in organizations, or the utility of role models at a senior level. The paper starts with a review of papers examining the construction of role models in organizational settings. This leads to the inclusion of two related areas – organizational demographics as the contextual factor affecting the availability of role models and how they are perceived, and work identity formation as a possible key explanatory factor behind the link between the lack of senior female role models and the lack of career progression to top organizational levels. The literature looking at social theories of identity formation is then considered from a gender perspective. The key gaps identified are that while the behavioural value of role models has been well documented, a better understanding is needed of how gender and organizational demography influence the role modelling process. Importantly, the symbolic value and possibly other values of female role models in the identity construction of senior women require further in‐depth investigation. Finally, this review calls for a more integrated approach to the study of role models and work identity formation, pulling together literatures on organizational demography, the cognitive construal of role models and their importance for successful work identity formation in senior women.","container-title":"International Journal of Management Reviews","DOI":"10.1111/j.1468-2370.2009.00262.x","ISSN":"1460-8545, 1468-2370","issue":"3","journalAbbreviation":"Int J Management Reviews","language":"en","license":"http://onlinelibrary.wiley.com/termsAndConditions#vor","page":"284-300","source":"DOI.org (Crossref)","title":"The importance of role models and demographic context for senior women's work identity development","volume":"12","author":[{"family":"Sealy","given":"Ruth H.V."},{"family":"Singh","given":"Val"}],"issued":{"date-parts":[["2010",9]]}}}],"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Sealy &amp; Singh, 2010)</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hile employees can have role models from any groups within or outside organizations, it has been evidenced that minority groups often </w:t>
      </w:r>
      <w:r w:rsidR="005E7FBC" w:rsidRPr="008423E2">
        <w:rPr>
          <w:rFonts w:ascii="Times New Roman" w:eastAsia="Times New Roman" w:hAnsi="Times New Roman" w:cs="Times New Roman"/>
          <w:color w:val="000000"/>
          <w:kern w:val="0"/>
          <w:sz w:val="24"/>
          <w:szCs w:val="24"/>
          <w:lang w:eastAsia="en-GB"/>
          <w14:ligatures w14:val="none"/>
        </w:rPr>
        <w:t>seek</w:t>
      </w:r>
      <w:r w:rsidRPr="008423E2">
        <w:rPr>
          <w:rFonts w:ascii="Times New Roman" w:eastAsia="Times New Roman" w:hAnsi="Times New Roman" w:cs="Times New Roman"/>
          <w:color w:val="000000"/>
          <w:kern w:val="0"/>
          <w:sz w:val="24"/>
          <w:szCs w:val="24"/>
          <w:lang w:eastAsia="en-GB"/>
          <w14:ligatures w14:val="none"/>
        </w:rPr>
        <w:t xml:space="preserve"> role models from a similar background and based in their immediate organization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INXpNuLy","properties":{"formattedCitation":"(Cross, Linehan, &amp; Murphy, 2017)","plainCitation":"(Cross, Linehan, &amp; Murphy, 2017)","noteIndex":0},"citationItems":[{"id":15901,"uris":["http://zotero.org/groups/5119330/items/IGWVC42A"],"itemData":{"id":15901,"type":"article-journal","abstract":"Purpose - Much of the literature identifies the positive nature of role models in career progression. The purpose of this paper is to take the contrary perspective and explore whether role-modelling behaviour of senior female managers can be unintentionally interpreted as negative, with an associated negative impact on career progression decisions of female managers. Design/methodology/approach - To address this issue the authors took a grounded theory approach and 30 in-depth interviews were conducted with female middle-level managers in a wide range of Irish organisations. Findings - The results of the interviews illustrate that role-modelling behaviour has the potential to negatively, rather than positively affect female career progression choices. Practical implications - The unintended consequences of role-modelling behaviour of senior female managers highlights both the concept of negative role-modelling behaviour and identifies its impact on female managerial career progression. Originality/value - This paper offers new insights into the construction of the global role model by introducing two new elements - the realistic role model and the departed role model.","container-title":"Personnel Review","DOI":"10.1108/PR-06-2015-0177","ISSN":"0048-3486","issue":"1","language":"English","page":"86-99","title":"The unintended consequences of role-modelling behaviour in female career progression","volume":"46","author":[{"family":"Cross","given":"Christine"},{"family":"Linehan","given":"Margaret"},{"family":"Murphy","given":"Caroline"}],"issued":{"date-parts":[["2017"]]}}}],"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Cross, Linehan, &amp; Murphy, 2017)</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p>
    <w:p w14:paraId="605050B3" w14:textId="024CE04A" w:rsidR="005C63D4" w:rsidRPr="008423E2" w:rsidRDefault="005C63D4" w:rsidP="005C63D4">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heme="majorBidi" w:eastAsia="SimHei" w:hAnsiTheme="majorBidi" w:cstheme="majorBidi"/>
          <w:b/>
          <w:bCs/>
          <w:iCs/>
          <w:sz w:val="24"/>
          <w:szCs w:val="24"/>
        </w:rPr>
        <w:t>Training and development.</w:t>
      </w:r>
      <w:r w:rsidRPr="008423E2">
        <w:rPr>
          <w:rFonts w:asciiTheme="majorBidi" w:eastAsia="SimHei" w:hAnsiTheme="majorBidi" w:cstheme="majorBidi"/>
          <w:b/>
          <w:bCs/>
          <w:i/>
          <w:sz w:val="24"/>
          <w:szCs w:val="24"/>
        </w:rPr>
        <w:t xml:space="preserve"> </w:t>
      </w:r>
      <w:r w:rsidRPr="008423E2">
        <w:rPr>
          <w:rFonts w:ascii="Times New Roman" w:eastAsia="Times New Roman" w:hAnsi="Times New Roman" w:cs="Times New Roman"/>
          <w:color w:val="000000"/>
          <w:kern w:val="0"/>
          <w:sz w:val="24"/>
          <w:szCs w:val="24"/>
          <w:lang w:eastAsia="en-GB"/>
          <w14:ligatures w14:val="none"/>
        </w:rPr>
        <w:t xml:space="preserve">Training and development programs, especially leadership training, </w:t>
      </w:r>
      <w:r w:rsidR="001F2BFB" w:rsidRPr="008423E2">
        <w:rPr>
          <w:rFonts w:ascii="Times New Roman" w:eastAsia="Times New Roman" w:hAnsi="Times New Roman" w:cs="Times New Roman"/>
          <w:color w:val="000000"/>
          <w:kern w:val="0"/>
          <w:sz w:val="24"/>
          <w:szCs w:val="24"/>
          <w:lang w:eastAsia="en-GB"/>
          <w14:ligatures w14:val="none"/>
        </w:rPr>
        <w:t>were</w:t>
      </w:r>
      <w:r w:rsidRPr="008423E2">
        <w:rPr>
          <w:rFonts w:ascii="Times New Roman" w:eastAsia="Times New Roman" w:hAnsi="Times New Roman" w:cs="Times New Roman"/>
          <w:color w:val="000000"/>
          <w:kern w:val="0"/>
          <w:sz w:val="24"/>
          <w:szCs w:val="24"/>
          <w:lang w:eastAsia="en-GB"/>
          <w14:ligatures w14:val="none"/>
        </w:rPr>
        <w:t xml:space="preserve"> mentioned in several studies as a key leveraging factor for minority groups’ career success. This was particularly the case for early career minority group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T8vXLkhK","properties":{"formattedCitation":"(Holton &amp; Dent, 2016)","plainCitation":"(Holton &amp; Dent, 2016)","noteIndex":0},"citationItems":[{"id":15588,"uris":["http://zotero.org/groups/5119330/items/4C5UQ6E3"],"itemData":{"id":15588,"type":"article-journal","abstract":"Purpose - The purpose of this paper is to explore the findings from empirical research conducted with women managers about their careers and to propose a template or blueprint for how individuals and organisations might create a better career environment for women. Design/methodology/approach - This paper draws on a research study that included interviews with 20 senior women managers from a range of sectors and countries and a self-completion survey questionnaire completed by 1,402 women. Findings - The paper illustrates the difficulties that women continue to face in the workplace and how terms such as leadership, management and team leader may be gender biased. There is a need for employers and for individuals to consider a variety of different approaches to help create a more positive career environment for women. Research limitations/implications - The findings have implications for career development structures and talent management processes within organisations. They also would be useful for professional associations. Practical implications - The template proposed offers a useful guide to help organisations reflect on possible gender bias in career development structures. Originality/value - This paper adds to the understanding of the issues that women managers face and highlight the practical changes employers could make to help address these issues.","container-title":"Gender in Management","DOI":"10.1108/GM-08-2015-0074","ISSN":"1754-2413","issue":"8","language":"English","page":"542-561","title":"A better career environment for women: Developing a blueprint for individuals and organisations","volume":"31","author":[{"family":"Holton","given":"Viki"},{"family":"Dent","given":"Fiona Elsa"}],"issued":{"date-parts":[["201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Holton &amp; Dent,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Such developmental initiatives could be offered in different shapes and forms, ranging from formal executive education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1KVS5KVU","properties":{"formattedCitation":"(Holton &amp; Dent, 2016)","plainCitation":"(Holton &amp; Dent, 2016)","noteIndex":0},"citationItems":[{"id":15588,"uris":["http://zotero.org/groups/5119330/items/4C5UQ6E3"],"itemData":{"id":15588,"type":"article-journal","abstract":"Purpose - The purpose of this paper is to explore the findings from empirical research conducted with women managers about their careers and to propose a template or blueprint for how individuals and organisations might create a better career environment for women. Design/methodology/approach - This paper draws on a research study that included interviews with 20 senior women managers from a range of sectors and countries and a self-completion survey questionnaire completed by 1,402 women. Findings - The paper illustrates the difficulties that women continue to face in the workplace and how terms such as leadership, management and team leader may be gender biased. There is a need for employers and for individuals to consider a variety of different approaches to help create a more positive career environment for women. Research limitations/implications - The findings have implications for career development structures and talent management processes within organisations. They also would be useful for professional associations. Practical implications - The template proposed offers a useful guide to help organisations reflect on possible gender bias in career development structures. Originality/value - This paper adds to the understanding of the issues that women managers face and highlight the practical changes employers could make to help address these issues.","container-title":"Gender in Management","DOI":"10.1108/GM-08-2015-0074","ISSN":"1754-2413","issue":"8","language":"English","page":"542-561","title":"A better career environment for women: Developing a blueprint for individuals and organisations","volume":"31","author":[{"family":"Holton","given":"Viki"},{"family":"Dent","given":"Fiona Elsa"}],"issued":{"date-parts":[["201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Holton &amp; Dent,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focused on improving leadership qualiti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6757tw5O","properties":{"formattedCitation":"(Fazal, Naz, Khan, &amp; Pedder, 2019)","plainCitation":"(Fazal, Naz, Khan, &amp; Pedder, 2019)","noteIndex":0},"citationItems":[{"id":17779,"uris":["http://zotero.org/groups/5119330/items/M9DV7GMW"],"itemData":{"id":17779,"type":"article-journal","abstract":"This qualitative study explores women academics' perspectives and experiences working in a Pakistani university regarding their careers and how these progress. This is located in a northern city in the Khyber Pakhtunkhwa province. Rich narrative accounts were sought from ten women academics, combining semi-structured and informant-style interviewing. Their accounts focused on their academic, professional and family lives. Thematic analysis of these revealed a range of experiences pertaining to their academic and career progression and included factors that enabled them to work and others that served as barriers. The former included sustained family support received from parents, siblings and spouses, while the latter included inequality of opportunities in a male-dominated work environment, balancing home and work responsibilities, and lack of workplace facilities. Most of these women found it challenging to maintain balance between their home and workplace responsibilities. Nevertheless, our informants reportedly refused to be overwhelmed by the challenges they faced; instead, they displayed a great deal of resilience and displayed a spirit of defiance, optimism and efficacy to deal with challenges at the workplace and in their homes.","container-title":"Asian Journal of Womens Studies","DOI":"10.1080/12259276.2019.1607467","ISSN":"1225-9276","issue":"2","language":"English","page":"217-238","title":"Barriers and enablers of women's academic careers in Pakistan","volume":"25","author":[{"family":"Fazal","given":"Shawana"},{"family":"Naz","given":"Sadaf"},{"family":"Khan","given":"Muhammad Ilyas"},{"family":"Pedder","given":"David"}],"issued":{"date-parts":[["2019",4,3]]}}}],"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Fazal, Naz, Khan, &amp; Pedder, 2019)</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delivered by organizations or local federation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DPDzN35t","properties":{"formattedCitation":"(M\\uc0\\u8217{}mbaha &amp; Chepyator-Thomson, 2019)","plainCitation":"(M’mbaha &amp; Chepyator-Thomson, 2019)","noteIndex":0},"citationItems":[{"id":17613,"uris":["http://zotero.org/groups/5119330/items/T395555D"],"itemData":{"id":17613,"type":"article-journal","abstract":"Very few women hold positions of leadership in sports organisations. This study examines factors influencing career paths of women in sport leadership positions in various organisations in Kenya. Leaders included coaches and sport administrators in educational institutions and officials in national sport organisations.The feminist theory framework was used to examine women's journeys into leadership positions. Thirteen participants were purposively selected from various schools and sports organisations. Data collection methods included semi-structured interviews that were conducted over a period of two months. Data were analysed thematically. The findings of this study revealed profiles of the women to be as follows: over 40 years old, had children, had participated in competitive sports, were highly educated, and were from diverse areas of careers. Since women constitute a significant portion of the social and human capital in Africa, there is need for leadership development programs to equip women with skills to enable them assume new responsibilities in the society. Also, education can be used to influence patriarchal expectations of women in positive way- allowing organisations to attract and retain women in leadership positions.","container-title":"Qualitative Research in Sport Exercise and Health","DOI":"10.1080/2159676X.2018.1446042","ISSN":"2159-676X","issue":"3","language":"English","page":"316-333","title":"Factors influencing career paths and progress of Kenyan women in sport leadership","volume":"11","author":[{"family":"M'mbaha","given":"Janet M."},{"family":"Chepyator-Thomson","given":"Jepkorir Rose"}],"issued":{"date-parts":[["2019"]]}}}],"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kern w:val="0"/>
          <w:sz w:val="24"/>
        </w:rPr>
        <w:t>(M’mbaha &amp; Chepyator-Thomson, 2019)</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to one-on-one programs, such as manager-as-a-coach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ZjbrIKws","properties":{"formattedCitation":"(Holton &amp; Dent, 2016)","plainCitation":"(Holton &amp; Dent, 2016)","noteIndex":0},"citationItems":[{"id":15588,"uris":["http://zotero.org/groups/5119330/items/4C5UQ6E3"],"itemData":{"id":15588,"type":"article-journal","abstract":"Purpose - The purpose of this paper is to explore the findings from empirical research conducted with women managers about their careers and to propose a template or blueprint for how individuals and organisations might create a better career environment for women. Design/methodology/approach - This paper draws on a research study that included interviews with 20 senior women managers from a range of sectors and countries and a self-completion survey questionnaire completed by 1,402 women. Findings - The paper illustrates the difficulties that women continue to face in the workplace and how terms such as leadership, management and team leader may be gender biased. There is a need for employers and for individuals to consider a variety of different approaches to help create a more positive career environment for women. Research limitations/implications - The findings have implications for career development structures and talent management processes within organisations. They also would be useful for professional associations. Practical implications - The template proposed offers a useful guide to help organisations reflect on possible gender bias in career development structures. Originality/value - This paper adds to the understanding of the issues that women managers face and highlight the practical changes employers could make to help address these issues.","container-title":"Gender in Management","DOI":"10.1108/GM-08-2015-0074","ISSN":"1754-2413","issue":"8","language":"English","page":"542-561","title":"A better career environment for women: Developing a blueprint for individuals and organisations","volume":"31","author":[{"family":"Holton","given":"Viki"},{"family":"Dent","given":"Fiona Elsa"}],"issued":{"date-parts":[["201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Holton &amp; Dent,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career counselling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VPob6ud5","properties":{"formattedCitation":"(Fazal et al., 2019)","plainCitation":"(Fazal et al., 2019)","noteIndex":0},"citationItems":[{"id":17779,"uris":["http://zotero.org/groups/5119330/items/M9DV7GMW"],"itemData":{"id":17779,"type":"article-journal","abstract":"This qualitative study explores women academics' perspectives and experiences working in a Pakistani university regarding their careers and how these progress. This is located in a northern city in the Khyber Pakhtunkhwa province. Rich narrative accounts were sought from ten women academics, combining semi-structured and informant-style interviewing. Their accounts focused on their academic, professional and family lives. Thematic analysis of these revealed a range of experiences pertaining to their academic and career progression and included factors that enabled them to work and others that served as barriers. The former included sustained family support received from parents, siblings and spouses, while the latter included inequality of opportunities in a male-dominated work environment, balancing home and work responsibilities, and lack of workplace facilities. Most of these women found it challenging to maintain balance between their home and workplace responsibilities. Nevertheless, our informants reportedly refused to be overwhelmed by the challenges they faced; instead, they displayed a great deal of resilience and displayed a spirit of defiance, optimism and efficacy to deal with challenges at the workplace and in their homes.","container-title":"Asian Journal of Womens Studies","DOI":"10.1080/12259276.2019.1607467","ISSN":"1225-9276","issue":"2","language":"English","page":"217-238","title":"Barriers and enablers of women's academic careers in Pakistan","volume":"25","author":[{"family":"Fazal","given":"Shawana"},{"family":"Naz","given":"Sadaf"},{"family":"Khan","given":"Muhammad Ilyas"},{"family":"Pedder","given":"David"}],"issued":{"date-parts":[["2019",4,3]]}}}],"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Fazal et al., 2019)</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or informal learning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IOvO8Hg8","properties":{"formattedCitation":"(M\\uc0\\u8217{}mbaha &amp; Chepyator-Thomson, 2019)","plainCitation":"(M’mbaha &amp; Chepyator-Thomson, 2019)","noteIndex":0},"citationItems":[{"id":17613,"uris":["http://zotero.org/groups/5119330/items/T395555D"],"itemData":{"id":17613,"type":"article-journal","abstract":"Very few women hold positions of leadership in sports organisations. This study examines factors influencing career paths of women in sport leadership positions in various organisations in Kenya. Leaders included coaches and sport administrators in educational institutions and officials in national sport organisations.The feminist theory framework was used to examine women's journeys into leadership positions. Thirteen participants were purposively selected from various schools and sports organisations. Data collection methods included semi-structured interviews that were conducted over a period of two months. Data were analysed thematically. The findings of this study revealed profiles of the women to be as follows: over 40 years old, had children, had participated in competitive sports, were highly educated, and were from diverse areas of careers. Since women constitute a significant portion of the social and human capital in Africa, there is need for leadership development programs to equip women with skills to enable them assume new responsibilities in the society. Also, education can be used to influence patriarchal expectations of women in positive way- allowing organisations to attract and retain women in leadership positions.","container-title":"Qualitative Research in Sport Exercise and Health","DOI":"10.1080/2159676X.2018.1446042","ISSN":"2159-676X","issue":"3","language":"English","page":"316-333","title":"Factors influencing career paths and progress of Kenyan women in sport leadership","volume":"11","author":[{"family":"M'mbaha","given":"Janet M."},{"family":"Chepyator-Thomson","given":"Jepkorir Rose"}],"issued":{"date-parts":[["2019"]]}}}],"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kern w:val="0"/>
          <w:sz w:val="24"/>
        </w:rPr>
        <w:t>(M’mbaha &amp; Chepyator-Thomson, 2019)</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Training and development interventions impacted minority groups’ career success indirectly or directly by developing participants’ awareness of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jnj1xql2","properties":{"formattedCitation":"(Fazal et al., 2019)","plainCitation":"(Fazal et al., 2019)","noteIndex":0},"citationItems":[{"id":17779,"uris":["http://zotero.org/groups/5119330/items/M9DV7GMW"],"itemData":{"id":17779,"type":"article-journal","abstract":"This qualitative study explores women academics' perspectives and experiences working in a Pakistani university regarding their careers and how these progress. This is located in a northern city in the Khyber Pakhtunkhwa province. Rich narrative accounts were sought from ten women academics, combining semi-structured and informant-style interviewing. Their accounts focused on their academic, professional and family lives. Thematic analysis of these revealed a range of experiences pertaining to their academic and career progression and included factors that enabled them to work and others that served as barriers. The former included sustained family support received from parents, siblings and spouses, while the latter included inequality of opportunities in a male-dominated work environment, balancing home and work responsibilities, and lack of workplace facilities. Most of these women found it challenging to maintain balance between their home and workplace responsibilities. Nevertheless, our informants reportedly refused to be overwhelmed by the challenges they faced; instead, they displayed a great deal of resilience and displayed a spirit of defiance, optimism and efficacy to deal with challenges at the workplace and in their homes.","container-title":"Asian Journal of Womens Studies","DOI":"10.1080/12259276.2019.1607467","ISSN":"1225-9276","issue":"2","language":"English","page":"217-238","title":"Barriers and enablers of women's academic careers in Pakistan","volume":"25","author":[{"family":"Fazal","given":"Shawana"},{"family":"Naz","given":"Sadaf"},{"family":"Khan","given":"Muhammad Ilyas"},{"family":"Pedder","given":"David"}],"issued":{"date-parts":[["2019",4,3]]}}}],"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Fazal et al., 2019)</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confidence in</w:t>
      </w:r>
      <w:r w:rsidR="004E1EFB" w:rsidRPr="008423E2">
        <w:rPr>
          <w:rFonts w:ascii="Times New Roman" w:eastAsia="Times New Roman" w:hAnsi="Times New Roman" w:cs="Times New Roman"/>
          <w:color w:val="000000"/>
          <w:kern w:val="0"/>
          <w:sz w:val="24"/>
          <w:szCs w:val="24"/>
          <w:lang w:eastAsia="en-GB"/>
          <w14:ligatures w14:val="none"/>
        </w:rPr>
        <w:t xml:space="preserve"> </w:t>
      </w:r>
      <w:r w:rsidR="004E1EFB"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ActefOL8","properties":{"formattedCitation":"(Ali, Grabarski, &amp; Konrad, 2021; Ali &amp; Rasheed, 2021; McBride, 2011)","plainCitation":"(Ali, Grabarski, &amp; Konrad, 2021; Ali &amp; Rasheed, 2021; McBride, 2011)","noteIndex":0},"citationItems":[{"id":18668,"uris":["http://zotero.org/groups/5119330/items/EHMSD33C"],"itemData":{"id":18668,"type":"article-journal","abstract":"Little is known about how changing organizational gender composition can enhance women's representation at lower levels (trickle-down effects) and higher levels (bottom-up effects), and which contextual elements strengthen or weaken these effects. We built a large panel dataset from archives spanning 2010-2019 to test our theorized trickle-down and bottom-up effects across three levels: non-management, lower through middle management (LTMM), and top management team (TMT), including our theorized moderating effects of industry gender composition (male-tilted vs. female tilted vs. balanced). Our panel analyses show that bottom-up effects are strongest in female-tilted industries, consistent with the gender-role congruence explanation that women appear to be more fitting to leadership positions when followers are predominantly women. Trickle-down effects are strongest in male-tilted industries at the lower levels (LTMM to non-management), but strongest in female-tilted industries at the higher levels (TMT to LTMM). Together, these findings suggest that increasing the number of female supervisors and middle managers is effective for bringing more female employees into male-tilted industries. However, the fact that male-tilted industries showed no significant trickle-down effects from TMT to LTMM suggests that senior women in these contexts refrain from acting to support other women's careers in order to avoid highlighting their gender identity.","container-title":"Human Resource Management","DOI":"10.1002/hrm.22042","ISSN":"0090-4848","issue":"4","language":"English","page":"559-580","title":"Trickle-downandbottom-upeffects of women's representation in the context of industry gender composition: A panel data investigation","volume":"60","author":[{"family":"Ali","given":"Muhammad"},{"family":"Grabarski","given":"Mirit K."},{"family":"Konrad","given":"Alison M."}],"issued":{"date-parts":[["2021",7]]}}},{"id":19067,"uris":["http://zotero.org/groups/5119330/items/628RT9HR"],"itemData":{"id":19067,"type":"article-journal","abstract":"Research on women's leadership has been largely male-centric and has used masculine characteristics to measure and evaluate such roles. This paper aims to unveil women's leadership in Pakistani universities. Using a feminist perspective, we argue that female academics encounter multiple barriers at work. The data for this paper was collected via in-depth interviews with twelve women leaders from public universities in Islamabad, Pakistan to understand their experiences. Our findings show how our research participants struggled in order to navigate their careers. This paper documents organizational factors such as male-dominated networks, stereotypes and personal factors, for instance, time spent on familial roles that may hamper their positions. Clearly, they encountered constraints in reaching top management levels and sustaining these. However, in order to achieve such positions these women acknowledged the support of family, their high socioeconomic status and effective networking and mentoring relations with peers. The insights gained by this study illustrate how they navigated the male-centric realm of higher education and these should be useful for those who aspire to be leaders. Our research should also offer some potential strategies for closing the gender gap in universities by facilitating women to assume leadership positions.","container-title":"Asian Journal of Womens Studies","DOI":"10.1080/12259276.2021.1924481","ISSN":"1225-9276","issue":"2","language":"English","page":"208-231","title":"Women leaders in Pakistani academia: Challenges and opportunities","volume":"27","author":[{"family":"Ali","given":"Rabia"},{"family":"Rasheed","given":"Asma"}],"issued":{"date-parts":[["2021",4,3]]}}},{"id":16478,"uris":["http://zotero.org/groups/5119330/items/WAI2CCJ2"],"itemData":{"id":16478,"type":"article-journal","abstract":"While workplace education and training may increase women's access to qualifications, their advancement in the workplace may remain impeded. This article draws on material from seven case studies in the National Health Service in England to understand the conditions under which workplace education and training has the most potential to facilitate women's job progression. It illustrates how workforce crises at a local level prompted workforce managers to create different career pathways to areas of workforce shortage while line managers encouraged women's participation along these pathways through workplace education and training. Certain aspects of the government's workforce modernization agenda facilitate these activities but it is the presence of enthusiastic local actors at four points ( corporate, workforce development managers, line management and external) that drives and manages these activities.","container-title":"Gender Work and Organization","DOI":"10.1111/j.1468-0432.2011.00574.x","ISSN":"0968-6673","issue":"5, SI","language":"English","page":"528-547","title":"Lifting the barriers? Workplace education and training, women and job progression","volume":"18","author":[{"family":"McBride","given":"Anne"}],"issued":{"date-parts":[["2011",9]]}}}],"schema":"https://github.com/citation-style-language/schema/raw/master/csl-citation.json"} </w:instrText>
      </w:r>
      <w:r w:rsidR="004E1EFB"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Ali, Grabarski, &amp; Konrad, 2021; Ali &amp; Rasheed, 2021; McBride, 2011)</w:t>
      </w:r>
      <w:r w:rsidR="004E1EFB"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their leadership skill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PdVK9jiZ","properties":{"formattedCitation":"(Rath, Mohanty, &amp; Pradhan, 2019)","plainCitation":"(Rath, Mohanty, &amp; Pradhan, 2019)","noteIndex":0},"citationItems":[{"id":17713,"uris":["http://zotero.org/groups/5119330/items/KGDQ65NI"],"itemData":{"id":17713,"type":"article-journal","abstract":"The purpose of this paper is to develop a career progression model for women managers in Indian Public Sector Banks exploring factors of career progression from women bank managers' perspective. The methodology adopted was a qualitative combination of written narratives and focus group discussions. Qualitative content analysis of data followed by focus group discussions found out a number of context specific factors as propellers and preventers of career progression of women bank managers in India. The career path was like a labyrinth and factors determining career progression at each level in the labyrinth were also identified. The development of an alternative model of organization for career progression of women managers has far reaching practical implications for organizations that need to exploit women talent to its full potential. The model is based on a holistic approach to `work' and seeks to integrate care work with organizational work and career progression of women managers.","container-title":"Womens Studies International Forum","DOI":"10.1016/j.wsif.2019.01.005","ISSN":"0277-5395","language":"English","page":"24-34","title":"An alternative career progression model for Indian women bank managers: A labyrinth approach","volume":"73","author":[{"family":"Rath","given":"Tania Saritova"},{"family":"Mohanty","given":"Madhuchhanda"},{"family":"Pradhan","given":"Bibhuti Bhusan"}],"issued":{"date-parts":[["2019",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Rath, Mohanty, &amp; Pradhan, 2019)</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encouraging them to put themselves up for senior rol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P81DW4cm","properties":{"formattedCitation":"(Chi-Ching, 1992; Holton &amp; Dent, 2016)","plainCitation":"(Chi-Ching, 1992; Holton &amp; Dent, 2016)","noteIndex":0},"citationItems":[{"id":11205,"uris":["http://zotero.org/groups/5119330/items/H2W4GYNN"],"itemData":{"id":11205,"type":"article-journal","abstract":"A stratified sample of 238 female business graduates in Singapore provided the data for this study. Twelve external barriers (including family-related and work/organization-related barriers) were included as predictor variables and their relations with the career success of women graduates were explored. The results showed external barriers to be important predictors of women's career success. Because the sample involved respondents at different stages of career development, the study also provided an understanding about how various external barriers interacted to impede the career development of women.","container-title":"Journal of Social Psychology","DOI":"10.1080/00224545.1992.9713905","ISSN":"0022-4545","issue":"5","language":"English","page":"661-674","title":"Perceptions of external barriers and the career success of female managers in Singapore","volume":"132","author":[{"family":"Chi-Ching","given":"Edith Yuen"}],"issued":{"date-parts":[["1992",10]]}}},{"id":15588,"uris":["http://zotero.org/groups/5119330/items/4C5UQ6E3"],"itemData":{"id":15588,"type":"article-journal","abstract":"Purpose - The purpose of this paper is to explore the findings from empirical research conducted with women managers about their careers and to propose a template or blueprint for how individuals and organisations might create a better career environment for women. Design/methodology/approach - This paper draws on a research study that included interviews with 20 senior women managers from a range of sectors and countries and a self-completion survey questionnaire completed by 1,402 women. Findings - The paper illustrates the difficulties that women continue to face in the workplace and how terms such as leadership, management and team leader may be gender biased. There is a need for employers and for individuals to consider a variety of different approaches to help create a more positive career environment for women. Research limitations/implications - The findings have implications for career development structures and talent management processes within organisations. They also would be useful for professional associations. Practical implications - The template proposed offers a useful guide to help organisations reflect on possible gender bias in career development structures. Originality/value - This paper adds to the understanding of the issues that women managers face and highlight the practical changes employers could make to help address these issues.","container-title":"Gender in Management","DOI":"10.1108/GM-08-2015-0074","ISSN":"1754-2413","issue":"8","language":"English","page":"542-561","title":"A better career environment for women: Developing a blueprint for individuals and organisations","volume":"31","author":[{"family":"Holton","given":"Viki"},{"family":"Dent","given":"Fiona Elsa"}],"issued":{"date-parts":[["201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Chi-Ching, 1992; Holton &amp; Dent,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enabling them to overcome existing barrier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MugFdVwP","properties":{"formattedCitation":"(Clarke, 2011)","plainCitation":"(Clarke, 2011)","noteIndex":0},"citationItems":[{"id":16331,"uris":["http://zotero.org/groups/5119330/items/MACGD2HM"],"itemData":{"id":16331,"type":"article-journal","abstract":"Purpose - Women continue to be under-represented at higher levels of management in organisations and on boards throughout Western industrialised countries despite more than 30 years of government policies and organisational practices designed to redress this imbalance. The problem is how to ensure that more women make it to senior positions. This paper seeks to explore one approach to advancing women's careers through a women-only development program designed for those identified as high-potential leaders. Design/methodology/approach - Telephone interviews were conducted with participants from two intakes of the development program. Qualitative data analysis methods were used to identify common words and themes as well as divergent opinions. Findings - Women-only development programs provide a safe and supportive environment for improving self-confidence, learning new skills, and learning from the experiences of successful role models. They are a useful addition to other strategies designed to increase the number of women in senior positions but factors such as organisational culture and career choices also impact on career progress. Research limitations/implications - The sample size is small and may not be representative of overall program participants. The data rely on self-reports. Only limited demographic detail was obtained. Practical implications - Future programs should focus more on helping women identify and tap into existing networks, develop more instrumental networks and access suitable mentors. Originality/value - The paper identifies social capital as an important element in career advancement and one area where women still lag behind men due to a lack of career enhancing networks and high-status mentors.","container-title":"Employee Relations","DOI":"10.1108/01425451111153871","ISSN":"0142-5455","issue":"5","language":"English","page":"498-515","title":"Advancing women's careers through leadership development programs","volume":"33","author":[{"family":"Clarke","given":"Marilyn"}],"issued":{"date-parts":[["2011"]]}}}],"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Clarke, 201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p>
    <w:p w14:paraId="0434D599" w14:textId="7D62AADF" w:rsidR="005C63D4" w:rsidRPr="008423E2" w:rsidRDefault="005C63D4" w:rsidP="005C63D4">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heme="majorBidi" w:eastAsia="SimHei" w:hAnsiTheme="majorBidi" w:cstheme="majorBidi"/>
          <w:b/>
          <w:bCs/>
          <w:iCs/>
          <w:sz w:val="24"/>
          <w:szCs w:val="24"/>
        </w:rPr>
        <w:t>Workplace support.</w:t>
      </w:r>
      <w:r w:rsidRPr="008423E2">
        <w:rPr>
          <w:rFonts w:asciiTheme="majorBidi" w:eastAsia="SimHei" w:hAnsiTheme="majorBidi" w:cstheme="majorBidi"/>
          <w:b/>
          <w:bCs/>
          <w:i/>
          <w:sz w:val="24"/>
          <w:szCs w:val="24"/>
        </w:rPr>
        <w:t xml:space="preserve"> </w:t>
      </w:r>
      <w:r w:rsidR="007A3B16" w:rsidRPr="008423E2">
        <w:rPr>
          <w:rFonts w:ascii="Times New Roman" w:eastAsia="Times New Roman" w:hAnsi="Times New Roman" w:cs="Times New Roman"/>
          <w:color w:val="000000"/>
          <w:kern w:val="0"/>
          <w:sz w:val="24"/>
          <w:szCs w:val="24"/>
          <w:lang w:eastAsia="en-GB"/>
          <w14:ligatures w14:val="none"/>
        </w:rPr>
        <w:t>W</w:t>
      </w:r>
      <w:r w:rsidRPr="008423E2">
        <w:rPr>
          <w:rFonts w:ascii="Times New Roman" w:eastAsia="Times New Roman" w:hAnsi="Times New Roman" w:cs="Times New Roman"/>
          <w:color w:val="000000"/>
          <w:kern w:val="0"/>
          <w:sz w:val="24"/>
          <w:szCs w:val="24"/>
          <w:lang w:eastAsia="en-GB"/>
          <w14:ligatures w14:val="none"/>
        </w:rPr>
        <w:t xml:space="preserve">orkplace support </w:t>
      </w:r>
      <w:r w:rsidR="007A3B16" w:rsidRPr="008423E2">
        <w:rPr>
          <w:rFonts w:ascii="Times New Roman" w:eastAsia="Times New Roman" w:hAnsi="Times New Roman" w:cs="Times New Roman"/>
          <w:color w:val="000000"/>
          <w:kern w:val="0"/>
          <w:sz w:val="24"/>
          <w:szCs w:val="24"/>
          <w:lang w:eastAsia="en-GB"/>
          <w14:ligatures w14:val="none"/>
        </w:rPr>
        <w:t xml:space="preserve">refers to </w:t>
      </w:r>
      <w:r w:rsidRPr="008423E2">
        <w:rPr>
          <w:rFonts w:ascii="Times New Roman" w:eastAsia="Times New Roman" w:hAnsi="Times New Roman" w:cs="Times New Roman"/>
          <w:color w:val="000000"/>
          <w:kern w:val="0"/>
          <w:sz w:val="24"/>
          <w:szCs w:val="24"/>
          <w:lang w:eastAsia="en-GB"/>
          <w14:ligatures w14:val="none"/>
        </w:rPr>
        <w:t xml:space="preserve">positive relationships at work promoting employees flourishing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XDTia6Kp","properties":{"formattedCitation":"(Colbert, Bono, &amp; Purvanova, 2016)","plainCitation":"(Colbert, Bono, &amp; Purvanova, 2016)","noteIndex":0},"citationItems":[{"id":21517,"uris":["http://zotero.org/groups/5119330/items/SCQUUV8J"],"itemData":{"id":21517,"type":"article-journal","container-title":"Academy of Management Journal","DOI":"10.5465/amj.2014.0506","ISSN":"0001-4273, 1948-0989","issue":"4","journalAbbreviation":"AMJ","language":"en","page":"1199-1223","source":"DOI.org (Crossref)","title":"Flourishing via workplace relationships: Moving beyond instrumental support","title-short":"Flourishing via workplace relationships","volume":"59","author":[{"family":"Colbert","given":"Amy E."},{"family":"Bono","given":"Joyce E."},{"family":"Purvanova","given":"Radostina K."}],"issued":{"date-parts":[["2016",8]]}}}],"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Colbert, Bono, &amp; Purvanova,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comprising both manager and peer support. In several studies, manager support was shown to be positively linked to objective and subjective career success among minority groups, especially during early career stag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SQDExJCR","properties":{"formattedCitation":"(e.g., McGee, 2018)","plainCitation":"(e.g., McGee, 2018)","noteIndex":0},"citationItems":[{"id":16324,"uris":["http://zotero.org/groups/5119330/items/JEJSEZ94"],"itemData":{"id":16324,"type":"article-journal","abstract":"With increased attention paid to the lack of diversity in U.S. technology firms, little attention is paid to women already in the technology workforce who aspire to senior leadership roles. This research study focused on understanding the experiences of African American/black, Asian American, European American/white, and Hispanic American/Latina women who advanced from technical/operational IT roles to senior IT executive (SITE) roles in corporate America. Previous research solely focused on gender, race, or ethnicity provided an insufficient and limited description of women's advancement journey. Rather than treat gender and race/ethnicity as mutually exclusive categories of experience and analysis, this study approached the topic from a gender intersectionality perspective and used the individual differences theory of gender and IT as an analytical lens. Specifically, the study examined women's career progression in a more nuanced manner-observing gender within race or ethnic group-which provided greater insight into the participants' advancement journey. The intent of this study was to understand how individual and organizational factors influenced each participants career progression and what role, if any, gender and race/ethnicity played in the journey. As a result of the analysis, six themes emerged: Pathways to the SITE Role; Informal Networks; Bias; Credibility and Legitimacy; Support; and Technical Skills. Issues of gender and race/ethnicity permeated most of the factors and influenced whether the factors helped or hindered. Although some findings support existing research on women's career barriers, the intent was not to generalize the findings to all women. Rather, the study's results demonstrate that racial and ethnic variations among the women in addition to a variety of other factors contribute to different career progression experiences.","container-title":"Information and Organization","DOI":"10.1016/j.infoandorg.2017.12.001","ISSN":"1471-7727","issue":"1","language":"English","page":"1-36","title":"The influence of gender, and race/ethnicity on advancement in information technology (IT)","volume":"28","author":[{"family":"McGee","given":"Kimberly"}],"issued":{"date-parts":[["2018",3]]}},"label":"page","prefix":"e.g., "}],"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McGee, 2018)</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Line managers were perceived as gatekeepers who had power over </w:t>
      </w:r>
      <w:r w:rsidRPr="008423E2">
        <w:rPr>
          <w:rFonts w:ascii="Times New Roman" w:eastAsia="Times New Roman" w:hAnsi="Times New Roman" w:cs="Times New Roman"/>
          <w:color w:val="000000"/>
          <w:kern w:val="0"/>
          <w:sz w:val="24"/>
          <w:szCs w:val="24"/>
          <w:lang w:eastAsia="en-GB"/>
          <w14:ligatures w14:val="none"/>
        </w:rPr>
        <w:lastRenderedPageBreak/>
        <w:t xml:space="preserve">many career advancement facilitators and opportuniti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UXOxu3Dg","properties":{"formattedCitation":"(Wyatt &amp; Silvester, 2015)","plainCitation":"(Wyatt &amp; Silvester, 2015)","noteIndex":0},"citationItems":[{"id":15431,"uris":["http://zotero.org/groups/5119330/items/IQ6XF2C8"],"itemData":{"id":15431,"type":"article-journal","abstract":"Black and minority ethnic (BME) employees appear to experience more difficulty reaching senior leadership positions than do their white counterparts. Using Eagly and Carli's metaphor of the labyrinth, our aim was to give voice to black and minority ethnic managers who have successfully achieved senior management roles, and compare their leadership journeys with those of matched white managers. This article used semi-structured interviews and attribution theory to examine how 20 black and minority ethnic and 20 white senior managers from a UK government department made sense of significant career incidents in their leadership journeys. Template analysis was used to identify facilitators and barriers of career progression from causal explanations of these incidents. Although BME and white managers identified four common themes (visibility, networks, development and line manager support), they differed in how they made sense of formal and informal organizational processes to achieve career progression. The findings are used to theorize about the individual and organizational factors that contribute to the leadership journeys of minority ethnic employees.","container-title":"Human Relations","DOI":"10.1177/0018726714550890","ISSN":"0018-7267","issue":"8","language":"English","page":"1243-1269","title":"Reflections on the labyrinth: Investigating black and minority ethnic leaders' career experiences","volume":"68","author":[{"family":"Wyatt","given":"Madeleine"},{"family":"Silvester","given":"Jo"}],"issued":{"date-parts":[["2015",8]]}}}],"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Wyatt &amp; Silvester, 2015)</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They could leverage career success by acknowledging minority groups’ work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qbxvSJIe","properties":{"formattedCitation":"(Koekemoer et al., 2019)","plainCitation":"(Koekemoer et al., 2019)","noteIndex":0},"citationItems":[{"id":17857,"uris":["http://zotero.org/groups/5119330/items/RIFZY2F9"],"itemData":{"id":17857,"type":"article-journal","abstract":"The purpose of the present study was to explore the experience of subjective career success among an understudied population such as blue-collar workers (BCWs) in a South African context. Employing a qualitative approach, a nonprobability, purposive voluntary sample of 20 workers were drawn from a manufacturing industry. Semistructured interviews were conducted and examined through a comprehensive thematic analysis. The analysis revealed that BCWs experience career success when certain needs are fulfilled in their careers. According to the findings, participants highlighted specific aspects in their work (e.g., support from the organization, aspiration for progression, working to provide, responsibility toward others, and work-related preferences). For BCWs, these aspects fulfill particular needs that lead to specific feelings of career success (e.g., recognition and value, competence and skills, performance, purpose and meaning, working in a conducive environment, and financial gain).","container-title":"Journal of Career Development","DOI":"10.1177/0894845318763942","ISSN":"0894-8453","issue":"3","language":"English","page":"314-331","title":"Exploring subjective career success among blue-collar workers: Motivators that matter","volume":"46","author":[{"family":"Koekemoer","given":"Eileen"},{"family":"Fourie","given":"Hendrik Le Roux"},{"family":"Jorgensen","given":"Lene Ilyna"}],"issued":{"date-parts":[["2019",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Koekemoer et al., 2019)</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providing fair</w:t>
      </w:r>
      <w:r w:rsidR="00015267" w:rsidRPr="008423E2">
        <w:rPr>
          <w:rFonts w:ascii="Times New Roman" w:eastAsia="Times New Roman" w:hAnsi="Times New Roman" w:cs="Times New Roman"/>
          <w:color w:val="000000"/>
          <w:kern w:val="0"/>
          <w:sz w:val="24"/>
          <w:szCs w:val="24"/>
          <w:lang w:eastAsia="en-GB"/>
          <w14:ligatures w14:val="none"/>
        </w:rPr>
        <w:t xml:space="preserve"> performance</w:t>
      </w:r>
      <w:r w:rsidRPr="008423E2">
        <w:rPr>
          <w:rFonts w:ascii="Times New Roman" w:eastAsia="Times New Roman" w:hAnsi="Times New Roman" w:cs="Times New Roman"/>
          <w:color w:val="000000"/>
          <w:kern w:val="0"/>
          <w:sz w:val="24"/>
          <w:szCs w:val="24"/>
          <w:lang w:eastAsia="en-GB"/>
          <w14:ligatures w14:val="none"/>
        </w:rPr>
        <w:t xml:space="preserve"> evaluation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dtS2NfKS","properties":{"formattedCitation":"(Cho, Park, Han, &amp; Ho, 2019; Rath et al., 2019)","plainCitation":"(Cho, Park, Han, &amp; Ho, 2019; Rath et al., 2019)","noteIndex":0},"citationItems":[{"id":17698,"uris":["http://zotero.org/groups/5119330/items/B6VDZAC7"],"itemData":{"id":17698,"type":"article-journal","abstract":"Purpose The purpose of this paper is to explore how multinational corporations' (MNCs') women leaders in South Korea (Korea) have overcome career challenges in the process of becoming CEOs. The two guiding questions for this study included: what career challenges have MNCs' women leaders in Korea faced to become CEOs? How have they overcome their career challenges? Design/methodology/approach The authors used a basic qualitative research design, the goal of which is to understand how people make sense of their lives and experiences. Qualitative data were collected by semi-structured interviews with 15 women CEOs at MNCs in Korea to capture their lived experiences (challenges and strategies) in their careers. The authors used NVivo 11, a qualitative data analysis software, to analyze the interview data. Findings From data analysis, the authors identified five themes including: becoming a CEO, key success factors, MNC culture, career challenges and career development strategies. The authors found that in the process of becoming CEOs, 15 women leaders faced career challenges that are largely generated by traditional culture, work stress and work-life balance. The authors also found that the women leaders became CEOs through diverse on-the-job experiences (e.g. marketing and sales) and positions (e.g. managers, senior managers and regional directors) with organizational support (e.g. supervisor support).","container-title":"Career Development International","DOI":"10.1108/CDI-03-2018-0078","ISSN":"1362-0436","issue":"1","language":"English","page":"91-108","title":"“A woman CEO? You'd better think twice!” Exploring career challenges of women CEOs at multinational corporations in South Korea","volume":"24","author":[{"family":"Cho","given":"Yonjoo"},{"family":"Park","given":"Jiwon"},{"family":"Han","given":"Soo Jeoung"},{"family":"Ho","given":"Yedam"}],"issued":{"date-parts":[["2019",2,11]]}}},{"id":17713,"uris":["http://zotero.org/groups/5119330/items/KGDQ65NI"],"itemData":{"id":17713,"type":"article-journal","abstract":"The purpose of this paper is to develop a career progression model for women managers in Indian Public Sector Banks exploring factors of career progression from women bank managers' perspective. The methodology adopted was a qualitative combination of written narratives and focus group discussions. Qualitative content analysis of data followed by focus group discussions found out a number of context specific factors as propellers and preventers of career progression of women bank managers in India. The career path was like a labyrinth and factors determining career progression at each level in the labyrinth were also identified. The development of an alternative model of organization for career progression of women managers has far reaching practical implications for organizations that need to exploit women talent to its full potential. The model is based on a holistic approach to `work' and seeks to integrate care work with organizational work and career progression of women managers.","container-title":"Womens Studies International Forum","DOI":"10.1016/j.wsif.2019.01.005","ISSN":"0277-5395","language":"English","page":"24-34","title":"An alternative career progression model for Indian women bank managers: A labyrinth approach","volume":"73","author":[{"family":"Rath","given":"Tania Saritova"},{"family":"Mohanty","given":"Madhuchhanda"},{"family":"Pradhan","given":"Bibhuti Bhusan"}],"issued":{"date-parts":[["2019",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Cho, Park, Han, &amp; Ho, 2019; Rath et al., 2019)</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By trusting employe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wU0hVaH1","properties":{"formattedCitation":"(McGee, 2018)","plainCitation":"(McGee, 2018)","noteIndex":0},"citationItems":[{"id":16324,"uris":["http://zotero.org/groups/5119330/items/JEJSEZ94"],"itemData":{"id":16324,"type":"article-journal","abstract":"With increased attention paid to the lack of diversity in U.S. technology firms, little attention is paid to women already in the technology workforce who aspire to senior leadership roles. This research study focused on understanding the experiences of African American/black, Asian American, European American/white, and Hispanic American/Latina women who advanced from technical/operational IT roles to senior IT executive (SITE) roles in corporate America. Previous research solely focused on gender, race, or ethnicity provided an insufficient and limited description of women's advancement journey. Rather than treat gender and race/ethnicity as mutually exclusive categories of experience and analysis, this study approached the topic from a gender intersectionality perspective and used the individual differences theory of gender and IT as an analytical lens. Specifically, the study examined women's career progression in a more nuanced manner-observing gender within race or ethnic group-which provided greater insight into the participants' advancement journey. The intent of this study was to understand how individual and organizational factors influenced each participants career progression and what role, if any, gender and race/ethnicity played in the journey. As a result of the analysis, six themes emerged: Pathways to the SITE Role; Informal Networks; Bias; Credibility and Legitimacy; Support; and Technical Skills. Issues of gender and race/ethnicity permeated most of the factors and influenced whether the factors helped or hindered. Although some findings support existing research on women's career barriers, the intent was not to generalize the findings to all women. Rather, the study's results demonstrate that racial and ethnic variations among the women in addition to a variety of other factors contribute to different career progression experiences.","container-title":"Information and Organization","DOI":"10.1016/j.infoandorg.2017.12.001","ISSN":"1471-7727","issue":"1","language":"English","page":"1-36","title":"The influence of gender, and race/ethnicity on advancement in information technology (IT)","volume":"28","author":[{"family":"McGee","given":"Kimberly"}],"issued":{"date-parts":[["2018",3]]}}}],"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McGee, 2018)</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standing in their corner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23nxHvHC","properties":{"formattedCitation":"(Richie et al., 1997)","plainCitation":"(Richie et al., 1997)","noteIndex":0},"citationItems":[{"id":11535,"uris":["http://zotero.org/groups/5119330/items/TBUEMG2K"],"itemData":{"id":11535,"type":"article-journal","abstract":"This article describes a qualitative study of the career development of 18 prominent, highly achieving African American-Black and White women in the United States across 8 occupational fields. Grounded theory methodology (B. G. (Glaser &amp; A. L. Strauss, 1967; A. L. Strauss &amp; J. Corbin, 1990) was used to generate a theory of the career development of participants that was grounded in their experiences, as related in semistructured, in-depth interviews. The theoretical model generated from the data included 5 major components: (a) a core story consisting of participants' work behaviors and attitudes, which is enacted within (b) sociocultural, (c) personal background, and (d) current contextual conditions and leads to particular career (e) actions and consequences. The emergent model and illustrative quotations from participants are presented, and the implications of the study and the theoretical model for both research and practice are discussed.","container-title":"Journal of Counseling Psychology","DOI":"10.1037/0022-0167.44.2.133","ISSN":"0022-0167","issue":"2","language":"English","page":"133-148","title":"Persistence, connection, and passion: A qualitative study of the career development of highly achieving African American Black and White women","volume":"44","author":[{"family":"Richie","given":"BS"},{"family":"Fassinger","given":"RE"},{"family":"Linn","given":"SG"},{"family":"Johnson","given":"J"},{"family":"Prosser","given":"J"},{"family":"Robinson","given":"S"}],"issued":{"date-parts":[["1997",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Richie et al., 1997)</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believing in their abilities</w:t>
      </w:r>
      <w:r w:rsidR="00015267" w:rsidRPr="008423E2">
        <w:rPr>
          <w:rFonts w:ascii="Times New Roman" w:eastAsia="Times New Roman" w:hAnsi="Times New Roman" w:cs="Times New Roman"/>
          <w:color w:val="000000"/>
          <w:kern w:val="0"/>
          <w:sz w:val="24"/>
          <w:szCs w:val="24"/>
          <w:lang w:eastAsia="en-GB"/>
          <w14:ligatures w14:val="none"/>
        </w:rPr>
        <w:t>,</w:t>
      </w:r>
      <w:r w:rsidRPr="008423E2">
        <w:rPr>
          <w:rFonts w:ascii="Times New Roman" w:eastAsia="Times New Roman" w:hAnsi="Times New Roman" w:cs="Times New Roman"/>
          <w:color w:val="000000"/>
          <w:kern w:val="0"/>
          <w:sz w:val="24"/>
          <w:szCs w:val="24"/>
          <w:lang w:eastAsia="en-GB"/>
          <w14:ligatures w14:val="none"/>
        </w:rPr>
        <w:t xml:space="preserve"> and increasing their self-confidence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YTjFYHDp","properties":{"formattedCitation":"(Einarsdottir et al., 2018; Hancock &amp; Hums, 2016)","plainCitation":"(Einarsdottir et al., 2018; Hancock &amp; Hums, 2016)","noteIndex":0},"citationItems":[{"id":17345,"uris":["http://zotero.org/groups/5119330/items/QUX2WMCS"],"itemData":{"id":17345,"type":"article-journal","abstract":"The ratio of women in top-management positions is improving very slowly, even in countries scoring high on gender equality like Iceland. Despite over three decades of research having documented the barriers faced by women seeking top-management positions, understanding is still lacking as to why women are not overcoming these barriers at a greater rate. This study presents the lived experiences of women in middle-management positions in some of the largest organizations in Iceland, aiming to understand how the women experience the barriers and opportunities they face. It is important to give voice to these women as they are the ones who could be in line for top-management positions. Interviews with 11 women were analyzed and interpreted according to phenomenological methodology, revealing four themes. Findings show that the women experience top management as a network that is closed to them. Top-management jobs appear tailored for men and would require the women to take on unbearable responsibilities. They experience their hard work and diligence as unappreciated. Finally, they compare and contrast themselves with the stereotype of the male executive and blame themselves for not fitting the role. Thus, they feel pressured to adapt to the masculine gender role if they are to stand a chance of a top-management position. Not fitting this role further undermines their self-confidence and ambition, rendering them less likely to seek advancement.","container-title":"Sage Open","DOI":"10.1177/2158244017753989","ISSN":"2158-2440","issue":"1","language":"English","title":"“It's a man who runs the show”: How women middle-managers experience their professional position, opportunities, and barriers","volume":"8","author":[{"family":"Einarsdottir","given":"Unnur D."},{"family":"Christiansen","given":"Thora H."},{"family":"Kristjansdottir","given":"Erla S."}],"issued":{"date-parts":[["2018",3,16]]}}},{"id":15676,"uris":["http://zotero.org/groups/5119330/items/ITWDK27H"],"itemData":{"id":15676,"type":"article-journal","abstract":"National governing bodies, international sport federations, and national Olympic committees continue to struggle to attain minimal levels of female representation. Sport organizations in the United States are no exception. Despite the fact that more women work in intercollegiate athletics than ever before, the number of female assistant and associate athletic directors is declining. As such, fewer women are in the “pipeline” to achieve the position of Athletic Director. The purpose of this study was to identify factors that may influence women's career development in intercollegiate athletic administration. Twenty assistant and associate athletic directors were interviewed about their career paths, experiences, and goals. Results suggest strong interpersonal relationships with supervisors and mentors and access to professional development activities aided in participants' career advancement. Factors attributed to perceptions of gender and professional value incongruence affected women's career choices and opportunities for advancement. Theoretical and practical implications are also discussed. (C) 2015 Sport Management Association of Australia and New Zealand. Published by Elsevier Ltd. All rights reserved.","container-title":"Sport Management Review","DOI":"10.1016/j.smr.2015.04.004","ISSN":"1441-3523","issue":"2","language":"English","page":"198-210","title":"A “leaky pipeline”?: Factors affecting the career development of senior-level female administrators in NCAA Division I athletic departments","volume":"19","author":[{"family":"Hancock","given":"Meg G."},{"family":"Hums","given":"Mary A."}],"issued":{"date-parts":[["2016",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inarsdottir et al., 2018; Hancock &amp; Hums,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managers could empower minoriti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S6CXOqSY","properties":{"formattedCitation":"(Abalkhail, 2020)","plainCitation":"(Abalkhail, 2020)","noteIndex":0},"citationItems":[{"id":18362,"uris":["http://zotero.org/groups/5119330/items/XHXAFFD9"],"itemData":{"id":18362,"type":"article-journal","abstract":"Purpose This paper explores the experiences of women in Saudi Arabia who have been managed by other women, and examines how junior women perceive senior women's role in advancing their career. Design/methodology/approach The paper is based on qualitative data gathered using in-depth semi-structured interviews undertaken with 30 women working in Saudi public organisations. Findings This study's findings shows that the hierarchical relationships between women and their woman manager are complex due to a multifaceted web of contextual factors including sociocultural values, family values, religious beliefs and organisational cultures and structures. These factors shape the quality of relationships between senior women and their women subordinates. Also, this study reveals that there is solidarity and `sisterly' relationship between women in the workplace that plays a role in facilitating women's career development and advancement. In addition, this study shows that despite senior women's having supported other women's career advancement, this support tended to be conditional and limited. This can have an influence on women-to-women work relationships, where such relationships can be described as being disconnected and fragile. Furthermore, the study depict that there is evidence of the existence of `Queen Bee'-like senior women who distance themselves from other women and block their career advancement. The Queen Bee phenomena can actually become a form of hierarchy that mimics the patriarchal structure and excludes women from serving at top management levels. Originality/value This paper provides an in-depth understanding of the hierarchical relationships between women in the workplace and how these relationships have an influence on women's career advancement. Therefore, the paper makes a valuable contribution to the scarce knowledge that currently exists within the field of management research in relation to women's career development - and the advancement of such research within the Arab Middle Eastern context. Also, the findings of this study could potentially inform practitioners and HR department personnel within organisations about the connections between women's hierarchical workplace relationships and women's career development and advancement.","container-title":"Career Development International","DOI":"10.1108/CDI-01-2019-0020","ISSN":"1362-0436","issue":"4","language":"English","page":"389-413","title":"Women managing women: hierarchical relationships and career impact","volume":"25","author":[{"family":"Abalkhail","given":"Jouharah M."}],"issued":{"date-parts":[["2020",8,10]]}}}],"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Abalkhail, 2020)</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to try new things, maximize existing opportuniti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OT9l6YAu","properties":{"formattedCitation":"(Chawla &amp; Sharma, 2016)","plainCitation":"(Chawla &amp; Sharma, 2016)","noteIndex":0},"citationItems":[{"id":15582,"uris":["http://zotero.org/groups/5119330/items/PWXPQFGX"],"itemData":{"id":15582,"type":"article-journal","abstract":"Purpose - The purpose of this paper is to present multiple case studies of women in leadership roles in India with a view to identifying inhibitors, facilitators and the strategies adopted by them to mitigate the challenges in their odyssey to these positions. The paper contributes to the pivotal subject of under-representation of women in apex positions, which has garnered the attention of researchers in recent years grappling with the identification of the underlying causes. Thus, with a view to narrowing the gender gap in leadership positions, a greater understanding of this phenomenon is called for. Design/methodology/approach - The paper adopts exploratory case study method using multiple case studies. Empirical data were gathered using in-depth semi-structured interviews and personality test (NEO FFI) from women in leadership positions. The qualitative data were analysed using thematic analysis. Findings - The analysis of data has led to the identification of challenges faced by the women that were categorised as personal, professional, organisational and social issues. Further, six themes emerged as the strategies adopted by the women leaders to overcome the challenges. The paper also highlights the critical social, behavioural and organisational facilitators that played an important role in their leadership journey. The paper also includes context-specific findings of women leaders from Indian industry. Practical implications - The paper would have relevance for researchers and practitioners in the field of gender diversity, leadership, organisational behaviour and human resource management. The findings of this paper can be leveraged by organisations to retain and manage female talent, which is a focal area in the present dynamic business environment, when a need for gender diversity is widely acknowledged by the top management in organisations. The exploratory case studies provide vistas for gender-based context-specific and cross-cultural research on the challenges faced by women executives in their leadership journey and the strategies adopted to mitigate these. Originality/value - Though a great deal has been written about the barriers to women's career advancement, less is known about the facilitators of women's advancement. Also, women in the Asian context face unique challenges which present a major problem for multinational companies whose hopes for growth are pinned on emerging markets. The paper has identified new emergent themes, which have not been mentioned in the extant literature nationally or globally. The findings provide inputs to companies to adopt policies and practices to facilitate gender equality in leadership. The paper bridges the knowledge gap and makes conceptual contributions for future research.","container-title":"Gender in Management","DOI":"10.1108/GM-06-2015-0050","ISSN":"1754-2413","issue":"3","language":"English","page":"181-206","title":"How women traverse an upward journey in Indian industry: Multiple case studies","volume":"31","author":[{"family":"Chawla","given":"Sonam"},{"family":"Sharma","given":"Radha R."}],"issued":{"date-parts":[["201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Chawla &amp; Sharma,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apply for promotion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D9Fs1Rrr","properties":{"formattedCitation":"(Bhattacharya, Mohapatra, &amp; Bhattacharya, 2018; Hancock &amp; Hums, 2016; Holton &amp; Dent, 2016)","plainCitation":"(Bhattacharya, Mohapatra, &amp; Bhattacharya, 2018; Hancock &amp; Hums, 2016; Holton &amp; Dent, 2016)","noteIndex":0},"citationItems":[{"id":17543,"uris":["http://zotero.org/groups/5119330/items/6RRQ2Y5D"],"itemData":{"id":17543,"type":"article-journal","abstract":"The article examines the key factors that facilitate the advancement of women to leadership positions in the information technology and information technology enabled services (IT and ITES) sector in India. It adopted interview based exploratory case study method using multiple case studies and gathered empirical data using in-depth semi-structured interviews. The study identified critical individual and organizational factors which facilitate the advancement of women in leadership positions. The findings are of value to human resource and diversity practitioners to create gender-balanced and inclusive leadership in the organizations that would lead to attracting, retaining and developing women talent for leadership roles.","container-title":"South Asian Journal of Human Resource Management","DOI":"10.1177/2322093718782756","ISSN":"2322-0937","issue":"2","language":"English","page":"150-172","title":"Women advancing to leadership positions: A qualitative study of women leaders in IT and ITES sector in India","volume":"5","author":[{"family":"Bhattacharya","given":"Shubhasheesh"},{"family":"Mohapatra","given":"Sweta"},{"family":"Bhattacharya","given":"Sonali"}],"issued":{"date-parts":[["2018",12]]}}},{"id":15676,"uris":["http://zotero.org/groups/5119330/items/ITWDK27H"],"itemData":{"id":15676,"type":"article-journal","abstract":"National governing bodies, international sport federations, and national Olympic committees continue to struggle to attain minimal levels of female representation. Sport organizations in the United States are no exception. Despite the fact that more women work in intercollegiate athletics than ever before, the number of female assistant and associate athletic directors is declining. As such, fewer women are in the “pipeline” to achieve the position of Athletic Director. The purpose of this study was to identify factors that may influence women's career development in intercollegiate athletic administration. Twenty assistant and associate athletic directors were interviewed about their career paths, experiences, and goals. Results suggest strong interpersonal relationships with supervisors and mentors and access to professional development activities aided in participants' career advancement. Factors attributed to perceptions of gender and professional value incongruence affected women's career choices and opportunities for advancement. Theoretical and practical implications are also discussed. (C) 2015 Sport Management Association of Australia and New Zealand. Published by Elsevier Ltd. All rights reserved.","container-title":"Sport Management Review","DOI":"10.1016/j.smr.2015.04.004","ISSN":"1441-3523","issue":"2","language":"English","page":"198-210","title":"A “leaky pipeline”?: Factors affecting the career development of senior-level female administrators in NCAA Division I athletic departments","volume":"19","author":[{"family":"Hancock","given":"Meg G."},{"family":"Hums","given":"Mary A."}],"issued":{"date-parts":[["2016",4]]}}},{"id":15588,"uris":["http://zotero.org/groups/5119330/items/4C5UQ6E3"],"itemData":{"id":15588,"type":"article-journal","abstract":"Purpose - The purpose of this paper is to explore the findings from empirical research conducted with women managers about their careers and to propose a template or blueprint for how individuals and organisations might create a better career environment for women. Design/methodology/approach - This paper draws on a research study that included interviews with 20 senior women managers from a range of sectors and countries and a self-completion survey questionnaire completed by 1,402 women. Findings - The paper illustrates the difficulties that women continue to face in the workplace and how terms such as leadership, management and team leader may be gender biased. There is a need for employers and for individuals to consider a variety of different approaches to help create a more positive career environment for women. Research limitations/implications - The findings have implications for career development structures and talent management processes within organisations. They also would be useful for professional associations. Practical implications - The template proposed offers a useful guide to help organisations reflect on possible gender bias in career development structures. Originality/value - This paper adds to the understanding of the issues that women managers face and highlight the practical changes employers could make to help address these issues.","container-title":"Gender in Management","DOI":"10.1108/GM-08-2015-0074","ISSN":"1754-2413","issue":"8","language":"English","page":"542-561","title":"A better career environment for women: Developing a blueprint for individuals and organisations","volume":"31","author":[{"family":"Holton","given":"Viki"},{"family":"Dent","given":"Fiona Elsa"}],"issued":{"date-parts":[["201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Bhattacharya, Mohapatra, &amp; Bhattacharya, 2018; Hancock &amp; Hums, 2016; Holton &amp; Dent, 2016)</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When workplace safety and harassment preoccup</w:t>
      </w:r>
      <w:r w:rsidR="00015267" w:rsidRPr="008423E2">
        <w:rPr>
          <w:rFonts w:ascii="Times New Roman" w:eastAsia="Times New Roman" w:hAnsi="Times New Roman" w:cs="Times New Roman"/>
          <w:color w:val="000000"/>
          <w:kern w:val="0"/>
          <w:sz w:val="24"/>
          <w:szCs w:val="24"/>
          <w:lang w:eastAsia="en-GB"/>
          <w14:ligatures w14:val="none"/>
        </w:rPr>
        <w:t>ied</w:t>
      </w:r>
      <w:r w:rsidRPr="008423E2">
        <w:rPr>
          <w:rFonts w:ascii="Times New Roman" w:eastAsia="Times New Roman" w:hAnsi="Times New Roman" w:cs="Times New Roman"/>
          <w:color w:val="000000"/>
          <w:kern w:val="0"/>
          <w:sz w:val="24"/>
          <w:szCs w:val="24"/>
          <w:lang w:eastAsia="en-GB"/>
          <w14:ligatures w14:val="none"/>
        </w:rPr>
        <w:t xml:space="preserve"> minority group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QksbOhjL","properties":{"formattedCitation":"(e.g., for trans employees; Thoroughgood, Sawyer, &amp; Webster, 2021)","plainCitation":"(e.g., for trans employees; Thoroughgood, Sawyer, &amp; Webster, 2021)","noteIndex":0},"citationItems":[{"id":21402,"uris":["http://zotero.org/groups/5119330/items/WUWUAFUG"],"itemData":{"id":21402,"type":"article-journal","container-title":"Journal of Applied Psychology","DOI":"10.1037/apl0000515","ISSN":"1939-1854, 0021-9010","issue":"3","journalAbbreviation":"Journal of Applied Psychology","language":"en","page":"399-421","source":"DOI.org (Crossref)","title":"Because you’re worth the risks: Acts of oppositional courage as symbolic messages of relational value to transgender employees.","title-short":"Because you’re worth the risks","volume":"106","author":[{"family":"Thoroughgood","given":"Christian N."},{"family":"Sawyer","given":"Katina B."},{"family":"Webster","given":"Jennica R."}],"issued":{"date-parts":[["2021",3]]}},"label":"page","prefix":"e.g., for trans employees; "}],"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for trans employees; Thoroughgood, Sawyer, &amp; Webster, 2021)</w:t>
      </w:r>
      <w:r w:rsidRPr="008423E2">
        <w:rPr>
          <w:rFonts w:ascii="Times New Roman" w:eastAsia="Times New Roman" w:hAnsi="Times New Roman" w:cs="Times New Roman"/>
          <w:color w:val="000000"/>
          <w:kern w:val="0"/>
          <w:sz w:val="24"/>
          <w:szCs w:val="24"/>
          <w:lang w:eastAsia="en-GB"/>
          <w14:ligatures w14:val="none"/>
        </w:rPr>
        <w:fldChar w:fldCharType="end"/>
      </w:r>
      <w:r w:rsidR="00015267" w:rsidRPr="008423E2">
        <w:rPr>
          <w:rFonts w:ascii="Times New Roman" w:eastAsia="Times New Roman" w:hAnsi="Times New Roman" w:cs="Times New Roman"/>
          <w:color w:val="000000"/>
          <w:kern w:val="0"/>
          <w:sz w:val="24"/>
          <w:szCs w:val="24"/>
          <w:lang w:eastAsia="en-GB"/>
          <w14:ligatures w14:val="none"/>
        </w:rPr>
        <w:t>,</w:t>
      </w:r>
      <w:r w:rsidRPr="008423E2">
        <w:rPr>
          <w:rFonts w:ascii="Times New Roman" w:eastAsia="Times New Roman" w:hAnsi="Times New Roman" w:cs="Times New Roman"/>
          <w:color w:val="000000"/>
          <w:kern w:val="0"/>
          <w:sz w:val="24"/>
          <w:szCs w:val="24"/>
          <w:lang w:eastAsia="en-GB"/>
          <w14:ligatures w14:val="none"/>
        </w:rPr>
        <w:t xml:space="preserve"> managers could provide some </w:t>
      </w:r>
      <w:r w:rsidR="00015267" w:rsidRPr="008423E2">
        <w:rPr>
          <w:rFonts w:ascii="Times New Roman" w:eastAsia="Times New Roman" w:hAnsi="Times New Roman" w:cs="Times New Roman"/>
          <w:color w:val="000000"/>
          <w:kern w:val="0"/>
          <w:sz w:val="24"/>
          <w:szCs w:val="24"/>
          <w:lang w:eastAsia="en-GB"/>
          <w14:ligatures w14:val="none"/>
        </w:rPr>
        <w:t>p</w:t>
      </w:r>
      <w:r w:rsidRPr="008423E2">
        <w:rPr>
          <w:rFonts w:ascii="Times New Roman" w:eastAsia="Times New Roman" w:hAnsi="Times New Roman" w:cs="Times New Roman"/>
          <w:color w:val="000000"/>
          <w:kern w:val="0"/>
          <w:sz w:val="24"/>
          <w:szCs w:val="24"/>
          <w:lang w:eastAsia="en-GB"/>
          <w14:ligatures w14:val="none"/>
        </w:rPr>
        <w:t>ea</w:t>
      </w:r>
      <w:r w:rsidR="00015267" w:rsidRPr="008423E2">
        <w:rPr>
          <w:rFonts w:ascii="Times New Roman" w:eastAsia="Times New Roman" w:hAnsi="Times New Roman" w:cs="Times New Roman"/>
          <w:color w:val="000000"/>
          <w:kern w:val="0"/>
          <w:sz w:val="24"/>
          <w:szCs w:val="24"/>
          <w:lang w:eastAsia="en-GB"/>
          <w14:ligatures w14:val="none"/>
        </w:rPr>
        <w:t>c</w:t>
      </w:r>
      <w:r w:rsidRPr="008423E2">
        <w:rPr>
          <w:rFonts w:ascii="Times New Roman" w:eastAsia="Times New Roman" w:hAnsi="Times New Roman" w:cs="Times New Roman"/>
          <w:color w:val="000000"/>
          <w:kern w:val="0"/>
          <w:sz w:val="24"/>
          <w:szCs w:val="24"/>
          <w:lang w:eastAsia="en-GB"/>
          <w14:ligatures w14:val="none"/>
        </w:rPr>
        <w:t>e of mind by defending and advocating for their employees’ rights.</w:t>
      </w:r>
    </w:p>
    <w:p w14:paraId="79F2F7A4" w14:textId="0531B9F8" w:rsidR="005C63D4" w:rsidRPr="008423E2" w:rsidRDefault="005C63D4" w:rsidP="005C63D4">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Times New Roman" w:hAnsi="Times New Roman" w:cs="Times New Roman"/>
          <w:color w:val="000000"/>
          <w:kern w:val="0"/>
          <w:sz w:val="24"/>
          <w:szCs w:val="24"/>
          <w:lang w:eastAsia="en-GB"/>
          <w14:ligatures w14:val="none"/>
        </w:rPr>
        <w:t xml:space="preserve">Some studies highlighted the role of peers in career advancement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IT9ilE5l","properties":{"formattedCitation":"(Holton &amp; Dent, 2016; Richie et al., 1997)","plainCitation":"(Holton &amp; Dent, 2016; Richie et al., 1997)","noteIndex":0},"citationItems":[{"id":15588,"uris":["http://zotero.org/groups/5119330/items/4C5UQ6E3"],"itemData":{"id":15588,"type":"article-journal","abstract":"Purpose - The purpose of this paper is to explore the findings from empirical research conducted with women managers about their careers and to propose a template or blueprint for how individuals and organisations might create a better career environment for women. Design/methodology/approach - This paper draws on a research study that included interviews with 20 senior women managers from a range of sectors and countries and a self-completion survey questionnaire completed by 1,402 women. Findings - The paper illustrates the difficulties that women continue to face in the workplace and how terms such as leadership, management and team leader may be gender biased. There is a need for employers and for individuals to consider a variety of different approaches to help create a more positive career environment for women. Research limitations/implications - The findings have implications for career development structures and talent management processes within organisations. They also would be useful for professional associations. Practical implications - The template proposed offers a useful guide to help organisations reflect on possible gender bias in career development structures. Originality/value - This paper adds to the understanding of the issues that women managers face and highlight the practical changes employers could make to help address these issues.","container-title":"Gender in Management","DOI":"10.1108/GM-08-2015-0074","ISSN":"1754-2413","issue":"8","language":"English","page":"542-561","title":"A better career environment for women: Developing a blueprint for individuals and organisations","volume":"31","author":[{"family":"Holton","given":"Viki"},{"family":"Dent","given":"Fiona Elsa"}],"issued":{"date-parts":[["2016"]]}}},{"id":11535,"uris":["http://zotero.org/groups/5119330/items/TBUEMG2K"],"itemData":{"id":11535,"type":"article-journal","abstract":"This article describes a qualitative study of the career development of 18 prominent, highly achieving African American-Black and White women in the United States across 8 occupational fields. Grounded theory methodology (B. G. (Glaser &amp; A. L. Strauss, 1967; A. L. Strauss &amp; J. Corbin, 1990) was used to generate a theory of the career development of participants that was grounded in their experiences, as related in semistructured, in-depth interviews. The theoretical model generated from the data included 5 major components: (a) a core story consisting of participants' work behaviors and attitudes, which is enacted within (b) sociocultural, (c) personal background, and (d) current contextual conditions and leads to particular career (e) actions and consequences. The emergent model and illustrative quotations from participants are presented, and the implications of the study and the theoretical model for both research and practice are discussed.","container-title":"Journal of Counseling Psychology","DOI":"10.1037/0022-0167.44.2.133","ISSN":"0022-0167","issue":"2","language":"English","page":"133-148","title":"Persistence, connection, and passion: A qualitative study of the career development of highly achieving African American Black and White women","volume":"44","author":[{"family":"Richie","given":"BS"},{"family":"Fassinger","given":"RE"},{"family":"Linn","given":"SG"},{"family":"Johnson","given":"J"},{"family":"Prosser","given":"J"},{"family":"Robinson","given":"S"}],"issued":{"date-parts":[["1997",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Holton &amp; Dent, 2016; Richie et al., 1997)</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Reaching out to supportive and trustful colleagues </w:t>
      </w:r>
      <w:r w:rsidR="00015267" w:rsidRPr="008423E2">
        <w:rPr>
          <w:rFonts w:ascii="Times New Roman" w:eastAsia="Times New Roman" w:hAnsi="Times New Roman" w:cs="Times New Roman"/>
          <w:color w:val="000000"/>
          <w:kern w:val="0"/>
          <w:sz w:val="24"/>
          <w:szCs w:val="24"/>
          <w:lang w:eastAsia="en-GB"/>
          <w14:ligatures w14:val="none"/>
        </w:rPr>
        <w:t xml:space="preserve">provided </w:t>
      </w:r>
      <w:r w:rsidRPr="008423E2">
        <w:rPr>
          <w:rFonts w:ascii="Times New Roman" w:eastAsia="Times New Roman" w:hAnsi="Times New Roman" w:cs="Times New Roman"/>
          <w:color w:val="000000"/>
          <w:kern w:val="0"/>
          <w:sz w:val="24"/>
          <w:szCs w:val="24"/>
          <w:lang w:eastAsia="en-GB"/>
          <w14:ligatures w14:val="none"/>
        </w:rPr>
        <w:t xml:space="preserve">psychosocial comfort when facing obstacles, especially for individuals with invisible disabiliti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PXJuaPtf","properties":{"formattedCitation":"(e.g., Baldridge &amp; Kulkarni, 2017)","plainCitation":"(e.g., Baldridge &amp; Kulkarni, 2017)","noteIndex":0},"citationItems":[{"id":21282,"uris":["http://zotero.org/groups/5119330/items/WHL6RWSI"],"itemData":{"id":21282,"type":"article-journal","abstract":"Through this interview-based study with 40 respondents in the United States we have outlined enablers of career transitions and sustainable careers for professionals who have experienced severe hearing loss as adults. To sustain careers after adult onset disability, respondents engaged in a quest for meaning and big picture answers to ‘who am I?’ and ‘am I still successful?’ This included redefining themselves – e.g. I am now both a person with a disability (disability identity) and a successful professional (professional identity) – and career success (e.g. now I care about service to society as much as I care about material artifacts). Respondents also adopted new work roles where disability was a key to success (e.g. becoming an equal employment officer) and utilized social networks to continue being successful. Such redefining of work and networks supported the aforesaid quest for meaning and big picture answers. Findings not only indicate how individuals experience career success after a life-changing event but also help defamiliarize extant notions of ableism in workplace contexts.","container-title":"Human Relations","DOI":"10.1177/0018726716687388","ISSN":"0018-7267, 1741-282X","issue":"10","journalAbbreviation":"Human Relations","language":"en","page":"1217-1236","source":"DOI.org (Crossref)","title":"The shaping of sustainable careers post hearing loss: Toward greater understanding of adult onset disability, disability identity, and career transitions","title-short":"The shaping of sustainable careers post hearing loss","volume":"70","author":[{"family":"Baldridge","given":"David C"},{"family":"Kulkarni","given":"Mukta"}],"issued":{"date-parts":[["2017",10]]}},"label":"page","prefix":"e.g., "}],"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Baldridge &amp; Kulkarni, 2017)</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w:t>
      </w:r>
      <w:r w:rsidR="003E421B">
        <w:rPr>
          <w:rFonts w:ascii="Times New Roman" w:eastAsia="Times New Roman" w:hAnsi="Times New Roman" w:cs="Times New Roman"/>
          <w:color w:val="000000"/>
          <w:kern w:val="0"/>
          <w:sz w:val="24"/>
          <w:szCs w:val="24"/>
          <w:lang w:eastAsia="en-GB"/>
          <w14:ligatures w14:val="none"/>
        </w:rPr>
        <w:t xml:space="preserve"> for</w:t>
      </w:r>
      <w:r w:rsidRPr="008423E2">
        <w:rPr>
          <w:rFonts w:ascii="Times New Roman" w:eastAsia="Times New Roman" w:hAnsi="Times New Roman" w:cs="Times New Roman"/>
          <w:color w:val="000000"/>
          <w:kern w:val="0"/>
          <w:sz w:val="24"/>
          <w:szCs w:val="24"/>
          <w:lang w:eastAsia="en-GB"/>
          <w14:ligatures w14:val="none"/>
        </w:rPr>
        <w:t xml:space="preserve"> LGBTQ+ employees in conservative and restrictive cultur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tE1iT6Nx","properties":{"formattedCitation":"(Ula\\uc0\\u351{}-K\\uc0\\u305{}l\\uc0\\u305{}\\uc0\\u231{}, Bayar, &amp; Ko\\uc0\\u231{}, 2021)","plainCitation":"(Ulaş-Kılıç, Bayar, &amp; Koç, 2021)","noteIndex":0},"citationItems":[{"id":21279,"uris":["http://zotero.org/groups/5119330/items/47G4GKXK"],"itemData":{"id":21279,"type":"article-journal","container-title":"Journal of Homosexuality","DOI":"10.1080/00918369.2019.1705668","ISSN":"0091-8369, 1540-3602","issue":"10","journalAbbreviation":"Journal of Homosexuality","language":"en","page":"1699-1726","source":"DOI.org (Crossref)","title":"The career stories of LGB-Q in Turkey","volume":"68","author":[{"family":"Ulaş-Kılıç","given":"Özlem"},{"family":"Bayar","given":"Öznur"},{"family":"Koç","given":"Muharrem"}],"issued":{"date-parts":[["2021",8,2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kern w:val="0"/>
          <w:sz w:val="24"/>
        </w:rPr>
        <w:t>(Ulaş-Kılıç, Bayar, &amp; Koç, 202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here visibility was more risky. For example, coworker support reduced fear and increased the likelihood of disclosing one’s sexual orientation, salary increases, opportunities for promotion, and career commitment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XyPZq77h","properties":{"formattedCitation":"(Ragins &amp; Cornwell, 2001; Ragins, Singh, &amp; Cornwell, 2007)","plainCitation":"(Ragins &amp; Cornwell, 2001; Ragins, Singh, &amp; Cornwell, 2007)","noteIndex":0},"citationItems":[{"id":21277,"uris":["http://zotero.org/groups/5119330/items/PG3LQ6N3"],"itemData":{"id":21277,"type":"article-journal","container-title":"Journal of Applied Psychology","DOI":"10.1037/0021-9010.92.4.1103","ISSN":"1939-1854, 0021-9010","issue":"4","journalAbbreviation":"Journal of Applied Psychology","language":"en","page":"1103-1118","source":"DOI.org (Crossref)","title":"Making the invisible visible: Fear and disclosure of sexual orientation at work.","title-short":"Making the invisible visible","volume":"92","author":[{"family":"Ragins","given":"Belle Rose"},{"family":"Singh","given":"Romila"},{"family":"Cornwell","given":"John M."}],"issued":{"date-parts":[["2007"]]}}},{"id":21278,"uris":["http://zotero.org/groups/5119330/items/3CHRL629"],"itemData":{"id":21278,"type":"article-journal","container-title":"Journal of Applied Psychology","DOI":"10.1037/0021-9010.86.6.1244","ISSN":"1939-1854, 0021-9010","issue":"6","journalAbbreviation":"Journal of Applied Psychology","language":"en","page":"1244-1261","source":"DOI.org (Crossref)","title":"Pink triangles: Antecedents and consequences of perceived workplace discrimination against gay and lesbian employees.","title-short":"Pink triangles","volume":"86","author":[{"family":"Ragins","given":"Belle Rose"},{"family":"Cornwell","given":"John M."}],"issued":{"date-parts":[["2001"]]}}}],"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Ragins &amp; Cornwell, 2001; Ragins, Singh, &amp; Cornwell, 2007)</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w:t>
      </w:r>
    </w:p>
    <w:p w14:paraId="79133D18" w14:textId="77777777" w:rsidR="005C63D4" w:rsidRPr="008423E2" w:rsidRDefault="005C63D4" w:rsidP="005C63D4">
      <w:pPr>
        <w:keepNext/>
        <w:keepLines/>
        <w:spacing w:before="40" w:line="480" w:lineRule="auto"/>
        <w:outlineLvl w:val="1"/>
        <w:rPr>
          <w:rFonts w:asciiTheme="majorBidi" w:eastAsiaTheme="majorEastAsia" w:hAnsiTheme="majorBidi" w:cstheme="majorBidi"/>
          <w:b/>
          <w:bCs/>
          <w:sz w:val="24"/>
          <w:szCs w:val="24"/>
        </w:rPr>
      </w:pPr>
      <w:r w:rsidRPr="008423E2">
        <w:rPr>
          <w:rFonts w:asciiTheme="majorBidi" w:eastAsiaTheme="majorEastAsia" w:hAnsiTheme="majorBidi" w:cstheme="majorBidi"/>
          <w:b/>
          <w:bCs/>
          <w:sz w:val="24"/>
          <w:szCs w:val="24"/>
        </w:rPr>
        <w:t xml:space="preserve">Individual Resources </w:t>
      </w:r>
    </w:p>
    <w:p w14:paraId="231C15C4" w14:textId="709858C9" w:rsidR="007A3B16" w:rsidRPr="008423E2" w:rsidRDefault="005C63D4" w:rsidP="007A3B16">
      <w:pPr>
        <w:spacing w:line="480" w:lineRule="auto"/>
        <w:ind w:firstLine="720"/>
        <w:rPr>
          <w:rFonts w:asciiTheme="majorBidi" w:eastAsiaTheme="majorEastAsia" w:hAnsiTheme="majorBidi" w:cstheme="majorBidi"/>
          <w:sz w:val="24"/>
          <w:szCs w:val="24"/>
        </w:rPr>
      </w:pPr>
      <w:r w:rsidRPr="008423E2">
        <w:rPr>
          <w:rFonts w:asciiTheme="majorBidi" w:hAnsiTheme="majorBidi" w:cstheme="majorBidi"/>
          <w:sz w:val="24"/>
          <w:szCs w:val="24"/>
        </w:rPr>
        <w:t>Individual</w:t>
      </w:r>
      <w:r w:rsidRPr="008423E2">
        <w:rPr>
          <w:rFonts w:asciiTheme="majorBidi" w:eastAsiaTheme="majorEastAsia" w:hAnsiTheme="majorBidi" w:cstheme="majorBidi"/>
          <w:sz w:val="24"/>
          <w:szCs w:val="24"/>
        </w:rPr>
        <w:t xml:space="preserve"> resources, comprising human and psychological </w:t>
      </w:r>
      <w:r w:rsidR="00436D9A" w:rsidRPr="008423E2">
        <w:rPr>
          <w:rFonts w:asciiTheme="majorBidi" w:eastAsiaTheme="majorEastAsia" w:hAnsiTheme="majorBidi" w:cstheme="majorBidi"/>
          <w:sz w:val="24"/>
          <w:szCs w:val="24"/>
        </w:rPr>
        <w:t>capital,</w:t>
      </w:r>
      <w:r w:rsidRPr="008423E2">
        <w:rPr>
          <w:rFonts w:asciiTheme="majorBidi" w:eastAsiaTheme="majorEastAsia" w:hAnsiTheme="majorBidi" w:cstheme="majorBidi"/>
          <w:sz w:val="24"/>
          <w:szCs w:val="24"/>
        </w:rPr>
        <w:t xml:space="preserve"> were also shown to be positively associated with minority groups’ career success. </w:t>
      </w:r>
    </w:p>
    <w:p w14:paraId="2D7851A8" w14:textId="3034AC63" w:rsidR="005C63D4" w:rsidRPr="008423E2" w:rsidRDefault="005C63D4" w:rsidP="00620CE5">
      <w:pPr>
        <w:widowControl w:val="0"/>
        <w:spacing w:line="480" w:lineRule="auto"/>
        <w:ind w:firstLine="720"/>
        <w:rPr>
          <w:rFonts w:asciiTheme="majorBidi" w:eastAsiaTheme="majorEastAsia" w:hAnsiTheme="majorBidi" w:cstheme="majorBidi"/>
          <w:sz w:val="24"/>
          <w:szCs w:val="24"/>
        </w:rPr>
      </w:pPr>
      <w:r w:rsidRPr="002F4B41">
        <w:rPr>
          <w:rFonts w:asciiTheme="majorBidi" w:hAnsiTheme="majorBidi" w:cstheme="majorBidi"/>
          <w:i/>
          <w:iCs/>
          <w:sz w:val="24"/>
          <w:szCs w:val="24"/>
        </w:rPr>
        <w:t>Human capital</w:t>
      </w:r>
      <w:r w:rsidRPr="008423E2">
        <w:rPr>
          <w:rFonts w:asciiTheme="majorBidi" w:hAnsiTheme="majorBidi" w:cstheme="majorBidi"/>
          <w:sz w:val="24"/>
          <w:szCs w:val="24"/>
        </w:rPr>
        <w:t xml:space="preserve">, manifested as education, continuous learning and advanced degrees </w:t>
      </w:r>
      <w:r w:rsidRPr="008423E2">
        <w:rPr>
          <w:rFonts w:asciiTheme="majorBidi" w:hAnsiTheme="majorBidi" w:cstheme="majorBidi"/>
          <w:sz w:val="24"/>
          <w:szCs w:val="24"/>
        </w:rPr>
        <w:lastRenderedPageBreak/>
        <w:fldChar w:fldCharType="begin"/>
      </w:r>
      <w:r w:rsidR="007256FD">
        <w:rPr>
          <w:rFonts w:asciiTheme="majorBidi" w:hAnsiTheme="majorBidi" w:cstheme="majorBidi"/>
          <w:sz w:val="24"/>
          <w:szCs w:val="24"/>
        </w:rPr>
        <w:instrText xml:space="preserve"> ADDIN ZOTERO_ITEM CSL_CITATION {"citationID":"vhlToLew","properties":{"formattedCitation":"(Bhattacharya et al., 2018; Cullen &amp; Christopher, 2012)","plainCitation":"(Bhattacharya et al., 2018; Cullen &amp; Christopher, 2012)","noteIndex":0},"citationItems":[{"id":17543,"uris":["http://zotero.org/groups/5119330/items/6RRQ2Y5D"],"itemData":{"id":17543,"type":"article-journal","abstract":"The article examines the key factors that facilitate the advancement of women to leadership positions in the information technology and information technology enabled services (IT and ITES) sector in India. It adopted interview based exploratory case study method using multiple case studies and gathered empirical data using in-depth semi-structured interviews. The study identified critical individual and organizational factors which facilitate the advancement of women in leadership positions. The findings are of value to human resource and diversity practitioners to create gender-balanced and inclusive leadership in the organizations that would lead to attracting, retaining and developing women talent for leadership roles.","container-title":"South Asian Journal of Human Resource Management","DOI":"10.1177/2322093718782756","ISSN":"2322-0937","issue":"2","language":"English","page":"150-172","title":"Women advancing to leadership positions: A qualitative study of women leaders in IT and ITES sector in India","volume":"5","author":[{"family":"Bhattacharya","given":"Shubhasheesh"},{"family":"Mohapatra","given":"Sweta"},{"family":"Bhattacharya","given":"Sonali"}],"issued":{"date-parts":[["2018",12]]}}},{"id":16608,"uris":["http://zotero.org/groups/5119330/items/CT2TRAL2"],"itemData":{"id":16608,"type":"article-journal","abstract":"This study investigated the relationship of career anchors and work-related barriers to career progression for female CPA members working in the New South Wales (NSW) and Western Australian (WA) state public sector. Results of regression analysis found technical functional competence, managerial competence, security and pure challenge career anchors to be significant and related to career progression in WA. Additionally the security and lifestyle career anchors were significant in NSW. Work-related barriers were found to be significant and negatively related to career progression. These findings suggest alternative strategies to improve career outcomes for women working in the state public sector.","container-title":"Australian Accounting Review","DOI":"10.1111/j.1835-2561.2011.00159.x","ISSN":"1035-6908","issue":"1","language":"English","page":"68-85","title":"Career progression of female accountants in the state public sector","volume":"22","author":[{"family":"Cullen","given":"Lisa"},{"family":"Christopher","given":"Theo"}],"issued":{"date-parts":[["2012",3]]}}}],"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Bhattacharya et al., 2018; Cullen &amp; Christopher, 2012)</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ork and international experience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Ue4i7sro","properties":{"formattedCitation":"(Fritsch, 2015)","plainCitation":"(Fritsch, 2015)","noteIndex":0},"citationItems":[{"id":15419,"uris":["http://zotero.org/groups/5119330/items/RBAJRBT6"],"itemData":{"id":15419,"type":"article-journal","abstract":"Recent developments indicate positive changes for women in academia, especially for those in higher positions. Statistics on the situation in Austria show that the proportion of female academics and of women in management positions in academia is increasing slowly but steadily. The present article examines explanations for this development and analyses female biographies in academia. The analysis is based on qualitative interviews conducted with the most successful women at Austrian universities, focusing on the obstacles these women encountered and how they managed to overcome them. The findings are arranged in two sections: (1) the results point to the existence of significant impediments to female academic careers; these include informal encounters, social networks (which are usually male-dominated) and the requirement to be both geographically mobile and to cope with family issues at the same time; (2) the analysis elaborates on various coping strategies designed to overcome these obstacles in an effort to attain leading positions.","container-title":"Current Sociology","DOI":"10.1177/0011392115576527","ISSN":"0011-3921","issue":"4","language":"English","page":"547-565","title":"At the leading edge - does gender still matter? A qualitative study of prevailing obstacles and successful coping strategies in academia","volume":"63","author":[{"family":"Fritsch","given":"Nina-Sophie"}],"issued":{"date-parts":[["2015",7]]}}}],"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Fritsch, 2015)</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and hard and soft skill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EwGF00Zh","properties":{"formattedCitation":"(e.g., communication and social skills; Metz &amp; Tharenou, 2001)","plainCitation":"(e.g., communication and social skills; Metz &amp; Tharenou, 2001)","noteIndex":0},"citationItems":[{"id":11952,"uris":["http://zotero.org/groups/5119330/items/G5GRR67K"],"itemData":{"id":11952,"type":"article-journal","abstract":"This study assessed if human capital is more related to women's advancement to low levels (i.e., supervisory and junior management) and if social capital is more related to their advancement to high levels (i.e., middle and senior management) in Australian banks. The results do not support differential prediction hypotheses. Overall, human capital explained most of women's advancement at all levels in Australian banks. The contribution of social capital to that explanation was, generally, negligible. The study also included qualitative data. The qualitative results appeared to support the view that social capital is more important to women's advancement to high managerial levels than to low managerial levels. Of particular concern is that the women reported gender discrimination as the most frequent barrier to their advancement at all managerial levels. Implications for banks and for women's career management are discussed.","container-title":"Group &amp; Organization Management","DOI":"10.1177/1059601101263005","ISSN":"1059-6011","issue":"3","language":"English","page":"312-342","title":"Women's career advancement - The relative contribution of human and social capital","volume":"26","author":[{"family":"Metz","given":"I"},{"family":"Tharenou","given":"P"}],"issued":{"date-parts":[["2001",9]]}},"label":"page","prefix":"e.g., communication and social skills; "}],"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communication and social skills; Metz &amp; Tharenou, 2001)</w:t>
      </w:r>
      <w:r w:rsidRPr="008423E2">
        <w:rPr>
          <w:rFonts w:asciiTheme="majorBidi" w:hAnsiTheme="majorBidi" w:cstheme="majorBidi"/>
          <w:sz w:val="24"/>
          <w:szCs w:val="24"/>
        </w:rPr>
        <w:fldChar w:fldCharType="end"/>
      </w:r>
      <w:r w:rsidR="003E421B">
        <w:rPr>
          <w:rFonts w:asciiTheme="majorBidi" w:hAnsiTheme="majorBidi" w:cstheme="majorBidi"/>
          <w:sz w:val="24"/>
          <w:szCs w:val="24"/>
        </w:rPr>
        <w:t>,</w:t>
      </w:r>
      <w:r w:rsidRPr="008423E2">
        <w:rPr>
          <w:rFonts w:asciiTheme="majorBidi" w:hAnsiTheme="majorBidi" w:cstheme="majorBidi"/>
          <w:sz w:val="24"/>
          <w:szCs w:val="24"/>
        </w:rPr>
        <w:t xml:space="preserve"> </w:t>
      </w:r>
      <w:r w:rsidR="00015267" w:rsidRPr="008423E2">
        <w:rPr>
          <w:rFonts w:asciiTheme="majorBidi" w:hAnsiTheme="majorBidi" w:cstheme="majorBidi"/>
          <w:sz w:val="24"/>
          <w:szCs w:val="24"/>
        </w:rPr>
        <w:t xml:space="preserve">made </w:t>
      </w:r>
      <w:r w:rsidRPr="008423E2">
        <w:rPr>
          <w:rFonts w:asciiTheme="majorBidi" w:hAnsiTheme="majorBidi" w:cstheme="majorBidi"/>
          <w:sz w:val="24"/>
          <w:szCs w:val="24"/>
        </w:rPr>
        <w:t>a positive contribution to minority groups’ career success</w:t>
      </w:r>
      <w:r w:rsidR="00671CA4" w:rsidRPr="008423E2">
        <w:rPr>
          <w:rFonts w:asciiTheme="majorBidi" w:hAnsiTheme="majorBidi" w:cstheme="majorBidi"/>
          <w:sz w:val="24"/>
          <w:szCs w:val="24"/>
        </w:rPr>
        <w:t xml:space="preserve"> </w:t>
      </w:r>
      <w:r w:rsidR="00671CA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RiQglCGp","properties":{"formattedCitation":"(e.g., Johnson &amp; Eby, 2011)","plainCitation":"(e.g., Johnson &amp; Eby, 2011)","noteIndex":0},"citationItems":[{"id":16516,"uris":["http://zotero.org/groups/5119330/items/46CBJQIU"],"itemData":{"id":16516,"type":"article-journal","abstract":"The objectives of the present study were to identify the factors related to career success of college educated, African American men and to explore the relative importance of human capital, social capital, individual differences, and demographic attributes in predicting career success. Using a sample of 247 African American males, we found some variables identified in previous research using primarily Caucasian samples were related to career success with this sample, while others were not. Additionally, human capital variables and demographic variables were found to the most important sets of predictors for career success. Theoretical and practical implications, as well as limitations and suggestions for future research are discussed. (C) 2011 Elsevier Inc. All rights reserved.","container-title":"Journal of Vocational Behavior","DOI":"10.1016/j.jvb.2011.03.021","ISSN":"0001-8791","issue":"3, SI","language":"English","page":"699-709","title":"Evaluating career success of African American males: It's what you know and who you are that matters","volume":"79","author":[{"family":"Johnson","given":"C. Douglas"},{"family":"Eby","given":"Lillian T."}],"issued":{"date-parts":[["2011",12]]}},"label":"page","prefix":"e.g., "}],"schema":"https://github.com/citation-style-language/schema/raw/master/csl-citation.json"} </w:instrText>
      </w:r>
      <w:r w:rsidR="00671CA4"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Johnson &amp; Eby, 2011)</w:t>
      </w:r>
      <w:r w:rsidR="00671CA4"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For instance, higher education degrees from prestigious universities and </w:t>
      </w:r>
      <w:r w:rsidR="00015267" w:rsidRPr="008423E2">
        <w:rPr>
          <w:rFonts w:asciiTheme="majorBidi" w:hAnsiTheme="majorBidi" w:cstheme="majorBidi"/>
          <w:sz w:val="24"/>
          <w:szCs w:val="24"/>
        </w:rPr>
        <w:t>broad</w:t>
      </w:r>
      <w:r w:rsidRPr="008423E2">
        <w:rPr>
          <w:rFonts w:asciiTheme="majorBidi" w:hAnsiTheme="majorBidi" w:cstheme="majorBidi"/>
          <w:sz w:val="24"/>
          <w:szCs w:val="24"/>
        </w:rPr>
        <w:t xml:space="preserve"> work experience have been shown to provide minority workers with legitimacy and opportunity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nPFLBtwf","properties":{"formattedCitation":"(e.g., Johnson &amp; Eby, 2011; McGee, 2018)","plainCitation":"(e.g., Johnson &amp; Eby, 2011; McGee, 2018)","noteIndex":0},"citationItems":[{"id":16516,"uris":["http://zotero.org/groups/5119330/items/46CBJQIU"],"itemData":{"id":16516,"type":"article-journal","abstract":"The objectives of the present study were to identify the factors related to career success of college educated, African American men and to explore the relative importance of human capital, social capital, individual differences, and demographic attributes in predicting career success. Using a sample of 247 African American males, we found some variables identified in previous research using primarily Caucasian samples were related to career success with this sample, while others were not. Additionally, human capital variables and demographic variables were found to the most important sets of predictors for career success. Theoretical and practical implications, as well as limitations and suggestions for future research are discussed. (C) 2011 Elsevier Inc. All rights reserved.","container-title":"Journal of Vocational Behavior","DOI":"10.1016/j.jvb.2011.03.021","ISSN":"0001-8791","issue":"3, SI","language":"English","page":"699-709","title":"Evaluating career success of African American males: It's what you know and who you are that matters","volume":"79","author":[{"family":"Johnson","given":"C. Douglas"},{"family":"Eby","given":"Lillian T."}],"issued":{"date-parts":[["2011",12]]}},"label":"page","prefix":"e.g., "},{"id":16324,"uris":["http://zotero.org/groups/5119330/items/JEJSEZ94"],"itemData":{"id":16324,"type":"article-journal","abstract":"With increased attention paid to the lack of diversity in U.S. technology firms, little attention is paid to women already in the technology workforce who aspire to senior leadership roles. This research study focused on understanding the experiences of African American/black, Asian American, European American/white, and Hispanic American/Latina women who advanced from technical/operational IT roles to senior IT executive (SITE) roles in corporate America. Previous research solely focused on gender, race, or ethnicity provided an insufficient and limited description of women's advancement journey. Rather than treat gender and race/ethnicity as mutually exclusive categories of experience and analysis, this study approached the topic from a gender intersectionality perspective and used the individual differences theory of gender and IT as an analytical lens. Specifically, the study examined women's career progression in a more nuanced manner-observing gender within race or ethnic group-which provided greater insight into the participants' advancement journey. The intent of this study was to understand how individual and organizational factors influenced each participants career progression and what role, if any, gender and race/ethnicity played in the journey. As a result of the analysis, six themes emerged: Pathways to the SITE Role; Informal Networks; Bias; Credibility and Legitimacy; Support; and Technical Skills. Issues of gender and race/ethnicity permeated most of the factors and influenced whether the factors helped or hindered. Although some findings support existing research on women's career barriers, the intent was not to generalize the findings to all women. Rather, the study's results demonstrate that racial and ethnic variations among the women in addition to a variety of other factors contribute to different career progression experiences.","container-title":"Information and Organization","DOI":"10.1016/j.infoandorg.2017.12.001","ISSN":"1471-7727","issue":"1","language":"English","page":"1-36","title":"The influence of gender, and race/ethnicity on advancement in information technology (IT)","volume":"28","author":[{"family":"McGee","given":"Kimberly"}],"issued":{"date-parts":[["2018",3]]}},"label":"page"}],"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Johnson &amp; Eby, 2011; McGee, 2018)</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w:t>
      </w:r>
    </w:p>
    <w:p w14:paraId="7BE15F7D" w14:textId="366BF6A1" w:rsidR="005C63D4" w:rsidRPr="008423E2" w:rsidRDefault="005C63D4" w:rsidP="005C63D4">
      <w:pPr>
        <w:spacing w:line="480" w:lineRule="auto"/>
        <w:ind w:firstLine="720"/>
        <w:rPr>
          <w:rFonts w:asciiTheme="majorBidi" w:hAnsiTheme="majorBidi" w:cstheme="majorBidi"/>
          <w:sz w:val="24"/>
          <w:szCs w:val="24"/>
        </w:rPr>
      </w:pPr>
      <w:r w:rsidRPr="002F4B41">
        <w:rPr>
          <w:rFonts w:asciiTheme="majorBidi" w:hAnsiTheme="majorBidi" w:cstheme="majorBidi"/>
          <w:i/>
          <w:iCs/>
          <w:sz w:val="24"/>
          <w:szCs w:val="24"/>
        </w:rPr>
        <w:t>Psychological capital</w:t>
      </w:r>
      <w:r w:rsidR="00015267" w:rsidRPr="008423E2">
        <w:rPr>
          <w:rFonts w:asciiTheme="majorBidi" w:hAnsiTheme="majorBidi" w:cstheme="majorBidi"/>
          <w:sz w:val="24"/>
          <w:szCs w:val="24"/>
        </w:rPr>
        <w:t>,</w:t>
      </w:r>
      <w:r w:rsidRPr="008423E2">
        <w:rPr>
          <w:rFonts w:asciiTheme="majorBidi" w:hAnsiTheme="majorBidi" w:cstheme="majorBidi"/>
          <w:sz w:val="24"/>
          <w:szCs w:val="24"/>
        </w:rPr>
        <w:t xml:space="preserve"> an individual’s positive psychological resources of hope, optimism, self-efficacy, and resilience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k0HCUfoo","properties":{"formattedCitation":"(Newman, Ucbasaran, Zhu, &amp; Hirst, 2014)","plainCitation":"(Newman, Ucbasaran, Zhu, &amp; Hirst, 2014)","noteIndex":0},"citationItems":[{"id":21518,"uris":["http://zotero.org/groups/5119330/items/DF959HZF"],"itemData":{"id":21518,"type":"article-journal","container-title":"Journal of Organizational Behavior","DOI":"10.1002/job.1916","ISSN":"08943796","issue":"S1","journalAbbreviation":"J. Organiz. Behav.","language":"en","page":"S120-S138","source":"DOI.org (Crossref)","title":"Psychological capital: A review and synthesis","title-short":"Psychological capital","volume":"35","author":[{"family":"Newman","given":"Alexander"},{"family":"Ucbasaran","given":"Deniz"},{"family":"Zhu","given":"Fei"},{"family":"Hirst","given":"Giles"}],"issued":{"date-parts":[["2014",2]]}}}],"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Newman, Ucbasaran, Zhu, &amp; Hirst, 2014)</w:t>
      </w:r>
      <w:r w:rsidRPr="008423E2">
        <w:rPr>
          <w:rFonts w:asciiTheme="majorBidi" w:hAnsiTheme="majorBidi" w:cstheme="majorBidi"/>
          <w:sz w:val="24"/>
          <w:szCs w:val="24"/>
        </w:rPr>
        <w:fldChar w:fldCharType="end"/>
      </w:r>
      <w:r w:rsidR="00015267" w:rsidRPr="008423E2">
        <w:rPr>
          <w:rFonts w:asciiTheme="majorBidi" w:hAnsiTheme="majorBidi" w:cstheme="majorBidi"/>
          <w:sz w:val="24"/>
          <w:szCs w:val="24"/>
        </w:rPr>
        <w:t>,</w:t>
      </w:r>
      <w:r w:rsidRPr="008423E2">
        <w:rPr>
          <w:rFonts w:asciiTheme="majorBidi" w:hAnsiTheme="majorBidi" w:cstheme="majorBidi"/>
          <w:sz w:val="24"/>
          <w:szCs w:val="24"/>
        </w:rPr>
        <w:t xml:space="preserve"> was mentioned in many studi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rnLHPluh","properties":{"formattedCitation":"(e.g., Avolio et al., 2023; Kauffeld &amp; Spurk, 2022; Smith, Caputi, &amp; Crittenden, 2012)","plainCitation":"(e.g., Avolio et al., 2023; Kauffeld &amp; Spurk, 2022; Smith, Caputi, &amp; Crittenden, 2012)","noteIndex":0},"citationItems":[{"id":19889,"uris":["http://zotero.org/groups/5119330/items/5HQ3VGIQ"],"itemData":{"id":19889,"type":"article-journal","abstract":"Purpose This phenomenological study aims to analyze the factors perceived by women to be important to their nomination and selection for board positions in Peruvian public companies. The importance of this study lies in understanding the qualities that are important for women to possess, as perceived by those women who have reached leadership positions, achieving empowerment and economic autonomy. Design/methodology/approach The study population consisted of 33 women who became company directors in 2019, according to the data of the Lima Stock Exchange. From this group, the authors conducted 12 in-depth interviews with those women who accepted to participate in this study. The information was analyzed based on the stages suggested by Moustakas (1994). Findings This study proposes a conceptual framework with 13 factors perceived by women during their nomination and selection for board positions in Latin American public companies, focusing on the case of Peru. The factors are training and learning, professional experience, self-awareness, attitude, resilience, networking, communication skills, empathy, “hard work,” capacity to make important decisions, soft skills, support networks and allies and passion for their work. Originality/value Based on the experiences of the participants, this study identified 13 critical factors for women to achieve leadership positions as board members. From a phenomenological approach, the relevance of said factors is that they have emerged from the point of view of women who live in a patriarchal and collectivistic culture with a high gender gap index.","container-title":"Gender in Management","DOI":"10.1108/GM-11-2021-0343","ISSN":"1754-2413","issue":"1","language":"English","page":"93-110","title":"Women on corporate boards in a predominantly male-dominated society: the case of Peru","volume":"38","author":[{"family":"Avolio","given":"Beatrice"},{"family":"Pretell","given":"Carolina"},{"family":"Valcazar","given":"Edy"}],"issued":{"date-parts":[["2023",2,3]]}},"label":"page","prefix":"e.g., "},{"id":21307,"uris":["http://zotero.org/groups/5119330/items/2K3MRXI5"],"itemData":{"id":21307,"type":"article-journal","abstract":"The present study investigates the relationship of PsyCap with objective and subjective career success. Based on conservation of resources theory (COR Theory) and psychological capital theory (PsyCap Theory), we assume that career-specific resources, in particular protean career attitude, career planning, and internal and external networking, are important mechanisms that mediate the relationship between PsyCap and both outcomes. We tested our assumptions by means of time-lagged path analysis with R and the lavaan package in a sample of 1110 German academic scientists. Our results indicate a positive relationship between PsyCap and career success. However, we found differential effects regarding the assumed mediation for subjective and objective career success. The effect of PsyCap on subjective career success is mediated by protean career attitude and career planning. The effect of PsyCap on objective career success is mediated by external networking. Our results strengthen the research of PsyCap as a predictor of career success. However, the results also imply that the relationship between PsyCap, career-specific resources, and both aspects of career success is more complex than expected.","container-title":"Journal of Career Assessment","DOI":"10.1177/10690727211040053","ISSN":"1069-0727, 1552-4590","issue":"2","journalAbbreviation":"Journal of Career Assessment","language":"en","page":"285-308","source":"DOI.org (Crossref)","title":"Why does psychological capital foster subjective and objective career success? The mediating role of career-specific resources","title-short":"Why does psychological capital foster subjective and objective career success?","volume":"30","author":[{"family":"Kauffeld","given":"Simone"},{"family":"Spurk","given":"Daniel"}],"issued":{"date-parts":[["2022",5]]}},"label":"page"},{"id":16533,"uris":["http://zotero.org/groups/5119330/items/HNZMRQEC"],"itemData":{"id":16533,"type":"article-journal","abstract":"Purpose - The purpose of this study is to test the concurrent criterion validity of a new measure, the Career Pathways Survey (CPS) by exploring how women's glass ceiling beliefs are related to five major indicators of subjective career success: career satisfaction, happiness, psychological wellbeing, physical health and work engagement (WE). Design/methodology/approach Data from a cross-sectional study of 258 women working in Australian organizations were analyzed. The participants completed the CPS and measures of subjective career success. The CPS assesses four sets of beliefs about glass ceilings: denial, resilience, acceptance and resignation. Findings - Regression analyses showed denial was positively associated with career satisfaction and WE; resignation was negatively related to happiness and both emotional and physical wellbeing; resilience had positive relationships with happiness and WE; acceptance was negatively related to WE. The findings provide support for the hypotheses and the concurrent validity of the CPS. Research limitations/implications - Given the study uses a cross-sectional design, causal directions found between variables are inferences. Further research with longitudinal and experimental studies is needed to provide support for these inferences. Practical implications - Training programs to analyze glass ceiling beliefs after testing with the CPS may be a beneficial strategy to help women identify reasons for their career goals. Feedback from CPS testing might facilitate greater awareness of the causes of women's subjective success in organizations. Originality/value - The paper is the first to shed light on the connections between these success variables and women's beliefs about glass ceilings.","container-title":"Career Development International","DOI":"10.1108/13620431211269702","ISSN":"1362-0436","issue":"4-5","language":"English","page":"458-474","title":"How are women's glass ceiling beliefs related to career success?","volume":"17","author":[{"family":"Smith","given":"Paul"},{"family":"Caputi","given":"Peter"},{"family":"Crittenden","given":"Nadia"}],"issued":{"date-parts":[["2012"]]}}}],"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Avolio et al., 2023; Kauffeld &amp; Spurk, 2022; Smith, Caputi, &amp; Crittenden, 2012)</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The psychological capital</w:t>
      </w:r>
      <w:r w:rsidR="00015267" w:rsidRPr="008423E2">
        <w:rPr>
          <w:rFonts w:asciiTheme="majorBidi" w:hAnsiTheme="majorBidi" w:cstheme="majorBidi"/>
          <w:sz w:val="24"/>
          <w:szCs w:val="24"/>
        </w:rPr>
        <w:t xml:space="preserve"> categories</w:t>
      </w:r>
      <w:r w:rsidRPr="008423E2">
        <w:rPr>
          <w:rFonts w:asciiTheme="majorBidi" w:hAnsiTheme="majorBidi" w:cstheme="majorBidi"/>
          <w:sz w:val="24"/>
          <w:szCs w:val="24"/>
        </w:rPr>
        <w:t xml:space="preserve"> that emerged in our review comprised self-efficacy and confidence, resilience, and career advancement optimism, which were shown to be linked to progression in one’s career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AGX9DhQD","properties":{"formattedCitation":"(e.g., Cho et al., 2019; Peus, Braun, &amp; Knipfer, 2015)","plainCitation":"(e.g., Cho et al., 2019; Peus, Braun, &amp; Knipfer, 2015)","noteIndex":0},"citationItems":[{"id":17698,"uris":["http://zotero.org/groups/5119330/items/B6VDZAC7"],"itemData":{"id":17698,"type":"article-journal","abstract":"Purpose The purpose of this paper is to explore how multinational corporations' (MNCs') women leaders in South Korea (Korea) have overcome career challenges in the process of becoming CEOs. The two guiding questions for this study included: what career challenges have MNCs' women leaders in Korea faced to become CEOs? How have they overcome their career challenges? Design/methodology/approach The authors used a basic qualitative research design, the goal of which is to understand how people make sense of their lives and experiences. Qualitative data were collected by semi-structured interviews with 15 women CEOs at MNCs in Korea to capture their lived experiences (challenges and strategies) in their careers. The authors used NVivo 11, a qualitative data analysis software, to analyze the interview data. Findings From data analysis, the authors identified five themes including: becoming a CEO, key success factors, MNC culture, career challenges and career development strategies. The authors found that in the process of becoming CEOs, 15 women leaders faced career challenges that are largely generated by traditional culture, work stress and work-life balance. The authors also found that the women leaders became CEOs through diverse on-the-job experiences (e.g. marketing and sales) and positions (e.g. managers, senior managers and regional directors) with organizational support (e.g. supervisor support).","container-title":"Career Development International","DOI":"10.1108/CDI-03-2018-0078","ISSN":"1362-0436","issue":"1","language":"English","page":"91-108","title":"“A woman CEO? You'd better think twice!” Exploring career challenges of women CEOs at multinational corporations in South Korea","volume":"24","author":[{"family":"Cho","given":"Yonjoo"},{"family":"Park","given":"Jiwon"},{"family":"Han","given":"Soo Jeoung"},{"family":"Ho","given":"Yedam"}],"issued":{"date-parts":[["2019",2,11]]}},"label":"page","prefix":"e.g., "},{"id":15333,"uris":["http://zotero.org/groups/5119330/items/VLIUJ77X"],"itemData":{"id":15333,"type":"article-journal","abstract":"In concordance with recent calls for cross-cultural leadership research as well as research on women leaders, this study investigated how women in Asia and the U.S. become leaders and how they enact their leadership. In-depth interviews with 76 mid- to upper-level female managers in Asia (China, India, Singapore) and the US. were conducted. Analyses revealed that a simple dichotomy of “Asian” versus “Western” leadership did not appropriately describe the data. Rather, factors such as achievement orientation, learning orientation, and role models emerged as crucial success factors for advancement to leadership positions across continents. However, the particular meaning differed between countries. Furthermore, with regard to women's leadership style differences between Asian countries were more salient than between Asia and the U.S. Implications for leadership theory and practice are discussed. (C) 2014 Elsevier Inc. All rights reserved.","container-title":"Leadership Quarterly","DOI":"10.1016/j.leaqua.2014.08.004","ISSN":"1048-9843","issue":"1, SI","language":"English","page":"55-67","title":"On becoming a leader in Asia and America: Empirical evidence from women managers","volume":"26","author":[{"family":"Peus","given":"Claudia"},{"family":"Braun","given":"Susanne"},{"family":"Knipfer","given":"Kristin"}],"issued":{"date-parts":[["2015",2]]}},"label":"page"}],"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Cho et al., 2019; Peus, Braun, &amp; Knipfer, 2015)</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w:t>
      </w:r>
    </w:p>
    <w:p w14:paraId="2FF4A7DB" w14:textId="77777777" w:rsidR="005C63D4" w:rsidRPr="008423E2" w:rsidRDefault="005C63D4" w:rsidP="005C63D4">
      <w:pPr>
        <w:keepNext/>
        <w:keepLines/>
        <w:spacing w:before="40" w:line="480" w:lineRule="auto"/>
        <w:outlineLvl w:val="1"/>
        <w:rPr>
          <w:rFonts w:asciiTheme="majorBidi" w:eastAsiaTheme="majorEastAsia" w:hAnsiTheme="majorBidi" w:cstheme="majorBidi"/>
          <w:b/>
          <w:bCs/>
          <w:sz w:val="24"/>
          <w:szCs w:val="24"/>
        </w:rPr>
      </w:pPr>
      <w:r w:rsidRPr="008423E2">
        <w:rPr>
          <w:rFonts w:asciiTheme="majorBidi" w:eastAsiaTheme="majorEastAsia" w:hAnsiTheme="majorBidi" w:cstheme="majorBidi"/>
          <w:b/>
          <w:bCs/>
          <w:sz w:val="24"/>
          <w:szCs w:val="24"/>
        </w:rPr>
        <w:t xml:space="preserve">Access to and Use of Resources </w:t>
      </w:r>
    </w:p>
    <w:p w14:paraId="57D83F8B" w14:textId="66B71C03" w:rsidR="005C63D4" w:rsidRPr="008423E2" w:rsidRDefault="005C63D4" w:rsidP="005C63D4">
      <w:pPr>
        <w:spacing w:line="480" w:lineRule="auto"/>
        <w:ind w:firstLine="720"/>
        <w:rPr>
          <w:rFonts w:ascii="Times New Roman" w:eastAsia="SimSun" w:hAnsi="Times New Roman" w:cs="Times New Roman"/>
          <w:color w:val="000000"/>
          <w:kern w:val="0"/>
          <w:sz w:val="24"/>
          <w:szCs w:val="24"/>
          <w:lang w:eastAsia="ja-JP"/>
          <w14:ligatures w14:val="none"/>
        </w:rPr>
      </w:pPr>
      <w:r w:rsidRPr="00E75DAA">
        <w:rPr>
          <w:rFonts w:ascii="Times New Roman" w:eastAsia="SimSun" w:hAnsi="Times New Roman" w:cs="Times New Roman"/>
          <w:color w:val="000000"/>
          <w:kern w:val="0"/>
          <w:sz w:val="24"/>
          <w:szCs w:val="24"/>
          <w:lang w:eastAsia="ja-JP"/>
          <w14:ligatures w14:val="none"/>
        </w:rPr>
        <w:t xml:space="preserve">Many of the studies </w:t>
      </w:r>
      <w:r w:rsidR="0020168A" w:rsidRPr="00E75DAA">
        <w:rPr>
          <w:rFonts w:ascii="Times New Roman" w:eastAsia="SimSun" w:hAnsi="Times New Roman" w:cs="Times New Roman"/>
          <w:color w:val="000000"/>
          <w:kern w:val="0"/>
          <w:sz w:val="24"/>
          <w:szCs w:val="24"/>
          <w:lang w:eastAsia="ja-JP"/>
          <w14:ligatures w14:val="none"/>
        </w:rPr>
        <w:t>emphasizin</w:t>
      </w:r>
      <w:r w:rsidR="0020168A" w:rsidRPr="008423E2">
        <w:rPr>
          <w:rFonts w:ascii="Times New Roman" w:eastAsia="SimSun" w:hAnsi="Times New Roman" w:cs="Times New Roman"/>
          <w:color w:val="000000"/>
          <w:kern w:val="0"/>
          <w:sz w:val="24"/>
          <w:szCs w:val="24"/>
          <w:lang w:eastAsia="ja-JP"/>
          <w14:ligatures w14:val="none"/>
        </w:rPr>
        <w:t>g</w:t>
      </w:r>
      <w:r w:rsidRPr="008423E2">
        <w:rPr>
          <w:rFonts w:ascii="Times New Roman" w:eastAsia="SimSun" w:hAnsi="Times New Roman" w:cs="Times New Roman"/>
          <w:color w:val="000000"/>
          <w:kern w:val="0"/>
          <w:sz w:val="24"/>
          <w:szCs w:val="24"/>
          <w:lang w:eastAsia="ja-JP"/>
          <w14:ligatures w14:val="none"/>
        </w:rPr>
        <w:t xml:space="preserve"> the positive role of career advancement and individual resources in minority groups</w:t>
      </w:r>
      <w:r w:rsidR="00973E8D" w:rsidRPr="008423E2">
        <w:rPr>
          <w:rFonts w:ascii="Times New Roman" w:eastAsia="SimSun" w:hAnsi="Times New Roman" w:cs="Times New Roman"/>
          <w:color w:val="000000"/>
          <w:kern w:val="0"/>
          <w:sz w:val="24"/>
          <w:szCs w:val="24"/>
          <w:lang w:eastAsia="ja-JP"/>
          <w14:ligatures w14:val="none"/>
        </w:rPr>
        <w:t>’</w:t>
      </w:r>
      <w:r w:rsidRPr="008423E2">
        <w:rPr>
          <w:rFonts w:ascii="Times New Roman" w:eastAsia="SimSun" w:hAnsi="Times New Roman" w:cs="Times New Roman"/>
          <w:color w:val="000000"/>
          <w:kern w:val="0"/>
          <w:sz w:val="24"/>
          <w:szCs w:val="24"/>
          <w:lang w:eastAsia="ja-JP"/>
          <w14:ligatures w14:val="none"/>
        </w:rPr>
        <w:t xml:space="preserve"> career success evidenced that their access to and use of such resources were limited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NL2PjN9U","properties":{"formattedCitation":"(e.g., Mehra, Kilduff, &amp; Brass, 1998)","plainCitation":"(e.g., Mehra, Kilduff, &amp; Brass, 1998)","noteIndex":0},"citationItems":[{"id":21573,"uris":["http://zotero.org/groups/5119330/items/WILSRRZ8"],"itemData":{"id":21573,"type":"article-journal","container-title":"Academy of Management Journal","DOI":"10.2307/257083","ISSN":"0001-4273, 1948-0989","issue":"4","journalAbbreviation":"Academy of Management Journal","language":"en","page":"441-452","source":"DOI.org (Crossref)","title":"At the margins: A distinctiveness approach to the social identity and social networks of underrepresented groups.","title-short":"At the margins","volume":"41","author":[{"family":"Mehra","given":"A."},{"family":"Kilduff","given":"M."},{"family":"Brass","given":"D. J."}],"issued":{"date-parts":[["1998",8,1]]}},"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Mehra, Kilduff, &amp; Brass, 1998)</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A </w:t>
      </w:r>
      <w:r w:rsidRPr="008423E2">
        <w:rPr>
          <w:rFonts w:ascii="Times New Roman" w:eastAsia="SimSun" w:hAnsi="Times New Roman" w:cs="Times New Roman"/>
          <w:i/>
          <w:iCs/>
          <w:color w:val="000000"/>
          <w:kern w:val="0"/>
          <w:sz w:val="24"/>
          <w:szCs w:val="24"/>
          <w:lang w:eastAsia="ja-JP"/>
          <w14:ligatures w14:val="none"/>
        </w:rPr>
        <w:t xml:space="preserve">lack of access </w:t>
      </w:r>
      <w:r w:rsidRPr="008423E2">
        <w:rPr>
          <w:rFonts w:ascii="Times New Roman" w:eastAsia="SimSun" w:hAnsi="Times New Roman" w:cs="Times New Roman"/>
          <w:color w:val="000000"/>
          <w:kern w:val="0"/>
          <w:sz w:val="24"/>
          <w:szCs w:val="24"/>
          <w:lang w:eastAsia="ja-JP"/>
          <w14:ligatures w14:val="none"/>
        </w:rPr>
        <w:t>is defined as systemic limitations and barriers preventing members of minority groups from fully benefiting from resources necessary for career advancement</w:t>
      </w:r>
      <w:r w:rsidR="001F2BFB" w:rsidRPr="008423E2">
        <w:rPr>
          <w:rFonts w:ascii="Times New Roman" w:eastAsia="SimSun" w:hAnsi="Times New Roman" w:cs="Times New Roman"/>
          <w:color w:val="000000"/>
          <w:kern w:val="0"/>
          <w:sz w:val="24"/>
          <w:szCs w:val="24"/>
          <w:lang w:eastAsia="ja-JP"/>
          <w14:ligatures w14:val="none"/>
        </w:rPr>
        <w:t>,</w:t>
      </w:r>
      <w:r w:rsidRPr="008423E2">
        <w:rPr>
          <w:rFonts w:ascii="Times New Roman" w:eastAsia="SimSun" w:hAnsi="Times New Roman" w:cs="Times New Roman"/>
          <w:color w:val="000000"/>
          <w:kern w:val="0"/>
          <w:sz w:val="24"/>
          <w:szCs w:val="24"/>
          <w:lang w:eastAsia="ja-JP"/>
          <w14:ligatures w14:val="none"/>
        </w:rPr>
        <w:t xml:space="preserve"> while </w:t>
      </w:r>
      <w:r w:rsidRPr="008423E2">
        <w:rPr>
          <w:rFonts w:ascii="Times New Roman" w:eastAsia="SimSun" w:hAnsi="Times New Roman" w:cs="Times New Roman"/>
          <w:i/>
          <w:iCs/>
          <w:color w:val="000000"/>
          <w:kern w:val="0"/>
          <w:sz w:val="24"/>
          <w:szCs w:val="24"/>
          <w:lang w:eastAsia="ja-JP"/>
          <w14:ligatures w14:val="none"/>
        </w:rPr>
        <w:t>lack of use</w:t>
      </w:r>
      <w:r w:rsidRPr="008423E2">
        <w:rPr>
          <w:rFonts w:ascii="Times New Roman" w:eastAsia="SimSun" w:hAnsi="Times New Roman" w:cs="Times New Roman"/>
          <w:color w:val="000000"/>
          <w:kern w:val="0"/>
          <w:sz w:val="24"/>
          <w:szCs w:val="24"/>
          <w:lang w:eastAsia="ja-JP"/>
          <w14:ligatures w14:val="none"/>
        </w:rPr>
        <w:t xml:space="preserve"> refers to the underutilization or limited application of available resources.  </w:t>
      </w:r>
    </w:p>
    <w:p w14:paraId="18AF884F" w14:textId="39A3EA8C" w:rsidR="005C63D4" w:rsidRPr="008423E2" w:rsidRDefault="005C63D4" w:rsidP="00192067">
      <w:pPr>
        <w:spacing w:line="480" w:lineRule="auto"/>
        <w:ind w:firstLine="720"/>
        <w:rPr>
          <w:rFonts w:ascii="Times New Roman" w:eastAsia="SimSun" w:hAnsi="Times New Roman" w:cs="Times New Roman"/>
          <w:color w:val="000000"/>
          <w:kern w:val="0"/>
          <w:sz w:val="24"/>
          <w:szCs w:val="24"/>
          <w:lang w:eastAsia="ja-JP"/>
          <w14:ligatures w14:val="none"/>
        </w:rPr>
      </w:pPr>
      <w:r w:rsidRPr="008423E2">
        <w:rPr>
          <w:rFonts w:ascii="Times New Roman" w:eastAsia="SimSun" w:hAnsi="Times New Roman" w:cs="Times New Roman"/>
          <w:color w:val="000000"/>
          <w:kern w:val="0"/>
          <w:sz w:val="24"/>
          <w:szCs w:val="24"/>
          <w:lang w:eastAsia="ja-JP"/>
          <w14:ligatures w14:val="none"/>
        </w:rPr>
        <w:t>While many workplaces attempt to grant equal resources to their employees</w:t>
      </w:r>
      <w:r w:rsidR="00DE6367">
        <w:rPr>
          <w:rFonts w:ascii="Times New Roman" w:eastAsia="SimSun" w:hAnsi="Times New Roman" w:cs="Times New Roman"/>
          <w:color w:val="000000"/>
          <w:kern w:val="0"/>
          <w:sz w:val="24"/>
          <w:szCs w:val="24"/>
          <w:lang w:eastAsia="ja-JP"/>
          <w14:ligatures w14:val="none"/>
        </w:rPr>
        <w:t>,</w:t>
      </w:r>
      <w:r w:rsidRPr="008423E2">
        <w:rPr>
          <w:rFonts w:ascii="Times New Roman" w:eastAsia="SimSun" w:hAnsi="Times New Roman" w:cs="Times New Roman"/>
          <w:color w:val="000000"/>
          <w:kern w:val="0"/>
          <w:sz w:val="24"/>
          <w:szCs w:val="24"/>
          <w:lang w:eastAsia="ja-JP"/>
          <w14:ligatures w14:val="none"/>
        </w:rPr>
        <w:t xml:space="preserve"> and in certain countries they are legally mandated to do so </w:t>
      </w:r>
      <w:r w:rsidRPr="008423E2">
        <w:rPr>
          <w:rFonts w:ascii="Times New Roman" w:eastAsia="SimSun" w:hAnsi="Times New Roman" w:cs="Times New Roman"/>
          <w:color w:val="000000"/>
          <w:kern w:val="0"/>
          <w:sz w:val="24"/>
          <w:szCs w:val="24"/>
          <w:lang w:eastAsia="ja-JP"/>
          <w14:ligatures w14:val="none"/>
        </w:rPr>
        <w:fldChar w:fldCharType="begin"/>
      </w:r>
      <w:r w:rsidR="00192067">
        <w:rPr>
          <w:rFonts w:ascii="Times New Roman" w:eastAsia="SimSun" w:hAnsi="Times New Roman" w:cs="Times New Roman"/>
          <w:color w:val="000000"/>
          <w:kern w:val="0"/>
          <w:sz w:val="24"/>
          <w:szCs w:val="24"/>
          <w:lang w:eastAsia="ja-JP"/>
          <w14:ligatures w14:val="none"/>
        </w:rPr>
        <w:instrText xml:space="preserve"> ADDIN ZOTERO_ITEM CSL_CITATION {"citationID":"wuWdg1lh","properties":{"formattedCitation":"(Bonaccio, Connelly, Gellatly, Jetha, &amp; Martin Ginis, 2020; Ezerins et al., 2024; Ng &amp; Rumens, 2017)","plainCitation":"(Bonaccio, Connelly, Gellatly, Jetha, &amp; Martin Ginis, 2020; Ezerins et al., 2024; Ng &amp; Rumens, 2017)","noteIndex":0},"citationItems":[{"id":21459,"uris":["http://zotero.org/groups/5119330/items/2W63QHPF"],"itemData":{"id":21459,"type":"article-journal","container-title":"Journal of Business and Psychology","DOI":"10.1007/s10869-018-9602-5","ISSN":"0889-3268, 1573-353X","issue":"2","journalAbbreviation":"J Bus Psychol","language":"en","page":"135-158","source":"DOI.org (Crossref)","title":"The participation of people with disabilities in the workplace across the employment cycle: Employer concerns and research evidence","title-short":"The participation of people with disabilities in the workplace across the employment cycle","volume":"35","author":[{"family":"Bonaccio","given":"Silvia"},{"family":"Connelly","given":"Catherine E."},{"family":"Gellatly","given":"Ian R."},{"family":"Jetha","given":"Arif"},{"family":"Martin Ginis","given":"Kathleen A."}],"issued":{"date-parts":[["2020",4]]}}},{"id":21288,"uris":["http://zotero.org/groups/5119330/items/33RDZYQB"],"itemData":{"id":21288,"type":"article-journal","abstract":"Organizations are demonstrating a burgeoning interest in hiring neurodivergent employees, prompting a parallel expansion of research on autism and employment. In this review, we evaluate, critique, and integrate diffuse research and theory on autism and employment across the domains of disability studies, autism, industrial relations, management, and rehabilitation. In doing so, we illustrate how incorporating the experiences of individuals on the autism spectrum can benefit management theory. Likewise, we highlight how existing management theory can help contextualize and enrich autism research. In addition, our review highlights barriers and potential enablers that individuals on the autism spectrum encounter during varying stages of employment, while also providing insight into steps that can be taken by organizations and practitioners to improve employment outcomes for neurodivergent individuals. We conclude with an agenda for advancing research and practice that enhances the employment experiences of autistic individuals and the outcomes of the organizations that employ them.","container-title":"Journal of Management","DOI":"10.1177/01492063231193362","ISSN":"0149-2063, 1557-1211","issue":"3","journalAbbreviation":"Journal of Management","language":"en","page":"1102–1144","source":"DOI.org (Crossref)","title":"Autism and employment: A review of the “new frontier” of diversity research","title-short":"Autism and employment","volume":"50","author":[{"family":"Ezerins","given":"Maira E."},{"family":"Simon","given":"Lauren S."},{"family":"Vogus","given":"Timothy J."},{"family":"Gabriel","given":"Allison S."},{"family":"Calderwood","given":"Charles"},{"family":"Rosen","given":"Christopher C."}],"issued":{"date-parts":[["2024"]]}}},{"id":21646,"uris":["http://zotero.org/groups/5119330/items/3WXLPZ7Y"],"itemData":{"id":21646,"type":"article-journal","container-title":"Canadian Journal of Administrative Sciences / Revue Canadienne des Sciences de l'Administration","DOI":"10.1002/cjas.1443","ISSN":"0825-0383, 1936-4490","issue":"2","journalAbbreviation":"Can J Adm Sci","language":"en","license":"http://onlinelibrary.wiley.com/termsAndConditions#vor","page":"109-120","source":"DOI.org (Crossref)","title":"Diversity and inclusion for LGBT workers: Current issues and new horizons for research","title-short":"Diversity and inclusion for LGBT workers","volume":"34","author":[{"family":"Ng","given":"Eddy S."},{"family":"Rumens","given":"Nick"}],"issued":{"date-parts":[["2017",6]]}}}],"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192067" w:rsidRPr="00192067">
        <w:rPr>
          <w:rFonts w:ascii="Times New Roman" w:hAnsi="Times New Roman" w:cs="Times New Roman"/>
          <w:sz w:val="24"/>
        </w:rPr>
        <w:t>(Bonaccio, Connelly, Gellatly, Jetha, &amp; Martin Ginis, 2020; Ezerins et al., 2024; Ng &amp; Rumens, 2017)</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minority groups</w:t>
      </w:r>
      <w:r w:rsidR="00B03E3F" w:rsidRPr="008423E2">
        <w:rPr>
          <w:rFonts w:ascii="Times New Roman" w:eastAsia="SimSun" w:hAnsi="Times New Roman" w:cs="Times New Roman"/>
          <w:color w:val="000000"/>
          <w:kern w:val="0"/>
          <w:sz w:val="24"/>
          <w:szCs w:val="24"/>
          <w:lang w:eastAsia="ja-JP"/>
          <w14:ligatures w14:val="none"/>
        </w:rPr>
        <w:t xml:space="preserve"> still</w:t>
      </w:r>
      <w:r w:rsidRPr="008423E2">
        <w:rPr>
          <w:rFonts w:ascii="Times New Roman" w:eastAsia="SimSun" w:hAnsi="Times New Roman" w:cs="Times New Roman"/>
          <w:color w:val="000000"/>
          <w:kern w:val="0"/>
          <w:sz w:val="24"/>
          <w:szCs w:val="24"/>
          <w:lang w:eastAsia="ja-JP"/>
          <w14:ligatures w14:val="none"/>
        </w:rPr>
        <w:t xml:space="preserve"> face</w:t>
      </w:r>
      <w:r w:rsidR="00B06B68" w:rsidRPr="008423E2">
        <w:rPr>
          <w:rFonts w:ascii="Times New Roman" w:eastAsia="SimSun" w:hAnsi="Times New Roman" w:cs="Times New Roman"/>
          <w:color w:val="000000"/>
          <w:kern w:val="0"/>
          <w:sz w:val="24"/>
          <w:szCs w:val="24"/>
          <w:lang w:eastAsia="ja-JP"/>
          <w14:ligatures w14:val="none"/>
        </w:rPr>
        <w:t>d</w:t>
      </w:r>
      <w:r w:rsidRPr="008423E2">
        <w:rPr>
          <w:rFonts w:ascii="Times New Roman" w:eastAsia="SimSun" w:hAnsi="Times New Roman" w:cs="Times New Roman"/>
          <w:color w:val="000000"/>
          <w:kern w:val="0"/>
          <w:sz w:val="24"/>
          <w:szCs w:val="24"/>
          <w:lang w:eastAsia="ja-JP"/>
          <w14:ligatures w14:val="none"/>
        </w:rPr>
        <w:t xml:space="preserve"> constraints</w:t>
      </w:r>
      <w:r w:rsidR="002B0679" w:rsidRPr="008423E2">
        <w:rPr>
          <w:rFonts w:ascii="Times New Roman" w:eastAsia="SimSun" w:hAnsi="Times New Roman" w:cs="Times New Roman"/>
          <w:color w:val="000000"/>
          <w:kern w:val="0"/>
          <w:sz w:val="24"/>
          <w:szCs w:val="24"/>
          <w:lang w:eastAsia="ja-JP"/>
          <w14:ligatures w14:val="none"/>
        </w:rPr>
        <w:t xml:space="preserve"> in</w:t>
      </w:r>
      <w:r w:rsidRPr="008423E2">
        <w:rPr>
          <w:rFonts w:ascii="Times New Roman" w:eastAsia="SimSun" w:hAnsi="Times New Roman" w:cs="Times New Roman"/>
          <w:color w:val="000000"/>
          <w:kern w:val="0"/>
          <w:sz w:val="24"/>
          <w:szCs w:val="24"/>
          <w:lang w:eastAsia="ja-JP"/>
          <w14:ligatures w14:val="none"/>
        </w:rPr>
        <w:t xml:space="preserve"> benefiting from those resources. Therefore, although career advancement resources </w:t>
      </w:r>
      <w:r w:rsidR="007B1733" w:rsidRPr="008423E2">
        <w:rPr>
          <w:rFonts w:ascii="Times New Roman" w:eastAsia="SimSun" w:hAnsi="Times New Roman" w:cs="Times New Roman"/>
          <w:color w:val="000000"/>
          <w:kern w:val="0"/>
          <w:sz w:val="24"/>
          <w:szCs w:val="24"/>
          <w:lang w:eastAsia="ja-JP"/>
          <w14:ligatures w14:val="none"/>
        </w:rPr>
        <w:lastRenderedPageBreak/>
        <w:t xml:space="preserve">were </w:t>
      </w:r>
      <w:r w:rsidR="007C2C4D" w:rsidRPr="008423E2">
        <w:rPr>
          <w:rFonts w:ascii="Times New Roman" w:eastAsia="SimSun" w:hAnsi="Times New Roman" w:cs="Times New Roman"/>
          <w:color w:val="000000"/>
          <w:kern w:val="0"/>
          <w:sz w:val="24"/>
          <w:szCs w:val="24"/>
          <w:lang w:eastAsia="ja-JP"/>
          <w14:ligatures w14:val="none"/>
        </w:rPr>
        <w:t xml:space="preserve">theoretically </w:t>
      </w:r>
      <w:r w:rsidRPr="008423E2">
        <w:rPr>
          <w:rFonts w:ascii="Times New Roman" w:eastAsia="SimSun" w:hAnsi="Times New Roman" w:cs="Times New Roman"/>
          <w:color w:val="000000"/>
          <w:kern w:val="0"/>
          <w:sz w:val="24"/>
          <w:szCs w:val="24"/>
          <w:lang w:eastAsia="ja-JP"/>
          <w14:ligatures w14:val="none"/>
        </w:rPr>
        <w:t>equally available to all employees</w:t>
      </w:r>
      <w:r w:rsidR="00B03E3F" w:rsidRPr="008423E2">
        <w:rPr>
          <w:rFonts w:ascii="Times New Roman" w:eastAsia="SimSun" w:hAnsi="Times New Roman" w:cs="Times New Roman"/>
          <w:color w:val="000000"/>
          <w:kern w:val="0"/>
          <w:sz w:val="24"/>
          <w:szCs w:val="24"/>
          <w:lang w:eastAsia="ja-JP"/>
          <w14:ligatures w14:val="none"/>
        </w:rPr>
        <w:t>,</w:t>
      </w:r>
      <w:r w:rsidRPr="008423E2">
        <w:rPr>
          <w:rFonts w:ascii="Times New Roman" w:eastAsia="SimSun" w:hAnsi="Times New Roman" w:cs="Times New Roman"/>
          <w:color w:val="000000"/>
          <w:kern w:val="0"/>
          <w:sz w:val="24"/>
          <w:szCs w:val="24"/>
          <w:lang w:eastAsia="ja-JP"/>
          <w14:ligatures w14:val="none"/>
        </w:rPr>
        <w:t xml:space="preserve"> minority groups </w:t>
      </w:r>
      <w:r w:rsidR="00B06B68" w:rsidRPr="008423E2">
        <w:rPr>
          <w:rFonts w:ascii="Times New Roman" w:eastAsia="SimSun" w:hAnsi="Times New Roman" w:cs="Times New Roman"/>
          <w:color w:val="000000"/>
          <w:kern w:val="0"/>
          <w:sz w:val="24"/>
          <w:szCs w:val="24"/>
          <w:lang w:eastAsia="ja-JP"/>
          <w14:ligatures w14:val="none"/>
        </w:rPr>
        <w:t xml:space="preserve">were </w:t>
      </w:r>
      <w:r w:rsidR="001F2BFB" w:rsidRPr="008423E2">
        <w:rPr>
          <w:rFonts w:ascii="Times New Roman" w:eastAsia="SimSun" w:hAnsi="Times New Roman" w:cs="Times New Roman"/>
          <w:color w:val="000000"/>
          <w:kern w:val="0"/>
          <w:sz w:val="24"/>
          <w:szCs w:val="24"/>
          <w:lang w:eastAsia="ja-JP"/>
          <w14:ligatures w14:val="none"/>
        </w:rPr>
        <w:t>constrained</w:t>
      </w:r>
      <w:r w:rsidRPr="008423E2">
        <w:rPr>
          <w:rFonts w:ascii="Times New Roman" w:eastAsia="SimSun" w:hAnsi="Times New Roman" w:cs="Times New Roman"/>
          <w:color w:val="000000"/>
          <w:kern w:val="0"/>
          <w:sz w:val="24"/>
          <w:szCs w:val="24"/>
          <w:lang w:eastAsia="ja-JP"/>
          <w14:ligatures w14:val="none"/>
        </w:rPr>
        <w:t xml:space="preserve"> in their access to and use of such resources. Our review showed that men were shown to have more access</w:t>
      </w:r>
      <w:r w:rsidR="00B03E3F" w:rsidRPr="008423E2">
        <w:rPr>
          <w:rFonts w:ascii="Times New Roman" w:eastAsia="SimSun" w:hAnsi="Times New Roman" w:cs="Times New Roman"/>
          <w:color w:val="000000"/>
          <w:kern w:val="0"/>
          <w:sz w:val="24"/>
          <w:szCs w:val="24"/>
          <w:lang w:eastAsia="ja-JP"/>
          <w14:ligatures w14:val="none"/>
        </w:rPr>
        <w:t xml:space="preserve"> than women</w:t>
      </w:r>
      <w:r w:rsidRPr="008423E2">
        <w:rPr>
          <w:rFonts w:ascii="Times New Roman" w:eastAsia="SimSun" w:hAnsi="Times New Roman" w:cs="Times New Roman"/>
          <w:color w:val="000000"/>
          <w:kern w:val="0"/>
          <w:sz w:val="24"/>
          <w:szCs w:val="24"/>
          <w:lang w:eastAsia="ja-JP"/>
          <w14:ligatures w14:val="none"/>
        </w:rPr>
        <w:t xml:space="preserve"> to networking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XiICvrfe","properties":{"formattedCitation":"(e.g., Biggerstaff, Campbell, &amp; Goldie, 2024)","plainCitation":"(e.g., Biggerstaff, Campbell, &amp; Goldie, 2024)","noteIndex":0},"citationItems":[{"id":21645,"uris":["http://zotero.org/groups/5119330/items/XUWB92VR"],"itemData":{"id":21645,"type":"article-journal","abstract":"There are many complex reasons for the underrepresentation of women among executive ranks, both on the supply side (that is, women opting out of the executive track or career experiences that put them on it) and the demand side. To begin to tackle this multifaceted issue and better understand the demand-side drivers of lack of diversity in the upper echelons of organizations, we build on the institutional logics literature to develop the notion of CEO exclusionary schema and argue that it introduces an unconscious bias. To test this notion, we empirically investigate the role that a CEO's participation in a male-dominated, exclusionary sport plays as an obstacle to female advancement in the executive ranks. Specifically, we find that CEOs that play golf are significantly less likely to employ a female on their executive team, across a range of definitions. Further, we show that this relationship is even stronger for CEOs with elite educational backgrounds. In additional analyses, we find that the gender pay gap on the top management team is also much larger at firms where the CEO plays golf. Overall, our study suggests that CEO out-of-the-office experiences and background can support unconscious biases, and there is still significant work to be done to break down demand-side barriers to female advancement in the executive realm.","container-title":"Journal of Management","DOI":"10.1177/01492063231161342","ISSN":"0149-2063, 1557-1211","issue":"5","journalAbbreviation":"Journal of Management","language":"en","page":"1502-1535","source":"DOI.org (Crossref)","title":"Hitting the “grass ceiling”: Golfing ceos, exclusionary schema, and career outcomes for female executives","title-short":"Hitting the “grass ceiling”","volume":"50","author":[{"family":"Biggerstaff","given":"Lee E."},{"family":"Campbell","given":"Joanna T."},{"family":"Goldie","given":"Bradley A."}],"issued":{"date-parts":[["2024",5]]}},"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Biggerstaff, Campbell, &amp; Goldie, 2024)</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mentoring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eqWYyuGs","properties":{"formattedCitation":"(e.g., McDonald &amp; Westphal, 2013)","plainCitation":"(e.g., McDonald &amp; Westphal, 2013)","noteIndex":0},"citationItems":[{"id":21407,"uris":["http://zotero.org/groups/5119330/items/VSQXBZTT"],"itemData":{"id":21407,"type":"article-journal","container-title":"Academy of Management Journal","DOI":"10.5465/amj.2011.0230","ISSN":"0001-4273, 1948-0989","issue":"4","journalAbbreviation":"AMJ","language":"en","page":"1169-1198","source":"DOI.org (Crossref)","title":"Access denied: Low mentoring of women and minority first-time directors and its negative effects on appointments to additional boards","title-short":"Access denied","volume":"56","author":[{"family":"McDonald","given":"Michael L."},{"family":"Westphal","given":"James D."}],"issued":{"date-parts":[["2013",8]]}},"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McDonald &amp; Westphal, 2013)</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training and development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ZRjlxkFU","properties":{"formattedCitation":"(e.g., Cohen, Dalton, Holder-Webb, &amp; McMillan, 2020)","plainCitation":"(e.g., Cohen, Dalton, Holder-Webb, &amp; McMillan, 2020)","noteIndex":0},"citationItems":[{"id":18443,"uris":["http://zotero.org/groups/5119330/items/VR2YNUUZ"],"itemData":{"id":18443,"type":"article-journal","abstract":"Access to a deep pool of talent is essential to the success of every professional services firm. The supply of that talent is contingent upon the available rewards for the exercise of that talent, and both the existence of the potential rewards and the beliefs that individuals hold about the existence of the rewards affect the decision to remain in the field. One structural factor that may affect the judgment about whether to remain in a profession concerns promotions based on the gender of the employee (i.e., the “glass ceiling”). In this study, we examine the “glass ceiling” within the context of the accounting profession. While advances have been made within the accounting profession to address the glass ceiling, the continued existence-and perceptions about the continued existence-of the issue exert adverse effects upon the available talent pool and may create long-term problems for the profession. In this study, we investigate glass ceiling perceptions among a large sample of female accounting professionals employed in accounting; the sample includes both public accountants, and those employed in industry accounting. Our study yields the finding of beliefs in bias-driven effects (e.g., a bias against female promotions to the top level), structural effects (e.g., a lack of mentoring opportunities, networking opportunities, and high-profile job assignments), and cultural effects (e.g., a lack of social support from the male leaders within the organization) among these accounting professionals. Glass ceiling perceptions are also influenced by several demographic factors. Furthermore, accounting professionals employed by industry are more likely to report a glass ceiling within their firms than accounting professionals employed by public accounting firms. The findings are of interest to researchers who explore gender-related issues in professional service firms such as the field of accounting, and to senior members of practice who are tasked with ensuring the integrity and quality of the talent pool and the equitable distribution of rewards to employees.","container-title":"Journal of Business Ethics","DOI":"10.1007/s10551-018-4054-4","ISSN":"0167-4544","issue":"1","language":"English","page":"17-38","title":"An analysis of glass ceiling perceptions in the accounting profession","volume":"164","author":[{"family":"Cohen","given":"Jeffrey R."},{"family":"Dalton","given":"Derek W."},{"family":"Holder-Webb","given":"Lori L."},{"family":"McMillan","given":"Jeffrey J."}],"issued":{"date-parts":[["2020",6]]}},"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Cohen, Dalton, Holder-Webb, &amp; McMillan, 2020)</w:t>
      </w:r>
      <w:r w:rsidRPr="008423E2">
        <w:rPr>
          <w:rFonts w:ascii="Times New Roman" w:eastAsia="SimSun" w:hAnsi="Times New Roman" w:cs="Times New Roman"/>
          <w:color w:val="000000"/>
          <w:kern w:val="0"/>
          <w:sz w:val="24"/>
          <w:szCs w:val="24"/>
          <w:lang w:eastAsia="ja-JP"/>
          <w14:ligatures w14:val="none"/>
        </w:rPr>
        <w:fldChar w:fldCharType="end"/>
      </w:r>
      <w:r w:rsidR="005B279E" w:rsidRPr="008423E2">
        <w:rPr>
          <w:rFonts w:ascii="Times New Roman" w:eastAsia="SimSun" w:hAnsi="Times New Roman" w:cs="Times New Roman"/>
          <w:color w:val="000000"/>
          <w:kern w:val="0"/>
          <w:sz w:val="24"/>
          <w:szCs w:val="24"/>
          <w:lang w:eastAsia="ja-JP"/>
          <w14:ligatures w14:val="none"/>
        </w:rPr>
        <w:t xml:space="preserve">, role models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lSUO1wG4","properties":{"formattedCitation":"(e.g., Sealy &amp; Singh, 2010)","plainCitation":"(e.g., Sealy &amp; Singh, 2010)","noteIndex":0},"citationItems":[{"id":21499,"uris":["http://zotero.org/groups/5119330/items/FV3TMVKN"],"itemData":{"id":21499,"type":"article-journal","abstract":"The lack of senior female role models continues to be cited as a key barrier to women's career success. Yet there is little academic research into the gendered aspects of role modelling in organizations, or the utility of role models at a senior level. The paper starts with a review of papers examining the construction of role models in organizational settings. This leads to the inclusion of two related areas – organizational demographics as the contextual factor affecting the availability of role models and how they are perceived, and work identity formation as a possible key explanatory factor behind the link between the lack of senior female role models and the lack of career progression to top organizational levels. The literature looking at social theories of identity formation is then considered from a gender perspective. The key gaps identified are that while the behavioural value of role models has been well documented, a better understanding is needed of how gender and organizational demography influence the role modelling process. Importantly, the symbolic value and possibly other values of female role models in the identity construction of senior women require further in</w:instrText>
      </w:r>
      <w:r w:rsidR="007256FD">
        <w:rPr>
          <w:rFonts w:ascii="Times New Roman" w:eastAsia="SimSun" w:hAnsi="Times New Roman" w:cs="Times New Roman" w:hint="eastAsia"/>
          <w:color w:val="000000"/>
          <w:kern w:val="0"/>
          <w:sz w:val="24"/>
          <w:szCs w:val="24"/>
          <w:lang w:eastAsia="ja-JP"/>
          <w14:ligatures w14:val="none"/>
        </w:rPr>
        <w:instrText>‐</w:instrText>
      </w:r>
      <w:r w:rsidR="007256FD">
        <w:rPr>
          <w:rFonts w:ascii="Times New Roman" w:eastAsia="SimSun" w:hAnsi="Times New Roman" w:cs="Times New Roman" w:hint="eastAsia"/>
          <w:color w:val="000000"/>
          <w:kern w:val="0"/>
          <w:sz w:val="24"/>
          <w:szCs w:val="24"/>
          <w:lang w:eastAsia="ja-JP"/>
          <w14:ligatures w14:val="none"/>
        </w:rPr>
        <w:instrText>depth investigation. Finally, this review calls for a more integrated approach to the study of role models and work identity formation, pulling together literatures on organizational demography, the cognitive construal of role models and their importance</w:instrText>
      </w:r>
      <w:r w:rsidR="007256FD">
        <w:rPr>
          <w:rFonts w:ascii="Times New Roman" w:eastAsia="SimSun" w:hAnsi="Times New Roman" w:cs="Times New Roman"/>
          <w:color w:val="000000"/>
          <w:kern w:val="0"/>
          <w:sz w:val="24"/>
          <w:szCs w:val="24"/>
          <w:lang w:eastAsia="ja-JP"/>
          <w14:ligatures w14:val="none"/>
        </w:rPr>
        <w:instrText xml:space="preserve"> for successful work identity formation in senior women.","container-title":"International Journal of Management Reviews","DOI":"10.1111/j.1468-2370.2009.00262.x","ISSN":"1460-8545, 1468-2370","issue":"3","journalAbbreviation":"Int J Management Reviews","language":"en","license":"http://onlinelibrary.wiley.com/termsAndConditions#vor","page":"284-300","source":"DOI.org (Crossref)","title":"The importance of role models and demographic context for senior women's work identity development","volume":"12","author":[{"family":"Sealy","given":"Ruth H.V."},{"family":"Singh","given":"Val"}],"issued":{"date-parts":[["2010",9]]}},"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Sealy &amp; Singh, 2010)</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and</w:t>
      </w:r>
      <w:r w:rsidR="00D934FC" w:rsidRPr="008423E2">
        <w:rPr>
          <w:rFonts w:ascii="Times New Roman" w:eastAsia="SimSun" w:hAnsi="Times New Roman" w:cs="Times New Roman"/>
          <w:color w:val="000000"/>
          <w:kern w:val="0"/>
          <w:sz w:val="24"/>
          <w:szCs w:val="24"/>
          <w:lang w:eastAsia="ja-JP"/>
          <w14:ligatures w14:val="none"/>
        </w:rPr>
        <w:t xml:space="preserve"> workplace</w:t>
      </w:r>
      <w:r w:rsidRPr="008423E2">
        <w:rPr>
          <w:rFonts w:ascii="Times New Roman" w:eastAsia="SimSun" w:hAnsi="Times New Roman" w:cs="Times New Roman"/>
          <w:color w:val="000000"/>
          <w:kern w:val="0"/>
          <w:sz w:val="24"/>
          <w:szCs w:val="24"/>
          <w:lang w:eastAsia="ja-JP"/>
          <w14:ligatures w14:val="none"/>
        </w:rPr>
        <w:t xml:space="preserve"> </w:t>
      </w:r>
      <w:r w:rsidR="000900C5" w:rsidRPr="008423E2">
        <w:rPr>
          <w:rFonts w:ascii="Times New Roman" w:eastAsia="SimSun" w:hAnsi="Times New Roman" w:cs="Times New Roman"/>
          <w:color w:val="000000"/>
          <w:kern w:val="0"/>
          <w:sz w:val="24"/>
          <w:szCs w:val="24"/>
          <w:lang w:eastAsia="ja-JP"/>
          <w14:ligatures w14:val="none"/>
        </w:rPr>
        <w:t>support</w:t>
      </w:r>
      <w:r w:rsidRPr="008423E2">
        <w:rPr>
          <w:rFonts w:ascii="Times New Roman" w:eastAsia="SimSun" w:hAnsi="Times New Roman" w:cs="Times New Roman"/>
          <w:color w:val="000000"/>
          <w:kern w:val="0"/>
          <w:sz w:val="24"/>
          <w:szCs w:val="24"/>
          <w:lang w:eastAsia="ja-JP"/>
          <w14:ligatures w14:val="none"/>
        </w:rPr>
        <w:t xml:space="preserve">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TpmgZO4q","properties":{"formattedCitation":"(e.g., Glass &amp; Cook, 2016)","plainCitation":"(e.g., Glass &amp; Cook, 2016)","noteIndex":0},"citationItems":[{"id":15625,"uris":["http://zotero.org/groups/5119330/items/F7UDHEVT"],"itemData":{"id":15625,"type":"article-journal","abstract":"Women leaders contribute positively to organizations yet remain significantly underrepresented in corporate leadership positions. While the challenges women face are well-documented, less understood are the factors that shape the experience and success of women who, against significant odds, rise above the glass ceiling. This paper advances scholarship on women and leadership by analyzing the conditions under which women are promoted to top leadership positions and exploring the opportunities and challenges they face post-promotion. We draw on two data sources: comparison of the career trajectories of all women who have ever served as CEO in the Fortune 500 with a matched sample of men CEOs as well as in-depth interviews with women executives across a variety of sectors. Our analysis reveals that women are more likely than men to be promoted to high risk leadership positions and often lack the support or authority to accomplish their strategic goals. As a result, women leaders often experience shorter tenures compared to male peers. We consider the implication of our findings for theory, research and practice. (C) 2015 Elsevier Inc. All rights reserved.","container-title":"Leadership Quarterly","DOI":"10.1016/j.leaqua.2015.09.003","ISSN":"1048-9843","issue":"1","language":"English","page":"51-63","title":"Leading at the top: Understanding women's challenges above the glass ceiling","volume":"27","author":[{"family":"Glass","given":"Christy"},{"family":"Cook","given":"Alison"}],"issued":{"date-parts":[["2016",2]]}},"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Glass &amp; Cook, 2016)</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This lack of access was more pronounced for ethnic minorities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1Yd4JJes","properties":{"formattedCitation":"(e.g., Kameny et al., 2014)","plainCitation":"(e.g., Kameny et al., 2014)","noteIndex":0},"citationItems":[{"id":21495,"uris":["http://zotero.org/groups/5119330/items/FESRBEB8"],"itemData":{"id":21495,"type":"article-journal","abstract":"The United States falls short in the diversity of its scientific workforce. While the underrepresentation of minority researchers in the behavioral sciences has been a concern for several decades, policy and training initiatives have been only marginally successful in increasing their number. Diversity plays a critical role in our nation’s capacity for research and innovation, yet current approaches prove inadequate. The current study used a qualitative approach to investigate the institutional, cultural, skills, and personal career barriers faced by minority researchers in the behavioral sciences. Data were collected from a select group of minority researchers (defined for this study as women and/or people of color) who attended a 3-and-one-half-day intensive workshop developed specifically to address career barriers. Seventy-two percent ( n = 43) encountered workplace barriers relating to race/ethnicity; 26% reported barriers related to gender. Implications for policy and practice are discussed.","container-title":"Journal of Career Development","DOI":"10.1177/0894845312472254","ISSN":"0894-8453, 1556-0856","issue":"1","journalAbbreviation":"Journal of Career Development","language":"en","page":"43-61","source":"DOI.org (Crossref)","title":"Barriers to career success for minority researchers in the behavioral sciences","volume":"41","author":[{"family":"Kameny","given":"Rebecca R."},{"family":"DeRosier","given":"Melissa E."},{"family":"Taylor","given":"Lorraine C."},{"family":"McMillen","given":"Janey Sturtz"},{"family":"Knowles","given":"Meagan M."},{"family":"Pifer","given":"Kimberly"}],"issued":{"date-parts":[["2014",2]]}},"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Kameny et al., 2014)</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individuals with disabilities </w:t>
      </w:r>
      <w:r w:rsidRPr="001D79E1">
        <w:rPr>
          <w:rFonts w:ascii="Times New Roman" w:eastAsia="SimSun" w:hAnsi="Times New Roman" w:cs="Times New Roman"/>
          <w:color w:val="000000"/>
          <w:kern w:val="0"/>
          <w:sz w:val="24"/>
          <w:szCs w:val="24"/>
          <w:lang w:eastAsia="ja-JP"/>
          <w14:ligatures w14:val="none"/>
        </w:rPr>
        <w:fldChar w:fldCharType="begin"/>
      </w:r>
      <w:r w:rsidR="007256FD" w:rsidRPr="001D79E1">
        <w:rPr>
          <w:rFonts w:ascii="Times New Roman" w:eastAsia="SimSun" w:hAnsi="Times New Roman" w:cs="Times New Roman"/>
          <w:color w:val="000000"/>
          <w:kern w:val="0"/>
          <w:sz w:val="24"/>
          <w:szCs w:val="24"/>
          <w:lang w:eastAsia="ja-JP"/>
          <w14:ligatures w14:val="none"/>
        </w:rPr>
        <w:instrText xml:space="preserve"> ADDIN ZOTERO_ITEM CSL_CITATION {"citationID":"C00hJuBz","properties":{"formattedCitation":"(e.g., Boeltzig, Sullivan Sulewski, &amp; Hasnain, 2009)","plainCitation":"(e.g., Boeltzig, Sullivan Sulewski, &amp; Hasnain, 2009)","noteIndex":0},"citationItems":[{"id":21285,"uris":["http://zotero.org/groups/5119330/items/4JLDVIJ6"],"itemData":{"id":21285,"type":"article-journal","container-title":"Disability &amp; Society","DOI":"10.1080/09687590903160258","ISSN":"0968-7599, 1360-0508","issue":"6","journalAbbreviation":"Disability &amp; Society","language":"en","page":"753-769","source":"DOI.org (Crossref)","title":"Career development among young disabled artists","volume":"24","author":[{"family":"Boeltzig","given":"Heike"},{"family":"Sullivan Sulewski","given":"Jennifer"},{"family":"Hasnain","given":"Rooshey"}],"issued":{"date-parts":[["2009",10]]}},"label":"page","prefix":"e.g., "}],"schema":"https://github.com/citation-style-language/schema/raw/master/csl-citation.json"} </w:instrText>
      </w:r>
      <w:r w:rsidRPr="001D79E1">
        <w:rPr>
          <w:rFonts w:ascii="Times New Roman" w:eastAsia="SimSun" w:hAnsi="Times New Roman" w:cs="Times New Roman"/>
          <w:color w:val="000000"/>
          <w:kern w:val="0"/>
          <w:sz w:val="24"/>
          <w:szCs w:val="24"/>
          <w:lang w:eastAsia="ja-JP"/>
          <w14:ligatures w14:val="none"/>
        </w:rPr>
        <w:fldChar w:fldCharType="separate"/>
      </w:r>
      <w:r w:rsidR="00420852" w:rsidRPr="001D79E1">
        <w:rPr>
          <w:rFonts w:ascii="Times New Roman" w:hAnsi="Times New Roman" w:cs="Times New Roman"/>
          <w:sz w:val="24"/>
        </w:rPr>
        <w:t>(e.g., Boeltzig, Sullivan Sulewski, &amp; Hasnain, 2009)</w:t>
      </w:r>
      <w:r w:rsidRPr="001D79E1">
        <w:rPr>
          <w:rFonts w:ascii="Times New Roman" w:eastAsia="SimSun" w:hAnsi="Times New Roman" w:cs="Times New Roman"/>
          <w:color w:val="000000"/>
          <w:kern w:val="0"/>
          <w:sz w:val="24"/>
          <w:szCs w:val="24"/>
          <w:lang w:eastAsia="ja-JP"/>
          <w14:ligatures w14:val="none"/>
        </w:rPr>
        <w:fldChar w:fldCharType="end"/>
      </w:r>
      <w:r w:rsidRPr="001D79E1">
        <w:rPr>
          <w:rFonts w:ascii="Times New Roman" w:eastAsia="SimSun" w:hAnsi="Times New Roman" w:cs="Times New Roman"/>
          <w:color w:val="000000"/>
          <w:kern w:val="0"/>
          <w:sz w:val="24"/>
          <w:szCs w:val="24"/>
          <w:lang w:eastAsia="ja-JP"/>
          <w14:ligatures w14:val="none"/>
        </w:rPr>
        <w:t xml:space="preserve">, and the LGBTQ+ community </w:t>
      </w:r>
      <w:r w:rsidRPr="001D79E1">
        <w:rPr>
          <w:rFonts w:ascii="Times New Roman" w:eastAsia="SimSun" w:hAnsi="Times New Roman" w:cs="Times New Roman"/>
          <w:color w:val="000000"/>
          <w:kern w:val="0"/>
          <w:sz w:val="24"/>
          <w:szCs w:val="24"/>
          <w:lang w:eastAsia="ja-JP"/>
          <w14:ligatures w14:val="none"/>
        </w:rPr>
        <w:fldChar w:fldCharType="begin"/>
      </w:r>
      <w:r w:rsidR="0099798B" w:rsidRPr="001D79E1">
        <w:rPr>
          <w:rFonts w:ascii="Times New Roman" w:eastAsia="SimSun" w:hAnsi="Times New Roman" w:cs="Times New Roman"/>
          <w:color w:val="000000"/>
          <w:kern w:val="0"/>
          <w:sz w:val="24"/>
          <w:szCs w:val="24"/>
          <w:lang w:eastAsia="ja-JP"/>
          <w14:ligatures w14:val="none"/>
        </w:rPr>
        <w:instrText xml:space="preserve"> ADDIN ZOTERO_ITEM CSL_CITATION {"citationID":"QHGDhwi1","properties":{"formattedCitation":"(e.g., Federo, 2024)","plainCitation":"(e.g., Federo, 2024)","noteIndex":0},"citationItems":[{"id":21394,"uris":["http://zotero.org/groups/5119330/items/HVIYR3P3"],"itemData":{"id":21394,"type":"article-journal","container-title":"Academy of Management Perspectives","DOI":"10.5465/amp.2023.0186","ISSN":"1558-9080, 1943-4529","issue":"3","journalAbbreviation":"AMP","language":"en","page":"325–348","source":"DOI.org (Crossref)","title":"The rainbow glass ceiling: Breaking barriers for LGBTQ+ inclusion in board diversity","title-short":"The rainbow glass ceiling","volume":"38","author":[{"family":"Federo","given":"Ryan"}],"issued":{"date-parts":[["2024",5,9]]}},"label":"page","prefix":"e.g., "}],"schema":"https://github.com/citation-style-language/schema/raw/master/csl-citation.json"} </w:instrText>
      </w:r>
      <w:r w:rsidRPr="001D79E1">
        <w:rPr>
          <w:rFonts w:ascii="Times New Roman" w:eastAsia="SimSun" w:hAnsi="Times New Roman" w:cs="Times New Roman"/>
          <w:color w:val="000000"/>
          <w:kern w:val="0"/>
          <w:sz w:val="24"/>
          <w:szCs w:val="24"/>
          <w:lang w:eastAsia="ja-JP"/>
          <w14:ligatures w14:val="none"/>
        </w:rPr>
        <w:fldChar w:fldCharType="separate"/>
      </w:r>
      <w:r w:rsidR="00420852" w:rsidRPr="001D79E1">
        <w:rPr>
          <w:rFonts w:ascii="Times New Roman" w:hAnsi="Times New Roman" w:cs="Times New Roman"/>
          <w:sz w:val="24"/>
        </w:rPr>
        <w:t>(e.g., Federo, 2024)</w:t>
      </w:r>
      <w:r w:rsidRPr="001D79E1">
        <w:rPr>
          <w:rFonts w:ascii="Times New Roman" w:eastAsia="SimSun" w:hAnsi="Times New Roman" w:cs="Times New Roman"/>
          <w:color w:val="000000"/>
          <w:kern w:val="0"/>
          <w:sz w:val="24"/>
          <w:szCs w:val="24"/>
          <w:lang w:eastAsia="ja-JP"/>
          <w14:ligatures w14:val="none"/>
        </w:rPr>
        <w:fldChar w:fldCharType="end"/>
      </w:r>
      <w:r w:rsidR="00DE6367" w:rsidRPr="001D79E1">
        <w:rPr>
          <w:rFonts w:ascii="Times New Roman" w:eastAsia="SimSun" w:hAnsi="Times New Roman" w:cs="Times New Roman"/>
          <w:color w:val="000000"/>
          <w:kern w:val="0"/>
          <w:sz w:val="24"/>
          <w:szCs w:val="24"/>
          <w:lang w:eastAsia="ja-JP"/>
          <w14:ligatures w14:val="none"/>
        </w:rPr>
        <w:t>, and was</w:t>
      </w:r>
      <w:r w:rsidR="007F4BCD" w:rsidRPr="001D79E1">
        <w:rPr>
          <w:rFonts w:ascii="Times New Roman" w:eastAsia="SimSun" w:hAnsi="Times New Roman" w:cs="Times New Roman"/>
          <w:color w:val="000000"/>
          <w:kern w:val="0"/>
          <w:sz w:val="24"/>
          <w:szCs w:val="24"/>
          <w:lang w:eastAsia="ja-JP"/>
          <w14:ligatures w14:val="none"/>
        </w:rPr>
        <w:t xml:space="preserve"> </w:t>
      </w:r>
      <w:r w:rsidR="00D5169C" w:rsidRPr="001D79E1">
        <w:rPr>
          <w:rFonts w:ascii="Times New Roman" w:eastAsia="SimSun" w:hAnsi="Times New Roman" w:cs="Times New Roman"/>
          <w:color w:val="000000"/>
          <w:kern w:val="0"/>
          <w:sz w:val="24"/>
          <w:szCs w:val="24"/>
          <w:lang w:eastAsia="ja-JP"/>
          <w14:ligatures w14:val="none"/>
        </w:rPr>
        <w:t xml:space="preserve">justified because the needed </w:t>
      </w:r>
      <w:r w:rsidR="00991A0F" w:rsidRPr="001D79E1">
        <w:rPr>
          <w:rFonts w:ascii="Times New Roman" w:eastAsia="SimSun" w:hAnsi="Times New Roman" w:cs="Times New Roman"/>
          <w:color w:val="000000"/>
          <w:kern w:val="0"/>
          <w:sz w:val="24"/>
          <w:szCs w:val="24"/>
          <w:lang w:eastAsia="ja-JP"/>
          <w14:ligatures w14:val="none"/>
        </w:rPr>
        <w:t>accommodations</w:t>
      </w:r>
      <w:r w:rsidR="00D5169C" w:rsidRPr="001D79E1">
        <w:rPr>
          <w:rFonts w:ascii="Times New Roman" w:eastAsia="SimSun" w:hAnsi="Times New Roman" w:cs="Times New Roman"/>
          <w:color w:val="000000"/>
          <w:kern w:val="0"/>
          <w:sz w:val="24"/>
          <w:szCs w:val="24"/>
          <w:lang w:eastAsia="ja-JP"/>
          <w14:ligatures w14:val="none"/>
        </w:rPr>
        <w:t xml:space="preserve"> would not be cost effective </w:t>
      </w:r>
      <w:r w:rsidRPr="001D79E1">
        <w:rPr>
          <w:rFonts w:ascii="Times New Roman" w:eastAsia="SimSun" w:hAnsi="Times New Roman" w:cs="Times New Roman"/>
          <w:color w:val="000000"/>
          <w:kern w:val="0"/>
          <w:sz w:val="24"/>
          <w:szCs w:val="24"/>
          <w:lang w:eastAsia="ja-JP"/>
          <w14:ligatures w14:val="none"/>
        </w:rPr>
        <w:fldChar w:fldCharType="begin"/>
      </w:r>
      <w:r w:rsidR="007256FD" w:rsidRPr="001D79E1">
        <w:rPr>
          <w:rFonts w:ascii="Times New Roman" w:eastAsia="SimSun" w:hAnsi="Times New Roman" w:cs="Times New Roman"/>
          <w:color w:val="000000"/>
          <w:kern w:val="0"/>
          <w:sz w:val="24"/>
          <w:szCs w:val="24"/>
          <w:lang w:eastAsia="ja-JP"/>
          <w14:ligatures w14:val="none"/>
        </w:rPr>
        <w:instrText xml:space="preserve"> ADDIN ZOTERO_ITEM CSL_CITATION {"citationID":"YUhZPhOO","properties":{"formattedCitation":"(e.g., Bhaskar, Baruch, &amp; Gupta, 2023; Kwon &amp; An, 2022)","plainCitation":"(e.g., Bhaskar, Baruch, &amp; Gupta, 2023; Kwon &amp; An, 2022)","noteIndex":0},"citationItems":[{"id":21283,"uris":["http://zotero.org/groups/5119330/items/EURDTAYK"],"itemData":{"id":21283,"type":"article-journal","abstract":"Visual impairment, as a form of disability, remains understudied in the context of employment and careers. Drawing on career ecosystem and career sustainability theories, we explore factors that lead to career success and career sustainability of visually impaired individuals. We collected qualitative data from 66 visually impaired individuals from India who had experienced varying degrees of career attainment. We applied grounded theory to study their deep-seated attitudes and ingrained behaviors that help build successful and sustainable careers. High-career-attainment participants were extremely resilient, able to bounce back after rejection, and willing to adopt certain key psycho-social processes such as non-acceptance of rejection, relatability (forging positive relations with the sighted), family support, enabling self through technology, and influence mindset change, which led them to be ‘masters of circumstance.’ Conversely, the characteristics of low-career-attainment participants included their unquestioning acceptance of fate, higher degrees of skepticism, and obligation to support the family, which led them to become ‘victims of circumstance.’ We contribute to the career ecosystems and career sustainability literature by expanding it to wider populations and crystalizing processes that influence careers. The findings have policy implications for visually impaired individuals as well as for other people with disabilities, as well as for organizations and governments. Individuals should challenge conventional norms, be persistent and improve self-efficacy. Organization should think out of the box in order to win the war for talent by employing hidden talent.","container-title":"Human Relations","DOI":"10.1177/00187267221103529","ISSN":"0018-7267, 1741-282X","issue":"10","journalAbbreviation":"Human Relations","language":"en","page":"1507-1544","source":"DOI.org (Crossref)","title":"Drivers of career success among the visually impaired: Improving career inclusivity and sustainability in a career ecosystem","title-short":"Drivers of career success among the visually impaired","volume":"76","author":[{"family":"Bhaskar","given":"A Uday"},{"family":"Baruch","given":"Yehuda"},{"family":"Gupta","given":"Seeta"}],"issued":{"date-parts":[["2023",10]]}},"label":"page","prefix":"e.g., "},{"id":21292,"uris":["http://zotero.org/groups/5119330/items/3GJ69JWR"],"itemData":{"id":21292,"type":"article-journal","abstract":"Problem:\n              Disability issues have long been a topic at the margins of HRD research and have rarely been examined outside the United States context or with a focus on a specific disability type. Additionally, largely due to a homogeneous national culture, people with disabilities in South Korea experience unique barriers in career development.\n            \n            \n              Solution:\n              The authors report the findings of a multiple case study on the career attainment experiences of lawyers with visual impairments in South Korea. Data analyzed from interviews with five participants showed that various individual (perseverance, identity as a person with a visual impairment, self-advocacy, and strategic mindset) and social (family and peer support, reasonable accommodation, precedent, and having a leader with a vision for inclusion) factors contributed to their career attainment.\n            \n            \n              Stakeholders:\n              The findings of this study can aid organizational leaders, hiring managers, HRD practitioners in charge of providing reasonable accommodations, and educators of people with disabilities.","container-title":"Advances in Developing Human Resources","DOI":"10.1177/15234223211054511","ISSN":"1523-4223, 1552-3055","issue":"1","journalAbbreviation":"Advances in Developing Human Resources","language":"en","page":"6-25","source":"DOI.org (Crossref)","title":"Roads to success: The career attainment experiences of lawyers with visual impairments in South Korea","title-short":"Roads to success","volume":"24","author":[{"family":"Kwon","given":"Chang-Kyu"},{"family":"An","given":"Soonok"}],"issued":{"date-parts":[["2022",2]]}}}],"schema":"https://github.com/citation-style-language/schema/raw/master/csl-citation.json"} </w:instrText>
      </w:r>
      <w:r w:rsidRPr="001D79E1">
        <w:rPr>
          <w:rFonts w:ascii="Times New Roman" w:eastAsia="SimSun" w:hAnsi="Times New Roman" w:cs="Times New Roman"/>
          <w:color w:val="000000"/>
          <w:kern w:val="0"/>
          <w:sz w:val="24"/>
          <w:szCs w:val="24"/>
          <w:lang w:eastAsia="ja-JP"/>
          <w14:ligatures w14:val="none"/>
        </w:rPr>
        <w:fldChar w:fldCharType="separate"/>
      </w:r>
      <w:r w:rsidR="00420852" w:rsidRPr="001D79E1">
        <w:rPr>
          <w:rFonts w:ascii="Times New Roman" w:hAnsi="Times New Roman" w:cs="Times New Roman"/>
          <w:sz w:val="24"/>
        </w:rPr>
        <w:t>(e.g., Bhaskar, Baruch, &amp; Gupta, 2023; Kwon &amp; An, 2022)</w:t>
      </w:r>
      <w:r w:rsidRPr="001D79E1">
        <w:rPr>
          <w:rFonts w:ascii="Times New Roman" w:eastAsia="SimSun" w:hAnsi="Times New Roman" w:cs="Times New Roman"/>
          <w:color w:val="000000"/>
          <w:kern w:val="0"/>
          <w:sz w:val="24"/>
          <w:szCs w:val="24"/>
          <w:lang w:eastAsia="ja-JP"/>
          <w14:ligatures w14:val="none"/>
        </w:rPr>
        <w:fldChar w:fldCharType="end"/>
      </w:r>
      <w:r w:rsidR="000900C5" w:rsidRPr="008423E2">
        <w:rPr>
          <w:rFonts w:ascii="Times New Roman" w:eastAsia="SimSun" w:hAnsi="Times New Roman" w:cs="Times New Roman"/>
          <w:color w:val="000000"/>
          <w:kern w:val="0"/>
          <w:sz w:val="24"/>
          <w:szCs w:val="24"/>
          <w:lang w:eastAsia="ja-JP"/>
          <w14:ligatures w14:val="none"/>
        </w:rPr>
        <w:t>.</w:t>
      </w:r>
      <w:r w:rsidR="009426FF" w:rsidRPr="008423E2">
        <w:rPr>
          <w:rFonts w:ascii="Times New Roman" w:eastAsia="SimSun" w:hAnsi="Times New Roman" w:cs="Times New Roman"/>
          <w:color w:val="000000"/>
          <w:kern w:val="0"/>
          <w:sz w:val="24"/>
          <w:szCs w:val="24"/>
          <w:lang w:eastAsia="ja-JP"/>
          <w14:ligatures w14:val="none"/>
        </w:rPr>
        <w:t xml:space="preserve"> </w:t>
      </w:r>
      <w:bookmarkStart w:id="17" w:name="_Hlk182062248"/>
      <w:r w:rsidRPr="008423E2">
        <w:rPr>
          <w:rFonts w:ascii="Times New Roman" w:eastAsia="SimSun" w:hAnsi="Times New Roman" w:cs="Times New Roman"/>
          <w:color w:val="000000"/>
          <w:kern w:val="0"/>
          <w:sz w:val="24"/>
          <w:szCs w:val="24"/>
          <w:lang w:eastAsia="ja-JP"/>
          <w14:ligatures w14:val="none"/>
        </w:rPr>
        <w:t xml:space="preserve">There were cases </w:t>
      </w:r>
      <w:r w:rsidR="00B03E3F" w:rsidRPr="008423E2">
        <w:rPr>
          <w:rFonts w:ascii="Times New Roman" w:eastAsia="SimSun" w:hAnsi="Times New Roman" w:cs="Times New Roman"/>
          <w:color w:val="000000"/>
          <w:kern w:val="0"/>
          <w:sz w:val="24"/>
          <w:szCs w:val="24"/>
          <w:lang w:eastAsia="ja-JP"/>
          <w14:ligatures w14:val="none"/>
        </w:rPr>
        <w:t xml:space="preserve">where </w:t>
      </w:r>
      <w:r w:rsidRPr="008423E2">
        <w:rPr>
          <w:rFonts w:ascii="Times New Roman" w:eastAsia="SimSun" w:hAnsi="Times New Roman" w:cs="Times New Roman"/>
          <w:color w:val="000000"/>
          <w:kern w:val="0"/>
          <w:sz w:val="24"/>
          <w:szCs w:val="24"/>
          <w:lang w:eastAsia="ja-JP"/>
          <w14:ligatures w14:val="none"/>
        </w:rPr>
        <w:t xml:space="preserve">career advancement resources were accessible to minority groups, but they did not feel comfortable using them. For instance, although many ethnic minorities had access to formal mentoring and networking at their workplace, </w:t>
      </w:r>
      <w:r w:rsidR="00B06B68" w:rsidRPr="008423E2">
        <w:rPr>
          <w:rFonts w:ascii="Times New Roman" w:eastAsia="SimSun" w:hAnsi="Times New Roman" w:cs="Times New Roman"/>
          <w:color w:val="000000"/>
          <w:kern w:val="0"/>
          <w:sz w:val="24"/>
          <w:szCs w:val="24"/>
          <w:lang w:eastAsia="ja-JP"/>
          <w14:ligatures w14:val="none"/>
        </w:rPr>
        <w:t xml:space="preserve">some </w:t>
      </w:r>
      <w:r w:rsidRPr="008423E2">
        <w:rPr>
          <w:rFonts w:ascii="Times New Roman" w:eastAsia="SimSun" w:hAnsi="Times New Roman" w:cs="Times New Roman"/>
          <w:color w:val="000000"/>
          <w:kern w:val="0"/>
          <w:sz w:val="24"/>
          <w:szCs w:val="24"/>
          <w:lang w:eastAsia="ja-JP"/>
          <w14:ligatures w14:val="none"/>
        </w:rPr>
        <w:t>were not at eas</w:t>
      </w:r>
      <w:r w:rsidR="00575AAF" w:rsidRPr="008423E2">
        <w:rPr>
          <w:rFonts w:ascii="Times New Roman" w:eastAsia="SimSun" w:hAnsi="Times New Roman" w:cs="Times New Roman"/>
          <w:color w:val="000000"/>
          <w:kern w:val="0"/>
          <w:sz w:val="24"/>
          <w:szCs w:val="24"/>
          <w:lang w:eastAsia="ja-JP"/>
          <w14:ligatures w14:val="none"/>
        </w:rPr>
        <w:t>e</w:t>
      </w:r>
      <w:r w:rsidRPr="008423E2">
        <w:rPr>
          <w:rFonts w:ascii="Times New Roman" w:eastAsia="SimSun" w:hAnsi="Times New Roman" w:cs="Times New Roman"/>
          <w:color w:val="000000"/>
          <w:kern w:val="0"/>
          <w:sz w:val="24"/>
          <w:szCs w:val="24"/>
          <w:lang w:eastAsia="ja-JP"/>
          <w14:ligatures w14:val="none"/>
        </w:rPr>
        <w:t xml:space="preserve"> benefiting from these initiatives, as they constantly felt treated differently based on stereotypes associated with their </w:t>
      </w:r>
      <w:r w:rsidR="002912AB" w:rsidRPr="008423E2">
        <w:rPr>
          <w:rFonts w:ascii="Times New Roman" w:eastAsia="SimSun" w:hAnsi="Times New Roman" w:cs="Times New Roman"/>
          <w:color w:val="000000"/>
          <w:kern w:val="0"/>
          <w:sz w:val="24"/>
          <w:szCs w:val="24"/>
          <w:lang w:eastAsia="ja-JP"/>
          <w14:ligatures w14:val="none"/>
        </w:rPr>
        <w:t>ethnicity</w:t>
      </w:r>
      <w:r w:rsidRPr="008423E2">
        <w:rPr>
          <w:rFonts w:ascii="Times New Roman" w:eastAsia="SimSun" w:hAnsi="Times New Roman" w:cs="Times New Roman"/>
          <w:color w:val="000000"/>
          <w:kern w:val="0"/>
          <w:sz w:val="24"/>
          <w:szCs w:val="24"/>
          <w:lang w:eastAsia="ja-JP"/>
          <w14:ligatures w14:val="none"/>
        </w:rPr>
        <w:t xml:space="preserve">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Qbk1Dcr3","properties":{"formattedCitation":"(Sisco, 2020)","plainCitation":"(Sisco, 2020)","noteIndex":0},"citationItems":[{"id":18572,"uris":["http://zotero.org/groups/5119330/items/DDZG3FE2"],"itemData":{"id":18572,"type":"article-journal","abstract":"The Problem Corporations have maintained a history of operating as racialized social systems that contribute to racial divisions and inequities in the workplace. Despite this reality, there have been high-achieving Black men and women who have overcome limitations and unfavorable circumstances. In this study, resilience to racial bias in corporate America is explored through the lived experience of Black professionals by using a phenomenological research method. The Solution Race, racism, and workplace incivility are discussed in a conceptual framework to examine how racial bias still exists in the workplace and to contextualize the participants' experiences. As a result of the findings, self-preservation and coping strategies are identified to provide insight into how the participants overcame social and racial barriers that influence their professional identities and career development in corporate America. The Stakeholders This research is intended to inform organizational leaders and career development researchers and specialists who are invested in the advancement of Black professionals and the communities they represent. This study also has implications for human resource developers and researchers who seek to minimize racial bias against Black professionals through racial discourse and race-conscious research.","container-title":"Advances in Developing Human Resources","DOI":"10.1177/1523422320948885","ISSN":"1523-4223","issue":"4","language":"English","page":"419-436","title":"Race-conscious career development: Exploring self-preservation and coping strategies of black professionals in corporate America","volume":"22","author":[{"family":"Sisco","given":"Stephanie"}],"issued":{"date-parts":[["2020",11]]}}}],"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Sisco, 2020)</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w:t>
      </w:r>
    </w:p>
    <w:bookmarkEnd w:id="17"/>
    <w:p w14:paraId="210D0DC0" w14:textId="04155437" w:rsidR="005C63D4" w:rsidRPr="008423E2" w:rsidRDefault="002912AB" w:rsidP="00620CE5">
      <w:pPr>
        <w:widowControl w:val="0"/>
        <w:spacing w:line="480" w:lineRule="auto"/>
        <w:ind w:firstLine="720"/>
        <w:rPr>
          <w:rFonts w:ascii="Times New Roman" w:eastAsia="SimSun" w:hAnsi="Times New Roman" w:cs="Times New Roman"/>
          <w:color w:val="000000"/>
          <w:kern w:val="0"/>
          <w:sz w:val="24"/>
          <w:szCs w:val="24"/>
          <w:lang w:eastAsia="ja-JP"/>
          <w14:ligatures w14:val="none"/>
        </w:rPr>
      </w:pPr>
      <w:r w:rsidRPr="008423E2">
        <w:rPr>
          <w:rFonts w:ascii="Times New Roman" w:eastAsia="SimSun" w:hAnsi="Times New Roman" w:cs="Times New Roman"/>
          <w:color w:val="000000"/>
          <w:kern w:val="0"/>
          <w:sz w:val="24"/>
          <w:szCs w:val="24"/>
          <w:lang w:eastAsia="ja-JP"/>
          <w14:ligatures w14:val="none"/>
        </w:rPr>
        <w:t>Regarding</w:t>
      </w:r>
      <w:r w:rsidR="005C63D4" w:rsidRPr="008423E2">
        <w:rPr>
          <w:rFonts w:ascii="Times New Roman" w:eastAsia="SimSun" w:hAnsi="Times New Roman" w:cs="Times New Roman"/>
          <w:color w:val="000000"/>
          <w:kern w:val="0"/>
          <w:sz w:val="24"/>
          <w:szCs w:val="24"/>
          <w:lang w:eastAsia="ja-JP"/>
          <w14:ligatures w14:val="none"/>
        </w:rPr>
        <w:t xml:space="preserve"> individual resources, minority groups repeatedly claimed that having the same credentials, education, degrees</w:t>
      </w:r>
      <w:r w:rsidRPr="008423E2">
        <w:rPr>
          <w:rFonts w:ascii="Times New Roman" w:eastAsia="SimSun" w:hAnsi="Times New Roman" w:cs="Times New Roman"/>
          <w:color w:val="000000"/>
          <w:kern w:val="0"/>
          <w:sz w:val="24"/>
          <w:szCs w:val="24"/>
          <w:lang w:eastAsia="ja-JP"/>
          <w14:ligatures w14:val="none"/>
        </w:rPr>
        <w:t>,</w:t>
      </w:r>
      <w:r w:rsidR="005C63D4" w:rsidRPr="008423E2">
        <w:rPr>
          <w:rFonts w:ascii="Times New Roman" w:eastAsia="SimSun" w:hAnsi="Times New Roman" w:cs="Times New Roman"/>
          <w:color w:val="000000"/>
          <w:kern w:val="0"/>
          <w:sz w:val="24"/>
          <w:szCs w:val="24"/>
          <w:lang w:eastAsia="ja-JP"/>
          <w14:ligatures w14:val="none"/>
        </w:rPr>
        <w:t xml:space="preserve"> and other types of human capital as the majority was not sufficient for them to advance their careers and they had to work harder than others to be seen </w:t>
      </w:r>
      <w:r w:rsidR="005C63D4"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PEs5WAMN","properties":{"formattedCitation":"(D\\uc0\\u8217{}Agostino, Levine, Sabharwal, &amp; Johnson-Manning, 2022; Jayashree et al., 2021)","plainCitation":"(D’Agostino, Levine, Sabharwal, &amp; Johnson-Manning, 2022; Jayashree et al., 2021)","noteIndex":0},"citationItems":[{"id":19616,"uris":["http://zotero.org/groups/5119330/items/PB6W6XJ5"],"itemData":{"id":19616,"type":"article-journal","abstract":"Ely and Meyerson's gendered organizations framework reconceptualizes traditional gender differences defined by biology and lack of structural opportunities, to a complex set of social relations in the workplace. We apply this framework to second-generation gender bias to further understand impediments to women's career progression in the public sector workplace. In-depth interviews of state-level administrators in U.S. public sector agencies indicate that “narratives” perpetuate second-generation gender bias that is deeply ingrained in organizational practices and policies, especially for women and women of color. This framework can be applied to future studies examining the gendered nature of organizations in different workplace settings. Moving beyond already identified barriers, this study offers a comprehensive framework to understand how second-generation gender bias is central to long-standing workplace inequities.","container-title":"American Review of Public Administration","DOI":"10.1177/02750740221086605","ISSN":"0275-0740","issue":"5","language":"English","page":"335-350","title":"Organizational practices and second-generation gender bias: A qualitative inquiry into the career progression of us state-level managers","volume":"52","author":[{"family":"D'Agostino","given":"Maria"},{"family":"Levine","given":"Helisse"},{"family":"Sabharwal","given":"Meghna"},{"family":"Johnson-Manning","given":"Al C."}],"issued":{"date-parts":[["2022",7]]}}},{"id":18366,"uris":["http://zotero.org/groups/5119330/items/GHBV8XBR"],"itemData":{"id":18366,"type":"article-journal","abstract":"Purpose Taking a career capital approach, this paper addresses the issue of “pipeline block” frequently experienced by women seeking career advancement. Focusing on the Arab Middle East (AME) region, the authors take a contextually relevant multi-level approach to examine these issues. Design/methodology/approach The study uses a qualitative, interview-based approach, drawing on data obtained from women leaders from the AME region. Drawing on Bourdieu's capital-field-habitus framework, we explore how women in the AME developed career capital in particular organisational fields. Findings The findings show the importance of human and social capital, as well as the influence of habitus for women's career advancement in specific fields. The study also highlights the unique contribution of cultural capital in helping women to navigate organisational fields where it is necessary to both challenge, and conform to, traditional norms. Social implications The study's multi-level approach highlights practical implications for women, organisations,and society. Focusing on organisations, the authors propose some context-relevant coaching strategies that can help women to attain advancement in their careers. Originality/value The study demonstrates originality in the findings by showing how women overcome the pipeline block in relation to their career advancement. The use of the Bourdieusian framework, an in-depth qualitative approach, and the AME context also add to the study's originality.","container-title":"Personnel Review","DOI":"10.1108/PR-10-2018-0436","ISSN":"0048-3486","issue":"4","language":"English","page":"1253-1278","title":"Career capital development of women in the Arab Middle East context: addressing the pipeline block","volume":"50","author":[{"family":"Jayashree","given":"Payyazhi"},{"family":"Lindsay","given":"Valerie"},{"family":"McCarthy","given":"Grace"}],"issued":{"date-parts":[["2021",6,22]]}}}],"schema":"https://github.com/citation-style-language/schema/raw/master/csl-citation.json"} </w:instrText>
      </w:r>
      <w:r w:rsidR="005C63D4"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kern w:val="0"/>
          <w:sz w:val="24"/>
        </w:rPr>
        <w:t>(D’Agostino, Levine, Sabharwal, &amp; Johnson-Manning, 2022; Jayashree et al., 2021)</w:t>
      </w:r>
      <w:r w:rsidR="005C63D4" w:rsidRPr="008423E2">
        <w:rPr>
          <w:rFonts w:ascii="Times New Roman" w:eastAsia="SimSun" w:hAnsi="Times New Roman" w:cs="Times New Roman"/>
          <w:color w:val="000000"/>
          <w:kern w:val="0"/>
          <w:sz w:val="24"/>
          <w:szCs w:val="24"/>
          <w:lang w:eastAsia="ja-JP"/>
          <w14:ligatures w14:val="none"/>
        </w:rPr>
        <w:fldChar w:fldCharType="end"/>
      </w:r>
      <w:r w:rsidR="005C63D4" w:rsidRPr="008423E2">
        <w:rPr>
          <w:rFonts w:ascii="Times New Roman" w:eastAsia="SimSun" w:hAnsi="Times New Roman" w:cs="Times New Roman"/>
          <w:color w:val="000000"/>
          <w:kern w:val="0"/>
          <w:sz w:val="24"/>
          <w:szCs w:val="24"/>
          <w:lang w:eastAsia="ja-JP"/>
          <w14:ligatures w14:val="none"/>
        </w:rPr>
        <w:t xml:space="preserve">. While they wanted to remain resilient and positive, their energy and psychological capacity </w:t>
      </w:r>
      <w:r w:rsidRPr="008423E2">
        <w:rPr>
          <w:rFonts w:ascii="Times New Roman" w:eastAsia="SimSun" w:hAnsi="Times New Roman" w:cs="Times New Roman"/>
          <w:color w:val="000000"/>
          <w:kern w:val="0"/>
          <w:sz w:val="24"/>
          <w:szCs w:val="24"/>
          <w:lang w:eastAsia="ja-JP"/>
          <w14:ligatures w14:val="none"/>
        </w:rPr>
        <w:t xml:space="preserve">were </w:t>
      </w:r>
      <w:r w:rsidR="005C63D4" w:rsidRPr="008423E2">
        <w:rPr>
          <w:rFonts w:ascii="Times New Roman" w:eastAsia="SimSun" w:hAnsi="Times New Roman" w:cs="Times New Roman"/>
          <w:color w:val="000000"/>
          <w:kern w:val="0"/>
          <w:sz w:val="24"/>
          <w:szCs w:val="24"/>
          <w:lang w:eastAsia="ja-JP"/>
          <w14:ligatures w14:val="none"/>
        </w:rPr>
        <w:t xml:space="preserve">diminished because of the issues they faced due to their minority status. This was particularly more taxing on minority groups if they had no support from their peers and were the targets of microaggressions, hatred, and discrimination </w:t>
      </w:r>
      <w:r w:rsidR="005C63D4"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RZPgfG0v","properties":{"formattedCitation":"(e.g., Pitcan, Park-Taylor, &amp; Hayslett, 2018; Thoroughgood et al., 2021)","plainCitation":"(e.g., Pitcan, Park-Taylor, &amp; Hayslett, 2018; Thoroughgood et al., 2021)","noteIndex":0},"citationItems":[{"id":17555,"uris":["http://zotero.org/groups/5119330/items/SC7S6HGC"],"itemData":{"id":17555,"type":"article-journal","abstract":"Experiences of racial microaggressions are associated with perceptions of workplace discrimination and linked with poor mental health outcomes. The authors examined the lived experiences of workplace racial microaggresssions among 12 early career professional Black men working in predominantly White organizations (PWOs). The phenomenological experience of racial microaggressions was separated into 4 domains: context, experience, costs, and coping. Subthemes included different worlds and different rules, assumption of inferiority, cognitive and affective reactions, psychological and career-related costs, and internal (e.g., compartmentalizing) and external (e.g., using social networks) mechanisms of coping. Career counselors may want to proactively assess how these types of experiences and other forms of racism may affect Black men's social and psychological outcomes as well as their career functioning and success. Further research is needed to examine whether age or career experience influences experiences of racial microaggressions in PWOs, as well as the effect of these experiences on psychological outcomes.","container-title":"Career Development Quarterly","DOI":"10.1002/cdq.12152","ISSN":"0889-4019","issue":"4","language":"English","page":"300-314","title":"Black men and racial microaggressions at work","volume":"66","author":[{"family":"Pitcan","given":"Mikaela"},{"family":"Park-Taylor","given":"Jennie"},{"family":"Hayslett","given":"Janelle"}],"issued":{"date-parts":[["2018",12]]}},"label":"page","prefix":"e.g., "},{"id":21402,"uris":["http://zotero.org/groups/5119330/items/WUWUAFUG"],"itemData":{"id":21402,"type":"article-journal","container-title":"Journal of Applied Psychology","DOI":"10.1037/apl0000515","ISSN":"1939-1854, 0021-9010","issue":"3","journalAbbreviation":"Journal of Applied Psychology","language":"en","page":"399-421","source":"DOI.org (Crossref)","title":"Because you’re worth the risks: Acts of oppositional courage as symbolic messages of relational value to transgender employees.","title-short":"Because you’re worth the risks","volume":"106","author":[{"family":"Thoroughgood","given":"Christian N."},{"family":"Sawyer","given":"Katina B."},{"family":"Webster","given":"Jennica R."}],"issued":{"date-parts":[["2021",3]]}}}],"schema":"https://github.com/citation-style-language/schema/raw/master/csl-citation.json"} </w:instrText>
      </w:r>
      <w:r w:rsidR="005C63D4"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Pitcan, Park-Taylor, &amp; Hayslett, 2018; Thoroughgood et al., 2021)</w:t>
      </w:r>
      <w:r w:rsidR="005C63D4" w:rsidRPr="008423E2">
        <w:rPr>
          <w:rFonts w:ascii="Times New Roman" w:eastAsia="SimSun" w:hAnsi="Times New Roman" w:cs="Times New Roman"/>
          <w:color w:val="000000"/>
          <w:kern w:val="0"/>
          <w:sz w:val="24"/>
          <w:szCs w:val="24"/>
          <w:lang w:eastAsia="ja-JP"/>
          <w14:ligatures w14:val="none"/>
        </w:rPr>
        <w:fldChar w:fldCharType="end"/>
      </w:r>
      <w:r w:rsidR="005C63D4" w:rsidRPr="008423E2">
        <w:rPr>
          <w:rFonts w:ascii="Times New Roman" w:eastAsia="SimSun" w:hAnsi="Times New Roman" w:cs="Times New Roman"/>
          <w:color w:val="000000"/>
          <w:kern w:val="0"/>
          <w:sz w:val="24"/>
          <w:szCs w:val="24"/>
          <w:lang w:eastAsia="ja-JP"/>
          <w14:ligatures w14:val="none"/>
        </w:rPr>
        <w:t>.</w:t>
      </w:r>
    </w:p>
    <w:p w14:paraId="0CD54A6E" w14:textId="77777777" w:rsidR="005C63D4" w:rsidRPr="008423E2" w:rsidRDefault="005C63D4" w:rsidP="005C63D4">
      <w:pPr>
        <w:keepNext/>
        <w:keepLines/>
        <w:spacing w:before="40" w:line="480" w:lineRule="auto"/>
        <w:outlineLvl w:val="1"/>
        <w:rPr>
          <w:rFonts w:asciiTheme="majorBidi" w:hAnsiTheme="majorBidi" w:cstheme="majorBidi"/>
          <w:b/>
          <w:bCs/>
          <w:sz w:val="24"/>
          <w:szCs w:val="24"/>
        </w:rPr>
      </w:pPr>
      <w:r w:rsidRPr="008423E2">
        <w:rPr>
          <w:rFonts w:asciiTheme="majorBidi" w:hAnsiTheme="majorBidi" w:cstheme="majorBidi"/>
          <w:b/>
          <w:bCs/>
          <w:sz w:val="24"/>
          <w:szCs w:val="24"/>
        </w:rPr>
        <w:lastRenderedPageBreak/>
        <w:t xml:space="preserve">Barriers to Access to and Use of Resources </w:t>
      </w:r>
    </w:p>
    <w:p w14:paraId="6D9522F8" w14:textId="206675DC" w:rsidR="005C63D4" w:rsidRPr="008423E2" w:rsidRDefault="00EC6EAB" w:rsidP="005C63D4">
      <w:pPr>
        <w:spacing w:line="480" w:lineRule="auto"/>
        <w:ind w:firstLine="720"/>
        <w:rPr>
          <w:rFonts w:ascii="Times New Roman" w:eastAsia="SimSun" w:hAnsi="Times New Roman" w:cs="Times New Roman"/>
          <w:color w:val="000000"/>
          <w:kern w:val="0"/>
          <w:sz w:val="24"/>
          <w:szCs w:val="24"/>
          <w:lang w:eastAsia="ja-JP"/>
          <w14:ligatures w14:val="none"/>
        </w:rPr>
      </w:pPr>
      <w:r w:rsidRPr="008423E2">
        <w:rPr>
          <w:rFonts w:ascii="Times New Roman" w:eastAsia="SimSun" w:hAnsi="Times New Roman" w:cs="Times New Roman"/>
          <w:color w:val="000000"/>
          <w:kern w:val="0"/>
          <w:sz w:val="24"/>
          <w:szCs w:val="24"/>
          <w:lang w:eastAsia="ja-JP"/>
          <w14:ligatures w14:val="none"/>
        </w:rPr>
        <w:t>In s</w:t>
      </w:r>
      <w:r w:rsidR="005C63D4" w:rsidRPr="008423E2">
        <w:rPr>
          <w:rFonts w:ascii="Times New Roman" w:eastAsia="SimSun" w:hAnsi="Times New Roman" w:cs="Times New Roman"/>
          <w:color w:val="000000"/>
          <w:kern w:val="0"/>
          <w:sz w:val="24"/>
          <w:szCs w:val="24"/>
          <w:lang w:eastAsia="ja-JP"/>
          <w14:ligatures w14:val="none"/>
        </w:rPr>
        <w:t xml:space="preserve">ynthesizing minority groups’ lived experiences </w:t>
      </w:r>
      <w:r w:rsidRPr="008423E2">
        <w:rPr>
          <w:rFonts w:ascii="Times New Roman" w:eastAsia="SimSun" w:hAnsi="Times New Roman" w:cs="Times New Roman"/>
          <w:color w:val="000000"/>
          <w:kern w:val="0"/>
          <w:sz w:val="24"/>
          <w:szCs w:val="24"/>
          <w:lang w:eastAsia="ja-JP"/>
          <w14:ligatures w14:val="none"/>
        </w:rPr>
        <w:t xml:space="preserve">to explain </w:t>
      </w:r>
      <w:r w:rsidR="005C63D4" w:rsidRPr="008423E2">
        <w:rPr>
          <w:rFonts w:ascii="Times New Roman" w:eastAsia="SimSun" w:hAnsi="Times New Roman" w:cs="Times New Roman"/>
          <w:color w:val="000000"/>
          <w:kern w:val="0"/>
          <w:sz w:val="24"/>
          <w:szCs w:val="24"/>
          <w:lang w:eastAsia="ja-JP"/>
          <w14:ligatures w14:val="none"/>
        </w:rPr>
        <w:t xml:space="preserve">why they could not equally access or use career advancement resources or benefit from individual resources, we found commonalities among the factors leading to </w:t>
      </w:r>
      <w:r w:rsidRPr="008423E2">
        <w:rPr>
          <w:rFonts w:ascii="Times New Roman" w:eastAsia="SimSun" w:hAnsi="Times New Roman" w:cs="Times New Roman"/>
          <w:color w:val="000000"/>
          <w:kern w:val="0"/>
          <w:sz w:val="24"/>
          <w:szCs w:val="24"/>
          <w:lang w:eastAsia="ja-JP"/>
          <w14:ligatures w14:val="none"/>
        </w:rPr>
        <w:t xml:space="preserve">their </w:t>
      </w:r>
      <w:r w:rsidR="005C63D4" w:rsidRPr="008423E2">
        <w:rPr>
          <w:rFonts w:ascii="Times New Roman" w:eastAsia="SimSun" w:hAnsi="Times New Roman" w:cs="Times New Roman"/>
          <w:color w:val="000000"/>
          <w:kern w:val="0"/>
          <w:sz w:val="24"/>
          <w:szCs w:val="24"/>
          <w:lang w:eastAsia="ja-JP"/>
          <w14:ligatures w14:val="none"/>
        </w:rPr>
        <w:t xml:space="preserve">lack of access and use. </w:t>
      </w:r>
      <w:r w:rsidR="00B06B68" w:rsidRPr="008423E2">
        <w:rPr>
          <w:rFonts w:ascii="Times New Roman" w:eastAsia="SimSun" w:hAnsi="Times New Roman" w:cs="Times New Roman"/>
          <w:color w:val="000000"/>
          <w:kern w:val="0"/>
          <w:sz w:val="24"/>
          <w:szCs w:val="24"/>
          <w:lang w:eastAsia="ja-JP"/>
          <w14:ligatures w14:val="none"/>
        </w:rPr>
        <w:t xml:space="preserve">Informed by </w:t>
      </w:r>
      <w:r w:rsidR="00836160" w:rsidRPr="008423E2">
        <w:rPr>
          <w:rFonts w:ascii="Times New Roman" w:eastAsia="SimSun" w:hAnsi="Times New Roman" w:cs="Times New Roman"/>
          <w:color w:val="000000"/>
          <w:kern w:val="0"/>
          <w:sz w:val="24"/>
          <w:szCs w:val="24"/>
          <w:lang w:eastAsia="ja-JP"/>
          <w14:ligatures w14:val="none"/>
        </w:rPr>
        <w:t xml:space="preserve">the </w:t>
      </w:r>
      <w:r w:rsidR="002F7E7B" w:rsidRPr="002F7E7B">
        <w:rPr>
          <w:rFonts w:asciiTheme="majorBidi" w:hAnsiTheme="majorBidi" w:cstheme="majorBidi"/>
          <w:sz w:val="24"/>
          <w:szCs w:val="24"/>
        </w:rPr>
        <w:t>bodies-out-of-place</w:t>
      </w:r>
      <w:r w:rsidR="002F7E7B" w:rsidRPr="008423E2">
        <w:rPr>
          <w:rFonts w:asciiTheme="majorBidi" w:hAnsiTheme="majorBidi" w:cstheme="majorBidi"/>
          <w:sz w:val="24"/>
          <w:szCs w:val="24"/>
        </w:rPr>
        <w:t xml:space="preserve"> </w:t>
      </w:r>
      <w:r w:rsidR="00991A0F" w:rsidRPr="008423E2">
        <w:rPr>
          <w:rFonts w:ascii="Times New Roman" w:eastAsia="SimSun" w:hAnsi="Times New Roman" w:cs="Times New Roman"/>
          <w:color w:val="000000"/>
          <w:kern w:val="0"/>
          <w:sz w:val="24"/>
          <w:szCs w:val="24"/>
          <w:lang w:eastAsia="ja-JP"/>
          <w14:ligatures w14:val="none"/>
        </w:rPr>
        <w:t>perspective</w:t>
      </w:r>
      <w:r w:rsidR="00EE71FF" w:rsidRPr="008423E2">
        <w:rPr>
          <w:rFonts w:ascii="Times New Roman" w:eastAsia="SimSun" w:hAnsi="Times New Roman" w:cs="Times New Roman"/>
          <w:color w:val="000000"/>
          <w:kern w:val="0"/>
          <w:sz w:val="24"/>
          <w:szCs w:val="24"/>
          <w:lang w:eastAsia="ja-JP"/>
          <w14:ligatures w14:val="none"/>
        </w:rPr>
        <w:t xml:space="preserve"> (</w:t>
      </w:r>
      <w:proofErr w:type="spellStart"/>
      <w:r w:rsidR="00EE71FF" w:rsidRPr="008423E2">
        <w:rPr>
          <w:rFonts w:ascii="Times New Roman" w:eastAsia="SimSun" w:hAnsi="Times New Roman" w:cs="Times New Roman"/>
          <w:color w:val="000000"/>
          <w:kern w:val="0"/>
          <w:sz w:val="24"/>
          <w:szCs w:val="24"/>
          <w:lang w:eastAsia="ja-JP"/>
          <w14:ligatures w14:val="none"/>
        </w:rPr>
        <w:t>Puwar</w:t>
      </w:r>
      <w:proofErr w:type="spellEnd"/>
      <w:r w:rsidR="00EE71FF" w:rsidRPr="008423E2">
        <w:rPr>
          <w:rFonts w:ascii="Times New Roman" w:eastAsia="SimSun" w:hAnsi="Times New Roman" w:cs="Times New Roman"/>
          <w:color w:val="000000"/>
          <w:kern w:val="0"/>
          <w:sz w:val="24"/>
          <w:szCs w:val="24"/>
          <w:lang w:eastAsia="ja-JP"/>
          <w14:ligatures w14:val="none"/>
        </w:rPr>
        <w:t>, 2004)</w:t>
      </w:r>
      <w:r w:rsidR="00B06B68" w:rsidRPr="008423E2">
        <w:rPr>
          <w:rFonts w:ascii="Times New Roman" w:eastAsia="SimSun" w:hAnsi="Times New Roman" w:cs="Times New Roman"/>
          <w:color w:val="000000"/>
          <w:kern w:val="0"/>
          <w:sz w:val="24"/>
          <w:szCs w:val="24"/>
          <w:lang w:eastAsia="ja-JP"/>
          <w14:ligatures w14:val="none"/>
        </w:rPr>
        <w:t xml:space="preserve">, we </w:t>
      </w:r>
      <w:r w:rsidR="005C63D4" w:rsidRPr="008423E2">
        <w:rPr>
          <w:rFonts w:ascii="Times New Roman" w:eastAsia="SimSun" w:hAnsi="Times New Roman" w:cs="Times New Roman"/>
          <w:color w:val="000000"/>
          <w:kern w:val="0"/>
          <w:sz w:val="24"/>
          <w:szCs w:val="24"/>
          <w:lang w:eastAsia="ja-JP"/>
          <w14:ligatures w14:val="none"/>
        </w:rPr>
        <w:t>framed these factors as complex visibility</w:t>
      </w:r>
      <w:r w:rsidRPr="008423E2">
        <w:rPr>
          <w:rFonts w:ascii="Times New Roman" w:eastAsia="SimSun" w:hAnsi="Times New Roman" w:cs="Times New Roman"/>
          <w:color w:val="000000"/>
          <w:kern w:val="0"/>
          <w:sz w:val="24"/>
          <w:szCs w:val="24"/>
          <w:lang w:eastAsia="ja-JP"/>
          <w14:ligatures w14:val="none"/>
        </w:rPr>
        <w:t>,</w:t>
      </w:r>
      <w:r w:rsidR="005C63D4" w:rsidRPr="008423E2">
        <w:rPr>
          <w:rFonts w:ascii="Times New Roman" w:eastAsia="SimSun" w:hAnsi="Times New Roman" w:cs="Times New Roman"/>
          <w:color w:val="000000"/>
          <w:kern w:val="0"/>
          <w:sz w:val="24"/>
          <w:szCs w:val="24"/>
          <w:lang w:eastAsia="ja-JP"/>
          <w14:ligatures w14:val="none"/>
        </w:rPr>
        <w:t xml:space="preserve"> encompassing hyper-visibility, invisibility, managed visibility</w:t>
      </w:r>
      <w:r w:rsidRPr="008423E2">
        <w:rPr>
          <w:rFonts w:ascii="Times New Roman" w:eastAsia="SimSun" w:hAnsi="Times New Roman" w:cs="Times New Roman"/>
          <w:color w:val="000000"/>
          <w:kern w:val="0"/>
          <w:sz w:val="24"/>
          <w:szCs w:val="24"/>
          <w:lang w:eastAsia="ja-JP"/>
          <w14:ligatures w14:val="none"/>
        </w:rPr>
        <w:t>,</w:t>
      </w:r>
      <w:r w:rsidR="005C63D4" w:rsidRPr="008423E2">
        <w:rPr>
          <w:rFonts w:ascii="Times New Roman" w:eastAsia="SimSun" w:hAnsi="Times New Roman" w:cs="Times New Roman"/>
          <w:color w:val="000000"/>
          <w:kern w:val="0"/>
          <w:sz w:val="24"/>
          <w:szCs w:val="24"/>
          <w:lang w:eastAsia="ja-JP"/>
          <w14:ligatures w14:val="none"/>
        </w:rPr>
        <w:t xml:space="preserve"> and organizational inclusivity. </w:t>
      </w:r>
      <w:r w:rsidR="009426FF" w:rsidRPr="008423E2">
        <w:rPr>
          <w:rFonts w:ascii="Times New Roman" w:eastAsia="SimSun" w:hAnsi="Times New Roman" w:cs="Times New Roman"/>
          <w:color w:val="000000"/>
          <w:kern w:val="0"/>
          <w:sz w:val="24"/>
          <w:szCs w:val="24"/>
          <w:lang w:eastAsia="ja-JP"/>
          <w14:ligatures w14:val="none"/>
        </w:rPr>
        <w:t>Below</w:t>
      </w:r>
      <w:r w:rsidR="00F43A43" w:rsidRPr="008423E2">
        <w:rPr>
          <w:rFonts w:ascii="Times New Roman" w:eastAsia="SimSun" w:hAnsi="Times New Roman" w:cs="Times New Roman"/>
          <w:color w:val="000000"/>
          <w:kern w:val="0"/>
          <w:sz w:val="24"/>
          <w:szCs w:val="24"/>
          <w:lang w:eastAsia="ja-JP"/>
          <w14:ligatures w14:val="none"/>
        </w:rPr>
        <w:t>,</w:t>
      </w:r>
      <w:r w:rsidR="009426FF" w:rsidRPr="008423E2">
        <w:rPr>
          <w:rFonts w:ascii="Times New Roman" w:eastAsia="SimSun" w:hAnsi="Times New Roman" w:cs="Times New Roman"/>
          <w:color w:val="000000"/>
          <w:kern w:val="0"/>
          <w:sz w:val="24"/>
          <w:szCs w:val="24"/>
          <w:lang w:eastAsia="ja-JP"/>
          <w14:ligatures w14:val="none"/>
        </w:rPr>
        <w:t xml:space="preserve"> we describe</w:t>
      </w:r>
      <w:r w:rsidR="00BD38BD" w:rsidRPr="008423E2">
        <w:rPr>
          <w:rFonts w:ascii="Times New Roman" w:eastAsia="SimSun" w:hAnsi="Times New Roman" w:cs="Times New Roman"/>
          <w:color w:val="000000"/>
          <w:kern w:val="0"/>
          <w:sz w:val="24"/>
          <w:szCs w:val="24"/>
          <w:lang w:eastAsia="ja-JP"/>
          <w14:ligatures w14:val="none"/>
        </w:rPr>
        <w:t xml:space="preserve"> complex visibility and</w:t>
      </w:r>
      <w:r w:rsidR="009426FF" w:rsidRPr="008423E2">
        <w:rPr>
          <w:rFonts w:ascii="Times New Roman" w:eastAsia="SimSun" w:hAnsi="Times New Roman" w:cs="Times New Roman"/>
          <w:color w:val="000000"/>
          <w:kern w:val="0"/>
          <w:sz w:val="24"/>
          <w:szCs w:val="24"/>
          <w:lang w:eastAsia="ja-JP"/>
          <w14:ligatures w14:val="none"/>
        </w:rPr>
        <w:t xml:space="preserve"> </w:t>
      </w:r>
      <w:r w:rsidR="00BD38BD" w:rsidRPr="008423E2">
        <w:rPr>
          <w:rFonts w:ascii="Times New Roman" w:eastAsia="SimSun" w:hAnsi="Times New Roman" w:cs="Times New Roman"/>
          <w:color w:val="000000"/>
          <w:kern w:val="0"/>
          <w:sz w:val="24"/>
          <w:szCs w:val="24"/>
          <w:lang w:eastAsia="ja-JP"/>
          <w14:ligatures w14:val="none"/>
        </w:rPr>
        <w:t>its</w:t>
      </w:r>
      <w:r w:rsidR="009426FF" w:rsidRPr="008423E2">
        <w:rPr>
          <w:rFonts w:ascii="Times New Roman" w:eastAsia="SimSun" w:hAnsi="Times New Roman" w:cs="Times New Roman"/>
          <w:color w:val="000000"/>
          <w:kern w:val="0"/>
          <w:sz w:val="24"/>
          <w:szCs w:val="24"/>
          <w:lang w:eastAsia="ja-JP"/>
          <w14:ligatures w14:val="none"/>
        </w:rPr>
        <w:t xml:space="preserve"> three types </w:t>
      </w:r>
      <w:r w:rsidR="00BD38BD" w:rsidRPr="008423E2">
        <w:rPr>
          <w:rFonts w:ascii="Times New Roman" w:eastAsia="SimSun" w:hAnsi="Times New Roman" w:cs="Times New Roman"/>
          <w:color w:val="000000"/>
          <w:kern w:val="0"/>
          <w:sz w:val="24"/>
          <w:szCs w:val="24"/>
          <w:lang w:eastAsia="ja-JP"/>
          <w14:ligatures w14:val="none"/>
        </w:rPr>
        <w:t xml:space="preserve">supported by findings from </w:t>
      </w:r>
      <w:r w:rsidR="009426FF" w:rsidRPr="008423E2">
        <w:rPr>
          <w:rFonts w:ascii="Times New Roman" w:eastAsia="SimSun" w:hAnsi="Times New Roman" w:cs="Times New Roman"/>
          <w:color w:val="000000"/>
          <w:kern w:val="0"/>
          <w:sz w:val="24"/>
          <w:szCs w:val="24"/>
          <w:lang w:eastAsia="ja-JP"/>
          <w14:ligatures w14:val="none"/>
        </w:rPr>
        <w:t xml:space="preserve">the reviewed studies. </w:t>
      </w:r>
    </w:p>
    <w:p w14:paraId="2EEB7434" w14:textId="19D5B34E" w:rsidR="00A4718F" w:rsidRPr="008423E2" w:rsidRDefault="005C63D4" w:rsidP="003F4EE0">
      <w:pPr>
        <w:pStyle w:val="Heading3"/>
        <w:spacing w:before="0" w:line="480" w:lineRule="auto"/>
        <w:rPr>
          <w:rFonts w:asciiTheme="majorBidi" w:hAnsiTheme="majorBidi"/>
          <w:b/>
          <w:bCs/>
          <w:color w:val="auto"/>
        </w:rPr>
      </w:pPr>
      <w:r w:rsidRPr="008423E2">
        <w:rPr>
          <w:rFonts w:asciiTheme="majorBidi" w:eastAsia="SimSun" w:hAnsiTheme="majorBidi"/>
          <w:b/>
          <w:bCs/>
          <w:color w:val="auto"/>
        </w:rPr>
        <w:t>Complex visibility</w:t>
      </w:r>
      <w:r w:rsidR="004010B4" w:rsidRPr="008423E2">
        <w:rPr>
          <w:rFonts w:asciiTheme="majorBidi" w:eastAsia="SimSun" w:hAnsiTheme="majorBidi"/>
          <w:b/>
          <w:bCs/>
          <w:color w:val="auto"/>
          <w:kern w:val="0"/>
          <w:lang w:eastAsia="ja-JP"/>
          <w14:ligatures w14:val="none"/>
        </w:rPr>
        <w:t xml:space="preserve"> </w:t>
      </w:r>
    </w:p>
    <w:p w14:paraId="6CABB839" w14:textId="04E669EC" w:rsidR="005C63D4" w:rsidRPr="008423E2" w:rsidRDefault="00411B25" w:rsidP="001734A6">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C</w:t>
      </w:r>
      <w:r w:rsidR="005C63D4" w:rsidRPr="008423E2">
        <w:rPr>
          <w:rFonts w:asciiTheme="majorBidi" w:hAnsiTheme="majorBidi" w:cstheme="majorBidi"/>
          <w:sz w:val="24"/>
          <w:szCs w:val="24"/>
        </w:rPr>
        <w:t>omplex</w:t>
      </w:r>
      <w:r w:rsidR="005C63D4" w:rsidRPr="008423E2">
        <w:rPr>
          <w:rFonts w:ascii="Times New Roman" w:eastAsia="SimSun" w:hAnsi="Times New Roman" w:cs="Times New Roman"/>
          <w:color w:val="000000"/>
          <w:kern w:val="0"/>
          <w:sz w:val="24"/>
          <w:szCs w:val="24"/>
          <w:lang w:eastAsia="ja-JP"/>
          <w14:ligatures w14:val="none"/>
        </w:rPr>
        <w:t xml:space="preserve"> visibility highlights identity-based experiences </w:t>
      </w:r>
      <w:r w:rsidR="00EC6EAB" w:rsidRPr="008423E2">
        <w:rPr>
          <w:rFonts w:ascii="Times New Roman" w:eastAsia="SimSun" w:hAnsi="Times New Roman" w:cs="Times New Roman"/>
          <w:color w:val="000000"/>
          <w:kern w:val="0"/>
          <w:sz w:val="24"/>
          <w:szCs w:val="24"/>
          <w:lang w:eastAsia="ja-JP"/>
          <w14:ligatures w14:val="none"/>
        </w:rPr>
        <w:t>affecting</w:t>
      </w:r>
      <w:r w:rsidR="005C63D4" w:rsidRPr="008423E2">
        <w:rPr>
          <w:rFonts w:ascii="Times New Roman" w:eastAsia="SimSun" w:hAnsi="Times New Roman" w:cs="Times New Roman"/>
          <w:color w:val="000000"/>
          <w:kern w:val="0"/>
          <w:sz w:val="24"/>
          <w:szCs w:val="24"/>
          <w:lang w:eastAsia="ja-JP"/>
          <w14:ligatures w14:val="none"/>
        </w:rPr>
        <w:t xml:space="preserve"> individuals who hold different sets of underrepresented identities</w:t>
      </w:r>
      <w:r w:rsidR="00E4632C" w:rsidRPr="008423E2">
        <w:rPr>
          <w:rFonts w:ascii="Times New Roman" w:eastAsia="SimSun" w:hAnsi="Times New Roman" w:cs="Times New Roman"/>
          <w:color w:val="000000"/>
          <w:kern w:val="0"/>
          <w:sz w:val="24"/>
          <w:szCs w:val="24"/>
          <w:lang w:eastAsia="ja-JP"/>
          <w14:ligatures w14:val="none"/>
        </w:rPr>
        <w:t xml:space="preserve"> </w:t>
      </w:r>
      <w:r w:rsidR="00F43A43" w:rsidRPr="008423E2">
        <w:rPr>
          <w:rFonts w:ascii="Times New Roman" w:hAnsi="Times New Roman" w:cs="Times New Roman"/>
          <w:sz w:val="24"/>
        </w:rPr>
        <w:t xml:space="preserve">(Glass &amp; Cook, 2020a) </w:t>
      </w:r>
      <w:r w:rsidR="001734A6" w:rsidRPr="008423E2">
        <w:rPr>
          <w:rFonts w:ascii="Times New Roman" w:eastAsia="SimSun" w:hAnsi="Times New Roman" w:cs="Times New Roman"/>
          <w:color w:val="000000"/>
          <w:kern w:val="0"/>
          <w:sz w:val="24"/>
          <w:szCs w:val="24"/>
          <w:lang w:eastAsia="ja-JP"/>
          <w14:ligatures w14:val="none"/>
        </w:rPr>
        <w:t xml:space="preserve">and explains that members of minority groups are subject to socially constructed narratives about those groups </w:t>
      </w:r>
      <w:r w:rsidR="001734A6"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b5cFWCmg","properties":{"formattedCitation":"(Buchanan &amp; Settles, 2019)","plainCitation":"(Buchanan &amp; Settles, 2019)","noteIndex":0},"citationItems":[{"id":21653,"uris":["http://zotero.org/groups/5119330/items/735GEV8E"],"itemData":{"id":21653,"type":"article-journal","container-title":"Journal of Vocational Behavior","DOI":"10.1016/j.jvb.2018.11.001","ISSN":"00018791","journalAbbreviation":"Journal of Vocational Behavior","language":"en","page":"1-5","source":"DOI.org (Crossref)","title":"Managing (in)visibility and hypervisibility in the workplace","volume":"113","author":[{"family":"Buchanan","given":"NiCole T."},{"family":"Settles","given":"Isis H."}],"issued":{"date-parts":[["2019",8]]}}}],"schema":"https://github.com/citation-style-language/schema/raw/master/csl-citation.json"} </w:instrText>
      </w:r>
      <w:r w:rsidR="001734A6"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Buchanan &amp; Settles, 2019)</w:t>
      </w:r>
      <w:r w:rsidR="001734A6" w:rsidRPr="008423E2">
        <w:rPr>
          <w:rFonts w:ascii="Times New Roman" w:eastAsia="SimSun" w:hAnsi="Times New Roman" w:cs="Times New Roman"/>
          <w:color w:val="000000"/>
          <w:kern w:val="0"/>
          <w:sz w:val="24"/>
          <w:szCs w:val="24"/>
          <w:lang w:eastAsia="ja-JP"/>
          <w14:ligatures w14:val="none"/>
        </w:rPr>
        <w:fldChar w:fldCharType="end"/>
      </w:r>
      <w:r w:rsidR="00FD6901" w:rsidRPr="008423E2">
        <w:rPr>
          <w:rFonts w:ascii="Times New Roman" w:eastAsia="SimSun" w:hAnsi="Times New Roman" w:cs="Times New Roman"/>
          <w:color w:val="000000"/>
          <w:kern w:val="0"/>
          <w:sz w:val="24"/>
          <w:szCs w:val="24"/>
          <w:lang w:eastAsia="ja-JP"/>
          <w14:ligatures w14:val="none"/>
        </w:rPr>
        <w:t xml:space="preserve">. </w:t>
      </w:r>
      <w:r w:rsidR="005C63D4" w:rsidRPr="008423E2">
        <w:rPr>
          <w:rFonts w:ascii="Times New Roman" w:eastAsia="SimSun" w:hAnsi="Times New Roman" w:cs="Times New Roman"/>
          <w:color w:val="000000"/>
          <w:kern w:val="0"/>
          <w:sz w:val="24"/>
          <w:szCs w:val="24"/>
          <w:lang w:eastAsia="ja-JP"/>
          <w14:ligatures w14:val="none"/>
        </w:rPr>
        <w:t xml:space="preserve">It offers </w:t>
      </w:r>
      <w:r w:rsidRPr="008423E2">
        <w:rPr>
          <w:rFonts w:ascii="Times New Roman" w:eastAsia="SimSun" w:hAnsi="Times New Roman" w:cs="Times New Roman"/>
          <w:color w:val="000000"/>
          <w:kern w:val="0"/>
          <w:sz w:val="24"/>
          <w:szCs w:val="24"/>
          <w:lang w:eastAsia="ja-JP"/>
          <w14:ligatures w14:val="none"/>
        </w:rPr>
        <w:t xml:space="preserve">hyper-visibility, invisibility, and managed visibility as </w:t>
      </w:r>
      <w:r w:rsidR="005C63D4" w:rsidRPr="008423E2">
        <w:rPr>
          <w:rFonts w:ascii="Times New Roman" w:eastAsia="SimSun" w:hAnsi="Times New Roman" w:cs="Times New Roman"/>
          <w:color w:val="000000"/>
          <w:kern w:val="0"/>
          <w:sz w:val="24"/>
          <w:szCs w:val="24"/>
          <w:lang w:eastAsia="ja-JP"/>
          <w14:ligatures w14:val="none"/>
        </w:rPr>
        <w:t xml:space="preserve">theoretical anchors to </w:t>
      </w:r>
      <w:r w:rsidRPr="008423E2">
        <w:rPr>
          <w:rFonts w:ascii="Times New Roman" w:eastAsia="SimSun" w:hAnsi="Times New Roman" w:cs="Times New Roman"/>
          <w:color w:val="000000"/>
          <w:kern w:val="0"/>
          <w:sz w:val="24"/>
          <w:szCs w:val="24"/>
          <w:lang w:eastAsia="ja-JP"/>
          <w14:ligatures w14:val="none"/>
        </w:rPr>
        <w:t>explain</w:t>
      </w:r>
      <w:r w:rsidR="005C63D4" w:rsidRPr="008423E2">
        <w:rPr>
          <w:rFonts w:ascii="Times New Roman" w:eastAsia="SimSun" w:hAnsi="Times New Roman" w:cs="Times New Roman"/>
          <w:color w:val="000000"/>
          <w:kern w:val="0"/>
          <w:sz w:val="24"/>
          <w:szCs w:val="24"/>
          <w:lang w:eastAsia="ja-JP"/>
          <w14:ligatures w14:val="none"/>
        </w:rPr>
        <w:t xml:space="preserve"> </w:t>
      </w:r>
      <w:r w:rsidR="00EC6EAB" w:rsidRPr="008423E2">
        <w:rPr>
          <w:rFonts w:ascii="Times New Roman" w:eastAsia="SimSun" w:hAnsi="Times New Roman" w:cs="Times New Roman"/>
          <w:color w:val="000000"/>
          <w:kern w:val="0"/>
          <w:sz w:val="24"/>
          <w:szCs w:val="24"/>
          <w:lang w:eastAsia="ja-JP"/>
          <w14:ligatures w14:val="none"/>
        </w:rPr>
        <w:t xml:space="preserve">the </w:t>
      </w:r>
      <w:r w:rsidRPr="008423E2">
        <w:rPr>
          <w:rFonts w:ascii="Times New Roman" w:eastAsia="SimSun" w:hAnsi="Times New Roman" w:cs="Times New Roman"/>
          <w:color w:val="000000"/>
          <w:kern w:val="0"/>
          <w:sz w:val="24"/>
          <w:szCs w:val="24"/>
          <w:lang w:eastAsia="ja-JP"/>
          <w14:ligatures w14:val="none"/>
        </w:rPr>
        <w:t>systemic barriers</w:t>
      </w:r>
      <w:r w:rsidR="00EC6EAB" w:rsidRPr="008423E2">
        <w:rPr>
          <w:rFonts w:ascii="Times New Roman" w:eastAsia="SimSun" w:hAnsi="Times New Roman" w:cs="Times New Roman"/>
          <w:color w:val="000000"/>
          <w:kern w:val="0"/>
          <w:sz w:val="24"/>
          <w:szCs w:val="24"/>
          <w:lang w:eastAsia="ja-JP"/>
          <w14:ligatures w14:val="none"/>
        </w:rPr>
        <w:t xml:space="preserve"> limiting minority groups’</w:t>
      </w:r>
      <w:r w:rsidR="005C63D4" w:rsidRPr="008423E2">
        <w:rPr>
          <w:rFonts w:ascii="Times New Roman" w:eastAsia="SimSun" w:hAnsi="Times New Roman" w:cs="Times New Roman"/>
          <w:color w:val="000000"/>
          <w:kern w:val="0"/>
          <w:sz w:val="24"/>
          <w:szCs w:val="24"/>
          <w:lang w:eastAsia="ja-JP"/>
          <w14:ligatures w14:val="none"/>
        </w:rPr>
        <w:t xml:space="preserve"> access </w:t>
      </w:r>
      <w:r w:rsidRPr="008423E2">
        <w:rPr>
          <w:rFonts w:ascii="Times New Roman" w:eastAsia="SimSun" w:hAnsi="Times New Roman" w:cs="Times New Roman"/>
          <w:color w:val="000000"/>
          <w:kern w:val="0"/>
          <w:sz w:val="24"/>
          <w:szCs w:val="24"/>
          <w:lang w:eastAsia="ja-JP"/>
          <w14:ligatures w14:val="none"/>
        </w:rPr>
        <w:t xml:space="preserve">to </w:t>
      </w:r>
      <w:r w:rsidR="005C63D4" w:rsidRPr="008423E2">
        <w:rPr>
          <w:rFonts w:ascii="Times New Roman" w:eastAsia="SimSun" w:hAnsi="Times New Roman" w:cs="Times New Roman"/>
          <w:color w:val="000000"/>
          <w:kern w:val="0"/>
          <w:sz w:val="24"/>
          <w:szCs w:val="24"/>
          <w:lang w:eastAsia="ja-JP"/>
          <w14:ligatures w14:val="none"/>
        </w:rPr>
        <w:t xml:space="preserve">and use of resources necessary for career success. </w:t>
      </w:r>
    </w:p>
    <w:p w14:paraId="12C7623D" w14:textId="5AE18702" w:rsidR="005C63D4" w:rsidRPr="008423E2" w:rsidRDefault="005C63D4" w:rsidP="00E86F9C">
      <w:pPr>
        <w:widowControl w:val="0"/>
        <w:spacing w:line="480" w:lineRule="auto"/>
        <w:ind w:firstLine="720"/>
        <w:rPr>
          <w:rFonts w:asciiTheme="majorBidi" w:eastAsia="SimSun" w:hAnsiTheme="majorBidi" w:cstheme="majorBidi"/>
          <w:b/>
          <w:bCs/>
          <w:sz w:val="24"/>
          <w:szCs w:val="24"/>
        </w:rPr>
      </w:pPr>
      <w:r w:rsidRPr="008423E2">
        <w:rPr>
          <w:rFonts w:ascii="Times New Roman" w:eastAsia="SimSun" w:hAnsi="Times New Roman" w:cs="Times New Roman"/>
          <w:b/>
          <w:bCs/>
          <w:color w:val="000000"/>
          <w:kern w:val="0"/>
          <w:sz w:val="24"/>
          <w:szCs w:val="24"/>
          <w:lang w:eastAsia="ja-JP"/>
          <w14:ligatures w14:val="none"/>
        </w:rPr>
        <w:t>Hyper-visibility</w:t>
      </w:r>
      <w:r w:rsidRPr="008423E2">
        <w:rPr>
          <w:rFonts w:ascii="Times New Roman" w:eastAsia="SimSun" w:hAnsi="Times New Roman" w:cs="Times New Roman"/>
          <w:b/>
          <w:bCs/>
          <w:i/>
          <w:iCs/>
          <w:color w:val="000000"/>
          <w:kern w:val="0"/>
          <w:sz w:val="24"/>
          <w:szCs w:val="24"/>
          <w:lang w:eastAsia="ja-JP"/>
          <w14:ligatures w14:val="none"/>
        </w:rPr>
        <w:t xml:space="preserve">. </w:t>
      </w:r>
      <w:r w:rsidRPr="008423E2">
        <w:rPr>
          <w:rFonts w:asciiTheme="majorBidi" w:hAnsiTheme="majorBidi" w:cstheme="majorBidi"/>
          <w:sz w:val="24"/>
          <w:szCs w:val="24"/>
        </w:rPr>
        <w:t xml:space="preserve">Hyper-visibility </w:t>
      </w:r>
      <w:r w:rsidRPr="008423E2">
        <w:rPr>
          <w:rFonts w:asciiTheme="majorBidi" w:eastAsia="SimSun" w:hAnsiTheme="majorBidi" w:cstheme="majorBidi"/>
          <w:sz w:val="24"/>
          <w:szCs w:val="24"/>
        </w:rPr>
        <w:t>refers to being seen mainly in terms of one’s underrepresented or marginalized group membership</w:t>
      </w:r>
      <w:r w:rsidRPr="008423E2">
        <w:rPr>
          <w:rFonts w:ascii="Times New Roman" w:eastAsia="SimSun" w:hAnsi="Times New Roman" w:cs="Times New Roman"/>
          <w:color w:val="000000"/>
          <w:kern w:val="0"/>
          <w:sz w:val="24"/>
          <w:szCs w:val="24"/>
          <w:lang w:eastAsia="ja-JP"/>
          <w14:ligatures w14:val="none"/>
        </w:rPr>
        <w:t xml:space="preserve">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Lu1HelZp","properties":{"formattedCitation":"(Buchanan &amp; Settles, 2019)","plainCitation":"(Buchanan &amp; Settles, 2019)","noteIndex":0},"citationItems":[{"id":21653,"uris":["http://zotero.org/groups/5119330/items/735GEV8E"],"itemData":{"id":21653,"type":"article-journal","container-title":"Journal of Vocational Behavior","DOI":"10.1016/j.jvb.2018.11.001","ISSN":"00018791","journalAbbreviation":"Journal of Vocational Behavior","language":"en","page":"1-5","source":"DOI.org (Crossref)","title":"Managing (in)visibility and hypervisibility in the workplace","volume":"113","author":[{"family":"Buchanan","given":"NiCole T."},{"family":"Settles","given":"Isis H."}],"issued":{"date-parts":[["2019",8]]}}}],"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Buchanan &amp; Settles, 2019)</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heme="majorBidi" w:eastAsia="SimSun" w:hAnsiTheme="majorBidi" w:cstheme="majorBidi"/>
          <w:sz w:val="24"/>
          <w:szCs w:val="24"/>
        </w:rPr>
        <w:t xml:space="preserve">. </w:t>
      </w:r>
      <w:r w:rsidRPr="008423E2">
        <w:rPr>
          <w:rFonts w:asciiTheme="majorBidi" w:hAnsiTheme="majorBidi" w:cstheme="majorBidi"/>
          <w:sz w:val="24"/>
          <w:szCs w:val="24"/>
        </w:rPr>
        <w:t xml:space="preserve">It is characterized by heightened and often unwanted attention directed </w:t>
      </w:r>
      <w:r w:rsidR="0091668B" w:rsidRPr="008423E2">
        <w:rPr>
          <w:rFonts w:asciiTheme="majorBidi" w:hAnsiTheme="majorBidi" w:cstheme="majorBidi"/>
          <w:sz w:val="24"/>
          <w:szCs w:val="24"/>
        </w:rPr>
        <w:t xml:space="preserve">toward </w:t>
      </w:r>
      <w:r w:rsidRPr="008423E2">
        <w:rPr>
          <w:rFonts w:asciiTheme="majorBidi" w:hAnsiTheme="majorBidi" w:cstheme="majorBidi"/>
          <w:sz w:val="24"/>
          <w:szCs w:val="24"/>
        </w:rPr>
        <w:t xml:space="preserve">minority groups within an organization due to the underrepresentation of their identity statu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HByU3Gow","properties":{"formattedCitation":"(e.g., Smith et al., 2019)","plainCitation":"(e.g., Smith et al., 2019)","noteIndex":0},"citationItems":[{"id":18099,"uris":["http://zotero.org/groups/5119330/items/6Y2PW2EH"],"itemData":{"id":18099,"type":"article-journal","abstract":"The unique and complex experiences of and challenges for Black women, which are tied to their intersecting marginalized identities, have largely been overlooked in management research. Although Black women are physically visible in that they are different from most of their colleagues, intersectional invisibility research suggests that they can be simultaneously invisible-easily overlooked or disregarded-because they are non-prototypical members of their gender and racial identity groups. To shed new light on the role that intersectional invisibility plays in Black women's perceptions and experiences, we conducted two waves of in-depth interviews across seven years with 59 Black women who occupy senior-level positions in organizations. We develop a theoretical model to explain the paradoxical effects of executive Black women's “outsider within” status in which they simultaneously experience opportunities and constraints associated with two forms of intersectional invisibility: benign and hostile. To manage both forms of intersectional invisibility, executive Black Women adopt a number of critical strategies to gain credible visibility needed to ascend in their careers.","container-title":"Academy of Management Journal","DOI":"10.5465/amj.2017.1513","ISSN":"0001-4273","issue":"6","language":"English","page":"1705-1734","title":"Making the invisible visible: paradoxical effects of intersectional invisibility on the career experiences of executive black women","volume":"62","author":[{"family":"Smith","given":"Alexis Nicole"},{"family":"Watkins","given":"Marla Baskerville"},{"family":"Ladge","given":"Jamie J."},{"family":"Carlton","given":"Pamela"}],"issued":{"date-parts":[["2019",12]]}},"label":"page","prefix":"e.g., "}],"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Smith et al., 2019)</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t>
      </w:r>
      <w:r w:rsidR="00FD6901" w:rsidRPr="008423E2">
        <w:rPr>
          <w:rFonts w:asciiTheme="majorBidi" w:hAnsiTheme="majorBidi" w:cstheme="majorBidi"/>
          <w:sz w:val="24"/>
          <w:szCs w:val="24"/>
        </w:rPr>
        <w:t>H</w:t>
      </w:r>
      <w:r w:rsidRPr="008423E2">
        <w:rPr>
          <w:rFonts w:asciiTheme="majorBidi" w:hAnsiTheme="majorBidi" w:cstheme="majorBidi"/>
          <w:sz w:val="24"/>
          <w:szCs w:val="24"/>
        </w:rPr>
        <w:t xml:space="preserve">yper-visibility is manifested </w:t>
      </w:r>
      <w:r w:rsidR="0091668B" w:rsidRPr="008423E2">
        <w:rPr>
          <w:rFonts w:asciiTheme="majorBidi" w:hAnsiTheme="majorBidi" w:cstheme="majorBidi"/>
          <w:sz w:val="24"/>
          <w:szCs w:val="24"/>
        </w:rPr>
        <w:t xml:space="preserve">by </w:t>
      </w:r>
      <w:r w:rsidRPr="008423E2">
        <w:rPr>
          <w:rFonts w:asciiTheme="majorBidi" w:hAnsiTheme="majorBidi" w:cstheme="majorBidi"/>
          <w:sz w:val="24"/>
          <w:szCs w:val="24"/>
        </w:rPr>
        <w:t xml:space="preserve">(1) </w:t>
      </w:r>
      <w:r w:rsidR="00B76B8B" w:rsidRPr="008423E2">
        <w:rPr>
          <w:rFonts w:asciiTheme="majorBidi" w:hAnsiTheme="majorBidi" w:cstheme="majorBidi"/>
          <w:sz w:val="24"/>
          <w:szCs w:val="24"/>
        </w:rPr>
        <w:t xml:space="preserve">hyper scrutiny of </w:t>
      </w:r>
      <w:r w:rsidR="005130A5" w:rsidRPr="008423E2">
        <w:rPr>
          <w:rFonts w:asciiTheme="majorBidi" w:hAnsiTheme="majorBidi" w:cstheme="majorBidi"/>
          <w:sz w:val="24"/>
          <w:szCs w:val="24"/>
        </w:rPr>
        <w:t>minority groups’</w:t>
      </w:r>
      <w:r w:rsidR="00B76B8B" w:rsidRPr="008423E2">
        <w:rPr>
          <w:rFonts w:asciiTheme="majorBidi" w:hAnsiTheme="majorBidi" w:cstheme="majorBidi"/>
          <w:sz w:val="24"/>
          <w:szCs w:val="24"/>
        </w:rPr>
        <w:t xml:space="preserve"> competence, abilities, worth, commitment,</w:t>
      </w:r>
      <w:r w:rsidR="00DE6367">
        <w:rPr>
          <w:rFonts w:asciiTheme="majorBidi" w:hAnsiTheme="majorBidi" w:cstheme="majorBidi"/>
          <w:sz w:val="24"/>
          <w:szCs w:val="24"/>
        </w:rPr>
        <w:t xml:space="preserve"> and</w:t>
      </w:r>
      <w:r w:rsidR="00B76B8B" w:rsidRPr="008423E2">
        <w:rPr>
          <w:rFonts w:asciiTheme="majorBidi" w:hAnsiTheme="majorBidi" w:cstheme="majorBidi"/>
          <w:sz w:val="24"/>
          <w:szCs w:val="24"/>
        </w:rPr>
        <w:t xml:space="preserve"> contributions in the </w:t>
      </w:r>
      <w:r w:rsidR="002A7C4E" w:rsidRPr="008423E2">
        <w:rPr>
          <w:rFonts w:asciiTheme="majorBidi" w:hAnsiTheme="majorBidi" w:cstheme="majorBidi"/>
          <w:sz w:val="24"/>
          <w:szCs w:val="24"/>
        </w:rPr>
        <w:t>workplace and</w:t>
      </w:r>
      <w:r w:rsidRPr="008423E2">
        <w:rPr>
          <w:rFonts w:asciiTheme="majorBidi" w:hAnsiTheme="majorBidi" w:cstheme="majorBidi"/>
          <w:sz w:val="24"/>
          <w:szCs w:val="24"/>
        </w:rPr>
        <w:t xml:space="preserve"> (2) </w:t>
      </w:r>
      <w:r w:rsidR="003D3D46" w:rsidRPr="008423E2">
        <w:rPr>
          <w:rFonts w:asciiTheme="majorBidi" w:hAnsiTheme="majorBidi" w:cstheme="majorBidi"/>
          <w:sz w:val="24"/>
          <w:szCs w:val="24"/>
        </w:rPr>
        <w:t xml:space="preserve">being </w:t>
      </w:r>
      <w:r w:rsidR="00B76B8B" w:rsidRPr="008423E2">
        <w:rPr>
          <w:rFonts w:asciiTheme="majorBidi" w:hAnsiTheme="majorBidi" w:cstheme="majorBidi"/>
          <w:sz w:val="24"/>
          <w:szCs w:val="24"/>
        </w:rPr>
        <w:t>treat</w:t>
      </w:r>
      <w:r w:rsidR="003D3D46" w:rsidRPr="008423E2">
        <w:rPr>
          <w:rFonts w:asciiTheme="majorBidi" w:hAnsiTheme="majorBidi" w:cstheme="majorBidi"/>
          <w:sz w:val="24"/>
          <w:szCs w:val="24"/>
        </w:rPr>
        <w:t xml:space="preserve">ed </w:t>
      </w:r>
      <w:r w:rsidR="00B76B8B" w:rsidRPr="008423E2">
        <w:rPr>
          <w:rFonts w:asciiTheme="majorBidi" w:hAnsiTheme="majorBidi" w:cstheme="majorBidi"/>
          <w:sz w:val="24"/>
          <w:szCs w:val="24"/>
        </w:rPr>
        <w:t xml:space="preserve">as a </w:t>
      </w:r>
      <w:r w:rsidR="00B76B8B" w:rsidRPr="00CD4318">
        <w:rPr>
          <w:rFonts w:asciiTheme="majorBidi" w:hAnsiTheme="majorBidi" w:cstheme="majorBidi"/>
          <w:sz w:val="24"/>
          <w:szCs w:val="24"/>
        </w:rPr>
        <w:t>token</w:t>
      </w:r>
      <w:r w:rsidR="00C71BD9" w:rsidRPr="00CD4318">
        <w:rPr>
          <w:rFonts w:asciiTheme="majorBidi" w:hAnsiTheme="majorBidi" w:cstheme="majorBidi"/>
          <w:sz w:val="24"/>
          <w:szCs w:val="24"/>
        </w:rPr>
        <w:t xml:space="preserve">, </w:t>
      </w:r>
      <w:r w:rsidR="005130A5" w:rsidRPr="00CD4318">
        <w:rPr>
          <w:rFonts w:asciiTheme="majorBidi" w:hAnsiTheme="majorBidi" w:cstheme="majorBidi"/>
          <w:sz w:val="24"/>
          <w:szCs w:val="24"/>
        </w:rPr>
        <w:t>which involves</w:t>
      </w:r>
      <w:r w:rsidR="00B76B8B" w:rsidRPr="00CD4318">
        <w:rPr>
          <w:rFonts w:asciiTheme="majorBidi" w:hAnsiTheme="majorBidi" w:cstheme="majorBidi"/>
          <w:sz w:val="24"/>
          <w:szCs w:val="24"/>
        </w:rPr>
        <w:t xml:space="preserve"> stereotypical </w:t>
      </w:r>
      <w:r w:rsidR="002A7C4E" w:rsidRPr="00CD4318">
        <w:rPr>
          <w:rFonts w:asciiTheme="majorBidi" w:hAnsiTheme="majorBidi" w:cstheme="majorBidi"/>
          <w:sz w:val="24"/>
          <w:szCs w:val="24"/>
        </w:rPr>
        <w:t xml:space="preserve">expectations </w:t>
      </w:r>
      <w:r w:rsidR="00B76B8B" w:rsidRPr="00CD4318">
        <w:rPr>
          <w:rFonts w:asciiTheme="majorBidi" w:hAnsiTheme="majorBidi" w:cstheme="majorBidi"/>
          <w:sz w:val="24"/>
          <w:szCs w:val="24"/>
        </w:rPr>
        <w:t xml:space="preserve">and </w:t>
      </w:r>
      <w:r w:rsidR="00B76B8B" w:rsidRPr="00CD4318">
        <w:rPr>
          <w:rFonts w:ascii="Times New Roman" w:eastAsia="SimSun" w:hAnsi="Times New Roman" w:cs="Times New Roman"/>
          <w:color w:val="000000"/>
          <w:kern w:val="0"/>
          <w:sz w:val="24"/>
          <w:szCs w:val="24"/>
          <w:lang w:eastAsia="ja-JP"/>
          <w14:ligatures w14:val="none"/>
        </w:rPr>
        <w:t>significant performance pressures</w:t>
      </w:r>
      <w:r w:rsidR="00B76B8B" w:rsidRPr="00CD4318">
        <w:rPr>
          <w:rFonts w:asciiTheme="majorBidi" w:hAnsiTheme="majorBidi" w:cstheme="majorBidi"/>
          <w:sz w:val="24"/>
          <w:szCs w:val="24"/>
        </w:rPr>
        <w:t xml:space="preserve"> </w:t>
      </w:r>
      <w:r w:rsidRPr="00CD4318">
        <w:rPr>
          <w:rFonts w:asciiTheme="majorBidi" w:hAnsiTheme="majorBidi" w:cstheme="majorBidi"/>
          <w:sz w:val="24"/>
          <w:szCs w:val="24"/>
        </w:rPr>
        <w:fldChar w:fldCharType="begin"/>
      </w:r>
      <w:r w:rsidR="007256FD" w:rsidRPr="00CD4318">
        <w:rPr>
          <w:rFonts w:asciiTheme="majorBidi" w:hAnsiTheme="majorBidi" w:cstheme="majorBidi"/>
          <w:sz w:val="24"/>
          <w:szCs w:val="24"/>
        </w:rPr>
        <w:instrText xml:space="preserve"> ADDIN ZOTERO_ITEM CSL_CITATION {"citationID":"SS4Oa8uG","properties":{"formattedCitation":"(Settles, Buchanan, &amp; Dotson, 2019)","plainCitation":"(Settles, Buchanan, &amp; Dotson, 2019)","noteIndex":0},"citationItems":[{"id":21308,"uris":["http://zotero.org/groups/5119330/items/RCK63KKI"],"itemData":{"id":21308,"type":"article-journal","container-title":"Journal of Vocational Behavior","DOI":"10.1016/j.jvb.2018.06.003","ISSN":"00018791","journalAbbreviation":"Journal of Vocational Behavior","language":"en","page":"62-74","source":"DOI.org (Crossref)","title":"Scrutinized but not recognized: (In)visibility and hypervisibility experiences of faculty of color","title-short":"Scrutinized but not recognized","volume":"113","author":[{"family":"Settles","given":"Isis H."},{"family":"Buchanan","given":"NiCole T."},{"family":"Dotson","given":"Kristie"}],"issued":{"date-parts":[["2019",8]]}}}],"schema":"https://github.com/citation-style-language/schema/raw/master/csl-citation.json"} </w:instrText>
      </w:r>
      <w:r w:rsidRPr="00CD4318">
        <w:rPr>
          <w:rFonts w:asciiTheme="majorBidi" w:hAnsiTheme="majorBidi" w:cstheme="majorBidi"/>
          <w:sz w:val="24"/>
          <w:szCs w:val="24"/>
        </w:rPr>
        <w:fldChar w:fldCharType="separate"/>
      </w:r>
      <w:r w:rsidR="00420852" w:rsidRPr="00CD4318">
        <w:rPr>
          <w:rFonts w:ascii="Times New Roman" w:hAnsi="Times New Roman" w:cs="Times New Roman"/>
          <w:sz w:val="24"/>
        </w:rPr>
        <w:t>(Settles, Buchanan, &amp; Dotson, 2019)</w:t>
      </w:r>
      <w:r w:rsidRPr="00CD4318">
        <w:rPr>
          <w:rFonts w:asciiTheme="majorBidi" w:hAnsiTheme="majorBidi" w:cstheme="majorBidi"/>
          <w:sz w:val="24"/>
          <w:szCs w:val="24"/>
        </w:rPr>
        <w:fldChar w:fldCharType="end"/>
      </w:r>
      <w:r w:rsidRPr="008423E2">
        <w:rPr>
          <w:rFonts w:asciiTheme="majorBidi" w:hAnsiTheme="majorBidi" w:cstheme="majorBidi"/>
          <w:sz w:val="24"/>
          <w:szCs w:val="24"/>
        </w:rPr>
        <w:t xml:space="preserve">. </w:t>
      </w:r>
    </w:p>
    <w:p w14:paraId="2A41341C" w14:textId="615DC7C1" w:rsidR="005C63D4" w:rsidRPr="008423E2" w:rsidRDefault="005C63D4" w:rsidP="00B76B8B">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heme="majorBidi" w:hAnsiTheme="majorBidi" w:cstheme="majorBidi"/>
          <w:sz w:val="24"/>
          <w:szCs w:val="24"/>
        </w:rPr>
        <w:lastRenderedPageBreak/>
        <w:t xml:space="preserve">Being hyper-visible meant that </w:t>
      </w:r>
      <w:r w:rsidR="001734A6" w:rsidRPr="008423E2">
        <w:rPr>
          <w:rFonts w:asciiTheme="majorBidi" w:hAnsiTheme="majorBidi" w:cstheme="majorBidi"/>
          <w:sz w:val="24"/>
          <w:szCs w:val="24"/>
        </w:rPr>
        <w:t xml:space="preserve">minority </w:t>
      </w:r>
      <w:r w:rsidRPr="008423E2">
        <w:rPr>
          <w:rFonts w:asciiTheme="majorBidi" w:hAnsiTheme="majorBidi" w:cstheme="majorBidi"/>
          <w:sz w:val="24"/>
          <w:szCs w:val="24"/>
        </w:rPr>
        <w:t xml:space="preserve">groups were under surveillance </w:t>
      </w:r>
      <w:r w:rsidR="00447661" w:rsidRPr="008423E2">
        <w:rPr>
          <w:rFonts w:asciiTheme="majorBidi" w:hAnsiTheme="majorBidi" w:cstheme="majorBidi"/>
          <w:sz w:val="24"/>
          <w:szCs w:val="24"/>
        </w:rPr>
        <w:t xml:space="preserve">and </w:t>
      </w:r>
      <w:r w:rsidRPr="008423E2">
        <w:rPr>
          <w:rFonts w:asciiTheme="majorBidi" w:hAnsiTheme="majorBidi" w:cstheme="majorBidi"/>
          <w:sz w:val="24"/>
          <w:szCs w:val="24"/>
        </w:rPr>
        <w:t xml:space="preserve">their real or perceived errors were used to reinforce negative stereotyp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6GTQVf5L","properties":{"formattedCitation":"(Buchanan &amp; Settles, 2019)","plainCitation":"(Buchanan &amp; Settles, 2019)","noteIndex":0},"citationItems":[{"id":21653,"uris":["http://zotero.org/groups/5119330/items/735GEV8E"],"itemData":{"id":21653,"type":"article-journal","container-title":"Journal of Vocational Behavior","DOI":"10.1016/j.jvb.2018.11.001","ISSN":"00018791","journalAbbreviation":"Journal of Vocational Behavior","language":"en","page":"1-5","source":"DOI.org (Crossref)","title":"Managing (in)visibility and hypervisibility in the workplace","volume":"113","author":[{"family":"Buchanan","given":"NiCole T."},{"family":"Settles","given":"Isis H."}],"issued":{"date-parts":[["2019",8]]}}}],"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Buchanan &amp; Settles, 2019)</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Studies including senior leadership ranks showed that minority groups</w:t>
      </w:r>
      <w:r w:rsidR="0031124C" w:rsidRPr="008423E2">
        <w:rPr>
          <w:rFonts w:asciiTheme="majorBidi" w:hAnsiTheme="majorBidi" w:cstheme="majorBidi"/>
          <w:sz w:val="24"/>
          <w:szCs w:val="24"/>
        </w:rPr>
        <w:t xml:space="preserve"> in high level positions</w:t>
      </w:r>
      <w:r w:rsidRPr="008423E2">
        <w:rPr>
          <w:rFonts w:asciiTheme="majorBidi" w:hAnsiTheme="majorBidi" w:cstheme="majorBidi"/>
          <w:sz w:val="24"/>
          <w:szCs w:val="24"/>
        </w:rPr>
        <w:t xml:space="preserve"> constantly faced doubts about their leadership and abiliti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ymXoA93q","properties":{"formattedCitation":"(e.g., Glass &amp; Cook, 2020b)","plainCitation":"(e.g., Glass &amp; Cook, 2020b)","noteIndex":0},"citationItems":[{"id":21628,"uris":["http://zotero.org/groups/5119330/items/7JDV7B58"],"itemData":{"id":21628,"type":"article-journal","abstract":"How do non‐traditional leaders negotiate their entrance and inclusion in elite leadership roles? This study explores the intentional strategies used by non‐traditional leaders to obtain and sustain elite leadership positions. While previous research has documented the barriers that limit the advancement of White women and people of colour, this study extends our understanding to the deliberate, intentional strategies outsiders use to negotiate their entrance to and inclusion in elite leadership roles. We use Bourdieu’s concept of habitus and Puwar’s bodies out of place perspective to analyse the ‘performative contortions’ of outsiders who occupy elite roles. Our analysis relies on 32 in‐depth interviews with White women and men and women of colour who occupy senior leadership positions in large organizations. Our findings uncover a range of embodied, cultural and interactional strategies outsiders employ to gain entrance to top positions and thus reveal the ways gender and race are embedded in the ‘hidden curriculum’ of elite organizations. The ongoing labour required of organizational outsiders to negotiate their own inclusion sheds light on the continuing failure of current efforts to achieve equity and inclusion among elite leadership ranks.","container-title":"Gender, Work &amp; Organization","DOI":"10.1111/gwao.12463","ISSN":"0968-6673, 1468-0432","issue":"6","journalAbbreviation":"Gender Work &amp; Organization","language":"en","page":"1232-1252","source":"DOI.org (Crossref)","title":"Performative contortions: How White women and people of colour navigate elite leadership roles","title-short":"Performative contortions","volume":"27","author":[{"family":"Glass","given":"Christy"},{"family":"Cook","given":"Alison"}],"issued":{"date-parts":[["2020",11]]}},"label":"page","prefix":"e.g., "}],"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Glass &amp; Cook, 2020b)</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t>
      </w:r>
      <w:r w:rsidRPr="008423E2">
        <w:rPr>
          <w:rFonts w:asciiTheme="majorBidi" w:eastAsia="SimSun" w:hAnsiTheme="majorBidi" w:cstheme="majorBidi"/>
          <w:sz w:val="24"/>
          <w:szCs w:val="24"/>
        </w:rPr>
        <w:t>This hyper</w:t>
      </w:r>
      <w:r w:rsidR="00836160" w:rsidRPr="008423E2">
        <w:rPr>
          <w:rFonts w:asciiTheme="majorBidi" w:eastAsia="SimSun" w:hAnsiTheme="majorBidi" w:cstheme="majorBidi"/>
          <w:sz w:val="24"/>
          <w:szCs w:val="24"/>
        </w:rPr>
        <w:t>-</w:t>
      </w:r>
      <w:r w:rsidRPr="008423E2">
        <w:rPr>
          <w:rFonts w:asciiTheme="majorBidi" w:eastAsia="SimSun" w:hAnsiTheme="majorBidi" w:cstheme="majorBidi"/>
          <w:sz w:val="24"/>
          <w:szCs w:val="24"/>
        </w:rPr>
        <w:t>scrutiny was one of the reasons why they accepted high-risk assignments</w:t>
      </w:r>
      <w:r w:rsidR="00B34E54" w:rsidRPr="008423E2">
        <w:rPr>
          <w:rFonts w:asciiTheme="majorBidi" w:eastAsia="SimSun" w:hAnsiTheme="majorBidi" w:cstheme="majorBidi"/>
          <w:sz w:val="24"/>
          <w:szCs w:val="24"/>
        </w:rPr>
        <w:t>:</w:t>
      </w:r>
      <w:r w:rsidRPr="008423E2">
        <w:rPr>
          <w:rFonts w:asciiTheme="majorBidi" w:eastAsia="SimSun" w:hAnsiTheme="majorBidi" w:cstheme="majorBidi"/>
          <w:sz w:val="24"/>
          <w:szCs w:val="24"/>
        </w:rPr>
        <w:t xml:space="preserve"> to stand out among their colleagues, gain others’ trust, and be taken seriously </w:t>
      </w:r>
      <w:r w:rsidRPr="008423E2">
        <w:rPr>
          <w:rFonts w:asciiTheme="majorBidi" w:eastAsia="SimSun" w:hAnsiTheme="majorBidi" w:cstheme="majorBidi"/>
          <w:sz w:val="24"/>
          <w:szCs w:val="24"/>
        </w:rPr>
        <w:fldChar w:fldCharType="begin"/>
      </w:r>
      <w:r w:rsidR="007256FD">
        <w:rPr>
          <w:rFonts w:asciiTheme="majorBidi" w:eastAsia="SimSun" w:hAnsiTheme="majorBidi" w:cstheme="majorBidi"/>
          <w:sz w:val="24"/>
          <w:szCs w:val="24"/>
        </w:rPr>
        <w:instrText xml:space="preserve"> ADDIN ZOTERO_ITEM CSL_CITATION {"citationID":"Y1fmcXq4","properties":{"formattedCitation":"(e.g., Smith et al., 2019; Sparkman, 2021)","plainCitation":"(e.g., Smith et al., 2019; Sparkman, 2021)","noteIndex":0},"citationItems":[{"id":18099,"uris":["http://zotero.org/groups/5119330/items/6Y2PW2EH"],"itemData":{"id":18099,"type":"article-journal","abstract":"The unique and complex experiences of and challenges for Black women, which are tied to their intersecting marginalized identities, have largely been overlooked in management research. Although Black women are physically visible in that they are different from most of their colleagues, intersectional invisibility research suggests that they can be simultaneously invisible-easily overlooked or disregarded-because they are non-prototypical members of their gender and racial identity groups. To shed new light on the role that intersectional invisibility plays in Black women's perceptions and experiences, we conducted two waves of in-depth interviews across seven years with 59 Black women who occupy senior-level positions in organizations. We develop a theoretical model to explain the paradoxical effects of executive Black women's “outsider within” status in which they simultaneously experience opportunities and constraints associated with two forms of intersectional invisibility: benign and hostile. To manage both forms of intersectional invisibility, executive Black Women adopt a number of critical strategies to gain credible visibility needed to ascend in their careers.","container-title":"Academy of Management Journal","DOI":"10.5465/amj.2017.1513","ISSN":"0001-4273","issue":"6","language":"English","page":"1705-1734","title":"Making the invisible visible: paradoxical effects of intersectional invisibility on the career experiences of executive black women","volume":"62","author":[{"family":"Smith","given":"Alexis Nicole"},{"family":"Watkins","given":"Marla Baskerville"},{"family":"Ladge","given":"Jamie J."},{"family":"Carlton","given":"Pamela"}],"issued":{"date-parts":[["2019",12]]}},"label":"page","prefix":"e.g., "},{"id":19266,"uris":["http://zotero.org/groups/5119330/items/8LIVJ596"],"itemData":{"id":19266,"type":"article-journal","abstract":"The Problem. The current pipeline supplying qualified and competent leaders to the upper ranks of higher education appears to prelimit the number of Black males who reach executive status. Even though many universities and colleges remain resolute in increasing diversity, social, and structural barriers block access and restrict executive development. This study focuses on the leadership and career advancement of Black male executive leaders in predominantly White institutions (PWI's) of higher education. The Solution. This qualitative, phenomenological examination of the lived experiences of 10 Black male, executive leaders in predominantly White institutions of higher education describes what it is like for them to persist in their leadership roles despite negative experiences that are related to their social identity. The findings reveal how their existence in racialized environments has impacted their leadership approach and the trajectory of their careers. The Stakeholders. The stakeholders are Black academics seeking or holding executive leadership roles in higher education; HRD scholars and practitioners.","container-title":"Advances in Developing Human Resources","DOI":"10.1177/15234223211037752","ISSN":"1523-4223","issue":"4, SI","language":"English","page":"277-299","title":"Black male executives in higher education: The experience of ascending the academic leadership ladder","volume":"23","author":[{"family":"Sparkman","given":"Torrence E."}],"issued":{"date-parts":[["2021",11]]}}}],"schema":"https://github.com/citation-style-language/schema/raw/master/csl-citation.json"} </w:instrText>
      </w:r>
      <w:r w:rsidRPr="008423E2">
        <w:rPr>
          <w:rFonts w:asciiTheme="majorBidi" w:eastAsia="SimSun" w:hAnsiTheme="majorBidi" w:cstheme="majorBidi"/>
          <w:sz w:val="24"/>
          <w:szCs w:val="24"/>
        </w:rPr>
        <w:fldChar w:fldCharType="separate"/>
      </w:r>
      <w:r w:rsidR="00420852" w:rsidRPr="008423E2">
        <w:rPr>
          <w:rFonts w:ascii="Times New Roman" w:hAnsi="Times New Roman" w:cs="Times New Roman"/>
          <w:sz w:val="24"/>
        </w:rPr>
        <w:t>(e.g., Smith et al., 2019; Sparkman, 2021)</w:t>
      </w:r>
      <w:r w:rsidRPr="008423E2">
        <w:rPr>
          <w:rFonts w:asciiTheme="majorBidi" w:eastAsia="SimSun" w:hAnsiTheme="majorBidi" w:cstheme="majorBidi"/>
          <w:sz w:val="24"/>
          <w:szCs w:val="24"/>
        </w:rPr>
        <w:fldChar w:fldCharType="end"/>
      </w:r>
      <w:r w:rsidRPr="008423E2">
        <w:rPr>
          <w:rFonts w:asciiTheme="majorBidi" w:eastAsia="SimSun" w:hAnsiTheme="majorBidi" w:cstheme="majorBidi"/>
          <w:sz w:val="24"/>
          <w:szCs w:val="24"/>
        </w:rPr>
        <w:t xml:space="preserve">. </w:t>
      </w:r>
      <w:r w:rsidRPr="008423E2">
        <w:rPr>
          <w:rFonts w:ascii="Times New Roman" w:eastAsiaTheme="minorEastAsia" w:hAnsi="Times New Roman" w:cs="Times New Roman"/>
          <w:color w:val="000000" w:themeColor="text1"/>
          <w:kern w:val="0"/>
          <w:sz w:val="24"/>
          <w:szCs w:val="24"/>
          <w:lang w:eastAsia="ja-JP"/>
          <w14:ligatures w14:val="none"/>
        </w:rPr>
        <w:t xml:space="preserve">Members of the LGBTQ+ community believed they were accustomed to working harder than most colleagues to survive high levels of discrimination and bullying </w:t>
      </w:r>
      <w:r w:rsidRPr="008423E2">
        <w:rPr>
          <w:rFonts w:ascii="Times New Roman" w:eastAsiaTheme="minorEastAsia" w:hAnsi="Times New Roman" w:cs="Times New Roman"/>
          <w:color w:val="000000" w:themeColor="text1"/>
          <w:kern w:val="0"/>
          <w:sz w:val="24"/>
          <w:szCs w:val="24"/>
          <w:lang w:eastAsia="ja-JP"/>
          <w14:ligatures w14:val="none"/>
        </w:rPr>
        <w:fldChar w:fldCharType="begin"/>
      </w:r>
      <w:r w:rsidR="007256FD">
        <w:rPr>
          <w:rFonts w:ascii="Times New Roman" w:eastAsiaTheme="minorEastAsia" w:hAnsi="Times New Roman" w:cs="Times New Roman"/>
          <w:color w:val="000000" w:themeColor="text1"/>
          <w:kern w:val="0"/>
          <w:sz w:val="24"/>
          <w:szCs w:val="24"/>
          <w:lang w:eastAsia="ja-JP"/>
          <w14:ligatures w14:val="none"/>
        </w:rPr>
        <w:instrText xml:space="preserve"> ADDIN ZOTERO_ITEM CSL_CITATION {"citationID":"dKoTxy9C","properties":{"formattedCitation":"(Ula\\uc0\\u351{}-K\\uc0\\u305{}l\\uc0\\u305{}\\uc0\\u231{} et al., 2021; Wicks, 2017)","plainCitation":"(Ulaş-Kılıç et al., 2021; Wicks, 2017)","noteIndex":0},"citationItems":[{"id":21279,"uris":["http://zotero.org/groups/5119330/items/47G4GKXK"],"itemData":{"id":21279,"type":"article-journal","container-title":"Journal of Homosexuality","DOI":"10.1080/00918369.2019.1705668","ISSN":"0091-8369, 1540-3602","issue":"10","journalAbbreviation":"Journal of Homosexuality","language":"en","page":"1699-1726","source":"DOI.org (Crossref)","title":"The career stories of LGB-Q in Turkey","volume":"68","author":[{"family":"Ulaş-Kılıç","given":"Özlem"},{"family":"Bayar","given":"Öznur"},{"family":"Koç","given":"Muharrem"}],"issued":{"date-parts":[["2021",8,24]]}}},{"id":21281,"uris":["http://zotero.org/groups/5119330/items/W5FZ7SP9"],"itemData":{"id":21281,"type":"article-journal","abstract":"Purpose\n              The purpose of this paper is to explore the positive and negative workplace experiences of gay men that they perceive to be a consequence of their sexual identity.\n            \n            \n              Design/methodology/approach\n              This paper uses in-depth interviews of a diverse group of university educated white collar men employed full-time in the public and private sector. Its findings are based on a thematic content analysis of these interviews.\n            \n            \n              Findings\n              Despite experiencing some negative consequences of being out at work, their positive and neutral experiences show encouraging signs of increasingly tolerant workplaces. Some of the challenges encountered that respondents believe to be a consequence of their sexual identity are, however, not dissimilar to those faced by workers with non-traditional families.\n            \n            \n              Research limitations/implications\n              As with any small sample exploratory qualitative research, this paper’s findings cannot necessarily be generalized to larger populations. The uniqueness of the sample (ethnically/culturally homogenous, university educated, public/private sector employees, residents of medium-sized Canadian city) allow for display of certain experiences not representative of the population at large.\n            \n            \n              Originality/value\n              This paper contributes to the relatively small but growing body of research on the experience of sexual minorities in the workplace. Its findings challenging the notion that sexual minorities are uniquely advantaged in the workplace, and that research on sexual minorities in the workplace is misguided in focusing on the problematic aspects of sexual identity/orientation.","container-title":"Management Decision","DOI":"10.1108/MD-12-2016-0900","ISSN":"0025-1747","issue":"9","journalAbbreviation":"MD","language":"en","page":"1868-1887","source":"DOI.org (Crossref)","title":"The consequences of outness: gay men’s workplace experiences","title-short":"The consequences of outness","volume":"55","author":[{"family":"Wicks","given":"David"}],"issued":{"date-parts":[["2017",10,16]]}}}],"schema":"https://github.com/citation-style-language/schema/raw/master/csl-citation.json"} </w:instrText>
      </w:r>
      <w:r w:rsidRPr="008423E2">
        <w:rPr>
          <w:rFonts w:ascii="Times New Roman" w:eastAsiaTheme="minorEastAsia" w:hAnsi="Times New Roman" w:cs="Times New Roman"/>
          <w:color w:val="000000" w:themeColor="text1"/>
          <w:kern w:val="0"/>
          <w:sz w:val="24"/>
          <w:szCs w:val="24"/>
          <w:lang w:eastAsia="ja-JP"/>
          <w14:ligatures w14:val="none"/>
        </w:rPr>
        <w:fldChar w:fldCharType="separate"/>
      </w:r>
      <w:r w:rsidR="00420852" w:rsidRPr="008423E2">
        <w:rPr>
          <w:rFonts w:ascii="Times New Roman" w:hAnsi="Times New Roman" w:cs="Times New Roman"/>
          <w:kern w:val="0"/>
          <w:sz w:val="24"/>
        </w:rPr>
        <w:t>(Ulaş-Kılıç et al., 2021; Wicks, 2017)</w:t>
      </w:r>
      <w:r w:rsidRPr="008423E2">
        <w:rPr>
          <w:rFonts w:ascii="Times New Roman" w:eastAsiaTheme="minorEastAsia" w:hAnsi="Times New Roman" w:cs="Times New Roman"/>
          <w:color w:val="000000" w:themeColor="text1"/>
          <w:kern w:val="0"/>
          <w:sz w:val="24"/>
          <w:szCs w:val="24"/>
          <w:lang w:eastAsia="ja-JP"/>
          <w14:ligatures w14:val="none"/>
        </w:rPr>
        <w:fldChar w:fldCharType="end"/>
      </w:r>
      <w:r w:rsidRPr="008423E2">
        <w:rPr>
          <w:rFonts w:ascii="Times New Roman" w:eastAsiaTheme="minorEastAsia" w:hAnsi="Times New Roman" w:cs="Times New Roman"/>
          <w:color w:val="000000" w:themeColor="text1"/>
          <w:kern w:val="0"/>
          <w:sz w:val="24"/>
          <w:szCs w:val="24"/>
          <w:lang w:eastAsia="ja-JP"/>
          <w14:ligatures w14:val="none"/>
        </w:rPr>
        <w:t xml:space="preserve">, and to get promotions they desired </w:t>
      </w:r>
      <w:r w:rsidRPr="008423E2">
        <w:rPr>
          <w:rFonts w:ascii="Times New Roman" w:eastAsiaTheme="minorEastAsia" w:hAnsi="Times New Roman" w:cs="Times New Roman"/>
          <w:color w:val="000000" w:themeColor="text1"/>
          <w:kern w:val="0"/>
          <w:sz w:val="24"/>
          <w:szCs w:val="24"/>
          <w:lang w:eastAsia="ja-JP"/>
          <w14:ligatures w14:val="none"/>
        </w:rPr>
        <w:fldChar w:fldCharType="begin"/>
      </w:r>
      <w:r w:rsidR="007256FD">
        <w:rPr>
          <w:rFonts w:ascii="Times New Roman" w:eastAsiaTheme="minorEastAsia" w:hAnsi="Times New Roman" w:cs="Times New Roman"/>
          <w:color w:val="000000" w:themeColor="text1"/>
          <w:kern w:val="0"/>
          <w:sz w:val="24"/>
          <w:szCs w:val="24"/>
          <w:lang w:eastAsia="ja-JP"/>
          <w14:ligatures w14:val="none"/>
        </w:rPr>
        <w:instrText xml:space="preserve"> ADDIN ZOTERO_ITEM CSL_CITATION {"citationID":"EDKM2kPI","properties":{"formattedCitation":"(Parnell, Lease, &amp; Green, 2012)","plainCitation":"(Parnell, Lease, &amp; Green, 2012)","noteIndex":0},"citationItems":[{"id":21276,"uris":["http://zotero.org/groups/5119330/items/XHQJTD49"],"itemData":{"id":21276,"type":"article-journal","abstract":"This study examined career-related barriers that gay, lesbian, and bisexual (GLB) individuals had encountered in the past and anticipated in the future and the degree of hindrance associated with future barriers. Two hundred forty-one GLB participants (126 women and 115 men) completed the Career Barriers Inventory–Revised and 11 additional items developed to address sexual orientation–related career barriers. Sexual orientation barriers were the third most highly anticipated future barriers and the second most hindering. Lesbian and bisexual women had encountered significantly more barriers related to sex discrimination, career–child conflict, and choosing nontraditional careers. They also anticipated more gender-role–related future barriers and expected more hindrance from gender and multiple role career barriers. There were no gender differences on sexual orientation barriers. GLB individuals encountered and anticipated career barriers similar to those encountered by heterosexual individuals while also anticipating barriers unique to their sexual orientation.","container-title":"Journal of Career Development","DOI":"10.1177/0894845310386730","ISSN":"0894-8453, 1556-0856","issue":"3","journalAbbreviation":"Journal of Career Development","language":"en","page":"248-268","source":"DOI.org (Crossref)","title":"Perceived career barriers for gay, lesbian, and bisexual individuals","volume":"39","author":[{"family":"Parnell","given":"Martha Keeton"},{"family":"Lease","given":"Suzanne H."},{"family":"Green","given":"Michael L."}],"issued":{"date-parts":[["2012",6]]}}}],"schema":"https://github.com/citation-style-language/schema/raw/master/csl-citation.json"} </w:instrText>
      </w:r>
      <w:r w:rsidRPr="008423E2">
        <w:rPr>
          <w:rFonts w:ascii="Times New Roman" w:eastAsiaTheme="minorEastAsia" w:hAnsi="Times New Roman" w:cs="Times New Roman"/>
          <w:color w:val="000000" w:themeColor="text1"/>
          <w:kern w:val="0"/>
          <w:sz w:val="24"/>
          <w:szCs w:val="24"/>
          <w:lang w:eastAsia="ja-JP"/>
          <w14:ligatures w14:val="none"/>
        </w:rPr>
        <w:fldChar w:fldCharType="separate"/>
      </w:r>
      <w:r w:rsidR="00420852" w:rsidRPr="008423E2">
        <w:rPr>
          <w:rFonts w:ascii="Times New Roman" w:hAnsi="Times New Roman" w:cs="Times New Roman"/>
          <w:sz w:val="24"/>
        </w:rPr>
        <w:t>(Parnell, Lease, &amp; Green, 2012)</w:t>
      </w:r>
      <w:r w:rsidRPr="008423E2">
        <w:rPr>
          <w:rFonts w:ascii="Times New Roman" w:eastAsiaTheme="minorEastAsia" w:hAnsi="Times New Roman" w:cs="Times New Roman"/>
          <w:color w:val="000000" w:themeColor="text1"/>
          <w:kern w:val="0"/>
          <w:sz w:val="24"/>
          <w:szCs w:val="24"/>
          <w:lang w:eastAsia="ja-JP"/>
          <w14:ligatures w14:val="none"/>
        </w:rPr>
        <w:fldChar w:fldCharType="end"/>
      </w:r>
      <w:r w:rsidRPr="008423E2">
        <w:rPr>
          <w:rFonts w:ascii="Times New Roman" w:eastAsiaTheme="minorEastAsia" w:hAnsi="Times New Roman" w:cs="Times New Roman"/>
          <w:color w:val="000000" w:themeColor="text1"/>
          <w:kern w:val="0"/>
          <w:sz w:val="24"/>
          <w:szCs w:val="24"/>
          <w:lang w:eastAsia="ja-JP"/>
          <w14:ligatures w14:val="none"/>
        </w:rPr>
        <w:t xml:space="preserve">. </w:t>
      </w:r>
    </w:p>
    <w:p w14:paraId="2278DC02" w14:textId="0A88AE6A" w:rsidR="005C63D4" w:rsidRPr="008423E2" w:rsidRDefault="005C63D4" w:rsidP="005C63D4">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Minorit</w:t>
      </w:r>
      <w:r w:rsidR="00C31208" w:rsidRPr="008423E2">
        <w:rPr>
          <w:rFonts w:asciiTheme="majorBidi" w:hAnsiTheme="majorBidi" w:cstheme="majorBidi"/>
          <w:sz w:val="24"/>
          <w:szCs w:val="24"/>
        </w:rPr>
        <w:t>y group</w:t>
      </w:r>
      <w:r w:rsidRPr="008423E2">
        <w:rPr>
          <w:rFonts w:asciiTheme="majorBidi" w:hAnsiTheme="majorBidi" w:cstheme="majorBidi"/>
          <w:sz w:val="24"/>
          <w:szCs w:val="24"/>
        </w:rPr>
        <w:t>s’ human capital, including education and past work experiences</w:t>
      </w:r>
      <w:r w:rsidR="0031124C" w:rsidRPr="008423E2">
        <w:rPr>
          <w:rFonts w:asciiTheme="majorBidi" w:hAnsiTheme="majorBidi" w:cstheme="majorBidi"/>
          <w:sz w:val="24"/>
          <w:szCs w:val="24"/>
        </w:rPr>
        <w:t>,</w:t>
      </w:r>
      <w:r w:rsidRPr="008423E2">
        <w:rPr>
          <w:rFonts w:asciiTheme="majorBidi" w:hAnsiTheme="majorBidi" w:cstheme="majorBidi"/>
          <w:sz w:val="24"/>
          <w:szCs w:val="24"/>
        </w:rPr>
        <w:t xml:space="preserve"> were typically undervalued and limited their access to career advancement resources, including mentoring and training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sax6xlGS","properties":{"formattedCitation":"(e.g., Chen &amp; Hong, 2016)","plainCitation":"(e.g., Chen &amp; Hong, 2016)","noteIndex":0},"citationItems":[{"id":15742,"uris":["http://zotero.org/groups/5119330/items/JLAF5Q7G"],"itemData":{"id":15742,"type":"article-journal","abstract":"Chinese professional immigrants make up the 2nd largest visible minority group in Canada. Their successful resettlement in the host country is inextricably tied to the prosperity and success of the general Canadian society that depends heavily on its immigration practice for the country's development and growth. However, there is a dearth of literature and research on this particular population, especially in the areas of career development and vocational psychology based on the unique cultural context of Canada. To address the pivotal career needs of Chinese professional immigrants, this article identifies and discusses 6 prominent career-related barriers they face in the resettlement process: migration-related stressors; language proficiency; cultural nuances and knowledge; discrimination and prejudice; foreign-earned experiences, education, and credentials not recognized; and family separation and fragmentation. Strategies to tackle these career development barriers are proposed from a life-career integrated perspective, alongside ideas and strategies for effective career interventions.","container-title":"Career Development Quarterly","DOI":"10.1002/cdq.12060","ISSN":"0889-4019","issue":"3, SI","language":"English","page":"272-286","title":"Career development of Chinese Canadian professional immigrants","volume":"64","author":[{"family":"Chen","given":"Charles P."},{"family":"Hong","given":"Julie Wai Ling"}],"issued":{"date-parts":[["2016",9]]}},"label":"page","prefix":"e.g., "}],"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Chen &amp; Hong, 2016)</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Immigrants’ qualification and degrees were not necessarily recognized post immigration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spx4Shde","properties":{"formattedCitation":"(Tharmaseelan, Inkson, &amp; Carr, 2010)","plainCitation":"(Tharmaseelan, Inkson, &amp; Carr, 2010)","noteIndex":0},"citationItems":[{"id":14100,"uris":["http://zotero.org/groups/5119330/items/3ZFRHQJS"],"itemData":{"id":14100,"type":"article-journal","abstract":"Purpose - The paper seeks to determine whether different aspects of migrant pre-migration characteristics (human capital and motivation to migrate) and post-migration behaviour (social integration and career self-management) predict migrants' post-migration career success. Design/methodology/approach - The research employed a survey questionnaire applied to a sample of 210 migrants who had migrated from Sri Lanka to New Zealand. Twenty-three independent and three dependent (career success objective and subjective) variables were measured. Sequential multiple regression analysis was applied, mirroring the time-sequenced theory of career development. Findings - Overall, migrants' occupational status had declined markedly following migration. Variables representing human capital, social integration and career self-management perspectives all contributed substantially to explaining variances in career success, especially objective career success, but motivation to migrate did not. Human capital variables were especially influential in determining pre-migration success, acculturation in the host country and education in the host country in post-migration success. Effects of career self-management behaviours on success were relatively small. Research limitations/implications - A limitation is the cross-sectional design, and possible non-generalisability beyond a Single migrant group and host country. Practical implications The paper discusses implications for migrants, policy makers and future research. Originality/value - Migration, and interest in research on migrants' careers, is growing. This paper applies a wide range of predictor variables and a logical causal model to predicting migrant career success, indicates significant effects, and points to positive actions that may be taken by government, organisations and migrants.","container-title":"Career Development International","DOI":"10.1108/13620431011053712","ISSN":"1362-0436","issue":"2-3","language":"English","page":"218-238","title":"Migration and career success: testing a time-sequenced model","volume":"15","author":[{"family":"Tharmaseelan","given":"Nithya"},{"family":"Inkson","given":"Kerr"},{"family":"Carr","given":"Stuart C."}],"issued":{"date-parts":[["2010"]]}}}],"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Tharmaseelan, Inkson, &amp; Carr, 2010)</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Some ethnic minorities believed that they had to not only possess certain competencies to excel in their careers, but also demonstrate them frequently to earn people’s trust and battle negative stereotype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cGj52i5L","properties":{"formattedCitation":"(Avery et al., 2023)","plainCitation":"(Avery et al., 2023)","noteIndex":0},"citationItems":[{"id":19389,"uris":["http://zotero.org/groups/5119330/items/NAGU5YME"],"itemData":{"id":19389,"type":"article-journal","abstract":"This article presents a candid, curated conversation among four Black organizational scientists, who are fellows of multiple professional societies, about the experience of being Black in the academy. It aims to promote awareness of the uniqueness presented by their racial identity, the ways in which their careers parallel those of non-Black scholars, and the present and future of becoming an inclusive academy. The conversation was edited to maintain the anonymity of the colleagues, students, and institutions referenced while seeking to maintain the authenticity of their experiences. The fellows identify competence affirmation, access to scholarly development, mentoring, and sponsorship, overcoming bias, institutional and location fit, and identity affirmation as issues they have encountered on their journeys from doctoral students to senior faculty. The article concludes with the fellows' insights on how they forged their professional paths and suggestions for how the management/OB and I-O psychology fields should move forward based upon their conversation.","container-title":"Journal of Business and Psychology","DOI":"10.1007/s10869-021-09783-y","ISSN":"0889-3268","issue":"1","language":"English","page":"7-23","title":"REAL (racialized experiences in academic life) talk: A curated conversation with four black fellows","volume":"38","author":[{"family":"Avery","given":"Derek R."},{"family":"McKay","given":"Patrick F."},{"family":"Roberson","given":"Quinetta M."},{"family":"Thomas","given":"Kecia M."}],"issued":{"date-parts":[["2023",2]]}}}],"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Avery et al., 2023)</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w:t>
      </w:r>
    </w:p>
    <w:p w14:paraId="3A608B60" w14:textId="01D3405B" w:rsidR="00C71BD9" w:rsidRDefault="00CD4318" w:rsidP="00877E42">
      <w:pPr>
        <w:spacing w:line="480" w:lineRule="auto"/>
        <w:ind w:firstLine="720"/>
        <w:rPr>
          <w:rFonts w:asciiTheme="majorBidi" w:hAnsiTheme="majorBidi" w:cstheme="majorBidi"/>
          <w:sz w:val="24"/>
          <w:szCs w:val="24"/>
        </w:rPr>
      </w:pPr>
      <w:r w:rsidRPr="00CD4318">
        <w:rPr>
          <w:rFonts w:ascii="Times New Roman" w:eastAsia="SimSun" w:hAnsi="Times New Roman" w:cs="Times New Roman"/>
          <w:color w:val="000000"/>
          <w:kern w:val="0"/>
          <w:sz w:val="24"/>
          <w:szCs w:val="24"/>
          <w:lang w:eastAsia="ja-JP"/>
          <w14:ligatures w14:val="none"/>
        </w:rPr>
        <w:t>Because minorities seeking or holding high-status and leadership positions within organizations were under-represented, they often became hyper-visible symbols of diversity</w:t>
      </w:r>
      <w:r w:rsidRPr="00253066">
        <w:rPr>
          <w:rFonts w:ascii="Times New Roman" w:eastAsia="SimSun" w:hAnsi="Times New Roman" w:cs="Times New Roman"/>
          <w:color w:val="000000"/>
          <w:kern w:val="0"/>
          <w:sz w:val="24"/>
          <w:szCs w:val="24"/>
          <w:lang w:eastAsia="ja-JP"/>
          <w14:ligatures w14:val="none"/>
        </w:rPr>
        <w:t xml:space="preserve"> </w:t>
      </w:r>
      <w:r w:rsidR="005130A5" w:rsidRPr="00B0630A">
        <w:rPr>
          <w:rFonts w:ascii="Times New Roman" w:eastAsia="SimSun" w:hAnsi="Times New Roman" w:cs="Times New Roman"/>
          <w:color w:val="000000"/>
          <w:kern w:val="0"/>
          <w:sz w:val="24"/>
          <w:szCs w:val="24"/>
          <w:lang w:eastAsia="ja-JP"/>
          <w14:ligatures w14:val="none"/>
        </w:rPr>
        <w:fldChar w:fldCharType="begin"/>
      </w:r>
      <w:r w:rsidR="00B0630A" w:rsidRPr="00B0630A">
        <w:rPr>
          <w:rFonts w:ascii="Times New Roman" w:eastAsia="SimSun" w:hAnsi="Times New Roman" w:cs="Times New Roman"/>
          <w:color w:val="000000"/>
          <w:kern w:val="0"/>
          <w:sz w:val="24"/>
          <w:szCs w:val="24"/>
          <w:lang w:eastAsia="ja-JP"/>
          <w14:ligatures w14:val="none"/>
        </w:rPr>
        <w:instrText xml:space="preserve"> ADDIN ZOTERO_ITEM CSL_CITATION {"citationID":"RFp41efj","properties":{"formattedCitation":"(e.g., Bagilhole &amp; Goode, 2001; Smith et al., 2019; Wicks, 2017; Wilson\\uc0\\u8208{}Kovacs, Ryan, Haslam, &amp; Rabinovich, 2008)","plainCitation":"(e.g., Bagilhole &amp;</w:instrText>
      </w:r>
      <w:r w:rsidR="00B0630A" w:rsidRPr="00B0630A">
        <w:rPr>
          <w:rFonts w:ascii="Times New Roman" w:eastAsia="SimSun" w:hAnsi="Times New Roman" w:cs="Times New Roman" w:hint="eastAsia"/>
          <w:color w:val="000000"/>
          <w:kern w:val="0"/>
          <w:sz w:val="24"/>
          <w:szCs w:val="24"/>
          <w:lang w:eastAsia="ja-JP"/>
          <w14:ligatures w14:val="none"/>
        </w:rPr>
        <w:instrText xml:space="preserve"> Goode, 2001; Smith et al., 2019; Wicks, 2017; Wilson</w:instrText>
      </w:r>
      <w:r w:rsidR="00B0630A" w:rsidRPr="00B0630A">
        <w:rPr>
          <w:rFonts w:ascii="Times New Roman" w:eastAsia="SimSun" w:hAnsi="Times New Roman" w:cs="Times New Roman" w:hint="eastAsia"/>
          <w:color w:val="000000"/>
          <w:kern w:val="0"/>
          <w:sz w:val="24"/>
          <w:szCs w:val="24"/>
          <w:lang w:eastAsia="ja-JP"/>
          <w14:ligatures w14:val="none"/>
        </w:rPr>
        <w:instrText>‐</w:instrText>
      </w:r>
      <w:r w:rsidR="00B0630A" w:rsidRPr="00B0630A">
        <w:rPr>
          <w:rFonts w:ascii="Times New Roman" w:eastAsia="SimSun" w:hAnsi="Times New Roman" w:cs="Times New Roman" w:hint="eastAsia"/>
          <w:color w:val="000000"/>
          <w:kern w:val="0"/>
          <w:sz w:val="24"/>
          <w:szCs w:val="24"/>
          <w:lang w:eastAsia="ja-JP"/>
          <w14:ligatures w14:val="none"/>
        </w:rPr>
        <w:instrText>Kovacs, Ryan, Haslam, &amp; Rabinovich, 2008)","noteIndex":0},"citationItems":[{"id":11910,"uris":["http://zotero.org/groups/5119330/items/2FA879EC"],"itemData":{"id":11910,"type":"article-journal","abstra</w:instrText>
      </w:r>
      <w:r w:rsidR="00B0630A" w:rsidRPr="00B0630A">
        <w:rPr>
          <w:rFonts w:ascii="Times New Roman" w:eastAsia="SimSun" w:hAnsi="Times New Roman" w:cs="Times New Roman"/>
          <w:color w:val="000000"/>
          <w:kern w:val="0"/>
          <w:sz w:val="24"/>
          <w:szCs w:val="24"/>
          <w:lang w:eastAsia="ja-JP"/>
          <w14:ligatures w14:val="none"/>
        </w:rPr>
        <w:instrText xml:space="preserve">ct":"This article draws on data from a qualitative research study undertaken in an old (pre-1992) UK university with the main aim of investigating the issue of the gender dimension of academic careers. It examines the idea of an individualistic academic career that demands self-promotion, which is still used as a measure of achievement by those in senior positions. However, there is a basic contradiction. While this idea is upheld, men simultaneously gain by an in-built patriarchal support system. They do not have to make a conscious effort to be helped by it, thereby perpetuating the cultural hegemony of individualism. Women are not admitted to this support system, and if they are seen as needing or wanting to set up their own system, this is viewed as a weakness. The answer appears to be for women to strategically harness feminist ways of working in a collaborative and supportive way.","container-title":"European Journal of Womens Studies","DOI":"10.1177/135050680100800203","ISSN":"1350-5068","issue":"2","language":"English","page":"161-180","title":"The contradiction of the myth of individual merit, and the reality of a patriarchal support system in academic careers - A feminist investigation","volume":"8","author":[{"family":"Bagilhole","given":"B"},{"family":"Goode","given":"J"}],"issued":{"date-parts":[["2001",5]]}},"label":"page","prefix":"e.g., "},{"id":18099,"uris":["http://zotero.org/groups/5119330/items/6Y2PW2EH"],"itemData":{"id":18099,"type":"article-journal","abstract":"The unique and complex experiences of and challenges for Black women, which are tied to their intersecting marginalized identities, have largely been overlooked in management research. Although Black women are physically visible in that they are different from most of their colleagues, intersectional invisibility research suggests that they can be simultaneously invisible-easily overlooked or disregarded-because they are non-prototypical members of their gender and racial identity groups. To shed new light on the role that intersectional invisibility plays in Black women's perceptions and experiences, we conducted two waves of in-depth interviews across seven years with 59 Black women who occupy senior-level positions in organizations. We develop a theoretical model to explain the paradoxical effects of executive Black women's “outsider within” status in which they simultaneously experience opportunities and constraints associated with two forms of intersectional invisibility: benign and hostile. To manage both forms of intersectional invisibility, executive Black Women adopt a number of critical strategies to gain credible visibility needed to ascend in their careers.","container-title":"Academy of Management Journal","DOI":"10.5465/amj.2017.1513","ISSN":"0001-4273","issue":"6","language":"English","page":"1705-1734","title":"Making the invisible visible: paradoxical effects of intersectional invisibility on the career experiences of executive black women","volume":"62","author":[{"family":"Smith","given":"Alexis Nicole"},{"family":"Watkins","given":"Marla Baskerville"},{"family":"Ladge","given":"Jamie J."},{"family":"Carlton","given":"Pamela"}],"issued":{"date-parts":[["2019",12]]}}},{"id":21281,"uris":["http://zotero.org/groups/5119330/items/W5FZ7SP9"],"itemData":{"id":21281,"type":"article-journal","abstract":"Purpose\n              The purpose of this paper is to explore the positive and negative workplace experiences of gay men that they perceive to be a consequence of their sexual identity.\n            \n            \n              Design/methodology/approach\n              This paper uses in-depth interviews of a diverse group of university educated white collar men employed full-time in the public and private sector. Its findings are based on a thematic content analysis of these interviews.\n            \n            \n              Findings\n              Despite experiencing some negative consequences of being out at work, their positive and neutral experiences show encouraging signs of increasingly tolerant workplaces. Some of the challenges encountered that respondents believe to be a consequence of their sexual identity are, however, not dissimilar to those faced by workers with non-traditional families.\n            \n            \n              Research limitations/implications\n              As with any small sample exploratory qualitative research, this paper’s findings cannot necessarily be generalized to larger populations. The uniqueness of the sample (ethnically/culturally homogenous, university educated, public/private sector employees, residents of medium-sized Canadian city) allow for display of certain experiences not representative of the population at large.\n            \n            \n              Originality/value\n              This paper contributes to the relatively small but growing body of research on the experience of sexual minorities in the workplace. Its findings challenging the notion that sexual minorities are uniquely advantaged in the workplace, and that research on sexual minorities in the workplace is misguided in focusing on the problematic aspects of sexual identity/orientation.","container-title":"Management Decision","DOI":"10.1108/MD-12-2016-0900","ISSN":"0025-1747","issue":"9","journalAbbreviation":"MD","language":"en","page":"1868-1887","source":"DOI.org (Crossref)","title":"The consequences of outness: gay men’s workplace experiences","title-short":"The consequences of outness","volume":"55","author":[{"family":"Wicks","given":"David"}],"issued":{"date-parts":[["2017",10,16]]}}},{"id":21296,"uris":["http://zotero.org/groups/5119330/items/7XJGZH9B"],"itemData":{"id":21296,"type":"article-journal","container-title":"Disability &amp; Society","DOI":"10.1080/09687590802469198","ISSN":"0968-7599, 1360-0508","issue":"7","journalAbbreviation":"Disability &amp; Society","language":"en","page":"705-717","source":"DOI.org (Crossref)","title":"‘Just because you can get a wheelchair in the building doesn't necessarily mean that you can still participate’: barriers to the career advancement </w:instrText>
      </w:r>
      <w:r w:rsidR="00B0630A" w:rsidRPr="00B0630A">
        <w:rPr>
          <w:rFonts w:ascii="Times New Roman" w:eastAsia="SimSun" w:hAnsi="Times New Roman" w:cs="Times New Roman" w:hint="eastAsia"/>
          <w:color w:val="000000"/>
          <w:kern w:val="0"/>
          <w:sz w:val="24"/>
          <w:szCs w:val="24"/>
          <w:lang w:eastAsia="ja-JP"/>
          <w14:ligatures w14:val="none"/>
        </w:rPr>
        <w:instrText>of disabled professionals","title-short":"</w:instrText>
      </w:r>
      <w:r w:rsidR="00B0630A" w:rsidRPr="00B0630A">
        <w:rPr>
          <w:rFonts w:ascii="Times New Roman" w:eastAsia="SimSun" w:hAnsi="Times New Roman" w:cs="Times New Roman" w:hint="eastAsia"/>
          <w:color w:val="000000"/>
          <w:kern w:val="0"/>
          <w:sz w:val="24"/>
          <w:szCs w:val="24"/>
          <w:lang w:eastAsia="ja-JP"/>
          <w14:ligatures w14:val="none"/>
        </w:rPr>
        <w:instrText>‘</w:instrText>
      </w:r>
      <w:r w:rsidR="00B0630A" w:rsidRPr="00B0630A">
        <w:rPr>
          <w:rFonts w:ascii="Times New Roman" w:eastAsia="SimSun" w:hAnsi="Times New Roman" w:cs="Times New Roman" w:hint="eastAsia"/>
          <w:color w:val="000000"/>
          <w:kern w:val="0"/>
          <w:sz w:val="24"/>
          <w:szCs w:val="24"/>
          <w:lang w:eastAsia="ja-JP"/>
          <w14:ligatures w14:val="none"/>
        </w:rPr>
        <w:instrText>Just because you can get a wheelchair in the building doesn't necessarily mean that you can still participate</w:instrText>
      </w:r>
      <w:r w:rsidR="00B0630A" w:rsidRPr="00B0630A">
        <w:rPr>
          <w:rFonts w:ascii="Times New Roman" w:eastAsia="SimSun" w:hAnsi="Times New Roman" w:cs="Times New Roman" w:hint="eastAsia"/>
          <w:color w:val="000000"/>
          <w:kern w:val="0"/>
          <w:sz w:val="24"/>
          <w:szCs w:val="24"/>
          <w:lang w:eastAsia="ja-JP"/>
          <w14:ligatures w14:val="none"/>
        </w:rPr>
        <w:instrText>’</w:instrText>
      </w:r>
      <w:r w:rsidR="00B0630A" w:rsidRPr="00B0630A">
        <w:rPr>
          <w:rFonts w:ascii="Times New Roman" w:eastAsia="SimSun" w:hAnsi="Times New Roman" w:cs="Times New Roman" w:hint="eastAsia"/>
          <w:color w:val="000000"/>
          <w:kern w:val="0"/>
          <w:sz w:val="24"/>
          <w:szCs w:val="24"/>
          <w:lang w:eastAsia="ja-JP"/>
          <w14:ligatures w14:val="none"/>
        </w:rPr>
        <w:instrText>","volume":"23","author":[{"family":"Wilson</w:instrText>
      </w:r>
      <w:r w:rsidR="00B0630A" w:rsidRPr="00B0630A">
        <w:rPr>
          <w:rFonts w:ascii="Times New Roman" w:eastAsia="SimSun" w:hAnsi="Times New Roman" w:cs="Times New Roman" w:hint="eastAsia"/>
          <w:color w:val="000000"/>
          <w:kern w:val="0"/>
          <w:sz w:val="24"/>
          <w:szCs w:val="24"/>
          <w:lang w:eastAsia="ja-JP"/>
          <w14:ligatures w14:val="none"/>
        </w:rPr>
        <w:instrText>‐</w:instrText>
      </w:r>
      <w:r w:rsidR="00B0630A" w:rsidRPr="00B0630A">
        <w:rPr>
          <w:rFonts w:ascii="Times New Roman" w:eastAsia="SimSun" w:hAnsi="Times New Roman" w:cs="Times New Roman" w:hint="eastAsia"/>
          <w:color w:val="000000"/>
          <w:kern w:val="0"/>
          <w:sz w:val="24"/>
          <w:szCs w:val="24"/>
          <w:lang w:eastAsia="ja-JP"/>
          <w14:ligatures w14:val="none"/>
        </w:rPr>
        <w:instrText>Kovacs","given":"Dana"},{"family":"Ryan","given":"Michelle</w:instrText>
      </w:r>
      <w:r w:rsidR="00B0630A" w:rsidRPr="00B0630A">
        <w:rPr>
          <w:rFonts w:ascii="Times New Roman" w:eastAsia="SimSun" w:hAnsi="Times New Roman" w:cs="Times New Roman"/>
          <w:color w:val="000000"/>
          <w:kern w:val="0"/>
          <w:sz w:val="24"/>
          <w:szCs w:val="24"/>
          <w:lang w:eastAsia="ja-JP"/>
          <w14:ligatures w14:val="none"/>
        </w:rPr>
        <w:instrText xml:space="preserve"> K."},{"family":"Haslam","given":"S. Alexander"},{"family":"Rabinovich","given":"Anna"}],"issued":{"date-parts":[["2008",12]]}}}],"schema":"https://github.com/citation-style-language/schema/raw/master/csl-citation.json"} </w:instrText>
      </w:r>
      <w:r w:rsidR="005130A5" w:rsidRPr="00B0630A">
        <w:rPr>
          <w:rFonts w:ascii="Times New Roman" w:eastAsia="SimSun" w:hAnsi="Times New Roman" w:cs="Times New Roman"/>
          <w:color w:val="000000"/>
          <w:kern w:val="0"/>
          <w:sz w:val="24"/>
          <w:szCs w:val="24"/>
          <w:lang w:eastAsia="ja-JP"/>
          <w14:ligatures w14:val="none"/>
        </w:rPr>
        <w:fldChar w:fldCharType="separate"/>
      </w:r>
      <w:r w:rsidR="00B0630A" w:rsidRPr="00B0630A">
        <w:rPr>
          <w:rFonts w:ascii="Times New Roman" w:hAnsi="Times New Roman" w:cs="Times New Roman"/>
          <w:kern w:val="0"/>
          <w:sz w:val="24"/>
        </w:rPr>
        <w:t>(e.g., Bagilhole &amp; Goode, 2001; Smith et al., 2019; Wicks, 2017; Wilson‐Kovacs, Ryan, Haslam, &amp; Rabinovich, 2008)</w:t>
      </w:r>
      <w:r w:rsidR="005130A5" w:rsidRPr="00B0630A">
        <w:rPr>
          <w:rFonts w:ascii="Times New Roman" w:eastAsia="SimSun" w:hAnsi="Times New Roman" w:cs="Times New Roman"/>
          <w:color w:val="000000"/>
          <w:kern w:val="0"/>
          <w:sz w:val="24"/>
          <w:szCs w:val="24"/>
          <w:lang w:eastAsia="ja-JP"/>
          <w14:ligatures w14:val="none"/>
        </w:rPr>
        <w:fldChar w:fldCharType="end"/>
      </w:r>
      <w:r w:rsidR="00C71BD9" w:rsidRPr="00B0630A">
        <w:rPr>
          <w:rFonts w:ascii="Times New Roman" w:eastAsia="SimSun" w:hAnsi="Times New Roman" w:cs="Times New Roman"/>
          <w:color w:val="000000"/>
          <w:kern w:val="0"/>
          <w:sz w:val="24"/>
          <w:szCs w:val="24"/>
          <w:lang w:eastAsia="ja-JP"/>
          <w14:ligatures w14:val="none"/>
        </w:rPr>
        <w:t xml:space="preserve">. </w:t>
      </w:r>
      <w:r w:rsidRPr="00B0630A">
        <w:rPr>
          <w:rFonts w:ascii="Times New Roman" w:eastAsia="SimSun" w:hAnsi="Times New Roman" w:cs="Times New Roman"/>
          <w:color w:val="000000"/>
          <w:kern w:val="0"/>
          <w:sz w:val="24"/>
          <w:szCs w:val="24"/>
          <w:lang w:eastAsia="ja-JP"/>
          <w14:ligatures w14:val="none"/>
        </w:rPr>
        <w:t>They</w:t>
      </w:r>
      <w:r w:rsidRPr="00385C26">
        <w:rPr>
          <w:rFonts w:ascii="Times New Roman" w:eastAsia="SimSun" w:hAnsi="Times New Roman" w:cs="Times New Roman"/>
          <w:color w:val="000000"/>
          <w:kern w:val="0"/>
          <w:sz w:val="24"/>
          <w:szCs w:val="24"/>
          <w:lang w:eastAsia="ja-JP"/>
          <w14:ligatures w14:val="none"/>
        </w:rPr>
        <w:t xml:space="preserve"> faced intensified scrutiny regarding their competence and leadership potential and bore the burden of having their performance closely monitored—where any perceived misstep could reinforce negative stereotypes</w:t>
      </w:r>
      <w:r w:rsidR="005130A5" w:rsidRPr="00253066">
        <w:rPr>
          <w:rFonts w:asciiTheme="majorBidi" w:hAnsiTheme="majorBidi" w:cstheme="majorBidi"/>
          <w:sz w:val="24"/>
          <w:szCs w:val="24"/>
        </w:rPr>
        <w:t xml:space="preserve"> </w:t>
      </w:r>
      <w:r w:rsidR="005130A5" w:rsidRPr="00253066">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YnksHTQ0","properties":{"formattedCitation":"(e.g., Ali et al., 2021; Brewster et al., 2017; Goyal, Bhattacharya, &amp; Gandhi, 2022)","plainCitation":"(e.g., Ali et al., 2021; Brewster et al., 2017; Goyal, Bhattacharya, &amp; Gandhi, 2022)","noteIndex":0},"citationItems":[{"id":18668,"uris":["http://zotero.org/groups/5119330/items/EHMSD33C"],"itemData":{"id":18668,"type":"article-journal","abstract":"Little is known about how changing organizational gender composition can enhance women's representation at lower levels (trickle-down effects) and higher levels (bottom-up effects), and which contextual elements strengthen or weaken these effects. We built a large panel dataset from archives spanning 2010-2019 to test our theorized trickle-down and bottom-up effects across three levels: non-management, lower through middle management (LTMM), and top management team (TMT), including our theorized moderating effects of industry gender composition (male-tilted vs. female tilted vs. balanced). Our panel analyses show that bottom-up effects are strongest in female-tilted industries, consistent with the gender-role congruence explanation that women appear to be more fitting to leadership positions when followers are predominantly women. Trickle-down effects are strongest in male-tilted industries at the lower levels (LTMM to non-management), but strongest in female-tilted industries at the higher levels (TMT to LTMM). Together, these findings suggest that increasing the number of female supervisors and middle managers is effective for bringing more female employees into male-tilted industries. However, the fact that male-tilted industries showed no significant trickle-down effects from TMT to LTMM suggests that senior women in these contexts refrain from acting to support other women's careers in order to avoid highlighting their gender identity.","container-title":"Human Resource Management","DOI":"10.1002/hrm.22042","ISSN":"0090-4848","issue":"4","language":"English","page":"559-580","title":"Trickle-downandbottom-upeffects of women's representation in the context of industry gender composition: A panel data investigation","volume":"60","author":[{"family":"Ali","given":"Muhammad"},{"family":"Grabarski","given":"Mirit K."},{"family":"Konrad","given":"Alison M."}],"issued":{"date-parts":[["2021",7]]}},"label":"page","prefix":"e.g., "},{"id":21286,"uris":["http://zotero.org/groups/5119330/items/TIUE8JSJ"],"itemData":{"id":21286,"type":"article-journal","container-title":"Disability &amp; Society","DOI":"10.1080/09687599.2017.1331837","ISSN":"0968-7599, 1360-0508","issue":"7","journalAbbreviation":"Disability &amp; Society","language":"en","page":"1027-1042","source":"DOI.org (Crossref)","title":"Personal sacrifice and corporate cultures: career progression for disabled staff in higher education","title-short":"Personal sacrifice and corporate cultures","volume":"32","author":[{"family":"Brewster","given":"Stephanie"},{"family":"Duncan","given":"Neil"},{"family":"Emira","given":"Mahmoud"},{"family":"Clifford","given":"Angela"}],"issued":{"date-parts":[["2017",8,9]]}}},{"id":19508,"uris":["http://zotero.org/groups/5119330/items/6Z5C9DF4"],"itemData":{"id":19508,"type":"article-journal","abstract":"Purpose The purpose of this study is to apply grounded theory in management research in the context of gender-based pay disparity and showcase the applicability of the method in deriving a new theory toward describing the factors responsible for the slow career advancement of women compared to men across various employment sectors. This study is focused mainly in the northern part of India. Design/methodology/approach A cross-sectional qualitative study was conducted across participants chosen by purposive sampling. Data were collected through in-depth interviews after taking informed consent with an inclusion criterion of some years of work experience. Grounded theory method was used to analyze the data found through qualitative research. Findings Through the grounded theory rese</w:instrText>
      </w:r>
      <w:r w:rsidR="007256FD" w:rsidRPr="007256FD">
        <w:rPr>
          <w:rFonts w:ascii="Times New Roman" w:eastAsia="Times New Roman" w:hAnsi="Times New Roman" w:cs="Times New Roman"/>
          <w:color w:val="000000"/>
          <w:kern w:val="0"/>
          <w:sz w:val="24"/>
          <w:szCs w:val="24"/>
          <w:lang w:val="fr-CA" w:eastAsia="en-GB"/>
          <w14:ligatures w14:val="none"/>
        </w:rPr>
        <w:instrText xml:space="preserve">arch method, an in-depth understanding of factors responsible for pay disparity as faced by women at work has emerged. Also, factors responsible for the slow career advancement of women employees viz. social construct of gender, workplace representation of gender, perceptions/perspectives of managers regarding genders, lack of multi-step affirmative actions have also emerged from the data. Practical implications Greater understanding has been gained toward the applicability of grounded theory as a method for expounding various aspects of management and theorizing them. Originality/value This particular work showcases the intent and applicability of the grounded theory research method in management research by studying gender-based pay disparity. Through this method, barriers faced by women in pay parity across various employment sectors in the northern part of India were ascertained, leading to the emergence of various probable solutions as well.","container-title":"Journal of Advances in Management Research","DOI":"10.1108/JAMR-10-2020-0298","ISSN":"0972-7981","issue":"1","language":"English","page":"12-30","title":"Grounded theory in management research: Through the lens of gender-based pay disparity","volume":"19","author":[{"family":"Goyal","given":"Pulin"},{"family":"Bhattacharya","given":"Sanjay"},{"family":"Gandhi","given":"Aradhana"}],"issued":{"date-parts":[["2022",1,10]]}}}],"schema":"https://github.com/citation-style-language/schema/raw/master/csl-citation.json"} </w:instrText>
      </w:r>
      <w:r w:rsidR="005130A5" w:rsidRPr="00253066">
        <w:rPr>
          <w:rFonts w:ascii="Times New Roman" w:eastAsia="Times New Roman" w:hAnsi="Times New Roman" w:cs="Times New Roman"/>
          <w:color w:val="000000"/>
          <w:kern w:val="0"/>
          <w:sz w:val="24"/>
          <w:szCs w:val="24"/>
          <w:lang w:eastAsia="en-GB"/>
          <w14:ligatures w14:val="none"/>
        </w:rPr>
        <w:fldChar w:fldCharType="separate"/>
      </w:r>
      <w:r w:rsidR="005130A5" w:rsidRPr="00253066">
        <w:rPr>
          <w:rFonts w:ascii="Times New Roman" w:hAnsi="Times New Roman" w:cs="Times New Roman"/>
          <w:sz w:val="24"/>
          <w:lang w:val="fr-FR"/>
        </w:rPr>
        <w:t>(e.g., Ali et al., 2021; Brewster et al., 2017; Goyal, Bhattacharya, &amp; Gandhi, 2022)</w:t>
      </w:r>
      <w:r w:rsidR="005130A5" w:rsidRPr="00253066">
        <w:rPr>
          <w:rFonts w:ascii="Times New Roman" w:eastAsia="Times New Roman" w:hAnsi="Times New Roman" w:cs="Times New Roman"/>
          <w:color w:val="000000"/>
          <w:kern w:val="0"/>
          <w:sz w:val="24"/>
          <w:szCs w:val="24"/>
          <w:lang w:eastAsia="en-GB"/>
          <w14:ligatures w14:val="none"/>
        </w:rPr>
        <w:fldChar w:fldCharType="end"/>
      </w:r>
      <w:r w:rsidR="005130A5" w:rsidRPr="00253066">
        <w:rPr>
          <w:rFonts w:ascii="Times New Roman" w:eastAsia="Times New Roman" w:hAnsi="Times New Roman" w:cs="Times New Roman"/>
          <w:color w:val="000000"/>
          <w:kern w:val="0"/>
          <w:sz w:val="24"/>
          <w:szCs w:val="24"/>
          <w:lang w:val="fr-FR" w:eastAsia="en-GB"/>
          <w14:ligatures w14:val="none"/>
        </w:rPr>
        <w:t>.</w:t>
      </w:r>
      <w:r w:rsidR="005130A5" w:rsidRPr="008423E2">
        <w:rPr>
          <w:rFonts w:ascii="Times New Roman" w:eastAsia="Times New Roman" w:hAnsi="Times New Roman" w:cs="Times New Roman"/>
          <w:color w:val="000000"/>
          <w:kern w:val="0"/>
          <w:sz w:val="24"/>
          <w:szCs w:val="24"/>
          <w:lang w:val="fr-FR" w:eastAsia="en-GB"/>
          <w14:ligatures w14:val="none"/>
        </w:rPr>
        <w:t xml:space="preserve"> </w:t>
      </w:r>
      <w:r w:rsidR="005130A5" w:rsidRPr="008423E2">
        <w:rPr>
          <w:rFonts w:ascii="Times New Roman" w:eastAsia="SimSun" w:hAnsi="Times New Roman" w:cs="Times New Roman"/>
          <w:color w:val="000000"/>
          <w:kern w:val="0"/>
          <w:sz w:val="24"/>
          <w:szCs w:val="24"/>
          <w:lang w:eastAsia="ja-JP"/>
          <w14:ligatures w14:val="none"/>
        </w:rPr>
        <w:t>T</w:t>
      </w:r>
      <w:r w:rsidR="005130A5" w:rsidRPr="008423E2">
        <w:rPr>
          <w:rFonts w:asciiTheme="majorBidi" w:hAnsiTheme="majorBidi" w:cstheme="majorBidi"/>
          <w:sz w:val="24"/>
          <w:szCs w:val="24"/>
        </w:rPr>
        <w:t>hey</w:t>
      </w:r>
      <w:r w:rsidR="005130A5" w:rsidRPr="008423E2">
        <w:rPr>
          <w:rFonts w:asciiTheme="majorBidi" w:eastAsia="SimSun" w:hAnsiTheme="majorBidi" w:cstheme="majorBidi"/>
          <w:sz w:val="24"/>
          <w:szCs w:val="24"/>
        </w:rPr>
        <w:t xml:space="preserve"> were often expected to consider positions </w:t>
      </w:r>
      <w:r w:rsidR="005130A5" w:rsidRPr="008423E2">
        <w:rPr>
          <w:rFonts w:asciiTheme="majorBidi" w:eastAsia="SimSun" w:hAnsiTheme="majorBidi" w:cstheme="majorBidi"/>
          <w:sz w:val="24"/>
          <w:szCs w:val="24"/>
        </w:rPr>
        <w:lastRenderedPageBreak/>
        <w:t xml:space="preserve">and tasks associated with promoting equality and diversity </w:t>
      </w:r>
      <w:r w:rsidR="005130A5" w:rsidRPr="008423E2">
        <w:rPr>
          <w:rFonts w:asciiTheme="majorBidi" w:eastAsia="SimSun" w:hAnsiTheme="majorBidi" w:cstheme="majorBidi"/>
          <w:sz w:val="24"/>
          <w:szCs w:val="24"/>
        </w:rPr>
        <w:fldChar w:fldCharType="begin"/>
      </w:r>
      <w:r w:rsidR="007256FD">
        <w:rPr>
          <w:rFonts w:asciiTheme="majorBidi" w:eastAsia="SimSun" w:hAnsiTheme="majorBidi" w:cstheme="majorBidi"/>
          <w:sz w:val="24"/>
          <w:szCs w:val="24"/>
        </w:rPr>
        <w:instrText xml:space="preserve"> ADDIN ZOTERO_ITEM CSL_CITATION {"citationID":"OfrGdtcj","properties":{"formattedCitation":"(e.g., Wyatt &amp; Silvester, 2015)","plainCitation":"(e.g., Wyatt &amp; Silvester, 2015)","noteIndex":0},"citationItems":[{"id":15431,"uris":["http://zotero.org/groups/5119330/items/IQ6XF2C8"],"itemData":{"id":15431,"type":"article-journal","abstract":"Black and minority ethnic (BME) employees appear to experience more difficulty reaching senior leadership positions than do their white counterparts. Using Eagly and Carli's metaphor of the labyrinth, our aim was to give voice to black and minority ethnic managers who have successfully achieved senior management roles, and compare their leadership journeys with those of matched white managers. This article used semi-structured interviews and attribution theory to examine how 20 black and minority ethnic and 20 white senior managers from a UK government department made sense of significant career incidents in their leadership journeys. Template analysis was used to identify facilitators and barriers of career progression from causal explanations of these incidents. Although BME and white managers identified four common themes (visibility, networks, development and line manager support), they differed in how they made sense of formal and informal organizational processes to achieve career progression. The findings are used to theorize about the individual and organizational factors that contribute to the leadership journeys of minority ethnic employees.","container-title":"Human Relations","DOI":"10.1177/0018726714550890","ISSN":"0018-7267","issue":"8","language":"English","page":"1243-1269","title":"Reflections on the labyrinth: Investigating black and minority ethnic leaders' career experiences","volume":"68","author":[{"family":"Wyatt","given":"Madeleine"},{"family":"Silvester","given":"Jo"}],"issued":{"date-parts":[["2015",8]]}},"label":"page","prefix":"e.g., "}],"schema":"https://github.com/citation-style-language/schema/raw/master/csl-citation.json"} </w:instrText>
      </w:r>
      <w:r w:rsidR="005130A5" w:rsidRPr="008423E2">
        <w:rPr>
          <w:rFonts w:asciiTheme="majorBidi" w:eastAsia="SimSun" w:hAnsiTheme="majorBidi" w:cstheme="majorBidi"/>
          <w:sz w:val="24"/>
          <w:szCs w:val="24"/>
        </w:rPr>
        <w:fldChar w:fldCharType="separate"/>
      </w:r>
      <w:r w:rsidR="005130A5" w:rsidRPr="008423E2">
        <w:rPr>
          <w:rFonts w:ascii="Times New Roman" w:hAnsi="Times New Roman" w:cs="Times New Roman"/>
          <w:sz w:val="24"/>
        </w:rPr>
        <w:t>(e.g., Wyatt &amp; Silvester, 2015)</w:t>
      </w:r>
      <w:r w:rsidR="005130A5" w:rsidRPr="008423E2">
        <w:rPr>
          <w:rFonts w:asciiTheme="majorBidi" w:eastAsia="SimSun" w:hAnsiTheme="majorBidi" w:cstheme="majorBidi"/>
          <w:sz w:val="24"/>
          <w:szCs w:val="24"/>
        </w:rPr>
        <w:fldChar w:fldCharType="end"/>
      </w:r>
      <w:r w:rsidR="00253066">
        <w:rPr>
          <w:rFonts w:asciiTheme="majorBidi" w:eastAsia="SimSun" w:hAnsiTheme="majorBidi" w:cstheme="majorBidi"/>
          <w:sz w:val="24"/>
          <w:szCs w:val="24"/>
        </w:rPr>
        <w:t xml:space="preserve"> and</w:t>
      </w:r>
      <w:r w:rsidR="005130A5" w:rsidRPr="008423E2">
        <w:rPr>
          <w:rFonts w:asciiTheme="majorBidi" w:eastAsia="SimSun" w:hAnsiTheme="majorBidi" w:cstheme="majorBidi"/>
          <w:sz w:val="24"/>
          <w:szCs w:val="24"/>
        </w:rPr>
        <w:t xml:space="preserve"> representing their community </w:t>
      </w:r>
      <w:r w:rsidR="005130A5" w:rsidRPr="008423E2">
        <w:rPr>
          <w:rFonts w:asciiTheme="majorBidi" w:eastAsia="SimSun" w:hAnsiTheme="majorBidi" w:cstheme="majorBidi"/>
          <w:sz w:val="24"/>
          <w:szCs w:val="24"/>
        </w:rPr>
        <w:fldChar w:fldCharType="begin"/>
      </w:r>
      <w:r w:rsidR="007256FD">
        <w:rPr>
          <w:rFonts w:asciiTheme="majorBidi" w:eastAsia="SimSun" w:hAnsiTheme="majorBidi" w:cstheme="majorBidi"/>
          <w:sz w:val="24"/>
          <w:szCs w:val="24"/>
        </w:rPr>
        <w:instrText xml:space="preserve"> ADDIN ZOTERO_ITEM CSL_CITATION {"citationID":"QlxrOKDR","properties":{"formattedCitation":"(e.g., Wicks, 2017)","plainCitation":"(e.g., Wicks, 2017)","noteIndex":0},"citationItems":[{"id":21281,"uris":["http://zotero.org/groups/5119330/items/W5FZ7SP9"],"itemData":{"id":21281,"type":"article-journal","abstract":"Purpose\n              The purpose of this paper is to explore the positive and negative workplace experiences of gay men that they perceive to be a consequence of their sexual identity.\n            \n            \n              Design/methodology/approach\n              This paper uses in-depth interviews of a diverse group of university educated white collar men employed full-time in the public and private sector. Its findings are based on a thematic content analysis of these interviews.\n            \n            \n              Findings\n              Despite experiencing some negative consequences of being out at work, their positive and neutral experiences show encouraging signs of increasingly tolerant workplaces. Some of the challenges encountered that respondents believe to be a consequence of their sexual identity are, however, not dissimilar to those faced by workers with non-traditional families.\n            \n            \n              Research limitations/implications\n              As with any small sample exploratory qualitative research, this paper’s findings cannot necessarily be generalized to larger populations. The uniqueness of the sample (ethnically/culturally homogenous, university educated, public/private sector employees, residents of medium-sized Canadian city) allow for display of certain experiences not representative of the population at large.\n            \n            \n              Originality/value\n              This paper contributes to the relatively small but growing body of research on the experience of sexual minorities in the workplace. Its findings challenging the notion that sexual minorities are uniquely advantaged in the workplace, and that research on sexual minorities in the workplace is misguided in focusing on the problematic aspects of sexual identity/orientation.","container-title":"Management Decision","DOI":"10.1108/MD-12-2016-0900","ISSN":"0025-1747","issue":"9","journalAbbreviation":"MD","language":"en","page":"1868-1887","source":"DOI.org (Crossref)","title":"The consequences of outness: gay men’s workplace experiences","title-short":"The consequences of outness","volume":"55","author":[{"family":"Wicks","given":"David"}],"issued":{"date-parts":[["2017",10,16]]}},"label":"page","prefix":"e.g., "}],"schema":"https://github.com/citation-style-language/schema/raw/master/csl-citation.json"} </w:instrText>
      </w:r>
      <w:r w:rsidR="005130A5" w:rsidRPr="008423E2">
        <w:rPr>
          <w:rFonts w:asciiTheme="majorBidi" w:eastAsia="SimSun" w:hAnsiTheme="majorBidi" w:cstheme="majorBidi"/>
          <w:sz w:val="24"/>
          <w:szCs w:val="24"/>
        </w:rPr>
        <w:fldChar w:fldCharType="separate"/>
      </w:r>
      <w:r w:rsidR="005130A5" w:rsidRPr="008423E2">
        <w:rPr>
          <w:rFonts w:ascii="Times New Roman" w:hAnsi="Times New Roman" w:cs="Times New Roman"/>
          <w:sz w:val="24"/>
        </w:rPr>
        <w:t>(e.g., Wicks, 2017)</w:t>
      </w:r>
      <w:r w:rsidR="005130A5" w:rsidRPr="008423E2">
        <w:rPr>
          <w:rFonts w:asciiTheme="majorBidi" w:eastAsia="SimSun" w:hAnsiTheme="majorBidi" w:cstheme="majorBidi"/>
          <w:sz w:val="24"/>
          <w:szCs w:val="24"/>
        </w:rPr>
        <w:fldChar w:fldCharType="end"/>
      </w:r>
      <w:r w:rsidR="005130A5" w:rsidRPr="008423E2">
        <w:rPr>
          <w:rFonts w:asciiTheme="majorBidi" w:eastAsia="SimSun" w:hAnsiTheme="majorBidi" w:cstheme="majorBidi"/>
          <w:sz w:val="24"/>
          <w:szCs w:val="24"/>
        </w:rPr>
        <w:t xml:space="preserve">, or to engage in academic research focused on their minority status </w:t>
      </w:r>
      <w:r w:rsidR="005130A5" w:rsidRPr="008423E2">
        <w:rPr>
          <w:rFonts w:asciiTheme="majorBidi" w:eastAsia="SimSun" w:hAnsiTheme="majorBidi" w:cstheme="majorBidi"/>
          <w:sz w:val="24"/>
          <w:szCs w:val="24"/>
        </w:rPr>
        <w:fldChar w:fldCharType="begin"/>
      </w:r>
      <w:r w:rsidR="007256FD">
        <w:rPr>
          <w:rFonts w:asciiTheme="majorBidi" w:eastAsia="SimSun" w:hAnsiTheme="majorBidi" w:cstheme="majorBidi"/>
          <w:sz w:val="24"/>
          <w:szCs w:val="24"/>
        </w:rPr>
        <w:instrText xml:space="preserve"> ADDIN ZOTERO_ITEM CSL_CITATION {"citationID":"oN1SMVqO","properties":{"formattedCitation":"(e.g., Joseph &amp; Hirshfield, 2011)","plainCitation":"(e.g., Joseph &amp; Hirshfield, 2011)","noteIndex":0},"citationItems":[{"id":16332,"uris":["http://zotero.org/groups/5119330/items/V74P45E2"],"itemData":{"id":16332,"type":"article-journal","abstract":"There has been a marginal increase in the number of racial minorities among college and university faculty, yet current attacks on affirmative action and prevailing attitudes about the inferiority of non-white faculty place an extra burden on these individuals in academia. Amado Padilla (1994) introduced the concept of `cultural taxation' to describe this burden where additional responsibilities are placed upon non-white faculty because of their ethno-racial backgrounds. These responsibilities include serving on numerous committees, advising larger numbers of students and serving as `departmental experts' for their particular ethno-racial group. These expectations of non-white faculty are not placed as heavily upon white faculty, can impede career progress and affect job satisfaction. In this paper, we explore how cultural taxation affects faculty of colour in a research university. Additionally, we expand the analysis of cultural taxation to include issues of legitimacy that challenge non-white faculty's sense of `belonging' within their respective departments.","container-title":"Ethnic and Racial Studies","DOI":"10.1080/01419870.2010.496489","ISSN":"0141-9870","issue":"1","language":"English","page":"121-141","title":"'Why don't you get somebody new to do it?' Race and cultural taxation in the academy","volume":"34","author":[{"family":"Joseph","given":"Tiffany D."},{"family":"Hirshfield","given":"Laura E."}],"issued":{"date-parts":[["2011"]]}},"label":"page","prefix":"e.g., "}],"schema":"https://github.com/citation-style-language/schema/raw/master/csl-citation.json"} </w:instrText>
      </w:r>
      <w:r w:rsidR="005130A5" w:rsidRPr="008423E2">
        <w:rPr>
          <w:rFonts w:asciiTheme="majorBidi" w:eastAsia="SimSun" w:hAnsiTheme="majorBidi" w:cstheme="majorBidi"/>
          <w:sz w:val="24"/>
          <w:szCs w:val="24"/>
        </w:rPr>
        <w:fldChar w:fldCharType="separate"/>
      </w:r>
      <w:r w:rsidR="005130A5" w:rsidRPr="008423E2">
        <w:rPr>
          <w:rFonts w:ascii="Times New Roman" w:hAnsi="Times New Roman" w:cs="Times New Roman"/>
          <w:sz w:val="24"/>
        </w:rPr>
        <w:t>(e.g., Joseph &amp; Hirshfield, 2011)</w:t>
      </w:r>
      <w:r w:rsidR="005130A5" w:rsidRPr="008423E2">
        <w:rPr>
          <w:rFonts w:asciiTheme="majorBidi" w:eastAsia="SimSun" w:hAnsiTheme="majorBidi" w:cstheme="majorBidi"/>
          <w:sz w:val="24"/>
          <w:szCs w:val="24"/>
        </w:rPr>
        <w:fldChar w:fldCharType="end"/>
      </w:r>
      <w:r w:rsidR="005130A5" w:rsidRPr="008423E2">
        <w:rPr>
          <w:rFonts w:asciiTheme="majorBidi" w:eastAsia="SimSun" w:hAnsiTheme="majorBidi" w:cstheme="majorBidi"/>
          <w:sz w:val="24"/>
          <w:szCs w:val="24"/>
        </w:rPr>
        <w:t xml:space="preserve">. </w:t>
      </w:r>
      <w:r w:rsidRPr="00385C26">
        <w:rPr>
          <w:rFonts w:asciiTheme="majorBidi" w:eastAsia="SimSun" w:hAnsiTheme="majorBidi" w:cstheme="majorBidi"/>
          <w:sz w:val="24"/>
          <w:szCs w:val="24"/>
        </w:rPr>
        <w:t xml:space="preserve">These </w:t>
      </w:r>
      <w:r w:rsidRPr="00385C26">
        <w:rPr>
          <w:rFonts w:ascii="Times New Roman" w:eastAsia="Times New Roman" w:hAnsi="Times New Roman" w:cs="Times New Roman"/>
          <w:color w:val="000000"/>
          <w:kern w:val="0"/>
          <w:sz w:val="24"/>
          <w:szCs w:val="24"/>
          <w:lang w:eastAsia="en-GB"/>
          <w14:ligatures w14:val="none"/>
        </w:rPr>
        <w:t xml:space="preserve">stereotypical </w:t>
      </w:r>
      <w:r w:rsidRPr="00385C26">
        <w:rPr>
          <w:rFonts w:asciiTheme="majorBidi" w:eastAsia="SimSun" w:hAnsiTheme="majorBidi" w:cstheme="majorBidi"/>
          <w:sz w:val="24"/>
          <w:szCs w:val="24"/>
        </w:rPr>
        <w:t>expectations served as a form of hyper-</w:t>
      </w:r>
      <w:proofErr w:type="gramStart"/>
      <w:r w:rsidRPr="00385C26">
        <w:rPr>
          <w:rFonts w:asciiTheme="majorBidi" w:eastAsia="SimSun" w:hAnsiTheme="majorBidi" w:cstheme="majorBidi"/>
          <w:sz w:val="24"/>
          <w:szCs w:val="24"/>
        </w:rPr>
        <w:t>visibility—</w:t>
      </w:r>
      <w:proofErr w:type="gramEnd"/>
      <w:r w:rsidRPr="00385C26">
        <w:rPr>
          <w:rFonts w:asciiTheme="majorBidi" w:eastAsia="SimSun" w:hAnsiTheme="majorBidi" w:cstheme="majorBidi"/>
          <w:sz w:val="24"/>
          <w:szCs w:val="24"/>
        </w:rPr>
        <w:t xml:space="preserve">positioning them as spokespeople for their groups and diverting attention from their broader competencies. </w:t>
      </w:r>
      <w:r w:rsidR="005130A5" w:rsidRPr="00385C26">
        <w:rPr>
          <w:rFonts w:ascii="Times New Roman" w:eastAsia="SimSun" w:hAnsi="Times New Roman" w:cs="Times New Roman"/>
          <w:color w:val="000000"/>
          <w:kern w:val="0"/>
          <w:sz w:val="24"/>
          <w:szCs w:val="24"/>
          <w:lang w:eastAsia="ja-JP"/>
          <w14:ligatures w14:val="none"/>
        </w:rPr>
        <w:t>Fulfilling such</w:t>
      </w:r>
      <w:r w:rsidR="005130A5" w:rsidRPr="008423E2">
        <w:rPr>
          <w:rFonts w:ascii="Times New Roman" w:eastAsia="SimSun" w:hAnsi="Times New Roman" w:cs="Times New Roman"/>
          <w:color w:val="000000"/>
          <w:kern w:val="0"/>
          <w:sz w:val="24"/>
          <w:szCs w:val="24"/>
          <w:lang w:eastAsia="ja-JP"/>
          <w14:ligatures w14:val="none"/>
        </w:rPr>
        <w:t xml:space="preserve"> expectations made them feel overcommitted to diversity-related tasks and overburdened </w:t>
      </w:r>
      <w:r w:rsidR="005130A5"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1pSrEINA","properties":{"formattedCitation":"(Joseph &amp; Hirshfield, 2011)","plainCitation":"(Joseph &amp; Hirshfield, 2011)","noteIndex":0},"citationItems":[{"id":16332,"uris":["http://zotero.org/groups/5119330/items/V74P45E2"],"itemData":{"id":16332,"type":"article-journal","abstract":"There has been a marginal increase in the number of racial minorities among college and university faculty, yet current attacks on affirmative action and prevailing attitudes about the inferiority of non-white faculty place an extra burden on these individuals in academia. Amado Padilla (1994) introduced the concept of `cultural taxation' to describe this burden where additional responsibilities are placed upon non-white faculty because of their ethno-racial backgrounds. These responsibilities include serving on numerous committees, advising larger numbers of students and serving as `departmental experts' for their particular ethno-racial group. These expectations of non-white faculty are not placed as heavily upon white faculty, can impede career progress and affect job satisfaction. In this paper, we explore how cultural taxation affects faculty of colour in a research university. Additionally, we expand the analysis of cultural taxation to include issues of legitimacy that challenge non-white faculty's sense of `belonging' within their respective departments.","container-title":"Ethnic and Racial Studies","DOI":"10.1080/01419870.2010.496489","ISSN":"0141-9870","issue":"1","language":"English","page":"121-141","title":"'Why don't you get somebody new to do it?' Race and cultural taxation in the academy","volume":"34","author":[{"family":"Joseph","given":"Tiffany D."},{"family":"Hirshfield","given":"Laura E."}],"issued":{"date-parts":[["2011"]]}}}],"schema":"https://github.com/citation-style-language/schema/raw/master/csl-citation.json"} </w:instrText>
      </w:r>
      <w:r w:rsidR="005130A5" w:rsidRPr="008423E2">
        <w:rPr>
          <w:rFonts w:ascii="Times New Roman" w:eastAsia="SimSun" w:hAnsi="Times New Roman" w:cs="Times New Roman"/>
          <w:color w:val="000000"/>
          <w:kern w:val="0"/>
          <w:sz w:val="24"/>
          <w:szCs w:val="24"/>
          <w:lang w:eastAsia="ja-JP"/>
          <w14:ligatures w14:val="none"/>
        </w:rPr>
        <w:fldChar w:fldCharType="separate"/>
      </w:r>
      <w:r w:rsidR="005130A5" w:rsidRPr="008423E2">
        <w:rPr>
          <w:rFonts w:ascii="Times New Roman" w:hAnsi="Times New Roman" w:cs="Times New Roman"/>
          <w:sz w:val="24"/>
        </w:rPr>
        <w:t>(Joseph &amp; Hirshfield, 2011)</w:t>
      </w:r>
      <w:r w:rsidR="005130A5" w:rsidRPr="008423E2">
        <w:rPr>
          <w:rFonts w:ascii="Times New Roman" w:eastAsia="SimSun" w:hAnsi="Times New Roman" w:cs="Times New Roman"/>
          <w:color w:val="000000"/>
          <w:kern w:val="0"/>
          <w:sz w:val="24"/>
          <w:szCs w:val="24"/>
          <w:lang w:eastAsia="ja-JP"/>
          <w14:ligatures w14:val="none"/>
        </w:rPr>
        <w:fldChar w:fldCharType="end"/>
      </w:r>
      <w:r w:rsidR="005130A5" w:rsidRPr="008423E2">
        <w:rPr>
          <w:rFonts w:ascii="Times New Roman" w:eastAsia="SimSun" w:hAnsi="Times New Roman" w:cs="Times New Roman"/>
          <w:color w:val="000000"/>
          <w:kern w:val="0"/>
          <w:sz w:val="24"/>
          <w:szCs w:val="24"/>
          <w:lang w:eastAsia="ja-JP"/>
          <w14:ligatures w14:val="none"/>
        </w:rPr>
        <w:t xml:space="preserve">, and it limited their </w:t>
      </w:r>
      <w:r w:rsidR="005130A5" w:rsidRPr="008423E2">
        <w:rPr>
          <w:rFonts w:asciiTheme="majorBidi" w:hAnsiTheme="majorBidi" w:cstheme="majorBidi"/>
          <w:sz w:val="24"/>
          <w:szCs w:val="24"/>
        </w:rPr>
        <w:t xml:space="preserve">opportunities to </w:t>
      </w:r>
      <w:r w:rsidR="005130A5" w:rsidRPr="008423E2">
        <w:rPr>
          <w:rFonts w:ascii="Times New Roman" w:eastAsia="SimSun" w:hAnsi="Times New Roman" w:cs="Times New Roman"/>
          <w:color w:val="000000"/>
          <w:kern w:val="0"/>
          <w:sz w:val="24"/>
          <w:szCs w:val="24"/>
          <w:lang w:eastAsia="ja-JP"/>
          <w14:ligatures w14:val="none"/>
        </w:rPr>
        <w:t xml:space="preserve">focus on accumulating </w:t>
      </w:r>
      <w:r w:rsidR="00253066">
        <w:rPr>
          <w:rFonts w:ascii="Times New Roman" w:eastAsia="SimSun" w:hAnsi="Times New Roman" w:cs="Times New Roman"/>
          <w:color w:val="000000"/>
          <w:kern w:val="0"/>
          <w:sz w:val="24"/>
          <w:szCs w:val="24"/>
          <w:lang w:eastAsia="ja-JP"/>
          <w14:ligatures w14:val="none"/>
        </w:rPr>
        <w:t xml:space="preserve">individual and </w:t>
      </w:r>
      <w:r w:rsidR="005130A5" w:rsidRPr="008423E2">
        <w:rPr>
          <w:rFonts w:ascii="Times New Roman" w:eastAsia="SimSun" w:hAnsi="Times New Roman" w:cs="Times New Roman"/>
          <w:color w:val="000000"/>
          <w:kern w:val="0"/>
          <w:sz w:val="24"/>
          <w:szCs w:val="24"/>
          <w:lang w:eastAsia="ja-JP"/>
          <w14:ligatures w14:val="none"/>
        </w:rPr>
        <w:t xml:space="preserve">career advancement resources </w:t>
      </w:r>
      <w:r w:rsidR="005130A5"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fulj5oBF","properties":{"formattedCitation":"(e.g., Johnson &amp; Eby, 2011)","plainCitation":"(e.g., Johnson &amp; Eby, 2011)","noteIndex":0},"citationItems":[{"id":16516,"uris":["http://zotero.org/groups/5119330/items/46CBJQIU"],"itemData":{"id":16516,"type":"article-journal","abstract":"The objectives of the present study were to identify the factors related to career success of college educated, African American men and to explore the relative importance of human capital, social capital, individual differences, and demographic attributes in predicting career success. Using a sample of 247 African American males, we found some variables identified in previous research using primarily Caucasian samples were related to career success with this sample, while others were not. Additionally, human capital variables and demographic variables were found to the most important sets of predictors for career success. Theoretical and practical implications, as well as limitations and suggestions for future research are discussed. (C) 2011 Elsevier Inc. All rights reserved.","container-title":"Journal of Vocational Behavior","DOI":"10.1016/j.jvb.2011.03.021","ISSN":"0001-8791","issue":"3, SI","language":"English","page":"699-709","title":"Evaluating career success of African American males: It's what you know and who you are that matters","volume":"79","author":[{"family":"Johnson","given":"C. Douglas"},{"family":"Eby","given":"Lillian T."}],"issued":{"date-parts":[["2011",12]]}},"label":"page","prefix":"e.g., "}],"schema":"https://github.com/citation-style-language/schema/raw/master/csl-citation.json"} </w:instrText>
      </w:r>
      <w:r w:rsidR="005130A5" w:rsidRPr="008423E2">
        <w:rPr>
          <w:rFonts w:asciiTheme="majorBidi" w:hAnsiTheme="majorBidi" w:cstheme="majorBidi"/>
          <w:sz w:val="24"/>
          <w:szCs w:val="24"/>
        </w:rPr>
        <w:fldChar w:fldCharType="separate"/>
      </w:r>
      <w:r w:rsidR="005130A5" w:rsidRPr="008423E2">
        <w:rPr>
          <w:rFonts w:ascii="Times New Roman" w:hAnsi="Times New Roman" w:cs="Times New Roman"/>
          <w:sz w:val="24"/>
        </w:rPr>
        <w:t>(e.g., Johnson &amp; Eby, 2011)</w:t>
      </w:r>
      <w:r w:rsidR="005130A5" w:rsidRPr="008423E2">
        <w:rPr>
          <w:rFonts w:asciiTheme="majorBidi" w:hAnsiTheme="majorBidi" w:cstheme="majorBidi"/>
          <w:sz w:val="24"/>
          <w:szCs w:val="24"/>
        </w:rPr>
        <w:fldChar w:fldCharType="end"/>
      </w:r>
      <w:r w:rsidR="005130A5" w:rsidRPr="008423E2">
        <w:rPr>
          <w:rFonts w:asciiTheme="majorBidi" w:hAnsiTheme="majorBidi" w:cstheme="majorBidi"/>
          <w:sz w:val="24"/>
          <w:szCs w:val="24"/>
        </w:rPr>
        <w:t xml:space="preserve">. </w:t>
      </w:r>
    </w:p>
    <w:p w14:paraId="39AF410A" w14:textId="72D9648B" w:rsidR="005130A5" w:rsidRPr="008423E2" w:rsidRDefault="005130A5" w:rsidP="007256FD">
      <w:pPr>
        <w:spacing w:line="480" w:lineRule="auto"/>
        <w:ind w:firstLine="720"/>
        <w:rPr>
          <w:rFonts w:asciiTheme="majorBidi" w:hAnsiTheme="majorBidi" w:cstheme="majorBidi"/>
          <w:sz w:val="24"/>
          <w:szCs w:val="24"/>
        </w:rPr>
      </w:pPr>
      <w:r w:rsidRPr="008423E2">
        <w:rPr>
          <w:rFonts w:ascii="Times New Roman" w:eastAsia="Times New Roman" w:hAnsi="Times New Roman" w:cs="Times New Roman"/>
          <w:color w:val="000000"/>
          <w:kern w:val="0"/>
          <w:sz w:val="24"/>
          <w:szCs w:val="24"/>
          <w:lang w:eastAsia="en-GB"/>
          <w14:ligatures w14:val="none"/>
        </w:rPr>
        <w:t xml:space="preserve">The lack of minority group representation in professional roles within organizations, coupled with their limited presence in leadership rol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a2E7y4zE","properties":{"formattedCitation":"(e.g., Ali et al., 2021; Brewster et al., 2017; Goyal et al., 2022)","plainCitation":"(e.g., Ali et al., 2021; Brewster et al., 2017; Goyal et al., 2022)","noteIndex":0},"citationItems":[{"id":18668,"uris":["http://zotero.org/groups/5119330/items/EHMSD33C"],"itemData":{"id":18668,"type":"article-journal","abstract":"Little is known about how changing organizational gender composition can enhance women's representation at lower levels (trickle-down effects) and higher levels (bottom-up effects), and which contextual elements strengthen or weaken these effects. We built a large panel dataset from archives spanning 2010-2019 to test our theorized trickle-down and bottom-up effects across three levels: non-management, lower through middle management (LTMM), and top management team (TMT), including our theorized moderating effects of industry gender composition (male-tilted vs. female tilted vs. balanced). Our panel analyses show that bottom-up effects are strongest in female-tilted industries, consistent with the gender-role congruence explanation that women appear to be more fitting to leadership positions when followers are predominantly women. Trickle-down effects are strongest in male-tilted industries at the lower levels (LTMM to non-management), but strongest in female-tilted industries at the higher levels (TMT to LTMM). Together, these findings suggest that increasing the number of female supervisors and middle managers is effective for bringing more female employees into male-tilted industries. However, the fact that male-tilted industries showed no significant trickle-down effects from TMT to LTMM suggests that senior women in these contexts refrain from acting to support other women's careers in order to avoid highlighting their gender identity.","container-title":"Human Resource Management","DOI":"10.1002/hrm.22042","ISSN":"0090-4848","issue":"4","language":"English","page":"559-580","title":"Trickle-downandbottom-upeffects of women's representation in the context of industry gender composition: A panel data investigation","volume":"60","author":[{"family":"Ali","given":"Muhammad"},{"family":"Grabarski","given":"Mirit K."},{"family":"Konrad","given":"Alison M."}],"issued":{"date-parts":[["2021",7]]}},"label":"page","prefix":"e.g., "},{"id":21286,"uris":["http://zotero.org/groups/5119330/items/TIUE8JSJ"],"itemData":{"id":21286,"type":"article-journal","container-title":"Disability &amp; Society","DOI":"10.1080/09687599.2017.1331837","ISSN":"0968-7599, 1360-0508","issue":"7","journalAbbreviation":"Disability &amp; Society","language":"en","page":"1027-1042","source":"DOI.org (Crossref)","title":"Personal sacrifice and corporate cultures: career progression for disabled staff in higher education","title-short":"Personal sacrifice and corporate cultures","volume":"32","author":[{"family":"Brewster","given":"Stephanie"},{"family":"Duncan","given":"Neil"},{"family":"Emira","given":"Mahmoud"},{"family":"Clifford","given":"Angela"}],"issued":{"date-parts":[["2017",8,9]]}}},{"id":19508,"uris":["http://zotero.org/groups/5119330/items/6Z5C9DF4"],"itemData":{"id":19508,"type":"article-journal","abstract":"Purpose The purpose of this study is to apply grounded theory in management research in the context of gender-based pay disparity and showcase the applicability of the method in deriving a new theory toward describing the factors responsible for the slow career advancement of women compared to men across various employment sectors. This study is focused mainly in the northern part of India. Design/methodology/approach A cross-sectional qualitative study was conducted across participants chosen by purposive sampling. Data were collected through in-depth interviews after taking informed consent with an inclusion criterion of some years of work experience. Grounded theory method was used to analyze the data found through qualitative research. Findings Through the grounded theory research method, an in-depth understanding of factors responsible for pay disparity as faced by women at work has emerged. Also, factors responsible for the slow career advancement of women employees viz. social construct of gender, workplace representation of gender, perceptions/perspectives of managers regarding genders, lack of multi-step affirmative actions have also emerged from the data. Practical implications Greater understanding has been gained toward the applicability of grounded theory as a method for expounding various aspects of management and theorizing them. Originality/value This particular work showcases the intent and applicability of the grounded theory research method in management research by studying gender-based pay disparity. Through this method, barriers faced by women in pay parity across various employment sectors in the northern part of India were ascertained, leading to the emergence of various probable solutions as well.","container-title":"Journal of Advances in Management Research","DOI":"10.1108/JAMR-10-2020-0298","ISSN":"0972-7981","issue":"1","language":"English","page":"12-30","title":"Grounded theory in management research: Through the lens of gender-based pay disparity","volume":"19","author":[{"family":"Goyal","given":"Pulin"},{"family":"Bhattacharya","given":"Sanjay"},{"family":"Gandhi","given":"Aradhana"}],"issued":{"date-parts":[["2022",1,10]]}}}],"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7256FD" w:rsidRPr="007256FD">
        <w:rPr>
          <w:rFonts w:ascii="Times New Roman" w:hAnsi="Times New Roman" w:cs="Times New Roman"/>
          <w:sz w:val="24"/>
        </w:rPr>
        <w:t>(e.g., Ali et al., 2021; Brewster et al., 2017; Goyal et al., 2022)</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lso </w:t>
      </w:r>
      <w:bookmarkStart w:id="18" w:name="_Hlk181965100"/>
      <w:r w:rsidR="00991A0F">
        <w:rPr>
          <w:rFonts w:ascii="Times New Roman" w:eastAsia="Times New Roman" w:hAnsi="Times New Roman" w:cs="Times New Roman"/>
          <w:color w:val="000000"/>
          <w:kern w:val="0"/>
          <w:sz w:val="24"/>
          <w:szCs w:val="24"/>
          <w:lang w:eastAsia="en-GB"/>
          <w14:ligatures w14:val="none"/>
        </w:rPr>
        <w:t>resulted in</w:t>
      </w:r>
      <w:r w:rsidRPr="008423E2">
        <w:rPr>
          <w:rFonts w:ascii="Times New Roman" w:eastAsia="Times New Roman" w:hAnsi="Times New Roman" w:cs="Times New Roman"/>
          <w:color w:val="000000"/>
          <w:kern w:val="0"/>
          <w:sz w:val="24"/>
          <w:szCs w:val="24"/>
          <w:lang w:eastAsia="en-GB"/>
          <w14:ligatures w14:val="none"/>
        </w:rPr>
        <w:t xml:space="preserve"> the inaccessibility of role models and mentors from such groups </w:t>
      </w:r>
      <w:r w:rsidRPr="00FC5DDC">
        <w:rPr>
          <w:rFonts w:ascii="Times New Roman" w:eastAsia="Times New Roman" w:hAnsi="Times New Roman" w:cs="Times New Roman"/>
          <w:color w:val="000000"/>
          <w:kern w:val="0"/>
          <w:sz w:val="24"/>
          <w:szCs w:val="24"/>
          <w:lang w:eastAsia="en-GB"/>
          <w14:ligatures w14:val="none"/>
        </w:rPr>
        <w:fldChar w:fldCharType="begin"/>
      </w:r>
      <w:r w:rsidR="007256FD" w:rsidRPr="00FC5DDC">
        <w:rPr>
          <w:rFonts w:ascii="Times New Roman" w:eastAsia="Times New Roman" w:hAnsi="Times New Roman" w:cs="Times New Roman"/>
          <w:color w:val="000000"/>
          <w:kern w:val="0"/>
          <w:sz w:val="24"/>
          <w:szCs w:val="24"/>
          <w:lang w:eastAsia="en-GB"/>
          <w14:ligatures w14:val="none"/>
        </w:rPr>
        <w:instrText xml:space="preserve"> ADDIN ZOTERO_ITEM CSL_CITATION {"citationID":"cVROiBKK","properties":{"formattedCitation":"(e.g., Davis, Jones, Settles, &amp; Russell, 2022; Sealy &amp; Singh, 2010)","plainCitation":"(e.g., Davis, Jones, Settles, &amp; Russell, 2022; Sealy &amp; Singh, 2010)","noteIndex":0},"citationItems":[{"id":19039,"uris":["http://zotero.org/groups/5119330/items/WCTRJQWR"],"itemData":{"id":19039,"type":"article-journal","abstract":"Mentoring is important for career success and has been suggested to promote the advancement of faculty of color (FOC). However, some mentoring experiences may be negative and impede faculty's success. Building upon social cognitive career theory (SCCT), the current study examines whether FOC perceive challenges around receiving mentoring and applies an intersectional lens to assess whether these challenges vary by race/ethnicity and gender. We interviewed 118 tenure-track FOC from a predominantly White, research-intensive institution. We found that FOC experienced four mentoring challenges: negative mentoring experiences, difficulty finding mentors, insufficient institutional support for formal mentoring, and lack of post-tenure mentorship among tenured faculty. We also found that Black and Latinx women were most likely to describe barriers to mentoring whereas Asian and Black men reported the fewest. We discuss the implications of our findings within the framework of SCCT, along with potential interventions that may increase positive mentoring experiences for FOC.","container-title":"Journal of Career Development","DOI":"10.1177/08948453211013375","ISSN":"0894-8453","issue":"5, SI","language":"English","page":"1063-1081","title":"Barriers to the successful mentoring of faculty of color","volume":"49","author":[{"family":"Davis","given":"Tangier M."},{"family":"Jones","given":"Martinque K."},{"family":"Settles","given":"Isis H."},{"family":"Russell","given":"Paulette Granberry"}],"issued":{"date-parts":[["2022",10]]}},"label":"page","prefix":"e.g., "},{"id":21499,"uris":["http://zotero.org/groups/5119330/items/FV3TMVKN"],"itemData":{"id":21499,"type":"article-journal","abstract":"The lack of senior female role models continues to be cited as a key barrier to women's career success. Yet there is little academic research into the gendered aspects of role modelling in organizations, or the utility of role models at a senior level. The paper starts with a review of papers examining the construction of role models in organizational settings. This leads to the inclusion of two related areas – organizational demographics as the contextual factor affecting the availability of role models and how they are perceived, and work identity formation as a possible key explanatory factor behind the link between the lack of senior female role models and the lack of career progression to top organizational levels. The literature looking at social theories of identity formation is then considered from a gender perspective. The key gaps identified are that while the behavioural value of role models has been well documented, a better understanding is needed of how gender and organizational demography influence the role modelling process. Importantly, the symbolic value and possibly other values of female role models in the identity construction of senior women require further in‐depth investigation. Finally, this review calls for a more integrated approach to the study of role models and work identity formation, pulling together literatures on organizational demography, the cognitive construal of role models and their importance for successful work identity formation in senior women.","container-title":"International Journal of Management Reviews","DOI":"10.1111/j.1468-2370.2009.00262.x","ISSN":"1460-8545, 1468-2370","issue":"3","journalAbbreviation":"Int J Management Reviews","language":"en","license":"http://onlinelibrary.wiley.com/termsAndConditions#vor","page":"284-300","source":"DOI.org (Crossref)","title":"The importance of role models and demographic context for senior women's work identity development","volume":"12","author":[{"family":"Sealy","given":"Ruth H.V."},{"family":"Singh","given":"Val"}],"issued":{"date-parts":[["2010",9]]}},"label":"page"}],"schema":"https://github.com/citation-style-language/schema/raw/master/csl-citation.json"} </w:instrText>
      </w:r>
      <w:r w:rsidRPr="00FC5DDC">
        <w:rPr>
          <w:rFonts w:ascii="Times New Roman" w:eastAsia="Times New Roman" w:hAnsi="Times New Roman" w:cs="Times New Roman"/>
          <w:color w:val="000000"/>
          <w:kern w:val="0"/>
          <w:sz w:val="24"/>
          <w:szCs w:val="24"/>
          <w:lang w:eastAsia="en-GB"/>
          <w14:ligatures w14:val="none"/>
        </w:rPr>
        <w:fldChar w:fldCharType="separate"/>
      </w:r>
      <w:r w:rsidRPr="00FC5DDC">
        <w:rPr>
          <w:rFonts w:ascii="Times New Roman" w:hAnsi="Times New Roman" w:cs="Times New Roman"/>
          <w:sz w:val="24"/>
        </w:rPr>
        <w:t>(e.g., Davis, Jones, Settles, &amp; Russell, 2022; Sealy &amp; Singh, 2010)</w:t>
      </w:r>
      <w:r w:rsidRPr="00FC5DDC">
        <w:rPr>
          <w:rFonts w:ascii="Times New Roman" w:eastAsia="Times New Roman" w:hAnsi="Times New Roman" w:cs="Times New Roman"/>
          <w:color w:val="000000"/>
          <w:kern w:val="0"/>
          <w:sz w:val="24"/>
          <w:szCs w:val="24"/>
          <w:lang w:eastAsia="en-GB"/>
          <w14:ligatures w14:val="none"/>
        </w:rPr>
        <w:fldChar w:fldCharType="end"/>
      </w:r>
      <w:r w:rsidR="00877E42" w:rsidRPr="00FC5DDC">
        <w:rPr>
          <w:rFonts w:ascii="Times New Roman" w:eastAsia="Times New Roman" w:hAnsi="Times New Roman" w:cs="Times New Roman"/>
          <w:color w:val="000000"/>
          <w:kern w:val="0"/>
          <w:sz w:val="24"/>
          <w:szCs w:val="24"/>
          <w:lang w:eastAsia="en-GB"/>
          <w14:ligatures w14:val="none"/>
        </w:rPr>
        <w:t xml:space="preserve">, </w:t>
      </w:r>
      <w:r w:rsidR="00CD4318" w:rsidRPr="00FC5DDC">
        <w:rPr>
          <w:rFonts w:ascii="Times New Roman" w:eastAsia="Times New Roman" w:hAnsi="Times New Roman" w:cs="Times New Roman"/>
          <w:color w:val="000000"/>
          <w:kern w:val="0"/>
          <w:sz w:val="24"/>
          <w:szCs w:val="24"/>
          <w:lang w:eastAsia="en-GB"/>
          <w14:ligatures w14:val="none"/>
        </w:rPr>
        <w:t>further heightening pressures placed on the few who did rise to high-status positions</w:t>
      </w:r>
      <w:r w:rsidRPr="00FC5DDC">
        <w:rPr>
          <w:rFonts w:ascii="Times New Roman" w:eastAsia="Times New Roman" w:hAnsi="Times New Roman" w:cs="Times New Roman"/>
          <w:color w:val="000000"/>
          <w:kern w:val="0"/>
          <w:sz w:val="24"/>
          <w:szCs w:val="24"/>
          <w:lang w:eastAsia="en-GB"/>
          <w14:ligatures w14:val="none"/>
        </w:rPr>
        <w:t>.</w:t>
      </w:r>
      <w:bookmarkEnd w:id="18"/>
    </w:p>
    <w:p w14:paraId="4DC7C56C" w14:textId="6F95302D" w:rsidR="005C63D4" w:rsidRPr="008423E2" w:rsidRDefault="005C63D4" w:rsidP="00EA04E5">
      <w:pPr>
        <w:spacing w:line="480" w:lineRule="auto"/>
        <w:ind w:firstLine="720"/>
        <w:rPr>
          <w:rFonts w:asciiTheme="majorBidi" w:hAnsiTheme="majorBidi" w:cstheme="majorBidi"/>
          <w:sz w:val="24"/>
          <w:szCs w:val="24"/>
        </w:rPr>
      </w:pPr>
      <w:r w:rsidRPr="008423E2">
        <w:rPr>
          <w:rFonts w:ascii="Times New Roman" w:eastAsia="Times New Roman" w:hAnsi="Times New Roman" w:cs="Times New Roman"/>
          <w:b/>
          <w:bCs/>
          <w:color w:val="000000"/>
          <w:kern w:val="0"/>
          <w:sz w:val="24"/>
          <w:szCs w:val="24"/>
          <w:lang w:eastAsia="en-GB"/>
          <w14:ligatures w14:val="none"/>
        </w:rPr>
        <w:t>Invisibility</w:t>
      </w:r>
      <w:r w:rsidRPr="008423E2">
        <w:rPr>
          <w:rFonts w:ascii="Times New Roman" w:eastAsia="Times New Roman" w:hAnsi="Times New Roman" w:cs="Times New Roman"/>
          <w:b/>
          <w:bCs/>
          <w:i/>
          <w:iCs/>
          <w:color w:val="000000"/>
          <w:kern w:val="0"/>
          <w:sz w:val="24"/>
          <w:szCs w:val="24"/>
          <w:lang w:eastAsia="en-GB"/>
          <w14:ligatures w14:val="none"/>
        </w:rPr>
        <w:t xml:space="preserve">. </w:t>
      </w:r>
      <w:r w:rsidRPr="008423E2">
        <w:rPr>
          <w:rFonts w:asciiTheme="majorBidi" w:eastAsia="SimSun" w:hAnsiTheme="majorBidi" w:cstheme="majorBidi"/>
          <w:sz w:val="24"/>
          <w:szCs w:val="24"/>
        </w:rPr>
        <w:t xml:space="preserve">Invisibility describes situations where minority groups </w:t>
      </w:r>
      <w:r w:rsidR="00E81AEC" w:rsidRPr="008423E2">
        <w:rPr>
          <w:rFonts w:asciiTheme="majorBidi" w:eastAsia="SimSun" w:hAnsiTheme="majorBidi" w:cstheme="majorBidi"/>
          <w:sz w:val="24"/>
          <w:szCs w:val="24"/>
        </w:rPr>
        <w:t xml:space="preserve">felt </w:t>
      </w:r>
      <w:r w:rsidR="00B82FE5" w:rsidRPr="008423E2">
        <w:rPr>
          <w:rFonts w:asciiTheme="majorBidi" w:eastAsia="SimSun" w:hAnsiTheme="majorBidi" w:cstheme="majorBidi"/>
          <w:sz w:val="24"/>
          <w:szCs w:val="24"/>
        </w:rPr>
        <w:t xml:space="preserve">they </w:t>
      </w:r>
      <w:r w:rsidRPr="008423E2">
        <w:rPr>
          <w:rFonts w:asciiTheme="majorBidi" w:eastAsia="SimSun" w:hAnsiTheme="majorBidi" w:cstheme="majorBidi"/>
          <w:sz w:val="24"/>
          <w:szCs w:val="24"/>
        </w:rPr>
        <w:t xml:space="preserve">were </w:t>
      </w:r>
      <w:r w:rsidRPr="008423E2">
        <w:rPr>
          <w:rFonts w:asciiTheme="majorBidi" w:hAnsiTheme="majorBidi" w:cstheme="majorBidi"/>
          <w:sz w:val="24"/>
          <w:szCs w:val="24"/>
        </w:rPr>
        <w:t>(1) not being seen</w:t>
      </w:r>
      <w:r w:rsidR="00C31208" w:rsidRPr="008423E2">
        <w:rPr>
          <w:rFonts w:asciiTheme="majorBidi" w:hAnsiTheme="majorBidi" w:cstheme="majorBidi"/>
          <w:sz w:val="24"/>
          <w:szCs w:val="24"/>
        </w:rPr>
        <w:t xml:space="preserve">, </w:t>
      </w:r>
      <w:r w:rsidRPr="008423E2">
        <w:rPr>
          <w:rFonts w:asciiTheme="majorBidi" w:hAnsiTheme="majorBidi" w:cstheme="majorBidi"/>
          <w:sz w:val="24"/>
          <w:szCs w:val="24"/>
        </w:rPr>
        <w:t>or (2) not being heard</w:t>
      </w:r>
      <w:r w:rsidR="00C31208" w:rsidRPr="008423E2">
        <w:rPr>
          <w:rFonts w:asciiTheme="majorBidi" w:hAnsiTheme="majorBidi" w:cstheme="majorBidi"/>
          <w:sz w:val="24"/>
          <w:szCs w:val="24"/>
        </w:rPr>
        <w:t xml:space="preserve">, </w:t>
      </w:r>
      <w:r w:rsidR="00836160" w:rsidRPr="008423E2">
        <w:rPr>
          <w:rFonts w:asciiTheme="majorBidi" w:hAnsiTheme="majorBidi" w:cstheme="majorBidi"/>
          <w:sz w:val="24"/>
          <w:szCs w:val="24"/>
        </w:rPr>
        <w:t xml:space="preserve">with </w:t>
      </w:r>
      <w:r w:rsidR="00C31208" w:rsidRPr="008423E2">
        <w:rPr>
          <w:rFonts w:asciiTheme="majorBidi" w:hAnsiTheme="majorBidi" w:cstheme="majorBidi"/>
          <w:sz w:val="24"/>
          <w:szCs w:val="24"/>
        </w:rPr>
        <w:t xml:space="preserve">their </w:t>
      </w:r>
      <w:r w:rsidRPr="008423E2">
        <w:rPr>
          <w:rFonts w:asciiTheme="majorBidi" w:hAnsiTheme="majorBidi" w:cstheme="majorBidi"/>
          <w:sz w:val="24"/>
          <w:szCs w:val="24"/>
        </w:rPr>
        <w:t>voice</w:t>
      </w:r>
      <w:r w:rsidR="00836160" w:rsidRPr="008423E2">
        <w:rPr>
          <w:rFonts w:asciiTheme="majorBidi" w:hAnsiTheme="majorBidi" w:cstheme="majorBidi"/>
          <w:sz w:val="24"/>
          <w:szCs w:val="24"/>
        </w:rPr>
        <w:t>s</w:t>
      </w:r>
      <w:r w:rsidRPr="008423E2">
        <w:rPr>
          <w:rFonts w:asciiTheme="majorBidi" w:hAnsiTheme="majorBidi" w:cstheme="majorBidi"/>
          <w:sz w:val="24"/>
          <w:szCs w:val="24"/>
        </w:rPr>
        <w:t xml:space="preserve"> </w:t>
      </w:r>
      <w:r w:rsidR="00C31208" w:rsidRPr="008423E2">
        <w:rPr>
          <w:rFonts w:asciiTheme="majorBidi" w:hAnsiTheme="majorBidi" w:cstheme="majorBidi"/>
          <w:sz w:val="24"/>
          <w:szCs w:val="24"/>
        </w:rPr>
        <w:t xml:space="preserve">being </w:t>
      </w:r>
      <w:r w:rsidRPr="008423E2">
        <w:rPr>
          <w:rFonts w:asciiTheme="majorBidi" w:hAnsiTheme="majorBidi" w:cstheme="majorBidi"/>
          <w:sz w:val="24"/>
          <w:szCs w:val="24"/>
        </w:rPr>
        <w:t xml:space="preserve">discouraged, silenced, interrupted, </w:t>
      </w:r>
      <w:r w:rsidR="0031124C" w:rsidRPr="008423E2">
        <w:rPr>
          <w:rFonts w:asciiTheme="majorBidi" w:hAnsiTheme="majorBidi" w:cstheme="majorBidi"/>
          <w:sz w:val="24"/>
          <w:szCs w:val="24"/>
        </w:rPr>
        <w:t xml:space="preserve">or </w:t>
      </w:r>
      <w:r w:rsidRPr="008423E2">
        <w:rPr>
          <w:rFonts w:asciiTheme="majorBidi" w:hAnsiTheme="majorBidi" w:cstheme="majorBidi"/>
          <w:sz w:val="24"/>
          <w:szCs w:val="24"/>
        </w:rPr>
        <w:t xml:space="preserve">ignored. </w:t>
      </w:r>
      <w:r w:rsidRPr="008423E2">
        <w:rPr>
          <w:rFonts w:ascii="Times New Roman" w:eastAsia="SimSun" w:hAnsi="Times New Roman" w:cs="Times New Roman"/>
          <w:color w:val="000000"/>
          <w:kern w:val="0"/>
          <w:sz w:val="24"/>
          <w:szCs w:val="24"/>
          <w:lang w:eastAsia="ja-JP"/>
          <w14:ligatures w14:val="none"/>
        </w:rPr>
        <w:t xml:space="preserve">Many studies pointed to a non-written sub-culture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o7V9uQPS","properties":{"formattedCitation":"(e.g., Anthony &amp; Soontiens, 2022)","plainCitation":"(e.g., Anthony &amp; Soontiens, 2022)","noteIndex":0},"citationItems":[{"id":19831,"uris":["http://zotero.org/groups/5119330/items/C376HK3M"],"itemData":{"id":19831,"type":"article-journal","abstract":"This paper reflects on the latent organisational process that leads tothe scarcity of women in senior positions. Utilising characteristics of legitimisation, institutionalisation and self-determination theories the paper observes how women manage upward mobility. Subsequently, it was important to investigate the mid-level cohorts, as there lies the critical question triggering the anomaly. Focusing on the public sector with an interest in gendered organisations, the study examines law enforcement. Conversely, the aim of this paper is to focus on why there is a continued dearth in the number of policewomen at top level positions in USA and Australia. A qualitative study with a phenomenological approach is applied. Semi-structured interviews are conducted with 40 policewomen in mid-management positions in American and Australian law enforcement. It further aims to explore the linkages of the ongoing paucity of gendered leadership in organisations, questioning how these will influence women's ability to advance to higher-level positions.","container-title":"Journal of Management &amp; Organization","DOI":"10.1017/jmo.2019.42","ISSN":"1833-3672","issue":"5","language":"English","page":"1078-1099","title":"Reality checks for career women: An interpretevist paradigm","volume":"28","author":[{"family":"Anthony","given":"Mary"},{"family":"Soontiens","given":"Werner"}],"issued":{"date-parts":[["2022",9]]}},"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Anthony &amp; Soontiens, 2022)</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which some referred to as an “old boys club”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WhyWOstA","properties":{"formattedCitation":"(e.g., Opoku &amp; Williams, 2019)","plainCitation":"(e.g., Opoku &amp; Williams, 2019)","noteIndex":0},"citationItems":[{"id":17699,"uris":["http://zotero.org/groups/5119330/items/VRJUABKR"],"itemData":{"id":17699,"type":"article-journal","abstract":"Purpose The eradication of gender discrimination at work has been a prominent feature of the UK political and business agenda for decades; however, the persistent business gender leadership gap remains. The concept of second-generation gender bias has recently been proposed as the primary cause. This paper aims to evaluate how women experience second-generation gender bias in construction organisations. It examines key manifestations of second-generation gender bias and how it impacts women's career progression into leadership positions in the UK construction industry. Design/methodology/approach This paper adopts a broad feminist interpretative lens aligned with the general aims of feminist critical inquiry through semi-structured interviews with 12 women experiencing career journeys of at least five years in the construction industry. Findings This paper reveals that second-generation gender bias hinders the career development and leadership identity of some women and the persistent business gender leadership gap is unlikely to change without addressing it. Originality/value There is little or no research that speaks exclusively to the experience of second-generation gender bias and female managers working within the UK construction. This paper provides further insight into the barriers women face when attempting to progress into senior management roles, particularly in construction.","container-title":"International Journal of Ethics and Systems","DOI":"10.1108/IJOES-05-2018-0079","ISSN":"2514-9369","issue":"1","language":"English","page":"2-23","title":"Second-generation gender bias An exploratory study of the women's leadership gap in a UK construction organisation","volume":"35","author":[{"family":"Opoku","given":"Alex"},{"family":"Williams","given":"Ninarita"}],"issued":{"date-parts":[["2019",2,11]]}},"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Opoku &amp; Williams, 2019)</w:t>
      </w:r>
      <w:r w:rsidRPr="008423E2">
        <w:rPr>
          <w:rFonts w:ascii="Times New Roman" w:eastAsia="SimSun" w:hAnsi="Times New Roman" w:cs="Times New Roman"/>
          <w:color w:val="000000"/>
          <w:kern w:val="0"/>
          <w:sz w:val="24"/>
          <w:szCs w:val="24"/>
          <w:lang w:eastAsia="ja-JP"/>
          <w14:ligatures w14:val="none"/>
        </w:rPr>
        <w:fldChar w:fldCharType="end"/>
      </w:r>
      <w:r w:rsidR="005968AC" w:rsidRPr="008423E2">
        <w:rPr>
          <w:rFonts w:ascii="Times New Roman" w:eastAsia="SimSun" w:hAnsi="Times New Roman" w:cs="Times New Roman"/>
          <w:color w:val="000000"/>
          <w:kern w:val="0"/>
          <w:sz w:val="24"/>
          <w:szCs w:val="24"/>
          <w:lang w:eastAsia="ja-JP"/>
          <w14:ligatures w14:val="none"/>
        </w:rPr>
        <w:t xml:space="preserve">, which </w:t>
      </w:r>
      <w:r w:rsidR="00194F62">
        <w:rPr>
          <w:rFonts w:ascii="Times New Roman" w:eastAsia="SimSun" w:hAnsi="Times New Roman" w:cs="Times New Roman"/>
          <w:color w:val="000000"/>
          <w:kern w:val="0"/>
          <w:sz w:val="24"/>
          <w:szCs w:val="24"/>
          <w:lang w:eastAsia="ja-JP"/>
          <w14:ligatures w14:val="none"/>
        </w:rPr>
        <w:t xml:space="preserve">dismissed or </w:t>
      </w:r>
      <w:r w:rsidR="005968AC" w:rsidRPr="008423E2">
        <w:rPr>
          <w:rFonts w:ascii="Times New Roman" w:eastAsia="SimSun" w:hAnsi="Times New Roman" w:cs="Times New Roman"/>
          <w:color w:val="000000"/>
          <w:kern w:val="0"/>
          <w:sz w:val="24"/>
          <w:szCs w:val="24"/>
          <w:lang w:eastAsia="ja-JP"/>
          <w14:ligatures w14:val="none"/>
        </w:rPr>
        <w:t>did not consider minority groups’ needs</w:t>
      </w:r>
      <w:r w:rsidRPr="008423E2">
        <w:rPr>
          <w:rFonts w:ascii="Times New Roman" w:eastAsia="SimSun" w:hAnsi="Times New Roman" w:cs="Times New Roman"/>
          <w:color w:val="000000"/>
          <w:kern w:val="0"/>
          <w:sz w:val="24"/>
          <w:szCs w:val="24"/>
          <w:lang w:eastAsia="ja-JP"/>
          <w14:ligatures w14:val="none"/>
        </w:rPr>
        <w:t xml:space="preserve">. Networking events were typically designed without considering accessibility features, which limited </w:t>
      </w:r>
      <w:r w:rsidR="00812898" w:rsidRPr="008423E2">
        <w:rPr>
          <w:rFonts w:ascii="Times New Roman" w:eastAsia="SimSun" w:hAnsi="Times New Roman" w:cs="Times New Roman"/>
          <w:color w:val="000000"/>
          <w:kern w:val="0"/>
          <w:sz w:val="24"/>
          <w:szCs w:val="24"/>
          <w:lang w:eastAsia="ja-JP"/>
          <w14:ligatures w14:val="none"/>
        </w:rPr>
        <w:t xml:space="preserve">minority group </w:t>
      </w:r>
      <w:r w:rsidRPr="008423E2">
        <w:rPr>
          <w:rFonts w:ascii="Times New Roman" w:eastAsia="SimSun" w:hAnsi="Times New Roman" w:cs="Times New Roman"/>
          <w:color w:val="000000"/>
          <w:kern w:val="0"/>
          <w:sz w:val="24"/>
          <w:szCs w:val="24"/>
          <w:lang w:eastAsia="ja-JP"/>
          <w14:ligatures w14:val="none"/>
        </w:rPr>
        <w:t xml:space="preserve">participation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GH2x4Nwy","properties":{"formattedCitation":"(e.g., Randle &amp; Hardy, 2017)","plainCitation":"(e.g., Randle &amp; Hardy, 2017)","noteIndex":0},"citationItems":[{"id":21534,"uris":["http://zotero.org/groups/5119330/items/7548WF6B"],"itemData":{"id":21534,"type":"article-journal","abstract":"Inequalities in the creative industries are known to be persistent and systemic. The model of production in UK film and television (UKF&amp;TV) is argued to exclude on the basis of gender, race and class. This article considers a social category that has been overlooked in these debates: disability. It argues that workers with impairments are ‘doubly disabled’ – in both the labour markets and labour processes of UKF&amp;TV. It concludes that disability cannot simply be incorporated in an additive way in order to understand the exclusion of these workers, but that they face qualitatively different sources of disadvantage compared with other minorities in UKF&amp;TV workplaces. This has negative implications for workers with impairments in other labour markets, as project and network-based freelance work, a contributor to disadvantage, is seen as both increasingly normative and paradigmatic.","container-title":"Work, Employment and Society","DOI":"10.1177/0950017016643482","ISSN":"0950-0170, 1469-8722","issue":"3","journalAbbreviation":"Work, Employment and Society","language":"en","page":"447-464","source":"DOI.org (Crossref)","title":"Macho, mobile and resilient? How workers with impairments are doubly disabled in project-based film and television work","title-short":"Macho, mobile and resilient?","volume":"31","author":[{"family":"Randle","given":"Keith"},{"family":"Hardy","given":"Kate"}],"issued":{"date-parts":[["2017",6]]}},"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Randle &amp; Hardy, 2017)</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Most formal networking opportunities arose from attending gatherings or events at a venue that required travel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u5mlARct","properties":{"formattedCitation":"(Naraine &amp; Lindsay, 2011)","plainCitation":"(Naraine &amp; Lindsay, 2011)","noteIndex":0},"citationItems":[{"id":21648,"uris":["http://zotero.org/groups/5119330/items/YQUDG6TA"],"itemData":{"id":21648,"type":"article-journal","container-title":"Disability &amp; Society","DOI":"10.1080/09687599.2011.567790","ISSN":"0968-7599, 1360-0508","issue":"4","journalAbbreviation":"Disability &amp; Society","language":"en","page":"389-403","source":"DOI.org (Crossref)","title":"Social inclusion of employees who are blind or low vision","volume":"26","author":[{"family":"Naraine","given":"Mala D."},{"family":"Lindsay","given":"Peter H."}],"issued":{"date-parts":[["2011",6]]}}}],"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Naraine &amp; Lindsay, 2011)</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similarly, informal networking usually happened through after-work socializing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jlfXs6GM","properties":{"formattedCitation":"(e.g., D\\uc0\\u8217{}Agostino et al., 2022)","plainCitation":"(e.g., D’Agostino et al., 2022)","noteIndex":0},"citationItems":[{"id":19616,"uris":["http://zotero.org/groups/5119330/items/PB6W6XJ5"],"itemData":{"id":19616,"type":"article-journal","abstract":"Ely and Meyerson's gendered organizations framework reconceptualizes traditional gender differences defined by biology and lack of structural opportunities, to a complex set of social relations in the workplace. We apply this framework to second-generation gender bias to further understand impediments to women's career progression in the public sector workplace. In-depth interviews of state-level administrators in U.S. public sector agencies indicate that “narratives” perpetuate second-generation gender bias that is deeply ingrained in organizational practices and policies, especially for women and women of color. This framework can be applied to future studies examining the gendered nature of organizations in different workplace settings. Moving beyond already identified barriers, this study offers a comprehensive framework to understand how second-generation gender bias is central to long-standing workplace inequities.","container-title":"American Review of Public Administration","DOI":"10.1177/02750740221086605","ISSN":"0275-0740","issue":"5","language":"English","page":"335-350","title":"Organizational practices and second-generation gender bias: A qualitative inquiry into the career progression of us state-level managers","volume":"52","author":[{"family":"D'Agostino","given":"Maria"},{"family":"Levine","given":"Helisse"},{"family":"Sabharwal","given":"Meghna"},{"family":"Johnson-Manning","given":"Al C."}],"issued":{"date-parts":[["2022",7]]}},"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kern w:val="0"/>
          <w:sz w:val="24"/>
        </w:rPr>
        <w:t>(e.g., D’Agostino et al., 2022)</w:t>
      </w:r>
      <w:r w:rsidRPr="008423E2">
        <w:rPr>
          <w:rFonts w:ascii="Times New Roman" w:eastAsia="SimSun" w:hAnsi="Times New Roman" w:cs="Times New Roman"/>
          <w:color w:val="000000"/>
          <w:kern w:val="0"/>
          <w:sz w:val="24"/>
          <w:szCs w:val="24"/>
          <w:lang w:eastAsia="ja-JP"/>
          <w14:ligatures w14:val="none"/>
        </w:rPr>
        <w:fldChar w:fldCharType="end"/>
      </w:r>
      <w:r w:rsidR="005968AC" w:rsidRPr="008423E2">
        <w:rPr>
          <w:rFonts w:ascii="Times New Roman" w:eastAsia="SimSun" w:hAnsi="Times New Roman" w:cs="Times New Roman"/>
          <w:color w:val="000000"/>
          <w:kern w:val="0"/>
          <w:sz w:val="24"/>
          <w:szCs w:val="24"/>
          <w:lang w:eastAsia="ja-JP"/>
          <w14:ligatures w14:val="none"/>
        </w:rPr>
        <w:t xml:space="preserve"> including </w:t>
      </w:r>
      <w:r w:rsidR="005968AC" w:rsidRPr="008423E2">
        <w:rPr>
          <w:rFonts w:asciiTheme="majorBidi" w:eastAsia="SimSun" w:hAnsiTheme="majorBidi" w:cstheme="majorBidi"/>
          <w:sz w:val="24"/>
          <w:szCs w:val="24"/>
        </w:rPr>
        <w:t xml:space="preserve">activities such as fishing or golf trips </w:t>
      </w:r>
      <w:r w:rsidR="005968AC" w:rsidRPr="008423E2">
        <w:rPr>
          <w:rFonts w:asciiTheme="majorBidi" w:eastAsia="SimSun" w:hAnsiTheme="majorBidi" w:cstheme="majorBidi"/>
          <w:sz w:val="24"/>
          <w:szCs w:val="24"/>
        </w:rPr>
        <w:fldChar w:fldCharType="begin"/>
      </w:r>
      <w:r w:rsidR="007256FD">
        <w:rPr>
          <w:rFonts w:asciiTheme="majorBidi" w:eastAsia="SimSun" w:hAnsiTheme="majorBidi" w:cstheme="majorBidi"/>
          <w:sz w:val="24"/>
          <w:szCs w:val="24"/>
        </w:rPr>
        <w:instrText xml:space="preserve"> ADDIN ZOTERO_ITEM CSL_CITATION {"citationID":"v0bud7lG","properties":{"formattedCitation":"(e.g., Biggerstaff et al., 2024; Fotaki, 2013; Sheerin &amp; Hughes, 2018)","plainCitation":"(e.g., Biggerstaff et al., 2024; Fotaki, 2013; Sheerin &amp; Hughes, 2018)","noteIndex":0},"citationItems":[{"id":21645,"uris":["http://zotero.org/groups/5119330/items/XUWB92VR"],"itemData":{"id":21645,"type":"article-journal","abstract":"There are many complex reasons for the underrepresentation of women among executive ranks, both on the supply side (that is, women opting out of the executive track or career experiences that put them on it) and the demand side. To begin to tackle this multifaceted issue and better understand the demand-side drivers of lack of diversity in the upper echelons of organizations, we build on the institutional logics literature to develop the notion of CEO exclusionary schema and argue that it introduces an unconscious bias. To test this notion, we empirically investigate the role that a CEO's participation in a male-dominated, exclusionary sport plays as an obstacle to female advancement in the executive ranks. Specifically, we find that CEOs that play golf are significantly less likely to employ a female on their executive team, across a range of definitions. Further, we show that this relationship is even stronger for CEOs with elite educational backgrounds. In additional analyses, we find that the gender pay gap on the top management team is also much larger at firms where the CEO plays golf. Overall, our study suggests that CEO out-of-the-office experiences and background can support unconscious biases, and there is still significant work to be done to break down demand-side barriers to female advancement in the executive realm.","container-title":"Journal of Management","DOI":"10.1177/01492063231161342","ISSN":"0149-2063, 1557-1211","issue":"5","journalAbbreviation":"Journal of Management","language":"en","page":"1502-1535","source":"DOI.org (Crossref)","title":"Hitting the “grass ceiling”: Golfing ceos, exclusionary schema, and career outcomes for female executives","title-short":"Hitting the “grass ceiling”","volume":"50","author":[{"family":"Biggerstaff","given":"Lee E."},{"family":"Campbell","given":"Joanna T."},{"family":"Goldie","given":"Bradley A."}],"issued":{"date-parts":[["2024",5]]}},"label":"page","prefix":"e.g., "},{"id":16926,"uris":["http://zotero.org/groups/5119330/items/8LZWTLF6"],"itemData":{"id":16926,"type":"article-journal","abstract":"Women continue to be under-represented in senior positions in universities and their relative absence from the top jobs in management and business schools remains a cause for concern. The aim of this study is to extend understanding of this situation by drawing on the feminist psychoanalytical post-structuralist theories of Luce Irigaray and Julia Kristeva. The theoretical frame proposed engages with debates over language, discourse and the body and allows development of a theory of the disembodied symbolic order explaining women's continued marginalization and devaluation in academe. This is achieved through analysis of empirical findings of the experiences of women faculty in nine management and business schools in England. The study demonstrates how male norms and woman's absence from symbolic representations disables their participation in equivalent terms in the institutions studied, and how women often both collude with and resist their own marginalization in academia.","container-title":"Organization Studies","DOI":"10.1177/0170840613483658","ISSN":"0170-8406","issue":"9","language":"English","page":"1251-1275","title":"No woman is like a man (in academia): The masculine symbolic order and the unwanted female body","volume":"34","author":[{"family":"Fotaki","given":"Marianna"}],"issued":{"date-parts":[["2013",9]]}}},{"id":16216,"uris":["http://zotero.org/groups/5119330/items/EVH3GRH3"],"itemData":{"id":16216,"type":"article-journal","abstract":"Purpose This research aims to explore the role of social capital and specifically networks in role, and career development for women within two very distinct gender-segregated contexts of the labour market, namely, investment management and human resource management (HRM). Design/methodology/approach This research is qualitative in nature, underpinned by an interpretivist philosophical stance. Thematic analysis is used to analyse the findings from 32 in-depth interviews with HR and investment management managers. Findings The findings advance our understanding of social capital and its development as a social process, which differs according to labour market contexts. The results indicate divergence among participants regarding how they access networks as well as the perceived role and benefits of networking and social capital accumulation in their career and personal development. Practical implications For human resource development (HRD) practitioners, there are implications in relation to the need to tailor development and support structures cognisant of the occupational context. Specifically, the findings of this study indicate the acute need to support network access for those outsider women in male-dominated spaces. A need to enhance awareness of the benefits of networks to both organisations and employees across the labour market is warranted. For organisations, networks underlie social capital accumulation, which in turn increases efficiency and generates business solutions. For the employee, networks are an important self-development and career advancement tool. Such connections need to be supported and developed. Within patriarchal spaces particularly, HRD professionals need to provide support to women in extending their networks both within and outside the organisation. Originality/value This research makes an essential contribution to the literature by examining the influence of context in the development of social capital within two polarized labour market locations. The findings highlight the difficulties women face when developing social capital in investment management in contrast to the relative ease, which HRM professionals experience. Such findings also bring to light the essential role of HRD professionals as advocates for change in such contexts.","container-title":"European Journal of Training and Development","DOI":"10.1108/EJTD-07-2017-0058","ISSN":"2046-9012","issue":"3-4","language":"English","page":"226-245","title":"Gender-segregated labour spaces and social capital - does context matter?","volume":"42","author":[{"family":"Sheerin","given":"Corina"},{"family":"Hughes","given":"Caitriona"}],"issued":{"date-parts":[["2018"]]}}}],"schema":"https://github.com/citation-style-language/schema/raw/master/csl-citation.json"} </w:instrText>
      </w:r>
      <w:r w:rsidR="005968AC" w:rsidRPr="008423E2">
        <w:rPr>
          <w:rFonts w:asciiTheme="majorBidi" w:eastAsia="SimSun" w:hAnsiTheme="majorBidi" w:cstheme="majorBidi"/>
          <w:sz w:val="24"/>
          <w:szCs w:val="24"/>
        </w:rPr>
        <w:fldChar w:fldCharType="separate"/>
      </w:r>
      <w:r w:rsidR="00420852" w:rsidRPr="008423E2">
        <w:rPr>
          <w:rFonts w:ascii="Times New Roman" w:hAnsi="Times New Roman" w:cs="Times New Roman"/>
          <w:sz w:val="24"/>
        </w:rPr>
        <w:t>(e.g., Biggerstaff et al., 2024; Fotaki, 2013; Sheerin &amp; Hughes, 2018)</w:t>
      </w:r>
      <w:r w:rsidR="005968AC" w:rsidRPr="008423E2">
        <w:rPr>
          <w:rFonts w:asciiTheme="majorBidi" w:eastAsia="SimSun" w:hAnsiTheme="majorBidi" w:cstheme="majorBidi"/>
          <w:sz w:val="24"/>
          <w:szCs w:val="24"/>
        </w:rPr>
        <w:fldChar w:fldCharType="end"/>
      </w:r>
      <w:r w:rsidR="005968AC" w:rsidRPr="008423E2">
        <w:rPr>
          <w:rFonts w:asciiTheme="majorBidi" w:eastAsia="SimSun" w:hAnsiTheme="majorBidi" w:cstheme="majorBidi"/>
          <w:sz w:val="24"/>
          <w:szCs w:val="24"/>
        </w:rPr>
        <w:t xml:space="preserve">. </w:t>
      </w:r>
      <w:r w:rsidRPr="008423E2">
        <w:rPr>
          <w:rFonts w:ascii="Times New Roman" w:eastAsia="SimSun" w:hAnsi="Times New Roman" w:cs="Times New Roman"/>
          <w:color w:val="000000"/>
          <w:kern w:val="0"/>
          <w:sz w:val="24"/>
          <w:szCs w:val="24"/>
          <w:lang w:eastAsia="ja-JP"/>
          <w14:ligatures w14:val="none"/>
        </w:rPr>
        <w:lastRenderedPageBreak/>
        <w:t xml:space="preserve">Women with caretaker responsibilities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mkpKNop1","properties":{"formattedCitation":"(e.g., Taser-Erdogan, 2022)","plainCitation":"(e.g., Taser-Erdogan, 2022)","noteIndex":0},"citationItems":[{"id":19001,"uris":["http://zotero.org/groups/5119330/items/GHITQ4HM"],"itemData":{"id":19001,"type":"article-journal","abstract":"This article investigates the question of why women remain underrepresented in management positions despite their increasing presence in the Turkish banking sector context. By using an integrative framework that brings together the relational and institutional perspectives, this article seeks to understand how macro-level contextual influences reflect on meso-organisational processes and practices, which in turn influence women's micro-individual career trajectories. This article explores the careers experiences of 49 female banking professionals from three distinct banking organisations (Turkish, western and Islamic). The findings reveal that women's limited representation at managerial level is an outcome of the interplay between macro-, meso- and micro-level issues. At the macro-level, the article highlights religion-based fragmented social structure as a key factor in the socio-cultural context of Turkey. At the meso-level, the analysis of the three different cases identifies factors relevant to both western and Middle Eastern societal contexts. At the micro-level, the analysis highlights how women's perceptions of macro-level barriers change depending on their organisational context, emphasising the interrelatedness between these three levels. The article contributes to women's career literature by providing the Turkish perspective and introducing novel insights into the interplay between societal forces, organisational practices and individuals' perceptions.","container-title":"Human Relations","DOI":"10.1177/00187267211002244","ISSN":"0018-7267","issue":"6","language":"English","page":"1053-1083","title":"Careers advancement of women: Applying a multi-level relational perspective in the context of Turkish banking organisations","volume":"75","author":[{"family":"Taser-Erdogan","given":"Didem"}],"issued":{"date-parts":[["2022",6]]}},"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Taser-Erdogan, 2022)</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part-time workers with personal or family circumstances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LnrcAz8E","properties":{"formattedCitation":"(e.g., Durbin &amp; Tomlinson, 2010)","plainCitation":"(e.g., Durbin &amp; Tomlinson, 2010)","noteIndex":0},"citationItems":[{"id":14274,"uris":["http://zotero.org/groups/5119330/items/FNHEVN2B"],"itemData":{"id":14274,"type":"article-journal","abstract":"The promotional prospects, career mobility and networking experiences of 16 female part-time managers are explored in this article. It attempts to explain the labour market position of female part-time managers, comparing their employment experiences, career progression and networking while working full and part-time. The majority had successful career histories while full-time but these careers stalled once a transition to part-time work was made. Many voiced frustration with their employment prospects in terms of mobility and promotion, which were limited given the perceived lack of quality jobs at managerial level in the external labour market. There was recognition that networking had made an important contribution to career progression but for most women, the transition into part-time employment meant that opportunities to network decreased due to time constraints.","container-title":"Work Employment and Society","DOI":"10.1177/0950017010380631","ISSN":"0950-0170","issue":"4","language":"English","page":"621-640","title":"Female part-time managers: networks and career mobility","volume":"24","author":[{"family":"Durbin","given":"Susan"},{"family":"Tomlinson","given":"Jennifer"}],"issued":{"date-parts":[["2010",12]]}},"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Durbin &amp; Tomlinson, 2010)</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individuals whose cultural norms </w:t>
      </w:r>
      <w:r w:rsidR="00836160" w:rsidRPr="008423E2">
        <w:rPr>
          <w:rFonts w:ascii="Times New Roman" w:eastAsia="SimSun" w:hAnsi="Times New Roman" w:cs="Times New Roman"/>
          <w:color w:val="000000"/>
          <w:kern w:val="0"/>
          <w:sz w:val="24"/>
          <w:szCs w:val="24"/>
          <w:lang w:eastAsia="ja-JP"/>
          <w14:ligatures w14:val="none"/>
        </w:rPr>
        <w:t>conflicted with</w:t>
      </w:r>
      <w:r w:rsidRPr="008423E2">
        <w:rPr>
          <w:rFonts w:ascii="Times New Roman" w:eastAsia="SimSun" w:hAnsi="Times New Roman" w:cs="Times New Roman"/>
          <w:color w:val="000000"/>
          <w:kern w:val="0"/>
          <w:sz w:val="24"/>
          <w:szCs w:val="24"/>
          <w:lang w:eastAsia="ja-JP"/>
          <w14:ligatures w14:val="none"/>
        </w:rPr>
        <w:t xml:space="preserve"> inter-sex after-work socialization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OlrloFmM","properties":{"formattedCitation":"(e.g., Afiouni &amp; Karam, 2014)","plainCitation":"(e.g., Afiouni &amp; Karam, 2014)","noteIndex":0},"citationItems":[{"id":17022,"uris":["http://zotero.org/groups/5119330/items/EMXEVWQJ"],"itemData":{"id":17022,"type":"article-journal","abstract":"Purpose - The purpose of this paper is to explore notions of career success from a process-oriented perspective. The authors argue that success can be usefully conceptualized as a subjectively malleable and localized construct that is continually (re) interpreted and (re) shaped through the interaction between individual agency and macro-level structures. Design/methodology/approach - The paper employs a qualitative methodology drawing on 32 in-depth semi-structured interviews with female academics from eight countries in the ArabMiddle East. Findings - Findings of this study provide an empirical validation of the suggested Career Success Framework and moves toward an integrative model of objective and subjective career success criteria. More specifically, the findings showed that women's definitions of success are: first, localized in that they capture considerations relating to predominant institutions in the region (i.e. family and gender ideology); second, subjectively malleable in that they capture women's agency embedded in specific macro-level structures; and finally, process oriented in that they reflect a dynamic interaction between the structure agency as well as the subsequent actions, strategies, and behaviors women adopt to alleviate tension and reach their personal notions of career success. Practical implications - The authors suggest that there may be value in customizing human resource management policies in the region around the salience of family and community service. Moreover, organizations can play a pivotal role in supporting women to work through the experienced tensions. Examples of such support are mentoring programs, championing female role models, and designing corporate social responsibility initiatives geared toward shifting mandated gender structures in the region. Finally, the authors argue that organizations could benefit by supporting women's atypical patterns of career engagement to allow for interactions with wider circles of stakeholders such as the community. This requires organizations to rethink their career success criteria to allow for the integration of non-traditional elements of career. Social implications - Adopting a more process-oriented view of career success avoids reification by drawing attention to local macro-level structures as well as individual agency. It also suggests that existing norms for how “success” is understood are only one element in a wider process of what it means to be “successful”, thereby opening space for more diverse and localized conceptualizations. Originality/value - This paper provides a more process-oriented consideration of career success, highlighting the importance of understanding how perceived tensions shape an individual's behaviors, actions, and career strategies. The value of this contribution is that it allows us to better understand the complex interaction of structure and agency in shaping an individual's notions of career success.","container-title":"Career Development International","DOI":"10.1108/CDI-01-2013-0007","ISSN":"1362-0436","issue":"5","language":"English","page":"548-571","title":"Structure, agency, and notions of career success: A process-oriented, subjectively malleable and localized approach","volume":"19","author":[{"family":"Afiouni","given":"Fida"},{"family":"Karam","given":"Charlotte M."}],"issued":{"date-parts":[["2014"]]}},"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Afiouni &amp; Karam, 2014)</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or drinking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2HDDVvpX","properties":{"formattedCitation":"(e.g., Arifeen, 2020)","plainCitation":"(e.g., Arifeen, 2020)","noteIndex":0},"citationItems":[{"id":18279,"uris":["http://zotero.org/groups/5119330/items/JJKIM9L2"],"itemData":{"id":18279,"type":"article-journal","abstract":"Purpose Networking is deemed important for women in careers. The purpose of this paper is to draw attention to the interaction of a specific networking practice with a religious practice and its implications on British Muslim women (BMw). The practice `happy hours' is closely linked with drinking alcohol (Flores-Pereira et al., 2008), while alcohol consumption is forbidden in Islam. Design/methodology/approach A qualitative research approach was used to interview 37 participants who were in managerial or professional positions. Findings The findings demonstrate that the presence of alcohol in work-related socializing is a norm, making the practice of `happy hours' invisible and legitimate (Acker, 2006), thereby contributing inadvertently to reinforcing inequality regimes in organizations. Furthermore, the interaction of contradictory religious beliefs/practices of individual employees and organizational practices presents challenges for Muslim women, who feel they have to participate in happy hours as a networking practice in order to progress in careers. While it involves emotional effort, as they persuade themselves to join in activities where alcohol is being served, it paradoxically results in feelings of exclusion and marginalization within the group, as they do not drink alcohol. Originality/value This paper focuses on the micro/individual level of analysis, singling out the Muslim female voice while positioning `happy hours' as a `networking practice'. It also contributes to the underexplored area of the role of religion and individual behaviour in organizations (Tracey, 2012).","container-title":"Employee Relations","DOI":"10.1108/ER-04-2018-0110","ISSN":"0142-5455","issue":"3","language":"English","page":"646-661","title":"British Muslim women's experience of the networking practice of happy hours","volume":"42","author":[{"family":"Arifeen","given":"Shehla R."}],"issued":{"date-parts":[["2020"]]}},"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Arifeen, 2020)</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and individuals with disabilities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aahaUXi0","properties":{"formattedCitation":"(e.g., Ely, Ibarra, &amp; Kolb, 2011)","plainCitation":"(e.g., Ely, Ibarra, &amp; Kolb, 2011)","noteIndex":0},"citationItems":[{"id":21416,"uris":["http://zotero.org/groups/5119330/items/VTXXS5DY"],"itemData":{"id":21416,"type":"article-journal","container-title":"Academy of Management Learning &amp; Education","DOI":"10.5465/amle.2010.0046","ISSN":"1537-260X, 1944-9585","issue":"3","journalAbbreviation":"AMLE","language":"en","page":"474-493","source":"DOI.org (Crossref)","title":"Taking gender into account: Theory and design for women's leadership development programs","title-short":"Taking gender into account","volume":"10","author":[{"family":"Ely","given":"Robin J."},{"family":"Ibarra","given":"Herminia"},{"family":"Kolb","given":"Deborah M."}],"issued":{"date-parts":[["2011",9]]}},"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Ely, Ibarra, &amp; Kolb, 2011)</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xml:space="preserve"> all found it challenging to </w:t>
      </w:r>
      <w:r w:rsidRPr="008423E2">
        <w:rPr>
          <w:rFonts w:ascii="Times New Roman" w:eastAsia="SimSun" w:hAnsi="Times New Roman" w:cs="Times New Roman"/>
          <w:color w:val="000000"/>
          <w:kern w:val="0"/>
          <w:sz w:val="24"/>
          <w:szCs w:val="24"/>
          <w:lang w:eastAsia="ja-JP"/>
        </w:rPr>
        <w:t xml:space="preserve">participate in </w:t>
      </w:r>
      <w:r w:rsidRPr="008423E2">
        <w:rPr>
          <w:rFonts w:ascii="Times New Roman" w:eastAsia="SimSun" w:hAnsi="Times New Roman" w:cs="Times New Roman"/>
          <w:color w:val="000000"/>
          <w:kern w:val="0"/>
          <w:sz w:val="24"/>
          <w:szCs w:val="24"/>
          <w:lang w:eastAsia="ja-JP"/>
          <w14:ligatures w14:val="none"/>
        </w:rPr>
        <w:t xml:space="preserve">such events. </w:t>
      </w:r>
    </w:p>
    <w:p w14:paraId="4DC0D6A0" w14:textId="32FFC304" w:rsidR="005C63D4" w:rsidRPr="008423E2" w:rsidRDefault="005C63D4" w:rsidP="00192067">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Times New Roman" w:hAnsi="Times New Roman" w:cs="Times New Roman"/>
          <w:color w:val="000000"/>
          <w:kern w:val="0"/>
          <w:sz w:val="24"/>
          <w:szCs w:val="24"/>
          <w:lang w:eastAsia="en-GB"/>
          <w14:ligatures w14:val="none"/>
        </w:rPr>
        <w:t xml:space="preserve">Formal mentoring schemes within organizations typically matched employees from minority groups with mentors who did not </w:t>
      </w:r>
      <w:r w:rsidR="004327F5">
        <w:rPr>
          <w:rFonts w:ascii="Times New Roman" w:eastAsia="Times New Roman" w:hAnsi="Times New Roman" w:cs="Times New Roman"/>
          <w:color w:val="000000"/>
          <w:kern w:val="0"/>
          <w:sz w:val="24"/>
          <w:szCs w:val="24"/>
          <w:lang w:eastAsia="en-GB"/>
          <w14:ligatures w14:val="none"/>
        </w:rPr>
        <w:t>understand</w:t>
      </w:r>
      <w:r w:rsidRPr="008423E2">
        <w:rPr>
          <w:rFonts w:ascii="Times New Roman" w:eastAsia="Times New Roman" w:hAnsi="Times New Roman" w:cs="Times New Roman"/>
          <w:color w:val="000000"/>
          <w:kern w:val="0"/>
          <w:sz w:val="24"/>
          <w:szCs w:val="24"/>
          <w:lang w:eastAsia="en-GB"/>
          <w14:ligatures w14:val="none"/>
        </w:rPr>
        <w:t xml:space="preserve"> their mentees’ lived experienc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Hc0u3Ogu","properties":{"formattedCitation":"(e.g., Tillman, 2001)","plainCitation":"(e.g., Tillman, 2001)","noteIndex":0},"citationItems":[{"id":21509,"uris":["http://zotero.org/groups/5119330/items/3ZI4RGY4"],"itemData":{"id":21509,"type":"article-journal","container-title":"Research in Higher Education","DOI":"10.1023/A:1018822006485","ISSN":"03610365","issue":"3","page":"295-325","source":"DOI.org (Crossref)","title":"Mentoring African American faculty in predominantly White institutions","volume":"42","author":[{"family":"Tillman","given":"Linda C."}],"issued":{"date-parts":[["2001"]]}},"label":"page","prefix":"e.g., "}],"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Tillman, 200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Ignorant of the challenges of minority group status, some mentors assumed that what had worked for their career trajectory would work </w:t>
      </w:r>
      <w:r w:rsidR="004327F5" w:rsidRPr="008423E2">
        <w:rPr>
          <w:rFonts w:ascii="Times New Roman" w:eastAsia="Times New Roman" w:hAnsi="Times New Roman" w:cs="Times New Roman"/>
          <w:color w:val="000000"/>
          <w:kern w:val="0"/>
          <w:sz w:val="24"/>
          <w:szCs w:val="24"/>
          <w:lang w:eastAsia="en-GB"/>
          <w14:ligatures w14:val="none"/>
        </w:rPr>
        <w:t xml:space="preserve">equally </w:t>
      </w:r>
      <w:r w:rsidRPr="008423E2">
        <w:rPr>
          <w:rFonts w:ascii="Times New Roman" w:eastAsia="Times New Roman" w:hAnsi="Times New Roman" w:cs="Times New Roman"/>
          <w:color w:val="000000"/>
          <w:kern w:val="0"/>
          <w:sz w:val="24"/>
          <w:szCs w:val="24"/>
          <w:lang w:eastAsia="en-GB"/>
          <w14:ligatures w14:val="none"/>
        </w:rPr>
        <w:t xml:space="preserve">for minority group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5iwn7EGZ","properties":{"formattedCitation":"(Thomas, 1993)","plainCitation":"(Thomas, 1993)","noteIndex":0},"citationItems":[{"id":21510,"uris":["http://zotero.org/groups/5119330/items/GGYB5UYS"],"itemData":{"id":21510,"type":"article-journal","container-title":"Administrative Science Quarterly","DOI":"10.2307/2393410","ISSN":"00018392","issue":"2","journalAbbreviation":"Administrative Science Quarterly","page":"169","source":"DOI.org (Crossref)","title":"Racial dynamics in cross-race developmental relationships","volume":"38","author":[{"family":"Thomas","given":"David A."}],"issued":{"date-parts":[["1993",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Thomas, 1993)</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r w:rsidR="004327F5">
        <w:rPr>
          <w:rFonts w:ascii="Times New Roman" w:eastAsia="Times New Roman" w:hAnsi="Times New Roman" w:cs="Times New Roman"/>
          <w:color w:val="000000"/>
          <w:kern w:val="0"/>
          <w:sz w:val="24"/>
          <w:szCs w:val="24"/>
          <w:lang w:eastAsia="en-GB"/>
          <w14:ligatures w14:val="none"/>
        </w:rPr>
        <w:t xml:space="preserve">Also, </w:t>
      </w:r>
      <w:r w:rsidRPr="008423E2">
        <w:rPr>
          <w:rFonts w:ascii="Times New Roman" w:eastAsia="Times New Roman" w:hAnsi="Times New Roman" w:cs="Times New Roman"/>
          <w:color w:val="000000"/>
          <w:kern w:val="0"/>
          <w:sz w:val="24"/>
          <w:szCs w:val="24"/>
          <w:lang w:eastAsia="en-GB"/>
          <w14:ligatures w14:val="none"/>
        </w:rPr>
        <w:t>some mentees felt their mentors did not treat them like their non-minority mentees for various reasons, including their hesitance to</w:t>
      </w:r>
      <w:r w:rsidR="00812898" w:rsidRPr="008423E2">
        <w:rPr>
          <w:rFonts w:ascii="Times New Roman" w:eastAsia="Times New Roman" w:hAnsi="Times New Roman" w:cs="Times New Roman"/>
          <w:color w:val="000000"/>
          <w:kern w:val="0"/>
          <w:sz w:val="24"/>
          <w:szCs w:val="24"/>
          <w:lang w:eastAsia="en-GB"/>
          <w14:ligatures w14:val="none"/>
        </w:rPr>
        <w:t xml:space="preserve"> make</w:t>
      </w:r>
      <w:r w:rsidRPr="008423E2">
        <w:rPr>
          <w:rFonts w:ascii="Times New Roman" w:eastAsia="Times New Roman" w:hAnsi="Times New Roman" w:cs="Times New Roman"/>
          <w:color w:val="000000"/>
          <w:kern w:val="0"/>
          <w:sz w:val="24"/>
          <w:szCs w:val="24"/>
          <w:lang w:eastAsia="en-GB"/>
          <w14:ligatures w14:val="none"/>
        </w:rPr>
        <w:t xml:space="preserve"> mistakes or say something inappropriate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UEIsuSn3","properties":{"formattedCitation":"(e.g., Daly, Vlach, Tily, Murdter-Atkinson, &amp; Maloch, 2024)","plainCitation":"(e.g., Daly, Vlach, Tily, Murdter-Atkinson, &amp; Maloch, 2024)","noteIndex":0},"citationItems":[{"id":21511,"uris":["http://zotero.org/groups/5119330/items/ADHRH59G"],"itemData":{"id":21511,"type":"article-journal","abstract":"We examined how three early career teachers of color (TOC) experienced mentoring with white mentors in a university-based induction program within a large urban school district. We found cross-racial pairs privileged whiteness by pursuing “success” through standardized teaching methods (e.g., classroom management) while also avoiding discussions about race, leaving little space or reason to address the overt forms of racism mentees experienced during their first year of teaching. Our findings highlight the need to bring race and racism to the forefront of university-based mentoring to address the harm early career TOC experience in entering a profession dominated by whiteness.","container-title":"Urban Education","DOI":"10.1177/00420859241244752","ISSN":"0042-0859, 1552-8340","journalAbbreviation":"Urban Education","language":"en","page":"1-32","source":"DOI.org (Crossref)","title":"“I never explicitly brought that up to my mentor”: Early career teachers of color navigating whiteness with white mentors in a university-based induction program","title-short":"“I never explicitly brought that up to my mentor”","author":[{"family":"Daly","given":"Annie"},{"family":"Vlach","given":"Saba Khan"},{"family":"Tily","given":"Susan"},{"family":"Murdter-Atkinson","given":"Jessi"},{"family":"Maloch","given":"Beth"}],"issued":{"date-parts":[["2024",4,12]]}},"label":"page","prefix":"e.g., "}],"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Daly, Vlach, Tily, Murdter-Atkinson, &amp; Maloch, 2024)</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r w:rsidR="003E44C8" w:rsidRPr="008423E2">
        <w:rPr>
          <w:rFonts w:ascii="Times New Roman" w:eastAsia="Times New Roman" w:hAnsi="Times New Roman" w:cs="Times New Roman"/>
          <w:color w:val="000000"/>
          <w:kern w:val="0"/>
          <w:sz w:val="24"/>
          <w:szCs w:val="24"/>
          <w:lang w:eastAsia="en-GB"/>
          <w14:ligatures w14:val="none"/>
        </w:rPr>
        <w:t>Minority groups felt unseen when it came to training and development programs as well</w:t>
      </w:r>
      <w:r w:rsidRPr="008423E2">
        <w:rPr>
          <w:rFonts w:ascii="Times New Roman" w:eastAsia="Times New Roman" w:hAnsi="Times New Roman" w:cs="Times New Roman"/>
          <w:color w:val="000000"/>
          <w:kern w:val="0"/>
          <w:sz w:val="24"/>
          <w:szCs w:val="24"/>
          <w:lang w:eastAsia="en-GB"/>
          <w14:ligatures w14:val="none"/>
        </w:rPr>
        <w:t xml:space="preserve">. Learning disabilities </w:t>
      </w:r>
      <w:r w:rsidRPr="008423E2">
        <w:rPr>
          <w:rFonts w:ascii="Times New Roman" w:eastAsia="Times New Roman" w:hAnsi="Times New Roman" w:cs="Times New Roman"/>
          <w:color w:val="000000"/>
          <w:kern w:val="0"/>
          <w:sz w:val="24"/>
          <w:szCs w:val="24"/>
          <w:lang w:eastAsia="en-GB"/>
          <w14:ligatures w14:val="none"/>
        </w:rPr>
        <w:fldChar w:fldCharType="begin"/>
      </w:r>
      <w:r w:rsidR="00192067">
        <w:rPr>
          <w:rFonts w:ascii="Times New Roman" w:eastAsia="Times New Roman" w:hAnsi="Times New Roman" w:cs="Times New Roman"/>
          <w:color w:val="000000"/>
          <w:kern w:val="0"/>
          <w:sz w:val="24"/>
          <w:szCs w:val="24"/>
          <w:lang w:eastAsia="en-GB"/>
          <w14:ligatures w14:val="none"/>
        </w:rPr>
        <w:instrText xml:space="preserve"> ADDIN ZOTERO_ITEM CSL_CITATION {"citationID":"eUDwVVt5","properties":{"formattedCitation":"(e.g., Ezerins et al., 2024)","plainCitation":"(e.g., Ezerins et al., 2024)","noteIndex":0},"citationItems":[{"id":21288,"uris":["http://zotero.org/groups/5119330/items/33RDZYQB"],"itemData":{"id":21288,"type":"article-journal","abstract":"Organizations are demonstrating a burgeoning interest in hiring neurodivergent employees, prompting a parallel expansion of research on autism and employment. In this review, we evaluate, critique, and integrate diffuse research and theory on autism and employment across the domains of disability studies, autism, industrial relations, management, and rehabilitation. In doing so, we illustrate how incorporating the experiences of individuals on the autism spectrum can benefit management theory. Likewise, we highlight how existing management theory can help contextualize and enrich autism research. In addition, our review highlights barriers and potential enablers that individuals on the autism spectrum encounter during varying stages of employment, while also providing insight into steps that can be taken by organizations and practitioners to improve employment outcomes for neurodivergent individuals. We conclude with an agenda for advancing research and practice that enhances the employment experiences of autistic individuals and the outcomes of the organizations that employ them.","container-title":"Journal of Management","DOI":"10.1177/01492063231193362","ISSN":"0149-2063, 1557-1211","issue":"3","journalAbbreviation":"Journal of Management","language":"en","page":"1102–1144","source":"DOI.org (Crossref)","title":"Autism and employment: A review of the “new frontier” of diversity research","title-short":"Autism and employment","volume":"50","author":[{"family":"Ezerins","given":"Maira E."},{"family":"Simon","given":"Lauren S."},{"family":"Vogus","given":"Timothy J."},{"family":"Gabriel","given":"Allison S."},{"family":"Calderwood","given":"Charles"},{"family":"Rosen","given":"Christopher C."}],"issued":{"date-parts":[["2024"]]}},"label":"page","prefix":"e.g., "}],"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192067" w:rsidRPr="00192067">
        <w:rPr>
          <w:rFonts w:ascii="Times New Roman" w:hAnsi="Times New Roman" w:cs="Times New Roman"/>
          <w:sz w:val="24"/>
        </w:rPr>
        <w:t>(e.g., Ezerins et al., 2024)</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caretaker responsibilitie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62O1azMH","properties":{"formattedCitation":"(Manfredi &amp; Clayton-Hathway, 2021)","plainCitation":"(Manfredi &amp; Clayton-Hathway, 2021)","noteIndex":0},"citationItems":[{"id":18948,"uris":["http://zotero.org/groups/5119330/items/CPYGTZ9D"],"itemData":{"id":18948,"type":"article-journal","abstract":"Purpose The purpose of this paper is to discuss the findings and outcomes from research undertaken in 2016 on diversity in British horse racing. The last decade has seen increasing focus on improving gender balance in senior roles in most sectors. Motivation for change within horse racing came from women at a senior level, who identified that the industry was behind in this respect. This work offers a case study to consider, with a business case context, whether an initiative, driven from the top, can open up a conversation about inequality and precipitate change that benefits women across a whole sector. Design/methodology/approach This research took an action research approach using a survey alongside key stakeholder interviews. Findings The findings showed a diverse industry with complex career paths. Growing numbers of women have entered the sector, though this was often not reflected in women's seniority or in perceptions about their capabilities. Issues identified included the importance of mentoring, networking and career advice for women's progression, which are needed to navigate myriad career paths and male-dominated structures. The paper argues that investigating equality issues from a perspective of those in leadership roles can lead to pragmatic initiatives supporting women at all levels. Originality/value The originality of this paper is that it focuses on work which, for the first time, explored women's career participation in the horse racing industry. It challenges existing critiques of using a business case to promote gender equality.","container-title":"Equality Diversity and Inclusion","DOI":"10.1108/EDI-02-2020-0035","ISSN":"2040-7149","issue":"6","language":"English","page":"653-666","title":"Gender equality and the business case in horse racing","volume":"40","author":[{"family":"Manfredi","given":"Simonetta"},{"family":"Clayton-Hathway","given":"Kate"}],"issued":{"date-parts":[["2021",8,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Manfredi &amp; Clayton-Hathway, 2021)</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and family and parental obligation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rn9BY50K","properties":{"formattedCitation":"(Barkhuizen et al., 2022; Yu, 2020)","plainCitation":"(Barkhuizen et al., 2022; Yu, 2020)","noteIndex":0},"citationItems":[{"id":19779,"uris":["http://zotero.org/groups/5119330/items/2F3ZQMNI"],"itemData":{"id":19779,"type":"article-journal","abstract":"Orientation: Despite promising legislative frameworks and policies to eradicate gender imbalances in the workplace, women have yet to earn their rightful place as senior business leaders. Research purpose: The primary goal of this study was to investigate the factors that prevent women from advancing to senior leadership positions in a variety of South African business contexts. Motivation for the study: More research is required to understand the unique challenges that senior women leaders experience in various South African business contexts. Research approach/design and method: This research followed a qualitative approach. Data were gathered using semistructured interviews with nine women (n = 9) who made significant inroads in their respective professions. Theme analyses were applied to analyse the data. Main findings: The findings revealed six factors that hinder the career advancement of women to senior leadership positions: societal perceptions and stereotypes, a lack of mentorship, masculine corporate cultures, leadership identity distortions, inadequate training and development and poor work-life balance. Practical/managerial implications: Organisations are encouraged to create more feminine workplace cultures that allow women to realise their full potential and establish their identity as senior leaders. Mentoring, networking, and professional development opportunities can all assist women in advancing their careers. Senior female leaders play an essential role in fostering workplace cultures that promote equal opportunity and combat unfair discrimination on various grounds. They pave the way for younger, upcoming female talent to move into senior management positions more quickly. Contribution/value-add: This study fills important gaps in the global understanding of the factors limiting women's career advancement to senior leadership positions. The findings of this study emphasise the importance of recognising and embracing women's leadership competence in the modern workplace.","container-title":"SA Journal of Industrial Psychology","DOI":"10.4102/sajip.v48i0.1986","ISSN":"0258-5200","language":"English","title":"In search of factors that hinder the career advancement of women to senior leadership positions","volume":"48","author":[{"family":"Barkhuizen","given":"Emmerentia N."},{"family":"Masakane","given":"Gwendoline"},{"family":"Sluis","given":"Lidewey","non-dropping-particle":"van der"}],"issued":{"date-parts":[["2022",7,28]]}}},{"id":18447,"uris":["http://zotero.org/groups/5119330/items/EEK33R47"],"itemData":{"id":18447,"type":"article-journal","abstract":"In recent years, there has been limited focus on representative bureaucracy at the upper levels of government organizations. Scholarship on the glass ceiling has emphasized systematic and sociopsychological barriers as impediments for women to advance into upper level management positions. Despite the importance of continuing to highlight these obstacles, factors contributing to their success have received little attention in public administration. This study provides a descriptive analysis of the factors contributing to women's career advancement in federal law enforcement. Using survey data collected from 32 senior female federal law enforcement officers working in 16 federal law enforcement agencies, nine themes emerge as factors contributing to their success. The topic of the glass ceiling continues to be relevant in today's literature for responding to women's lack of passive or active representation in the upper ranks of nontraditional occupations such as law enforcement.","container-title":"Review of Public Personnel Administration","DOI":"10.1177/0734371X18794254","ISSN":"0734-371X","issue":"2","language":"English","page":"183-201","title":"Glass ceiling in federal law enforcement: An exploratory analysis of the factors contributing to women's career advancement","volume":"40","author":[{"family":"Yu","given":"Helen H."}],"issued":{"date-parts":[["2020",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Barkhuizen et al., 2022; Yu, 2020)</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ere among the contingencies overlooked when designing such programs. </w:t>
      </w:r>
    </w:p>
    <w:p w14:paraId="79F693C2" w14:textId="61C63DCA" w:rsidR="005C63D4" w:rsidRPr="008423E2" w:rsidRDefault="00000E02" w:rsidP="005C63D4">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heme="majorBidi" w:hAnsiTheme="majorBidi" w:cstheme="majorBidi"/>
          <w:sz w:val="24"/>
          <w:szCs w:val="24"/>
        </w:rPr>
        <w:t>There were several examples in our review where minority groups’</w:t>
      </w:r>
      <w:r w:rsidR="005C63D4" w:rsidRPr="008423E2">
        <w:rPr>
          <w:rFonts w:asciiTheme="majorBidi" w:hAnsiTheme="majorBidi" w:cstheme="majorBidi"/>
          <w:sz w:val="24"/>
          <w:szCs w:val="24"/>
        </w:rPr>
        <w:t xml:space="preserve"> voices were dismissed, misunderstood, or even silenced. For instance, women who worked on teams consisting mostly of men often felt their suggestions were not </w:t>
      </w:r>
      <w:r w:rsidR="00812898" w:rsidRPr="008423E2">
        <w:rPr>
          <w:rFonts w:asciiTheme="majorBidi" w:hAnsiTheme="majorBidi" w:cstheme="majorBidi"/>
          <w:sz w:val="24"/>
          <w:szCs w:val="24"/>
        </w:rPr>
        <w:t xml:space="preserve">considered </w:t>
      </w:r>
      <w:r w:rsidR="005C63D4" w:rsidRPr="008423E2">
        <w:rPr>
          <w:rFonts w:asciiTheme="majorBidi" w:hAnsiTheme="majorBidi" w:cstheme="majorBidi"/>
          <w:sz w:val="24"/>
          <w:szCs w:val="24"/>
        </w:rPr>
        <w:t>as much</w:t>
      </w:r>
      <w:r w:rsidR="00812898" w:rsidRPr="008423E2">
        <w:rPr>
          <w:rFonts w:asciiTheme="majorBidi" w:hAnsiTheme="majorBidi" w:cstheme="majorBidi"/>
          <w:sz w:val="24"/>
          <w:szCs w:val="24"/>
        </w:rPr>
        <w:t xml:space="preserve"> as the</w:t>
      </w:r>
      <w:r w:rsidR="005C63D4" w:rsidRPr="008423E2">
        <w:rPr>
          <w:rFonts w:asciiTheme="majorBidi" w:hAnsiTheme="majorBidi" w:cstheme="majorBidi"/>
          <w:sz w:val="24"/>
          <w:szCs w:val="24"/>
        </w:rPr>
        <w:t xml:space="preserve"> same</w:t>
      </w:r>
      <w:r w:rsidR="00812898" w:rsidRPr="008423E2">
        <w:rPr>
          <w:rFonts w:asciiTheme="majorBidi" w:hAnsiTheme="majorBidi" w:cstheme="majorBidi"/>
          <w:sz w:val="24"/>
          <w:szCs w:val="24"/>
        </w:rPr>
        <w:t xml:space="preserve"> or similar</w:t>
      </w:r>
      <w:r w:rsidR="005C63D4" w:rsidRPr="008423E2">
        <w:rPr>
          <w:rFonts w:asciiTheme="majorBidi" w:hAnsiTheme="majorBidi" w:cstheme="majorBidi"/>
          <w:sz w:val="24"/>
          <w:szCs w:val="24"/>
        </w:rPr>
        <w:t xml:space="preserve"> suggestions offered by </w:t>
      </w:r>
      <w:r w:rsidR="0020168A" w:rsidRPr="008423E2">
        <w:rPr>
          <w:rFonts w:asciiTheme="majorBidi" w:hAnsiTheme="majorBidi" w:cstheme="majorBidi"/>
          <w:sz w:val="24"/>
          <w:szCs w:val="24"/>
        </w:rPr>
        <w:t>men</w:t>
      </w:r>
      <w:r w:rsidR="005C63D4" w:rsidRPr="008423E2">
        <w:rPr>
          <w:rFonts w:asciiTheme="majorBidi" w:hAnsiTheme="majorBidi" w:cstheme="majorBidi"/>
          <w:sz w:val="24"/>
          <w:szCs w:val="24"/>
        </w:rPr>
        <w:t xml:space="preserve"> </w:t>
      </w:r>
      <w:r w:rsidR="005C63D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RbXnSSSJ","properties":{"formattedCitation":"(e.g., Tokbaeva &amp; Achtenhagen, 2023)","plainCitation":"(e.g., Tokbaeva &amp; Achtenhagen, 2023)","noteIndex":0},"citationItems":[{"id":19043,"uris":["http://zotero.org/groups/5119330/items/TCV6ZZWZ"],"itemData":{"id":19043,"type":"article-journal","abstract":"Sweden is known to be one of the most gender-equal societies in the world. Thus, it remains as an enigma why a large discrepancy continues to exist regarding the gender balance in career choice and progression in many professions. Drawing on Hirdman's (1988) theory of gendered systems, in this paper, we explore the role of career resilience in the career progression of women who choose to work in the male-dominated IT sector. We draw attention to how the day-to-day process of practicing career resilience in a gendered workplace tends to evolve as women progress in their careers. Based on an interview study with 50 female IT professionals as well as a discourse analysis of 502 newspaper articles on women in this sector, we develop a process model of career resilience in gendered professions, outlining different coping strategies that allow women to develop and enhance such resilience over time. We conclude the paper by providing some practical recommendations.","container-title":"Gender Work and Organization","DOI":"10.1111/gwao.12671","ISSN":"0968-6673","issue":"1","language":"English","page":"223-262","title":"Career resilience of female professionals in the male-dominated IT industry in Sweden: Toward a process perspective","volume":"30","author":[{"family":"Tokbaeva","given":"Dinara"},{"family":"Achtenhagen","given":"Leona"}],"issued":{"date-parts":[["2023",1]]}},"label":"page","prefix":"e.g., "}],"schema":"https://github.com/citation-style-language/schema/raw/master/csl-citation.json"} </w:instrText>
      </w:r>
      <w:r w:rsidR="005C63D4"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Tokbaeva &amp; Achtenhagen, 2023)</w:t>
      </w:r>
      <w:r w:rsidR="005C63D4" w:rsidRPr="008423E2">
        <w:rPr>
          <w:rFonts w:asciiTheme="majorBidi" w:hAnsiTheme="majorBidi" w:cstheme="majorBidi"/>
          <w:sz w:val="24"/>
          <w:szCs w:val="24"/>
        </w:rPr>
        <w:fldChar w:fldCharType="end"/>
      </w:r>
      <w:r w:rsidR="005C63D4" w:rsidRPr="008423E2">
        <w:rPr>
          <w:rFonts w:asciiTheme="majorBidi" w:hAnsiTheme="majorBidi" w:cstheme="majorBidi"/>
          <w:sz w:val="24"/>
          <w:szCs w:val="24"/>
        </w:rPr>
        <w:t xml:space="preserve">, or individuals with disabilities were shown to be excluded from some projects, being regarded as a liability and burden </w:t>
      </w:r>
      <w:r w:rsidR="005C63D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JaYQ5SWF","properties":{"formattedCitation":"(e.g., Wilson\\uc0\\u8208{}Kovacs et al., 2008)","plainCitation":"(e.g., Wilson‐Kovacs et al., 2008)","noteIndex":0},"citationItems":[{"id":21296,"uris":["http://zotero.org/groups/5119330/items/7XJGZH9B"],"itemData":{"id":21296,"type":"article-journal","container-title":"Disability &amp; Society","DOI":"10.1080/09687590802469198","ISSN":"0968-7599, 1360-0508","issue":"7","journalAbbreviation":"Disability &amp; Society","language":"en","page":"705-717","source":"DOI.org (Crossref)","title":"‘Just because you can get a wheelchair in the building doesn't necessarily mean that you can still participate’: barriers to the career advancement of disabled professionals","title-short":"‘Just because you can get a wheelchair in the building doesn't necessarily mean that you can still participate’","volume":"23","author":[{"family":"Wilson‐Kovacs","given":"Dana"},{"family":"Ryan","given":"Michelle K."},{"family":"Haslam","given":"S. Alexander"},{"family":"Rabinovich","given":"Anna"}],"issued":{"date-parts":[["2008",12]]}},"label":"page","prefix":"e.g., "}],"schema":"https://github.com/citation-style-language/schema/raw/master/csl-citation.json"} </w:instrText>
      </w:r>
      <w:r w:rsidR="005C63D4" w:rsidRPr="008423E2">
        <w:rPr>
          <w:rFonts w:asciiTheme="majorBidi" w:hAnsiTheme="majorBidi" w:cstheme="majorBidi"/>
          <w:sz w:val="24"/>
          <w:szCs w:val="24"/>
        </w:rPr>
        <w:fldChar w:fldCharType="separate"/>
      </w:r>
      <w:r w:rsidR="00420852" w:rsidRPr="008423E2">
        <w:rPr>
          <w:rFonts w:ascii="Times New Roman" w:hAnsi="Times New Roman" w:cs="Times New Roman"/>
          <w:kern w:val="0"/>
          <w:sz w:val="24"/>
        </w:rPr>
        <w:t>(e.g., Wilson‐Kovacs et al., 2008)</w:t>
      </w:r>
      <w:r w:rsidR="005C63D4" w:rsidRPr="008423E2">
        <w:rPr>
          <w:rFonts w:asciiTheme="majorBidi" w:hAnsiTheme="majorBidi" w:cstheme="majorBidi"/>
          <w:sz w:val="24"/>
          <w:szCs w:val="24"/>
        </w:rPr>
        <w:fldChar w:fldCharType="end"/>
      </w:r>
      <w:r w:rsidR="005C63D4" w:rsidRPr="008423E2">
        <w:rPr>
          <w:rFonts w:asciiTheme="majorBidi" w:hAnsiTheme="majorBidi" w:cstheme="majorBidi"/>
          <w:sz w:val="24"/>
          <w:szCs w:val="24"/>
        </w:rPr>
        <w:t>.</w:t>
      </w:r>
    </w:p>
    <w:p w14:paraId="038F7F4D" w14:textId="0F7AED24" w:rsidR="005C63D4" w:rsidRPr="008423E2" w:rsidRDefault="005C63D4" w:rsidP="00C56A6A">
      <w:pPr>
        <w:widowControl w:val="0"/>
        <w:spacing w:line="480" w:lineRule="auto"/>
        <w:ind w:firstLine="720"/>
        <w:rPr>
          <w:rFonts w:ascii="Times New Roman" w:eastAsia="SimSun" w:hAnsi="Times New Roman" w:cs="Times New Roman"/>
          <w:color w:val="000000"/>
          <w:kern w:val="0"/>
          <w:sz w:val="24"/>
          <w:szCs w:val="24"/>
          <w:lang w:eastAsia="ja-JP"/>
          <w14:ligatures w14:val="none"/>
        </w:rPr>
      </w:pPr>
      <w:r w:rsidRPr="008423E2">
        <w:rPr>
          <w:rFonts w:ascii="Times New Roman" w:eastAsia="Times New Roman" w:hAnsi="Times New Roman" w:cs="Times New Roman"/>
          <w:b/>
          <w:bCs/>
          <w:color w:val="000000"/>
          <w:kern w:val="0"/>
          <w:sz w:val="24"/>
          <w:szCs w:val="24"/>
          <w:lang w:eastAsia="en-GB"/>
          <w14:ligatures w14:val="none"/>
        </w:rPr>
        <w:t>Managing visibility</w:t>
      </w:r>
      <w:r w:rsidRPr="008423E2">
        <w:rPr>
          <w:rFonts w:ascii="Times New Roman" w:eastAsia="Times New Roman" w:hAnsi="Times New Roman" w:cs="Times New Roman"/>
          <w:b/>
          <w:bCs/>
          <w:i/>
          <w:iCs/>
          <w:color w:val="000000"/>
          <w:kern w:val="0"/>
          <w:sz w:val="24"/>
          <w:szCs w:val="24"/>
          <w:lang w:eastAsia="en-GB"/>
          <w14:ligatures w14:val="none"/>
        </w:rPr>
        <w:t>.</w:t>
      </w:r>
      <w:r w:rsidRPr="008423E2">
        <w:rPr>
          <w:rFonts w:ascii="Times New Roman" w:eastAsia="Times New Roman" w:hAnsi="Times New Roman" w:cs="Times New Roman"/>
          <w:color w:val="000000"/>
          <w:kern w:val="0"/>
          <w:sz w:val="24"/>
          <w:szCs w:val="24"/>
          <w:lang w:eastAsia="en-GB"/>
          <w14:ligatures w14:val="none"/>
        </w:rPr>
        <w:t xml:space="preserve"> </w:t>
      </w:r>
      <w:r w:rsidRPr="008423E2">
        <w:rPr>
          <w:rFonts w:asciiTheme="majorBidi" w:hAnsiTheme="majorBidi" w:cstheme="majorBidi"/>
          <w:sz w:val="24"/>
          <w:szCs w:val="24"/>
        </w:rPr>
        <w:t>Manag</w:t>
      </w:r>
      <w:r w:rsidR="005F27D6" w:rsidRPr="008423E2">
        <w:rPr>
          <w:rFonts w:asciiTheme="majorBidi" w:hAnsiTheme="majorBidi" w:cstheme="majorBidi"/>
          <w:sz w:val="24"/>
          <w:szCs w:val="24"/>
        </w:rPr>
        <w:t>ing</w:t>
      </w:r>
      <w:r w:rsidRPr="008423E2">
        <w:rPr>
          <w:rFonts w:asciiTheme="majorBidi" w:hAnsiTheme="majorBidi" w:cstheme="majorBidi"/>
          <w:sz w:val="24"/>
          <w:szCs w:val="24"/>
        </w:rPr>
        <w:t xml:space="preserve"> visibility</w:t>
      </w:r>
      <w:r w:rsidR="005F27D6" w:rsidRPr="008423E2">
        <w:rPr>
          <w:rFonts w:asciiTheme="majorBidi" w:hAnsiTheme="majorBidi" w:cstheme="majorBidi"/>
          <w:sz w:val="24"/>
          <w:szCs w:val="24"/>
        </w:rPr>
        <w:t>—</w:t>
      </w:r>
      <w:r w:rsidR="00194F62">
        <w:rPr>
          <w:rFonts w:asciiTheme="majorBidi" w:hAnsiTheme="majorBidi" w:cstheme="majorBidi"/>
          <w:sz w:val="24"/>
          <w:szCs w:val="24"/>
        </w:rPr>
        <w:t xml:space="preserve">the </w:t>
      </w:r>
      <w:r w:rsidRPr="008423E2">
        <w:rPr>
          <w:rFonts w:asciiTheme="majorBidi" w:hAnsiTheme="majorBidi" w:cstheme="majorBidi"/>
          <w:sz w:val="24"/>
          <w:szCs w:val="24"/>
        </w:rPr>
        <w:t xml:space="preserve">social identity management </w:t>
      </w:r>
      <w:r w:rsidR="004C3EEA" w:rsidRPr="008423E2">
        <w:rPr>
          <w:rFonts w:asciiTheme="majorBidi" w:hAnsiTheme="majorBidi" w:cstheme="majorBidi"/>
          <w:sz w:val="24"/>
          <w:szCs w:val="24"/>
        </w:rPr>
        <w:t xml:space="preserve">and </w:t>
      </w:r>
      <w:r w:rsidRPr="008423E2">
        <w:rPr>
          <w:rFonts w:asciiTheme="majorBidi" w:hAnsiTheme="majorBidi" w:cstheme="majorBidi"/>
          <w:sz w:val="24"/>
          <w:szCs w:val="24"/>
        </w:rPr>
        <w:t xml:space="preserve">coping </w:t>
      </w:r>
      <w:r w:rsidRPr="008423E2">
        <w:rPr>
          <w:rFonts w:asciiTheme="majorBidi" w:hAnsiTheme="majorBidi" w:cstheme="majorBidi"/>
          <w:sz w:val="24"/>
          <w:szCs w:val="24"/>
        </w:rPr>
        <w:lastRenderedPageBreak/>
        <w:t xml:space="preserve">strategies used by minority groups to </w:t>
      </w:r>
      <w:r w:rsidR="004327F5">
        <w:rPr>
          <w:rFonts w:asciiTheme="majorBidi" w:hAnsiTheme="majorBidi" w:cstheme="majorBidi"/>
          <w:sz w:val="24"/>
          <w:szCs w:val="24"/>
        </w:rPr>
        <w:t>exert some</w:t>
      </w:r>
      <w:r w:rsidRPr="008423E2">
        <w:rPr>
          <w:rFonts w:asciiTheme="majorBidi" w:hAnsiTheme="majorBidi" w:cstheme="majorBidi"/>
          <w:sz w:val="24"/>
          <w:szCs w:val="24"/>
        </w:rPr>
        <w:t xml:space="preserve"> control over how others perceive them, often to mitigate discrimination or bias</w:t>
      </w:r>
      <w:r w:rsidR="005074DE" w:rsidRPr="008423E2">
        <w:rPr>
          <w:rFonts w:asciiTheme="majorBidi" w:hAnsiTheme="majorBidi" w:cstheme="majorBidi"/>
          <w:sz w:val="24"/>
          <w:szCs w:val="24"/>
        </w:rPr>
        <w:t xml:space="preserve"> </w:t>
      </w:r>
      <w:r w:rsidR="005074DE"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flKhKaNU","properties":{"formattedCitation":"(e.g., Buchanan &amp; Settles, 2019; Roberts, 2005; Shih, Young, &amp; Bucher, 2013)","plainCitation":"(e.g., Buchanan &amp; Settles, 2019; Roberts, 2005; Shih, Young, &amp; Bucher, 2013)","noteIndex":0},"citationItems":[{"id":21653,"uris":["http://zotero.org/groups/5119330/items/735GEV8E"],"itemData":{"id":21653,"type":"article-journal","container-title":"Journal of Vocational Behavior","DOI":"10.1016/j.jvb.2018.11.001","ISSN":"00018791","journalAbbreviation":"Journal of Vocational Behavior","language":"en","page":"1-5","source":"DOI.org (Crossref)","title":"Managing (in)visibility and hypervisibility in the workplace","volume":"113","author":[{"family":"Buchanan","given":"NiCole T."},{"family":"Settles","given":"Isis H."}],"issued":{"date-parts":[["2019",8]]}},"label":"page","prefix":"e.g., "},{"id":21654,"uris":["http://zotero.org/groups/5119330/items/AERI2H3K"],"itemData":{"id":21654,"type":"article-journal","container-title":"Academy of Management Review","DOI":"10.5465/amr.2005.18378873","ISSN":"0363-7425, 1930-3807","issue":"4","journalAbbreviation":"AMR","language":"en","page":"685-711","source":"DOI.org (Crossref)","title":"Changing faces: Professional image construction in diverse organizational settings","title-short":"Changing faces","volume":"30","author":[{"family":"Roberts","given":"Laura Morgan"}],"issued":{"date-parts":[["2005",10]]}}},{"id":21655,"uris":["http://zotero.org/groups/5119330/items/ILAJDLX5"],"itemData":{"id":21655,"type":"article-journal","container-title":"American Psychologist","DOI":"10.1037/a0032250","ISSN":"1935-990X, 0003-066X","issue":"3","journalAbbreviation":"American Psychologist","language":"en","page":"145-157","source":"DOI.org (Crossref)","title":"Working to reduce the effects of discrimination: Identity management strategies in organizations.","title-short":"Working to reduce the effects of discrimination","volume":"68","author":[{"family":"Shih","given":"Margaret"},{"family":"Young","given":"Maia J."},{"family":"Bucher","given":"Amy"}],"issued":{"date-parts":[["2013"]]}}}],"schema":"https://github.com/citation-style-language/schema/raw/master/csl-citation.json"} </w:instrText>
      </w:r>
      <w:r w:rsidR="005074DE"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Buchanan &amp; Settles, 2019; Roberts, 2005; Shih, Young, &amp; Bucher, 2013)</w:t>
      </w:r>
      <w:r w:rsidR="005074DE" w:rsidRPr="008423E2">
        <w:rPr>
          <w:rFonts w:asciiTheme="majorBidi" w:hAnsiTheme="majorBidi" w:cstheme="majorBidi"/>
          <w:sz w:val="24"/>
          <w:szCs w:val="24"/>
        </w:rPr>
        <w:fldChar w:fldCharType="end"/>
      </w:r>
      <w:bookmarkStart w:id="19" w:name="_Hlk191487534"/>
      <w:r w:rsidR="005F27D6" w:rsidRPr="008423E2">
        <w:rPr>
          <w:rFonts w:asciiTheme="majorBidi" w:hAnsiTheme="majorBidi" w:cstheme="majorBidi"/>
          <w:sz w:val="24"/>
          <w:szCs w:val="24"/>
        </w:rPr>
        <w:t>—</w:t>
      </w:r>
      <w:bookmarkEnd w:id="19"/>
      <w:r w:rsidR="005F27D6" w:rsidRPr="008423E2">
        <w:rPr>
          <w:rFonts w:asciiTheme="majorBidi" w:hAnsiTheme="majorBidi" w:cstheme="majorBidi"/>
          <w:sz w:val="24"/>
          <w:szCs w:val="24"/>
        </w:rPr>
        <w:t xml:space="preserve">was </w:t>
      </w:r>
      <w:r w:rsidRPr="008423E2">
        <w:rPr>
          <w:rFonts w:asciiTheme="majorBidi" w:hAnsiTheme="majorBidi" w:cstheme="majorBidi"/>
          <w:sz w:val="24"/>
          <w:szCs w:val="24"/>
        </w:rPr>
        <w:t xml:space="preserve">manifested in </w:t>
      </w:r>
      <w:bookmarkStart w:id="20" w:name="_Hlk181974961"/>
      <w:r w:rsidRPr="008423E2">
        <w:rPr>
          <w:rFonts w:asciiTheme="majorBidi" w:hAnsiTheme="majorBidi" w:cstheme="majorBidi"/>
          <w:sz w:val="24"/>
          <w:szCs w:val="24"/>
        </w:rPr>
        <w:t>(1) modifying behavior</w:t>
      </w:r>
      <w:r w:rsidR="00EE4383" w:rsidRPr="008423E2">
        <w:rPr>
          <w:rFonts w:asciiTheme="majorBidi" w:hAnsiTheme="majorBidi" w:cstheme="majorBidi"/>
          <w:sz w:val="24"/>
          <w:szCs w:val="24"/>
        </w:rPr>
        <w:t>,</w:t>
      </w:r>
      <w:r w:rsidRPr="008423E2">
        <w:rPr>
          <w:rFonts w:asciiTheme="majorBidi" w:hAnsiTheme="majorBidi" w:cstheme="majorBidi"/>
          <w:sz w:val="24"/>
          <w:szCs w:val="24"/>
        </w:rPr>
        <w:t xml:space="preserve"> or (2)</w:t>
      </w:r>
      <w:bookmarkEnd w:id="20"/>
      <w:r w:rsidRPr="008423E2">
        <w:rPr>
          <w:rFonts w:asciiTheme="majorBidi" w:hAnsiTheme="majorBidi" w:cstheme="majorBidi"/>
          <w:sz w:val="24"/>
          <w:szCs w:val="24"/>
        </w:rPr>
        <w:t xml:space="preserve"> concealing, suppressing, and adapting identity. </w:t>
      </w:r>
      <w:r w:rsidR="00CA3F0B" w:rsidRPr="008423E2">
        <w:rPr>
          <w:rFonts w:asciiTheme="majorBidi" w:eastAsia="SimSun" w:hAnsiTheme="majorBidi" w:cstheme="majorBidi"/>
          <w:sz w:val="24"/>
          <w:szCs w:val="24"/>
        </w:rPr>
        <w:t xml:space="preserve">Examples of managing </w:t>
      </w:r>
      <w:r w:rsidR="00F43A43" w:rsidRPr="008423E2">
        <w:rPr>
          <w:rFonts w:asciiTheme="majorBidi" w:eastAsia="SimSun" w:hAnsiTheme="majorBidi" w:cstheme="majorBidi"/>
          <w:sz w:val="24"/>
          <w:szCs w:val="24"/>
        </w:rPr>
        <w:t>visibility</w:t>
      </w:r>
      <w:r w:rsidR="00CA3F0B" w:rsidRPr="008423E2">
        <w:rPr>
          <w:rFonts w:asciiTheme="majorBidi" w:eastAsia="SimSun" w:hAnsiTheme="majorBidi" w:cstheme="majorBidi"/>
          <w:sz w:val="24"/>
          <w:szCs w:val="24"/>
        </w:rPr>
        <w:t xml:space="preserve"> included </w:t>
      </w:r>
      <w:r w:rsidR="00194F62">
        <w:rPr>
          <w:rFonts w:asciiTheme="majorBidi" w:eastAsia="SimSun" w:hAnsiTheme="majorBidi" w:cstheme="majorBidi"/>
          <w:sz w:val="24"/>
          <w:szCs w:val="24"/>
        </w:rPr>
        <w:t>b</w:t>
      </w:r>
      <w:r w:rsidR="00CA3F0B" w:rsidRPr="008423E2">
        <w:rPr>
          <w:rFonts w:asciiTheme="majorBidi" w:eastAsia="SimSun" w:hAnsiTheme="majorBidi" w:cstheme="majorBidi"/>
          <w:sz w:val="24"/>
          <w:szCs w:val="24"/>
        </w:rPr>
        <w:t>lack women</w:t>
      </w:r>
      <w:r w:rsidR="00CA3F0B" w:rsidRPr="008423E2">
        <w:rPr>
          <w:rFonts w:asciiTheme="majorBidi" w:hAnsiTheme="majorBidi" w:cstheme="majorBidi"/>
          <w:sz w:val="24"/>
          <w:szCs w:val="24"/>
        </w:rPr>
        <w:t xml:space="preserve"> </w:t>
      </w:r>
      <w:r w:rsidR="00CA3F0B" w:rsidRPr="008423E2">
        <w:rPr>
          <w:rFonts w:asciiTheme="majorBidi" w:eastAsia="SimSun" w:hAnsiTheme="majorBidi" w:cstheme="majorBidi"/>
          <w:sz w:val="24"/>
          <w:szCs w:val="24"/>
        </w:rPr>
        <w:t xml:space="preserve">toning down their hairstyle </w:t>
      </w:r>
      <w:r w:rsidR="00CA3F0B"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1HZYwaes","properties":{"formattedCitation":"(Summers, Davis, &amp; Kosovac, 2022)","plainCitation":"(Summers, Davis, &amp; Kosovac, 2022)","noteIndex":0},"citationItems":[{"id":19807,"uris":["http://zotero.org/groups/5119330/items/TUGA6XPJ"],"itemData":{"id":19807,"type":"article-journal","abstract":"Natural hair bias, the targeting of people based on their hair or hairstyle, is an emerging but recurring barrier Black women face in the workplace. The aim of this qualitative study was to investigate whether early-career Black women perceived that their ability to advance occupationally was compromised by wearing natural hair. Semi-structured interviews were conducted with nine Black women with less than 2 years of work experience in various professions. Using interpretative phenomenological analysis (IPA), the researchers extracted five main themes: appearance and professionalism, double standards, natural hair journey, identity, and invisible rules of engagement at work.","container-title":"Career Development Quarterly","DOI":"10.1002/cdq.12302","ISSN":"0889-4019","issue":"3","language":"English","page":"202-214","title":"Hair we grow again: Upward mobility, career compromise, and natural hair bias in the workplace","volume":"70","author":[{"family":"Summers","given":"LaTonya M."},{"family":"Davis","given":"Tonya"},{"family":"Kosovac","given":"Bilal"}],"issued":{"date-parts":[["2022",9]]}}}],"schema":"https://github.com/citation-style-language/schema/raw/master/csl-citation.json"} </w:instrText>
      </w:r>
      <w:r w:rsidR="00CA3F0B"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Summers, Davis, &amp; Kosovac, 2022)</w:t>
      </w:r>
      <w:r w:rsidR="00CA3F0B" w:rsidRPr="008423E2">
        <w:rPr>
          <w:rFonts w:asciiTheme="majorBidi" w:hAnsiTheme="majorBidi" w:cstheme="majorBidi"/>
          <w:sz w:val="24"/>
          <w:szCs w:val="24"/>
        </w:rPr>
        <w:fldChar w:fldCharType="end"/>
      </w:r>
      <w:r w:rsidR="00CA3F0B" w:rsidRPr="008423E2">
        <w:rPr>
          <w:rFonts w:asciiTheme="majorBidi" w:eastAsia="SimSun" w:hAnsiTheme="majorBidi" w:cstheme="majorBidi"/>
          <w:sz w:val="24"/>
          <w:szCs w:val="24"/>
        </w:rPr>
        <w:t xml:space="preserve">, racial and ethnic minorities altering their accents, language, or dialects to fit in with the majority voices </w:t>
      </w:r>
      <w:r w:rsidR="00CA3F0B" w:rsidRPr="008423E2">
        <w:rPr>
          <w:rFonts w:asciiTheme="majorBidi" w:eastAsia="SimSun" w:hAnsiTheme="majorBidi" w:cstheme="majorBidi"/>
          <w:sz w:val="24"/>
          <w:szCs w:val="24"/>
        </w:rPr>
        <w:fldChar w:fldCharType="begin"/>
      </w:r>
      <w:r w:rsidR="007256FD">
        <w:rPr>
          <w:rFonts w:asciiTheme="majorBidi" w:eastAsia="SimSun" w:hAnsiTheme="majorBidi" w:cstheme="majorBidi"/>
          <w:sz w:val="24"/>
          <w:szCs w:val="24"/>
        </w:rPr>
        <w:instrText xml:space="preserve"> ADDIN ZOTERO_ITEM CSL_CITATION {"citationID":"9qyxFhDe","properties":{"formattedCitation":"(e.g., Dickens &amp; Chavez, 2018)","plainCitation":"(e.g., Dickens &amp; Chavez, 2018)","noteIndex":0},"citationItems":[{"id":17404,"uris":["http://zotero.org/groups/5119330/items/4AREDI4E"],"itemData":{"id":17404,"type":"article-journal","abstract":"Although much progress has been made in race relations in the United States, discrimination still persists in the workplace. As a result, Black women, among individuals from other underrepresented groups, develop coping strategies, such as identity shifting, to diminish the negative consequences of discrimination. We used the phenomenological variant of ecological systems theory to examine shifting racial, gender, and class identities among early career (recent college graduates) U.S. Black women working in predominantly White environments. Drawing on ten semi-structured interviews with college-educated Black women, data were analyzed with an interpretative phenomenological analysis. The results revealed two major themes: (a) benefits of identity shifting and (b) the costs of identity shifting, the latter with five subthemes: (a) managing interpersonal rejection: frozen effect, (b) assimilation to the dominant culture and inauthenticity, (c) confronting and dismantling stereotypes, (d) model Black citizen, and (c) mixed feelings toward identity shifting. The findings indicate that Black women vacillate between the benefits and costs of identity shifting, altering their dialect and behavior to meet social norms. Our study's implications suggest the necessity of a multicultural approach by employers to affirm their workers' social identities, strengthen employee relationships, and lessen the need for shifting identities.","container-title":"Sex Roles","DOI":"10.1007/s11199-017-0844-x","ISSN":"0360-0025","issue":"11-12","language":"English","page":"760-774","title":"Navigating the workplace: The costs and benefits of shifting identities at work among early career us black women","volume":"78","author":[{"family":"Dickens","given":"Danielle D."},{"family":"Chavez","given":"Ernest L."}],"issued":{"date-parts":[["2018",6]]}},"label":"page","prefix":"e.g., "}],"schema":"https://github.com/citation-style-language/schema/raw/master/csl-citation.json"} </w:instrText>
      </w:r>
      <w:r w:rsidR="00CA3F0B" w:rsidRPr="008423E2">
        <w:rPr>
          <w:rFonts w:asciiTheme="majorBidi" w:eastAsia="SimSun" w:hAnsiTheme="majorBidi" w:cstheme="majorBidi"/>
          <w:sz w:val="24"/>
          <w:szCs w:val="24"/>
        </w:rPr>
        <w:fldChar w:fldCharType="separate"/>
      </w:r>
      <w:r w:rsidR="00420852" w:rsidRPr="008423E2">
        <w:rPr>
          <w:rFonts w:ascii="Times New Roman" w:hAnsi="Times New Roman" w:cs="Times New Roman"/>
          <w:sz w:val="24"/>
        </w:rPr>
        <w:t>(e.g., Dickens &amp; Chavez, 2018)</w:t>
      </w:r>
      <w:r w:rsidR="00CA3F0B" w:rsidRPr="008423E2">
        <w:rPr>
          <w:rFonts w:asciiTheme="majorBidi" w:eastAsia="SimSun" w:hAnsiTheme="majorBidi" w:cstheme="majorBidi"/>
          <w:sz w:val="24"/>
          <w:szCs w:val="24"/>
        </w:rPr>
        <w:fldChar w:fldCharType="end"/>
      </w:r>
      <w:r w:rsidR="00CA3F0B" w:rsidRPr="008423E2">
        <w:rPr>
          <w:rFonts w:asciiTheme="majorBidi" w:eastAsia="SimSun" w:hAnsiTheme="majorBidi" w:cstheme="majorBidi"/>
          <w:sz w:val="24"/>
          <w:szCs w:val="24"/>
        </w:rPr>
        <w:t xml:space="preserve">, disabled employees not asking for accommodations </w:t>
      </w:r>
      <w:r w:rsidR="00CA3F0B"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sZlxAiBd","properties":{"formattedCitation":"(e.g., Santuzzi &amp; Waltz, 2016)","plainCitation":"(e.g., Santuzzi &amp; Waltz, 2016)","noteIndex":0},"citationItems":[{"id":21303,"uris":["http://zotero.org/groups/5119330/items/2MDDTAQT"],"itemData":{"id":21303,"type":"article-journal","abstract":"Similar to other identities, disability identity can be complex and exist at varying levels of integration with other identities, including an occupational identity. Yet existing empirical research in the management and social science literature on disability in the workplace reveals a lack of appreciation for the complexity of disability identity. In the following review, we move toward a broader conceptualization of disability identity in the workplace by integrating theoretical perspectives on disability identity across disciplines with existing research on disability-related experiences in the workplace. We propose that a worker’s decision to adopt a disability identity in the workplace depends on various factors that function at the intraindividual, interpersonal, organizational, and societal levels. We then draw on a more complex conceptualization of disability identity to inform existing research on disclosure and requests for accommodations, worker safety and well-being, and understanding responses to employment opportunities among workers with disabilities. Finally, we recommend several new avenues of research incorporating a broader view of disability identity and recommend organizational practices that are informed by a dynamic identity perspective.","container-title":"Journal of Management","DOI":"10.1177/0149206315626269","ISSN":"0149-2063, 1557-1211","issue":"5","journalAbbreviation":"Journal of Management","language":"en","page":"1111-1135","source":"DOI.org (Crossref)","title":"Disability in the workplace: a unique and variable identity","title-short":"Disability in the workplace","volume":"42","author":[{"family":"Santuzzi","given":"Alecia M."},{"family":"Waltz","given":"Pamela R."}],"issued":{"date-parts":[["2016",7]]}},"label":"page","prefix":"e.g., "}],"schema":"https://github.com/citation-style-language/schema/raw/master/csl-citation.json"} </w:instrText>
      </w:r>
      <w:r w:rsidR="00CA3F0B"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Santuzzi &amp; Waltz, 2016)</w:t>
      </w:r>
      <w:r w:rsidR="00CA3F0B" w:rsidRPr="008423E2">
        <w:rPr>
          <w:rFonts w:asciiTheme="majorBidi" w:hAnsiTheme="majorBidi" w:cstheme="majorBidi"/>
          <w:sz w:val="24"/>
          <w:szCs w:val="24"/>
        </w:rPr>
        <w:fldChar w:fldCharType="end"/>
      </w:r>
      <w:r w:rsidR="00CA3F0B" w:rsidRPr="008423E2">
        <w:rPr>
          <w:rFonts w:asciiTheme="majorBidi" w:eastAsia="SimSun" w:hAnsiTheme="majorBidi" w:cstheme="majorBidi"/>
          <w:sz w:val="24"/>
          <w:szCs w:val="24"/>
        </w:rPr>
        <w:t xml:space="preserve">, women acting more masculine in order to appear fit for leadership roles </w:t>
      </w:r>
      <w:r w:rsidR="00CA3F0B" w:rsidRPr="008423E2">
        <w:rPr>
          <w:rFonts w:asciiTheme="majorBidi" w:eastAsia="SimSun" w:hAnsiTheme="majorBidi" w:cstheme="majorBidi"/>
          <w:sz w:val="24"/>
          <w:szCs w:val="24"/>
        </w:rPr>
        <w:fldChar w:fldCharType="begin"/>
      </w:r>
      <w:r w:rsidR="007256FD">
        <w:rPr>
          <w:rFonts w:asciiTheme="majorBidi" w:eastAsia="SimSun" w:hAnsiTheme="majorBidi" w:cstheme="majorBidi"/>
          <w:sz w:val="24"/>
          <w:szCs w:val="24"/>
        </w:rPr>
        <w:instrText xml:space="preserve"> ADDIN ZOTERO_ITEM CSL_CITATION {"citationID":"nsrAhA35","properties":{"formattedCitation":"(e.g., Treanor &amp; Marlow, 2021)","plainCitation":"(e.g., Treanor &amp; Marlow, 2021)","noteIndex":0},"citationItems":[{"id":18842,"uris":["http://zotero.org/groups/5119330/items/78D46MXK"],"itemData":{"id":18842,"type":"article-journal","abstract":"The structure of veterinary medicine is changing rapidly from that of traditional small privately owned practices to one of corporate franchises, often positioned within retail outlets. Accompanying this trend has been the increasing presence of women, such that they now dominate clinical practice. To what extent are these two issues, increasing feminisation and corporatisation, linked? Since the mid-1990s, corporate providers have largely displaced the traditional self-employed practice ownership/partnership model. This has informed a blame discourse whereby feminisation is associated with industry restructuring given women's alleged preferences for predictable, flexible corporate employment, plus a lack of entrepreneurial ambition towards practice ownership. Drawing upon in-depth semi-structured interviews with women veterinary surgeons and key industry stakeholders, we critically analyse such arguments. We illustrate that diverse notions of corporate masculinity, operating in parallel with the entrepreneurial masculinity of traditional practice, generate this blame discourse and underpin women's limited progression into self-employed practice ownership. This has implications for the future structure of the profession and the careers of forthcoming generations of veterinary surgeons.","container-title":"Human Relations","DOI":"10.1177/0018726719846554","ISSN":"0018-7267","issue":"1","language":"English","page":"105-130","title":"Paws for thought? Analysing how prevailing masculinities constrain career progression for UK women veterinary surgeons","volume":"74","author":[{"family":"Treanor","given":"Lorna"},{"family":"Marlow","given":"Susan"}],"issued":{"date-parts":[["2021",1]]}},"label":"page","prefix":"e.g., "}],"schema":"https://github.com/citation-style-language/schema/raw/master/csl-citation.json"} </w:instrText>
      </w:r>
      <w:r w:rsidR="00CA3F0B" w:rsidRPr="008423E2">
        <w:rPr>
          <w:rFonts w:asciiTheme="majorBidi" w:eastAsia="SimSun" w:hAnsiTheme="majorBidi" w:cstheme="majorBidi"/>
          <w:sz w:val="24"/>
          <w:szCs w:val="24"/>
        </w:rPr>
        <w:fldChar w:fldCharType="separate"/>
      </w:r>
      <w:r w:rsidR="00420852" w:rsidRPr="008423E2">
        <w:rPr>
          <w:rFonts w:ascii="Times New Roman" w:hAnsi="Times New Roman" w:cs="Times New Roman"/>
          <w:sz w:val="24"/>
        </w:rPr>
        <w:t>(e.g., Treanor &amp; Marlow, 2021)</w:t>
      </w:r>
      <w:r w:rsidR="00CA3F0B" w:rsidRPr="008423E2">
        <w:rPr>
          <w:rFonts w:asciiTheme="majorBidi" w:eastAsia="SimSun" w:hAnsiTheme="majorBidi" w:cstheme="majorBidi"/>
          <w:sz w:val="24"/>
          <w:szCs w:val="24"/>
        </w:rPr>
        <w:fldChar w:fldCharType="end"/>
      </w:r>
      <w:r w:rsidR="00CA3F0B" w:rsidRPr="008423E2">
        <w:rPr>
          <w:rFonts w:asciiTheme="majorBidi" w:eastAsia="SimSun" w:hAnsiTheme="majorBidi" w:cstheme="majorBidi"/>
          <w:sz w:val="24"/>
          <w:szCs w:val="24"/>
        </w:rPr>
        <w:t xml:space="preserve">, and LGBTQ+ employees often masking their authentic self, behaving or describing themselves in ways that did not come naturally to them, or living stressful dual lives </w:t>
      </w:r>
      <w:r w:rsidR="00CA3F0B" w:rsidRPr="008423E2">
        <w:rPr>
          <w:rFonts w:asciiTheme="majorBidi" w:eastAsia="SimSun" w:hAnsiTheme="majorBidi" w:cstheme="majorBidi"/>
          <w:sz w:val="24"/>
          <w:szCs w:val="24"/>
        </w:rPr>
        <w:fldChar w:fldCharType="begin"/>
      </w:r>
      <w:r w:rsidR="007256FD">
        <w:rPr>
          <w:rFonts w:asciiTheme="majorBidi" w:eastAsia="SimSun" w:hAnsiTheme="majorBidi" w:cstheme="majorBidi"/>
          <w:sz w:val="24"/>
          <w:szCs w:val="24"/>
        </w:rPr>
        <w:instrText xml:space="preserve"> ADDIN ZOTERO_ITEM CSL_CITATION {"citationID":"JhVpXOsp","properties":{"formattedCitation":"(Collins &amp; Callahan, 2012; Fielden &amp; Jepson, 2016; Ula\\uc0\\u351{}-K\\uc0\\u305{}l\\uc0\\u305{}\\uc0\\u231{} et al., 2021)","plainCitation":"(Collins &amp; Callahan, 2012; Fielden &amp; Jepson, 2016; Ulaş-Kılıç et al., 2021)","noteIndex":0},"citationItems":[{"id":21272,"uris":["http://zotero.org/groups/5119330/items/BPGUNNQB"],"itemData":{"id":21272,"type":"article-journal","container-title":"Human Resource Development International","DOI":"10.1080/13678868.2012.706427","ISSN":"1367-8868, 1469-8374","issue":"4","journalAbbreviation":"Human Resource Development International","language":"en","page":"455-470","source":"DOI.org (Crossref)","title":"Risky business: gay identity disclosure in a masculinized industry","title-short":"Risky business","volume":"15","author":[{"family":"Collins","given":"Joshua C."},{"family":"Callahan","given":"Jamie L."}],"issued":{"date-parts":[["2012",9]]}},"label":"page"},{"id":15583,"uris":["http://zotero.org/groups/5119330/items/ZMX63AK9"],"itemData":{"id":15583,"type":"article-journal","abstract":"Purpose - The purpose of this paper is to explore the experiences of lesbians in terms of career progression and development, focusing on several areas including, discrimination in the workplace, career resources, barriers to career development and the importance of disclosing one's sexual identity in the workplace. Design/methodology/approach - Interviews were conducted with 15 participants, 14 of whom had disclosed their sexuality at work. A grounded theory approach was used to conduct the analysis, and the findings suggested six core categories relating to the career experiences of the sample. These categories are: social climate; career choice; work environment; personality; being a lesbian and being a woman; and useful strategies. Findings - The analysis highlighted several key findings, such as the importance of the relationship between gender and sexuality; the importance of working within a policy-driven environment such as the public sector; the importance of personality and the modification of behaviour as a personal resource for lesbians in the workplace. The research also highlighted the fact that discrimination still occurs at work but manifests itself in different and often more subtle ways and it was reported that, despite protective legislation, one of the greatest challenges for lesbians is working within a heterosexist and heteronormative environment. Originality/value - There is a great deal of research dedicated to women's career development but less on certain subgroups of women and even less on the career development of lesbians in organisations, and it is the aim of this paper to address the lack of research pertaining to the careers of lesbians in the UK.","container-title":"Gender in Management","DOI":"10.1108/GM-03-2016-0037","ISSN":"1754-2413","issue":"4","language":"English","page":"281-296","title":"An exploration into the career experiences of lesbians in the UK","volume":"31","author":[{"family":"Fielden","given":"Sandra L."},{"family":"Jepson","given":"Hannah"}],"issued":{"date-parts":[["2016"]]}}},{"id":21279,"uris":["http://zotero.org/groups/5119330/items/47G4GKXK"],"itemData":{"id":21279,"type":"article-journal","container-title":"Journal of Homosexuality","DOI":"10.1080/00918369.2019.1705668","ISSN":"0091-8369, 1540-3602","issue":"10","journalAbbreviation":"Journal of Homosexuality","language":"en","page":"1699-1726","source":"DOI.org (Crossref)","title":"The career stories of LGB-Q in Turkey","volume":"68","author":[{"family":"Ulaş-Kılıç","given":"Özlem"},{"family":"Bayar","given":"Öznur"},{"family":"Koç","given":"Muharrem"}],"issued":{"date-parts":[["2021",8,24]]}}}],"schema":"https://github.com/citation-style-language/schema/raw/master/csl-citation.json"} </w:instrText>
      </w:r>
      <w:r w:rsidR="00CA3F0B" w:rsidRPr="008423E2">
        <w:rPr>
          <w:rFonts w:asciiTheme="majorBidi" w:eastAsia="SimSun" w:hAnsiTheme="majorBidi" w:cstheme="majorBidi"/>
          <w:sz w:val="24"/>
          <w:szCs w:val="24"/>
        </w:rPr>
        <w:fldChar w:fldCharType="separate"/>
      </w:r>
      <w:r w:rsidR="00420852" w:rsidRPr="008423E2">
        <w:rPr>
          <w:rFonts w:ascii="Times New Roman" w:hAnsi="Times New Roman" w:cs="Times New Roman"/>
          <w:kern w:val="0"/>
          <w:sz w:val="24"/>
        </w:rPr>
        <w:t>(Collins &amp; Callahan, 2012; Fielden &amp; Jepson, 2016; Ulaş-Kılıç et al., 2021)</w:t>
      </w:r>
      <w:r w:rsidR="00CA3F0B" w:rsidRPr="008423E2">
        <w:rPr>
          <w:rFonts w:asciiTheme="majorBidi" w:eastAsia="SimSun" w:hAnsiTheme="majorBidi" w:cstheme="majorBidi"/>
          <w:sz w:val="24"/>
          <w:szCs w:val="24"/>
        </w:rPr>
        <w:fldChar w:fldCharType="end"/>
      </w:r>
      <w:r w:rsidR="00CA3F0B" w:rsidRPr="008423E2">
        <w:rPr>
          <w:rFonts w:asciiTheme="majorBidi" w:eastAsia="SimSun" w:hAnsiTheme="majorBidi" w:cstheme="majorBidi"/>
          <w:sz w:val="24"/>
          <w:szCs w:val="24"/>
        </w:rPr>
        <w:t xml:space="preserve">. </w:t>
      </w:r>
      <w:r w:rsidRPr="008423E2">
        <w:rPr>
          <w:rFonts w:ascii="Times New Roman" w:eastAsia="SimSun" w:hAnsi="Times New Roman" w:cs="Times New Roman"/>
          <w:color w:val="000000"/>
          <w:kern w:val="0"/>
          <w:sz w:val="24"/>
          <w:szCs w:val="24"/>
          <w:lang w:eastAsia="ja-JP"/>
          <w14:ligatures w14:val="none"/>
        </w:rPr>
        <w:t xml:space="preserve">While minority groups may engage in such strategies to reclaim control over their visibility and </w:t>
      </w:r>
      <w:r w:rsidR="00EE4383" w:rsidRPr="008423E2">
        <w:rPr>
          <w:rFonts w:ascii="Times New Roman" w:eastAsia="SimSun" w:hAnsi="Times New Roman" w:cs="Times New Roman"/>
          <w:color w:val="000000"/>
          <w:kern w:val="0"/>
          <w:sz w:val="24"/>
          <w:szCs w:val="24"/>
          <w:lang w:eastAsia="ja-JP"/>
          <w14:ligatures w14:val="none"/>
        </w:rPr>
        <w:t xml:space="preserve">to </w:t>
      </w:r>
      <w:r w:rsidRPr="008423E2">
        <w:rPr>
          <w:rFonts w:ascii="Times New Roman" w:eastAsia="SimSun" w:hAnsi="Times New Roman" w:cs="Times New Roman"/>
          <w:color w:val="000000"/>
          <w:kern w:val="0"/>
          <w:sz w:val="24"/>
          <w:szCs w:val="24"/>
          <w:lang w:eastAsia="ja-JP"/>
          <w14:ligatures w14:val="none"/>
        </w:rPr>
        <w:t xml:space="preserve">be perceived in ways consistent with their self-perceptions, the literature suggests that systemic barriers to access and use of resources stemming from complex visibility cannot always be overcome by such efforts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iebbePMk","properties":{"formattedCitation":"(e.g., Einarsdottir et al., 2018; Woodfield, 2016)","plainCitation":"(e.g., Einarsdottir et al., 2018; Woodfield, 2016)","noteIndex":0},"citationItems":[{"id":17345,"uris":["http://zotero.org/groups/5119330/items/QUX2WMCS"],"itemData":{"id":17345,"type":"article-journal","abstract":"The ratio of women in top-management positions is improving very slowly, even in countries scoring high on gender equality like Iceland. Despite over three decades of research having documented the barriers faced by women seeking top-management positions, understanding is still lacking as to why women are not overcoming these barriers at a greater rate. This study presents the lived experiences of women in middle-management positions in some of the largest organizations in Iceland, aiming to understand how the women experience the barriers and opportunities they face. It is important to give voice to these women as they are the ones who could be in line for top-management positions. Interviews with 11 women were analyzed and interpreted according to phenomenological methodology, revealing four themes. Findings show that the women experience top management as a network that is closed to them. Top-management jobs appear tailored for men and would require the women to take on unbearable responsibilities. They experience their hard work and diligence as unappreciated. Finally, they compare and contrast themselves with the stereotype of the male executive and blame themselves for not fitting the role. Thus, they feel pressured to adapt to the masculine gender role if they are to stand a chance of a top-management position. Not fitting this role further undermines their self-confidence and ambition, rendering them less likely to seek advancement.","container-title":"Sage Open","DOI":"10.1177/2158244017753989","ISSN":"2158-2440","issue":"1","language":"English","title":"“It's a man who runs the show”: How women middle-managers experience their professional position, opportunities, and barriers","volume":"8","author":[{"family":"Einarsdottir","given":"Unnur D."},{"family":"Christiansen","given":"Thora H."},{"family":"Kristjansdottir","given":"Erla S."}],"issued":{"date-parts":[["2018",3,16]]}},"label":"page","prefix":"e.g., "},{"id":21530,"uris":["http://zotero.org/groups/5119330/items/QISI8JZB"],"itemData":{"id":21530,"type":"article-journal","abstract":"This article focuses on a hitherto un-researched group: women leaders within the UK Fire and Rescue Service. The process of modernizing the Fire and Rescue Service has increased expectations of workforce diversification and of women more easily entering and progressing within the organization. However, participants’ commentary testified to the difficulties faced when seeking recognition as a skilled woman in this context given the persistence of firefighter men as the occupational ideal type. Achieving recognition for both physical and non-physical skills remained an embodied, gendered and contested process and one that was not eased by promotion. Participants identified the heightened visibility that accompanied leadership as especially problematic. The findings suggest that some new elements of the modernized UK Fire and Rescue Service culture are less successful than they might be at supporting women in leadership roles.","container-title":"Work, Employment and Society","DOI":"10.1177/0950017015573693","ISSN":"0950-0170, 1469-8722","issue":"2","journalAbbreviation":"Work, Employment and Society","language":"en","page":"237-255","source":"DOI.org (Crossref)","title":"Gender and the achievement of skilled status in the workplace: the case of women leaders in the UK Fire and Rescue Service","title-short":"Gender and the achievement of skilled status in the workplace","volume":"30","author":[{"family":"Woodfield","given":"Ruth"}],"issued":{"date-parts":[["2016",4]]}}}],"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Einarsdottir et al., 2018; Woodfield, 2016)</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w:t>
      </w:r>
    </w:p>
    <w:p w14:paraId="20D6CCC8" w14:textId="17E32903" w:rsidR="002F2CF0" w:rsidRPr="008423E2" w:rsidRDefault="002F2CF0" w:rsidP="00620CE5">
      <w:pPr>
        <w:widowControl w:val="0"/>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SimSun" w:hAnsi="Times New Roman" w:cs="Times New Roman"/>
          <w:color w:val="000000"/>
          <w:kern w:val="0"/>
          <w:sz w:val="24"/>
          <w:szCs w:val="24"/>
          <w:lang w:eastAsia="ja-JP"/>
          <w14:ligatures w14:val="none"/>
        </w:rPr>
        <w:t>Hiding or suppressing one’s invisible minority identity or passing as nonminority</w:t>
      </w:r>
      <w:r w:rsidR="00730DB4" w:rsidRPr="008423E2">
        <w:rPr>
          <w:rFonts w:ascii="Times New Roman" w:eastAsia="SimSun" w:hAnsi="Times New Roman" w:cs="Times New Roman"/>
          <w:color w:val="000000"/>
          <w:kern w:val="0"/>
          <w:sz w:val="24"/>
          <w:szCs w:val="24"/>
          <w:lang w:eastAsia="ja-JP"/>
          <w14:ligatures w14:val="none"/>
        </w:rPr>
        <w:t xml:space="preserve"> </w:t>
      </w:r>
      <w:r w:rsidR="00730DB4"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Jfj8Y58X","properties":{"formattedCitation":"(e.g., Collins &amp; Callahan, 2012; Goryunova, Schwartz, &amp; Turesky, 2022)","plainCitation":"(e.g., Collins &amp; Callahan, 2012; Goryunova, Schwartz, &amp; Turesky, 2022)","noteIndex":0},"citationItems":[{"id":21272,"uris":["http://zotero.org/groups/5119330/items/BPGUNNQB"],"itemData":{"id":21272,"type":"article-journal","container-title":"Human Resource Development International","DOI":"10.1080/13678868.2012.706427","ISSN":"1367-8868, 1469-8374","issue":"4","journalAbbreviation":"Human Resource Development International","language":"en","page":"455-470","source":"DOI.org (Crossref)","title":"Risky business: gay identity disclosure in a masculinized industry","title-short":"Risky business","volume":"15","author":[{"family":"Collins","given":"Joshua C."},{"family":"Callahan","given":"Jamie L."}],"issued":{"date-parts":[["2012",9]]}},"label":"page","prefix":"e.g., "},{"id":19204,"uris":["http://zotero.org/groups/5119330/items/8NYZVRLX"],"itemData":{"id":19204,"type":"article-journal","abstract":"Purpose The purpose of this paper is to contribute to the understanding of the workplace experiences and access to career-enhancing opportunities of transgender employees and to apprise organization leaders of opportunities to create an all-inclusive workplace environment. Design/methodology/approach This phenomenological study used semi-structured interviews with transgender and gender non-conforming individuals in the US. Study participants (n = 12) varied slightly in racial and ethnic identities, the highest level of formal education completed and the industry sector they were employed at the time of interviews. Findings The data reveals a lingering presence of dominant narrative (cissexism) in US organizations and its adverse impact on workplace experience and access to career-enhancing opportunities of transgender and gender non-conforming individuals. The participants' narratives reveal recommendations for effective organizational practices for a transgender-inclusive workplace. Research limitations/implications The challenge of recruiting qualified participants from the marginalized group along with the selection criteria of English proficiency and legally adult age resulted in a relatively limited sample (n = 12) nevertheless adequate for the study. Practical implications Results of this study point at the urgent need to increase visibility and acceptance of the represented population and expand workplace diversity policies to create inclusive, just and equitable organizations for all individuals that will translate into job satisfaction and improved productivity. Social implications This study contributes to developing a culture of inclusion and prevention of discrimination in the workplace thus ensuring respect, safety and agency for gender minority employees. Originality/value This study contributes to a better understanding of workplace experiences, access to career-enhancing opportunities of transgender and gender non-conforming individuals and best practices for a transgender-inclusive workplace.","container-title":"Gender in Management","DOI":"10.1108/GM-02-2020-0055","ISSN":"1754-2413","issue":"6","language":"English","page":"732-750","title":"Exploring workplace experiences of transgender individuals in the USA","volume":"37","author":[{"family":"Goryunova","given":"Elizabeth"},{"family":"Schwartz","given":"Anna K."},{"family":"Turesky","given":"Elizabeth Fisher"}],"issued":{"date-parts":[["2022",8,16]]}}}],"schema":"https://github.com/citation-style-language/schema/raw/master/csl-citation.json"} </w:instrText>
      </w:r>
      <w:r w:rsidR="00730DB4"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Collins &amp; Callahan, 2012; Goryunova, Schwartz, &amp; Turesky, 2022)</w:t>
      </w:r>
      <w:r w:rsidR="00730DB4" w:rsidRPr="008423E2">
        <w:rPr>
          <w:rFonts w:ascii="Times New Roman" w:eastAsia="SimSun" w:hAnsi="Times New Roman" w:cs="Times New Roman"/>
          <w:color w:val="000000"/>
          <w:kern w:val="0"/>
          <w:sz w:val="24"/>
          <w:szCs w:val="24"/>
          <w:lang w:eastAsia="ja-JP"/>
          <w14:ligatures w14:val="none"/>
        </w:rPr>
        <w:fldChar w:fldCharType="end"/>
      </w:r>
      <w:r w:rsidR="00465D2A" w:rsidRPr="008423E2">
        <w:rPr>
          <w:rFonts w:ascii="Times New Roman" w:eastAsia="SimSun" w:hAnsi="Times New Roman" w:cs="Times New Roman"/>
          <w:color w:val="000000"/>
          <w:kern w:val="0"/>
          <w:sz w:val="24"/>
          <w:szCs w:val="24"/>
          <w:lang w:eastAsia="ja-JP"/>
          <w14:ligatures w14:val="none"/>
        </w:rPr>
        <w:t xml:space="preserve"> </w:t>
      </w:r>
      <w:r w:rsidRPr="008423E2">
        <w:rPr>
          <w:rFonts w:ascii="Times New Roman" w:eastAsia="SimSun" w:hAnsi="Times New Roman" w:cs="Times New Roman"/>
          <w:color w:val="000000"/>
          <w:kern w:val="0"/>
          <w:sz w:val="24"/>
          <w:szCs w:val="24"/>
          <w:lang w:eastAsia="ja-JP"/>
          <w14:ligatures w14:val="none"/>
        </w:rPr>
        <w:t xml:space="preserve">could also restrain minority groups’ access to and use of resources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78jpaWGF","properties":{"formattedCitation":"(e.g., Bonaccio et al., 2020)","plainCitation":"(e.g., Bonaccio et al., 2020)","noteIndex":0},"citationItems":[{"id":21459,"uris":["http://zotero.org/groups/5119330/items/2W63QHPF"],"itemData":{"id":21459,"type":"article-journal","container-title":"Journal of Business and Psychology","DOI":"10.1007/s10869-018-9602-5","ISSN":"0889-3268, 1573-353X","issue":"2","journalAbbreviation":"J Bus Psychol","language":"en","page":"135-158","source":"DOI.org (Crossref)","title":"The participation of people with disabilities in the workplace across the employment cycle: Employer concerns and research evidence","title-short":"The participation of people with disabilities in the workplace across the employment cycle","volume":"35","author":[{"family":"Bonaccio","given":"Silvia"},{"family":"Connelly","given":"Catherine E."},{"family":"Gellatly","given":"Ian R."},{"family":"Jetha","given":"Arif"},{"family":"Martin Ginis","given":"Kathleen A."}],"issued":{"date-parts":[["2020",4]]}},"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Bonaccio et al., 2020)</w:t>
      </w:r>
      <w:r w:rsidRPr="008423E2">
        <w:rPr>
          <w:rFonts w:ascii="Times New Roman" w:eastAsia="SimSun" w:hAnsi="Times New Roman" w:cs="Times New Roman"/>
          <w:color w:val="000000"/>
          <w:kern w:val="0"/>
          <w:sz w:val="24"/>
          <w:szCs w:val="24"/>
          <w:lang w:eastAsia="ja-JP"/>
          <w14:ligatures w14:val="none"/>
        </w:rPr>
        <w:fldChar w:fldCharType="end"/>
      </w:r>
      <w:r w:rsidRPr="008423E2">
        <w:rPr>
          <w:rFonts w:ascii="Times New Roman" w:eastAsia="SimSun" w:hAnsi="Times New Roman" w:cs="Times New Roman"/>
          <w:color w:val="000000"/>
          <w:kern w:val="0"/>
          <w:sz w:val="24"/>
          <w:szCs w:val="24"/>
          <w:lang w:eastAsia="ja-JP"/>
          <w14:ligatures w14:val="none"/>
        </w:rPr>
        <w:t>. For example, ne</w:t>
      </w:r>
      <w:r w:rsidRPr="008423E2">
        <w:rPr>
          <w:rFonts w:ascii="Times New Roman" w:eastAsia="Times New Roman" w:hAnsi="Times New Roman" w:cs="Times New Roman"/>
          <w:color w:val="000000"/>
          <w:kern w:val="0"/>
          <w:sz w:val="24"/>
          <w:szCs w:val="24"/>
          <w:lang w:eastAsia="en-GB"/>
          <w14:ligatures w14:val="none"/>
        </w:rPr>
        <w:t xml:space="preserve">tworking and mentoring opportunities were constrained when </w:t>
      </w:r>
      <w:r w:rsidRPr="008423E2">
        <w:rPr>
          <w:rFonts w:ascii="Times New Roman" w:eastAsia="SimSun" w:hAnsi="Times New Roman" w:cs="Times New Roman"/>
          <w:color w:val="000000"/>
          <w:kern w:val="0"/>
          <w:sz w:val="24"/>
          <w:szCs w:val="24"/>
          <w:lang w:eastAsia="ja-JP"/>
          <w14:ligatures w14:val="none"/>
        </w:rPr>
        <w:t xml:space="preserve">individuals who concealed invisible </w:t>
      </w:r>
      <w:r w:rsidRPr="008423E2">
        <w:rPr>
          <w:rFonts w:ascii="Times New Roman" w:eastAsia="SimSun" w:hAnsi="Times New Roman" w:cs="Times New Roman"/>
          <w:color w:val="000000"/>
          <w:kern w:val="0"/>
          <w:sz w:val="24"/>
          <w:szCs w:val="24"/>
          <w:lang w:eastAsia="ja-JP"/>
        </w:rPr>
        <w:t xml:space="preserve">disabilities </w:t>
      </w:r>
      <w:r w:rsidRPr="008423E2">
        <w:rPr>
          <w:rFonts w:ascii="Times New Roman" w:eastAsia="SimSun" w:hAnsi="Times New Roman" w:cs="Times New Roman"/>
          <w:color w:val="000000"/>
          <w:kern w:val="0"/>
          <w:sz w:val="24"/>
          <w:szCs w:val="24"/>
          <w:lang w:eastAsia="ja-JP"/>
          <w14:ligatures w14:val="none"/>
        </w:rPr>
        <w:t xml:space="preserve">from their colleagues found it difficult to cope with the uncertainties of social activities </w:t>
      </w:r>
      <w:r w:rsidRPr="008423E2">
        <w:rPr>
          <w:rFonts w:ascii="Times New Roman" w:eastAsia="SimSun" w:hAnsi="Times New Roman" w:cs="Times New Roman"/>
          <w:color w:val="000000"/>
          <w:kern w:val="0"/>
          <w:sz w:val="24"/>
          <w:szCs w:val="24"/>
          <w:lang w:eastAsia="ja-JP"/>
          <w14:ligatures w14:val="none"/>
        </w:rPr>
        <w:fldChar w:fldCharType="begin"/>
      </w:r>
      <w:r w:rsidR="007256FD">
        <w:rPr>
          <w:rFonts w:ascii="Times New Roman" w:eastAsia="SimSun" w:hAnsi="Times New Roman" w:cs="Times New Roman"/>
          <w:color w:val="000000"/>
          <w:kern w:val="0"/>
          <w:sz w:val="24"/>
          <w:szCs w:val="24"/>
          <w:lang w:eastAsia="ja-JP"/>
          <w14:ligatures w14:val="none"/>
        </w:rPr>
        <w:instrText xml:space="preserve"> ADDIN ZOTERO_ITEM CSL_CITATION {"citationID":"MHPclorF","properties":{"formattedCitation":"(e.g., Baldridge &amp; Kulkarni, 2017)","plainCitation":"(e.g., Baldridge &amp; Kulkarni, 2017)","noteIndex":0},"citationItems":[{"id":21282,"uris":["http://zotero.org/groups/5119330/items/WHL6RWSI"],"itemData":{"id":21282,"type":"article-journal","abstract":"Through this interview-based study with 40 respondents in the United States we have outlined enablers of career transitions and sustainable careers for professionals who have experienced severe hearing loss as adults. To sustain careers after adult onset disability, respondents engaged in a quest for meaning and big picture answers to ‘who am I?’ and ‘am I still successful?’ This included redefining themselves – e.g. I am now both a person with a disability (disability identity) and a successful professional (professional identity) – and career success (e.g. now I care about service to society as much as I care about material artifacts). Respondents also adopted new work roles where disability was a key to success (e.g. becoming an equal employment officer) and utilized social networks to continue being successful. Such redefining of work and networks supported the aforesaid quest for meaning and big picture answers. Findings not only indicate how individuals experience career success after a life-changing event but also help defamiliarize extant notions of ableism in workplace contexts.","container-title":"Human Relations","DOI":"10.1177/0018726716687388","ISSN":"0018-7267, 1741-282X","issue":"10","journalAbbreviation":"Human Relations","language":"en","page":"1217-1236","source":"DOI.org (Crossref)","title":"The shaping of sustainable careers post hearing loss: Toward greater understanding of adult onset disability, disability identity, and career transitions","title-short":"The shaping of sustainable careers post hearing loss","volume":"70","author":[{"family":"Baldridge","given":"David C"},{"family":"Kulkarni","given":"Mukta"}],"issued":{"date-parts":[["2017",10]]}},"label":"page","prefix":"e.g., "}],"schema":"https://github.com/citation-style-language/schema/raw/master/csl-citation.json"} </w:instrText>
      </w:r>
      <w:r w:rsidRPr="008423E2">
        <w:rPr>
          <w:rFonts w:ascii="Times New Roman" w:eastAsia="SimSun" w:hAnsi="Times New Roman" w:cs="Times New Roman"/>
          <w:color w:val="000000"/>
          <w:kern w:val="0"/>
          <w:sz w:val="24"/>
          <w:szCs w:val="24"/>
          <w:lang w:eastAsia="ja-JP"/>
          <w14:ligatures w14:val="none"/>
        </w:rPr>
        <w:fldChar w:fldCharType="separate"/>
      </w:r>
      <w:r w:rsidR="00420852" w:rsidRPr="008423E2">
        <w:rPr>
          <w:rFonts w:ascii="Times New Roman" w:hAnsi="Times New Roman" w:cs="Times New Roman"/>
          <w:sz w:val="24"/>
        </w:rPr>
        <w:t>(e.g., Baldridge &amp; Kulkarni, 2017)</w:t>
      </w:r>
      <w:r w:rsidRPr="008423E2">
        <w:rPr>
          <w:rFonts w:ascii="Times New Roman" w:eastAsia="SimSun" w:hAnsi="Times New Roman" w:cs="Times New Roman"/>
          <w:color w:val="000000"/>
          <w:kern w:val="0"/>
          <w:sz w:val="24"/>
          <w:szCs w:val="24"/>
          <w:lang w:eastAsia="ja-JP"/>
          <w14:ligatures w14:val="none"/>
        </w:rPr>
        <w:fldChar w:fldCharType="end"/>
      </w:r>
      <w:r w:rsidR="0038223B">
        <w:rPr>
          <w:rFonts w:ascii="Times New Roman" w:eastAsia="SimSun" w:hAnsi="Times New Roman" w:cs="Times New Roman"/>
          <w:color w:val="000000"/>
          <w:kern w:val="0"/>
          <w:sz w:val="24"/>
          <w:szCs w:val="24"/>
          <w:lang w:eastAsia="ja-JP"/>
          <w14:ligatures w14:val="none"/>
        </w:rPr>
        <w:t>,</w:t>
      </w:r>
      <w:r w:rsidRPr="008423E2">
        <w:rPr>
          <w:rFonts w:ascii="Times New Roman" w:eastAsia="SimSun" w:hAnsi="Times New Roman" w:cs="Times New Roman"/>
          <w:color w:val="000000"/>
          <w:kern w:val="0"/>
          <w:sz w:val="24"/>
          <w:szCs w:val="24"/>
          <w:lang w:eastAsia="ja-JP"/>
          <w14:ligatures w14:val="none"/>
        </w:rPr>
        <w:t xml:space="preserve"> or </w:t>
      </w:r>
      <w:r w:rsidRPr="008423E2">
        <w:rPr>
          <w:rFonts w:ascii="Times New Roman" w:eastAsia="Times New Roman" w:hAnsi="Times New Roman" w:cs="Times New Roman"/>
          <w:color w:val="000000"/>
          <w:kern w:val="0"/>
          <w:sz w:val="24"/>
          <w:szCs w:val="24"/>
          <w:lang w:eastAsia="en-GB"/>
          <w14:ligatures w14:val="none"/>
        </w:rPr>
        <w:t xml:space="preserve">mentees could not be their authentic selves with their mentors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gIcAIFPw","properties":{"formattedCitation":"(e.g., Croteau, Anderson, &amp; VanderWal, 2008; Day &amp; Schoenrade, 1997; Webster &amp; Adams, 2023)","plainCitation":"(e.g., Croteau, Anderson, &amp; VanderWal, 2008; Day &amp; Schoenrade, 1997; Webster &amp; Adams, 2023)","noteIndex":0},"citationItems":[{"id":21513,"uris":["http://zotero.org/groups/5119330/items/CNFLQIA3"],"itemData":{"id":21513,"type":"article-journal","abstract":"This article advances the understanding of workplace sexual identity management for lesbian, gay, and bisexual individuals by examining three conceptual frameworks recently proposed in the organizational and psychological literature (Clair, Beatty, &amp; MacLean, 2005; Lidderdale, Croteau, Anderson, Tovar-Murray, &amp; Davis, 2007; Ragins, 2004, 2008). After exploring two of the models that are based in stigma theory and one that is based in social cognitive theory, the article addresses new directions for understanding and studying sexual identity in the workplace through expanding and clarifying the prior conceptual work in the three models. Specifically, directions for greater clarity in definitions of identity management are suggested, recommendations for the integration and extension of perspectives on the relationship of identity management and workplace climate are made, and the need for expanding notions of sexual identity itself is promoted.","container-title":"Group &amp; Organization Management","DOI":"10.1177/1059601108321828","ISSN":"1059-6011, 1552-3993","issue":"5","journalAbbreviation":"Group &amp; Organization Management","language":"en","license":"http://journals.sagepub.com/page/policies/text-and-data-mining-license","page":"532-565","source":"DOI.org (Crossref)","title":"Models of workplace sexual identity disclosure and management: Reviewing and extending concepts","title-short":"Models of workplace sexual identity disclosure and management","volume":"33","author":[{"family":"Croteau","given":"James M."},{"family":"Anderson","given":"Mary Z."},{"family":"VanderWal","given":"Bonnie L."}],"issued":{"date-parts":[["2008",10]]}},"label":"page","prefix":"e.g., "},{"id":21514,"uris":["http://zotero.org/groups/5119330/items/76HUEBX7"],"itemData":{"id":21514,"type":"article-journal","abstract":"The threat of job discrimination causes many gay men and lesbians to keep their sexual orientation secret at work. This study investigates the relationships between extent of communication about sexual orientation and critical work attitudes. We hypothesize that “closeted” gay workers will experience more negative work attitudes than will either “openly” gay or heterosexual workers. The sample consisted of 900 lesbian, gay, and heterosexual workers identified from the mailing list of a civil rights group focused on homosexual rights. The hypothesis is supported for affective organizational commitment, job satisfaction, belief in support of top management, role ambiguity, role conflict, and conflict between work and home issues, but not for continuance commitment. Although causal relationships are not specified, we conclude that work attitude levels of gay and lesbian workers are predicted in part by the amount of communication about their sexual orientation in which these workers engage.","container-title":"Personnel Psychology","DOI":"10.1111/j.1744-6570.1997.tb00904.x","ISSN":"0031-5826, 1744-6570","issue":"1","journalAbbreviation":"Personnel Psychology","language":"en","license":"http://onlinelibrary.wiley.com/termsAndConditions#vor","page":"147-163","source":"DOI.org (Crossref)","title":"Staying in the closet versus coming out: Relationships between communication about sexual orientation and work attitudes","title-short":"STAYING IN THE CLOSET VERSUS COMING OUT","volume":"50","author":[{"family":"Day","given":"Nancy E."},{"family":"Schoenrade","given":"Patricia"}],"issued":{"date-parts":[["1997",3]]}}},{"id":21280,"uris":["http://zotero.org/groups/5119330/items/XECPKUT9"],"itemData":{"id":21280,"type":"article-journal","abstract":"Purpose\n              The goal of this study was to help explain the underrepresentation of lesbian women and gay men (LG) in senior leadership positions by examining bias in the allocation of developmental opportunities (sponsorship/coaching and challenging work assignments). It further sought to test stigma-by-association as one reason for the biased allocation of developmental opportunities.\n            \n            \n              Design/methodology/approach\n              \n                An online experimental vignette study (\n                N\n                 = 273) using a 2 (target gender: male vs female) by 2 (sexual orientation: LG vs heterosexual) design was conducted.\n              \n            \n            \n              Findings\n              LG workers were less likely to be allocated developmental opportunities than heterosexual workers overall and relative to their same-sex heterosexual counterparts. Further, lesbian women were least likely to be allocated developmental opportunities. These effects also operated indirectly via participants concerns about stigma-by-association.\n            \n            \n              Originality/value\n              Sexual orientation and gender identity minority workers remain underrepresented in senior leadership positions and oftentimes despite having better objective qualifications. Research has begun examining bias in leader selection. This study, however, directs attention to the biased allocation of developmental opportunities which make one competitive for senior leadership positions and occur prior to leader selection. In doing so, the authors provide a baseline understanding of an important reason why LG might be underrepresented in leadership positions.","container-title":"Equality, Diversity and Inclusion: An International Journal","DOI":"10.1108/EDI-05-2022-0120","ISSN":"2040-7149","issue":"2","journalAbbreviation":"EDI","language":"en","page":"300-318","source":"DOI.org (Crossref)","title":"Stifled from the start: biased allocation of developmental opportunities and the underrepresentation of lesbian women and gay men in leadership","title-short":"Stifled from the start","volume":"42","author":[{"family":"Webster","given":"Jennica R."},{"family":"Adams","given":"Gary A."}],"issued":{"date-parts":[["2023",3,21]]}}}],"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Croteau, Anderson, &amp; VanderWal, 2008; Day &amp; Schoenrade, 1997; Webster &amp; Adams, 2023)</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p>
    <w:p w14:paraId="6B7AD4B8" w14:textId="01A0D4CD" w:rsidR="002F2CF0" w:rsidRPr="008423E2" w:rsidRDefault="002F2CF0" w:rsidP="00192067">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Times New Roman" w:hAnsi="Times New Roman" w:cs="Times New Roman"/>
          <w:color w:val="000000"/>
          <w:kern w:val="0"/>
          <w:sz w:val="24"/>
          <w:szCs w:val="24"/>
          <w:lang w:eastAsia="en-GB"/>
          <w14:ligatures w14:val="none"/>
        </w:rPr>
        <w:lastRenderedPageBreak/>
        <w:t xml:space="preserve">Individuals with invisible minority status were at times reluctant to seek workplace support, as their workplace culture did not make them feel safe to do so </w:t>
      </w:r>
      <w:r w:rsidRPr="008423E2">
        <w:rPr>
          <w:rFonts w:ascii="Times New Roman" w:eastAsia="Times New Roman" w:hAnsi="Times New Roman" w:cs="Times New Roman"/>
          <w:color w:val="000000"/>
          <w:kern w:val="0"/>
          <w:sz w:val="24"/>
          <w:szCs w:val="24"/>
          <w:lang w:eastAsia="en-GB"/>
          <w14:ligatures w14:val="none"/>
        </w:rPr>
        <w:fldChar w:fldCharType="begin"/>
      </w:r>
      <w:r w:rsidR="00192067">
        <w:rPr>
          <w:rFonts w:ascii="Times New Roman" w:eastAsia="Times New Roman" w:hAnsi="Times New Roman" w:cs="Times New Roman"/>
          <w:color w:val="000000"/>
          <w:kern w:val="0"/>
          <w:sz w:val="24"/>
          <w:szCs w:val="24"/>
          <w:lang w:eastAsia="en-GB"/>
          <w14:ligatures w14:val="none"/>
        </w:rPr>
        <w:instrText xml:space="preserve"> ADDIN ZOTERO_ITEM CSL_CITATION {"citationID":"uU63uRvV","properties":{"formattedCitation":"(Ezerins et al., 2024)","plainCitation":"(Ezerins et al., 2024)","noteIndex":0},"citationItems":[{"id":21288,"uris":["http://zotero.org/groups/5119330/items/33RDZYQB"],"itemData":{"id":21288,"type":"article-journal","abstract":"Organizations are demonstrating a burgeoning interest in hiring neurodivergent employees, prompting a parallel expansion of research on autism and employment. In this review, we evaluate, critique, and integrate diffuse research and theory on autism and employment across the domains of disability studies, autism, industrial relations, management, and rehabilitation. In doing so, we illustrate how incorporating the experiences of individuals on the autism spectrum can benefit management theory. Likewise, we highlight how existing management theory can help contextualize and enrich autism research. In addition, our review highlights barriers and potential enablers that individuals on the autism spectrum encounter during varying stages of employment, while also providing insight into steps that can be taken by organizations and practitioners to improve employment outcomes for neurodivergent individuals. We conclude with an agenda for advancing research and practice that enhances the employment experiences of autistic individuals and the outcomes of the organizations that employ them.","container-title":"Journal of Management","DOI":"10.1177/01492063231193362","ISSN":"0149-2063, 1557-1211","issue":"3","journalAbbreviation":"Journal of Management","language":"en","page":"1102–1144","source":"DOI.org (Crossref)","title":"Autism and employment: A review of the “new frontier” of diversity research","title-short":"Autism and employment","volume":"50","author":[{"family":"Ezerins","given":"Maira E."},{"family":"Simon","given":"Lauren S."},{"family":"Vogus","given":"Timothy J."},{"family":"Gabriel","given":"Allison S."},{"family":"Calderwood","given":"Charles"},{"family":"Rosen","given":"Christopher C."}],"issued":{"date-parts":[["2024"]]}}}],"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192067" w:rsidRPr="00192067">
        <w:rPr>
          <w:rFonts w:ascii="Times New Roman" w:hAnsi="Times New Roman" w:cs="Times New Roman"/>
          <w:sz w:val="24"/>
        </w:rPr>
        <w:t>(Ezerins et al., 2024)</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Also, they felt disclosing their minority status made them vulnerable to biases and discrimination and could</w:t>
      </w:r>
      <w:r w:rsidRPr="008423E2">
        <w:rPr>
          <w:rFonts w:ascii="Times New Roman" w:eastAsia="Times New Roman" w:hAnsi="Times New Roman" w:cs="Times New Roman"/>
          <w:i/>
          <w:iCs/>
          <w:color w:val="000000"/>
          <w:kern w:val="0"/>
          <w:sz w:val="24"/>
          <w:szCs w:val="24"/>
          <w:lang w:eastAsia="en-GB"/>
          <w14:ligatures w14:val="none"/>
        </w:rPr>
        <w:t xml:space="preserve"> </w:t>
      </w:r>
      <w:r w:rsidRPr="008423E2">
        <w:rPr>
          <w:rFonts w:ascii="Times New Roman" w:eastAsia="Times New Roman" w:hAnsi="Times New Roman" w:cs="Times New Roman"/>
          <w:color w:val="000000"/>
          <w:kern w:val="0"/>
          <w:sz w:val="24"/>
          <w:szCs w:val="24"/>
          <w:lang w:eastAsia="en-GB"/>
          <w14:ligatures w14:val="none"/>
        </w:rPr>
        <w:t xml:space="preserve">result in their losing opportunities for skill development, leadership, and career advancement </w:t>
      </w:r>
      <w:r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I6W988s8","properties":{"formattedCitation":"(e.g., Baldridge &amp; Kulkarni, 2017; Kulkarni &amp; Gopakumar, 2014; Parnell et al., 2012)","plainCitation":"(e.g., Baldridge &amp; Kulkarni, 2017; Kulkarni &amp; Gopakumar, 2014; Parnell et al., 2012)","noteIndex":0},"citationItems":[{"id":21282,"uris":["http://zotero.org/groups/5119330/items/WHL6RWSI"],"itemData":{"id":21282,"type":"article-journal","abstract":"Through this interview-based study with 40 respondents in the United States we have outlined enablers of career transitions and sustainable careers for professionals who have experienced severe hearing loss as adults. To sustain careers after adult onset disability, respondents engaged in a quest for meaning and big picture answers to ‘who am I?’ and ‘am I still successful?’ This included redefining themselves – e.g. I am now both a person with a disability (disability identity) and a successful professional (professional identity) – and career success (e.g. now I care about service to society as much as I care about material artifacts). Respondents also adopted new work roles where disability was a key to success (e.g. becoming an equal employment officer) and utilized social networks to continue being successful. Such redefining of work and networks supported the aforesaid quest for meaning and big picture answers. Findings not only indicate how individuals experience career success after a life-changing event but also help defamiliarize extant notions of ableism in workplace contexts.","container-title":"Human Relations","DOI":"10.1177/0018726716687388","ISSN":"0018-7267, 1741-282X","issue":"10","journalAbbreviation":"Human Relations","language":"en","page":"1217-1236","source":"DOI.org (Crossref)","title":"The shaping of sustainable careers post hearing loss: Toward greater understanding of adult onset disability, disability identity, and career transitions","title-short":"The shaping of sustainable careers post hearing loss","volume":"70","author":[{"family":"Baldridge","given":"David C"},{"family":"Kulkarni","given":"Mukta"}],"issued":{"date-parts":[["2017",10]]}},"label":"page","prefix":"e.g., "},{"id":21290,"uris":["http://zotero.org/groups/5119330/items/NE5YEMQV"],"itemData":{"id":21290,"type":"article-journal","container-title":"Human Resource Management","DOI":"10.1002/hrm.21570","ISSN":"0090-4848, 1099-050X","issue":"3","journalAbbreviation":"Human Resource Management","language":"en","page":"445-466","source":"DOI.org (Crossref)","title":"Career management strategies of people with disabilities","volume":"53","author":[{"family":"Kulkarni","given":"Mukta"},{"family":"Gopakumar","given":"K. V."}],"issued":{"date-parts":[["2014",5]]}}},{"id":21276,"uris":["http://zotero.org/groups/5119330/items/XHQJTD49"],"itemData":{"id":21276,"type":"article-journal","abstract":"This study examined career-related barriers that gay, lesbian, and bisexual (GLB) individuals had encountered in the past and anticipated in the future and the degree of hindrance associated with future barriers. Two hundred forty-one GLB participants (126 women and 115 men) completed the Career Barriers Inventory–Revised and 11 additional items developed to address sexual orientation–related career barriers. Sexual orientation barriers were the third most highly anticipated future barriers and the second most hindering. Lesbian and bisexual women had encountered significantly more barriers related to sex discrimination, career–child conflict, and choosing nontraditional careers. They also anticipated more gender-role–related future barriers and expected more hindrance from gender and multiple role career barriers. There were no gender differences on sexual orientation barriers. GLB individuals encountered and anticipated career barriers similar to those encountered by heterosexual individuals while also anticipating barriers unique to their sexual orientation.","container-title":"Journal of Career Development","DOI":"10.1177/0894845310386730","ISSN":"0894-8453, 1556-0856","issue":"3","journalAbbreviation":"Journal of Career Development","language":"en","page":"248-268","source":"DOI.org (Crossref)","title":"Perceived career barriers for gay, lesbian, and bisexual individuals","volume":"39","author":[{"family":"Parnell","given":"Martha Keeton"},{"family":"Lease","given":"Suzanne H."},{"family":"Green","given":"Michael L."}],"issued":{"date-parts":[["2012",6]]}}}],"schema":"https://github.com/citation-style-language/schema/raw/master/csl-citation.json"} </w:instrText>
      </w:r>
      <w:r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Baldridge &amp; Kulkarni, 2017; Kulkarni &amp; Gopakumar, 2014; Parnell et al., 2012)</w:t>
      </w:r>
      <w:r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p>
    <w:p w14:paraId="623F7C4B" w14:textId="6693F435" w:rsidR="002F2CF0" w:rsidRPr="008423E2" w:rsidRDefault="00FA6353" w:rsidP="002F2CF0">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Managing visibility</w:t>
      </w:r>
      <w:r w:rsidR="002F2CF0" w:rsidRPr="008423E2">
        <w:rPr>
          <w:rFonts w:asciiTheme="majorBidi" w:hAnsiTheme="majorBidi" w:cstheme="majorBidi"/>
          <w:sz w:val="24"/>
          <w:szCs w:val="24"/>
        </w:rPr>
        <w:t xml:space="preserve"> sometimes </w:t>
      </w:r>
      <w:r w:rsidRPr="008423E2">
        <w:rPr>
          <w:rFonts w:asciiTheme="majorBidi" w:hAnsiTheme="majorBidi" w:cstheme="majorBidi"/>
          <w:sz w:val="24"/>
          <w:szCs w:val="24"/>
        </w:rPr>
        <w:t xml:space="preserve">reduced </w:t>
      </w:r>
      <w:r w:rsidR="002F2CF0" w:rsidRPr="008423E2">
        <w:rPr>
          <w:rFonts w:asciiTheme="majorBidi" w:hAnsiTheme="majorBidi" w:cstheme="majorBidi"/>
          <w:sz w:val="24"/>
          <w:szCs w:val="24"/>
        </w:rPr>
        <w:t>participati</w:t>
      </w:r>
      <w:r w:rsidRPr="008423E2">
        <w:rPr>
          <w:rFonts w:asciiTheme="majorBidi" w:hAnsiTheme="majorBidi" w:cstheme="majorBidi"/>
          <w:sz w:val="24"/>
          <w:szCs w:val="24"/>
        </w:rPr>
        <w:t xml:space="preserve">on </w:t>
      </w:r>
      <w:r w:rsidR="002F2CF0" w:rsidRPr="008423E2">
        <w:rPr>
          <w:rFonts w:asciiTheme="majorBidi" w:hAnsiTheme="majorBidi" w:cstheme="majorBidi"/>
          <w:sz w:val="24"/>
          <w:szCs w:val="24"/>
        </w:rPr>
        <w:t xml:space="preserve">in organizational schemes that leveraged developing human capital </w:t>
      </w:r>
      <w:r w:rsidR="002F2CF0"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2jBLtDUL","properties":{"formattedCitation":"(e.g., Ross-Smith &amp; Chesterman, 2009)","plainCitation":"(e.g., Ross-Smith &amp; Chesterman, 2009)","noteIndex":0},"citationItems":[{"id":14066,"uris":["http://zotero.org/groups/5119330/items/NCYVSNUG"],"itemData":{"id":14066,"type":"article-journal","abstract":"This paper addresses the theme of the special issue by drawing attention to ways in which gender scholarship can influence management and organizational studies in an analysis of the pathways to senior management. Based on an Australia-wide study of the experiences of women and men in senior management, it adds new empirical data to the body of knowledge on women career advancement at senior levels of organizations. Many women interviewed expressed reticence and ambivalence about the advancement of their careers and their prospects for promotion, which was called `girl disease' by one woman. Forms of ambivalence varied according to different age and sector cohorts; in particular difficulties were identified in reconciling, family responsibilities with the demands of senior level appointments. We analyse expressions of ambivalence and reticence by exploring the tensions between women gender identity and the organizational factors that shape their `managerial' identity. We conclude by suggesting strategies to improve organizational practices in relation to women career development and promotion.","container-title":"Journal of Management &amp; Organization","DOI":"10.5172/jmo.15.5.582","ISSN":"1833-3672","issue":"5","language":"English","page":"582-595","title":"'Girl disease': Women managers' reticence and ambivalence towards organizational advancement","volume":"15","author":[{"family":"Ross-Smith","given":"Anne"},{"family":"Chesterman","given":"Colleen"}],"issued":{"date-parts":[["2009",11]]}},"label":"page","prefix":"e.g., "}],"schema":"https://github.com/citation-style-language/schema/raw/master/csl-citation.json"} </w:instrText>
      </w:r>
      <w:r w:rsidR="002F2CF0"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Ross-Smith &amp; Chesterman, 2009)</w:t>
      </w:r>
      <w:r w:rsidR="002F2CF0" w:rsidRPr="008423E2">
        <w:rPr>
          <w:rFonts w:asciiTheme="majorBidi" w:hAnsiTheme="majorBidi" w:cstheme="majorBidi"/>
          <w:sz w:val="24"/>
          <w:szCs w:val="24"/>
        </w:rPr>
        <w:fldChar w:fldCharType="end"/>
      </w:r>
      <w:r w:rsidR="002F2CF0" w:rsidRPr="008423E2">
        <w:rPr>
          <w:rFonts w:asciiTheme="majorBidi" w:hAnsiTheme="majorBidi" w:cstheme="majorBidi"/>
          <w:sz w:val="24"/>
          <w:szCs w:val="24"/>
        </w:rPr>
        <w:t xml:space="preserve">. This was mainly due to concerns about being put in situations (e.g., when travelling) that did not allow hiding their minority status and its contingencies </w:t>
      </w:r>
      <w:r w:rsidR="002F2CF0"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kVLV4giN","properties":{"formattedCitation":"(e.g., racial, ethnic or cultural rituals, and limited abilities; Tlaiss, 2015)","plainCitation":"(e.g., racial, ethnic or cultural rituals, and limited abilities; Tlaiss, 2015)","noteIndex":0},"citationItems":[{"id":17267,"uris":["http://zotero.org/groups/5119330/items/SPVYJ3KG"],"itemData":{"id":17267,"type":"article-journal","abstract":"Purpose - Few studies examine the career success of women in the Arab Middle East. With that in mind, the purpose of this paper is to explore the conceptualizations of the career success of women managers in Lebanon. Drawing on the individual, behavioral, and structural approaches, this study also investigates the women's approaches to career success. Capitalizing on the institutional theory (IT), the current investigation accounts for the complexity of the local context by illustrating how a diverse set of socio-cultural values and norms, institutional constraints, and individual agency impact the overall experience of career success among Arab women. Design/methodology/approach - This study is exploratory in nature and draws on a qualitative approach. In-depth, face-to-face, open-ended interviews were conducted with women managers across the managerial hierarchy in a wide range of industries, sectors, and organizations. Findings - The findings suggest that the Lebanese women managers' career success was not conceptualized exclusively using the objective or the subjective measures. Rather, it was conceptualized on a continuum between these measures, thus challenging the rigid objective/subjective dichotomy in the context of Lebanon. The results also suggest that the career success of these women managers is better predicted and explained by the individual and behavioral approaches than by the traditional, structural approach. This empirical work sheds light on the gendered working conditions that women experience and how they capitalize on their individual agency to survive the hegemonic masculinity embedded in their workplaces, along with the inequalities that it promotes. Originality/value - This study is the first to explore the conceptualizations and the determinants of the career success of women managers in Lebanon. However, the originality of this paper is not only limited to its contribution to the limited research on the careers of Arab women; it also extends to its usage of various approaches to predict career success as well as to adapt IT as a theoretical framework for capturing the myriad of factors that impact women's careers and success. The originality of this study also lies in advancing the theoretical concept of hegemonic masculinity into studies looking at Arab women's career experiences by shedding some light on how the reproduction of gender, gendered working practices, and agency impact their career success.","container-title":"Employee Relations","DOI":"10.1108/ER-03-2014-0028","ISSN":"0142-5455","issue":"5","language":"English","page":"525-546","title":"Neither-nor: career success of women in an Arab Middle Eastern context","volume":"37","author":[{"family":"Tlaiss","given":"Hayfaa A."}],"issued":{"date-parts":[["2015"]]}},"label":"page","prefix":"e.g., racial, ethnic or cultural rituals, and limited abilities; "}],"schema":"https://github.com/citation-style-language/schema/raw/master/csl-citation.json"} </w:instrText>
      </w:r>
      <w:r w:rsidR="002F2CF0" w:rsidRPr="008423E2">
        <w:rPr>
          <w:rFonts w:asciiTheme="majorBidi" w:hAnsiTheme="majorBidi" w:cstheme="majorBidi"/>
          <w:sz w:val="24"/>
          <w:szCs w:val="24"/>
        </w:rPr>
        <w:fldChar w:fldCharType="separate"/>
      </w:r>
      <w:r w:rsidR="00A436D8" w:rsidRPr="008423E2">
        <w:rPr>
          <w:rFonts w:ascii="Times New Roman" w:hAnsi="Times New Roman" w:cs="Times New Roman"/>
          <w:sz w:val="24"/>
        </w:rPr>
        <w:t>(e.g., racial, ethnic or cultural rituals, and limited abilities; Tlaiss, 2015)</w:t>
      </w:r>
      <w:r w:rsidR="002F2CF0" w:rsidRPr="008423E2">
        <w:rPr>
          <w:rFonts w:asciiTheme="majorBidi" w:hAnsiTheme="majorBidi" w:cstheme="majorBidi"/>
          <w:sz w:val="24"/>
          <w:szCs w:val="24"/>
        </w:rPr>
        <w:fldChar w:fldCharType="end"/>
      </w:r>
      <w:r w:rsidR="002F2CF0" w:rsidRPr="008423E2">
        <w:rPr>
          <w:rFonts w:asciiTheme="majorBidi" w:hAnsiTheme="majorBidi" w:cstheme="majorBidi"/>
          <w:sz w:val="24"/>
          <w:szCs w:val="24"/>
        </w:rPr>
        <w:t xml:space="preserve">, especially if revealing their identity put their safety at risk </w:t>
      </w:r>
      <w:r w:rsidR="002F2CF0"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4MsTC3OV","properties":{"formattedCitation":"(e.g., LGBTQ+ employees in specific international assignments; McPhail, McNulty, &amp; Hutchings, 2016)","plainCitation":"(e.g., LGBTQ+ employees in specific international assignments; McPhail, McNulty, &amp; Hutchings, 2016)","noteIndex":0},"citationItems":[{"id":21327,"uris":["http://zotero.org/groups/5119330/items/T6JFFDH8"],"itemData":{"id":21327,"type":"article-journal","container-title":"The International Journal of Human Resource Management","DOI":"10.1080/09585192.2014.941903","ISSN":"0958-5192, 1466-4399","issue":"3","journalAbbreviation":"The International Journal of Human Resource Management","language":"en","page":"382-406","source":"DOI.org (Crossref)","title":"Lesbian and gay expatriation: opportunities, barriers and challenges for global mobility","title-short":"Lesbian and gay expatriation","volume":"27","author":[{"family":"McPhail","given":"Ruth"},{"family":"McNulty","given":"Yvonne"},{"family":"Hutchings","given":"Kate"}],"issued":{"date-parts":[["2016",2,4]]}},"label":"page","prefix":"e.g., LGBTQ+ employees in specific international assignments; "}],"schema":"https://github.com/citation-style-language/schema/raw/master/csl-citation.json"} </w:instrText>
      </w:r>
      <w:r w:rsidR="002F2CF0"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LGBTQ+ employees in specific international assignments; McPhail, McNulty, &amp; Hutchings, 2016)</w:t>
      </w:r>
      <w:r w:rsidR="002F2CF0" w:rsidRPr="008423E2">
        <w:rPr>
          <w:rFonts w:asciiTheme="majorBidi" w:hAnsiTheme="majorBidi" w:cstheme="majorBidi"/>
          <w:sz w:val="24"/>
          <w:szCs w:val="24"/>
        </w:rPr>
        <w:fldChar w:fldCharType="end"/>
      </w:r>
      <w:r w:rsidR="002F2CF0" w:rsidRPr="008423E2">
        <w:rPr>
          <w:rFonts w:asciiTheme="majorBidi" w:hAnsiTheme="majorBidi" w:cstheme="majorBidi"/>
          <w:sz w:val="24"/>
          <w:szCs w:val="24"/>
        </w:rPr>
        <w:t>.</w:t>
      </w:r>
    </w:p>
    <w:p w14:paraId="680F099D" w14:textId="674E37B6" w:rsidR="005C63D4" w:rsidRPr="008423E2" w:rsidRDefault="005C63D4" w:rsidP="003F4EE0">
      <w:pPr>
        <w:pStyle w:val="Heading3"/>
        <w:spacing w:line="480" w:lineRule="auto"/>
        <w:rPr>
          <w:rFonts w:asciiTheme="majorBidi" w:eastAsia="SimSun" w:hAnsiTheme="majorBidi"/>
          <w:b/>
          <w:bCs/>
          <w:color w:val="auto"/>
        </w:rPr>
      </w:pPr>
      <w:r w:rsidRPr="008423E2">
        <w:rPr>
          <w:rFonts w:asciiTheme="majorBidi" w:eastAsia="SimSun" w:hAnsiTheme="majorBidi"/>
          <w:b/>
          <w:bCs/>
          <w:color w:val="auto"/>
        </w:rPr>
        <w:t xml:space="preserve">Organizational </w:t>
      </w:r>
      <w:r w:rsidR="00C42DA8" w:rsidRPr="008423E2">
        <w:rPr>
          <w:rFonts w:asciiTheme="majorBidi" w:eastAsia="SimSun" w:hAnsiTheme="majorBidi"/>
          <w:b/>
          <w:bCs/>
          <w:color w:val="auto"/>
        </w:rPr>
        <w:t>i</w:t>
      </w:r>
      <w:r w:rsidRPr="008423E2">
        <w:rPr>
          <w:rFonts w:asciiTheme="majorBidi" w:eastAsia="SimSun" w:hAnsiTheme="majorBidi"/>
          <w:b/>
          <w:bCs/>
          <w:color w:val="auto"/>
        </w:rPr>
        <w:t>nclusivity</w:t>
      </w:r>
    </w:p>
    <w:p w14:paraId="23F0B84F" w14:textId="45EDF67A" w:rsidR="005C63D4" w:rsidRPr="008423E2" w:rsidRDefault="005C63D4" w:rsidP="00DE6EC3">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Times New Roman" w:hAnsi="Times New Roman" w:cs="Times New Roman"/>
          <w:color w:val="000000"/>
          <w:kern w:val="0"/>
          <w:sz w:val="24"/>
          <w:szCs w:val="24"/>
          <w:lang w:eastAsia="en-GB"/>
          <w14:ligatures w14:val="none"/>
        </w:rPr>
        <w:t>Organizational inclusivity highlights the practices of creating a workplace context where all</w:t>
      </w:r>
      <w:r w:rsidR="00DE6EC3" w:rsidRPr="008423E2">
        <w:rPr>
          <w:rFonts w:ascii="Times New Roman" w:eastAsia="Times New Roman" w:hAnsi="Times New Roman" w:cs="Times New Roman"/>
          <w:color w:val="000000"/>
          <w:kern w:val="0"/>
          <w:sz w:val="24"/>
          <w:szCs w:val="24"/>
          <w:lang w:eastAsia="en-GB"/>
          <w14:ligatures w14:val="none"/>
        </w:rPr>
        <w:t xml:space="preserve"> </w:t>
      </w:r>
      <w:r w:rsidRPr="008423E2">
        <w:rPr>
          <w:rFonts w:ascii="Times New Roman" w:eastAsia="Times New Roman" w:hAnsi="Times New Roman" w:cs="Times New Roman"/>
          <w:color w:val="000000"/>
          <w:kern w:val="0"/>
          <w:sz w:val="24"/>
          <w:szCs w:val="24"/>
          <w:lang w:eastAsia="en-GB"/>
          <w14:ligatures w14:val="none"/>
        </w:rPr>
        <w:t xml:space="preserve">employees, </w:t>
      </w:r>
      <w:r w:rsidR="00AD0AB3" w:rsidRPr="008423E2">
        <w:rPr>
          <w:rFonts w:ascii="Times New Roman" w:eastAsia="Times New Roman" w:hAnsi="Times New Roman" w:cs="Times New Roman"/>
          <w:color w:val="000000"/>
          <w:kern w:val="0"/>
          <w:sz w:val="24"/>
          <w:szCs w:val="24"/>
          <w:lang w:eastAsia="en-GB"/>
          <w14:ligatures w14:val="none"/>
        </w:rPr>
        <w:t xml:space="preserve">including </w:t>
      </w:r>
      <w:r w:rsidRPr="008423E2">
        <w:rPr>
          <w:rFonts w:ascii="Times New Roman" w:eastAsia="Times New Roman" w:hAnsi="Times New Roman" w:cs="Times New Roman"/>
          <w:color w:val="000000"/>
          <w:kern w:val="0"/>
          <w:sz w:val="24"/>
          <w:szCs w:val="24"/>
          <w:lang w:eastAsia="en-GB"/>
          <w14:ligatures w14:val="none"/>
        </w:rPr>
        <w:t xml:space="preserve">minority groups, feel </w:t>
      </w:r>
      <w:r w:rsidR="00AD0AB3" w:rsidRPr="008423E2">
        <w:rPr>
          <w:rFonts w:ascii="Times New Roman" w:eastAsia="Times New Roman" w:hAnsi="Times New Roman" w:cs="Times New Roman"/>
          <w:color w:val="000000"/>
          <w:kern w:val="0"/>
          <w:sz w:val="24"/>
          <w:szCs w:val="24"/>
          <w:lang w:eastAsia="en-GB"/>
          <w14:ligatures w14:val="none"/>
        </w:rPr>
        <w:t>valued and</w:t>
      </w:r>
      <w:r w:rsidRPr="008423E2">
        <w:rPr>
          <w:rFonts w:ascii="Times New Roman" w:eastAsia="Times New Roman" w:hAnsi="Times New Roman" w:cs="Times New Roman"/>
          <w:color w:val="000000"/>
          <w:kern w:val="0"/>
          <w:sz w:val="24"/>
          <w:szCs w:val="24"/>
          <w:lang w:eastAsia="en-GB"/>
          <w14:ligatures w14:val="none"/>
        </w:rPr>
        <w:t xml:space="preserve"> supported to </w:t>
      </w:r>
      <w:r w:rsidR="00337A6B" w:rsidRPr="008423E2">
        <w:rPr>
          <w:rFonts w:ascii="Times New Roman" w:eastAsia="Times New Roman" w:hAnsi="Times New Roman" w:cs="Times New Roman"/>
          <w:color w:val="000000"/>
          <w:kern w:val="0"/>
          <w:sz w:val="24"/>
          <w:szCs w:val="24"/>
          <w:lang w:eastAsia="en-GB"/>
          <w14:ligatures w14:val="none"/>
        </w:rPr>
        <w:t>pursue career</w:t>
      </w:r>
      <w:r w:rsidR="00F3283F" w:rsidRPr="008423E2">
        <w:rPr>
          <w:rFonts w:ascii="Times New Roman" w:eastAsia="Times New Roman" w:hAnsi="Times New Roman" w:cs="Times New Roman"/>
          <w:color w:val="000000"/>
          <w:kern w:val="0"/>
          <w:sz w:val="24"/>
          <w:szCs w:val="24"/>
          <w:lang w:eastAsia="en-GB"/>
          <w14:ligatures w14:val="none"/>
        </w:rPr>
        <w:t xml:space="preserve"> </w:t>
      </w:r>
      <w:r w:rsidR="00337A6B" w:rsidRPr="008423E2">
        <w:rPr>
          <w:rFonts w:ascii="Times New Roman" w:eastAsia="Times New Roman" w:hAnsi="Times New Roman" w:cs="Times New Roman"/>
          <w:color w:val="000000"/>
          <w:kern w:val="0"/>
          <w:sz w:val="24"/>
          <w:szCs w:val="24"/>
          <w:lang w:eastAsia="en-GB"/>
          <w14:ligatures w14:val="none"/>
        </w:rPr>
        <w:t>advancement</w:t>
      </w:r>
      <w:r w:rsidR="005B279E" w:rsidRPr="008423E2">
        <w:rPr>
          <w:rFonts w:ascii="Times New Roman" w:eastAsia="Times New Roman" w:hAnsi="Times New Roman" w:cs="Times New Roman"/>
          <w:color w:val="000000"/>
          <w:kern w:val="0"/>
          <w:sz w:val="24"/>
          <w:szCs w:val="24"/>
          <w:lang w:eastAsia="en-GB"/>
          <w14:ligatures w14:val="none"/>
        </w:rPr>
        <w:t xml:space="preserve"> </w:t>
      </w:r>
      <w:r w:rsidR="00C373A7"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EJcuLuKg","properties":{"formattedCitation":"(e.g., Shore et al., 2011)","plainCitation":"(e.g., Shore et al., 2011)","noteIndex":0},"citationItems":[{"id":21657,"uris":["http://zotero.org/groups/5119330/items/8N6EU2RW"],"itemData":{"id":21657,"type":"article-journal","abstract":"A great deal of research has focused on work group diversity, but management scholars have only recently focused on inclusion. As a result, the inclusion literature is still under development, with limited agreement on the conceptual underpinnings of this construct. In this article, the authors first use Brewer’s optimal distinctiveness theory to develop a definition of employee inclusion in the work group as involving the satisfaction of the needs of both belongingness and uniqueness. Building on their definition, the authors then present a framework of inclusion. Their framework is subsequently used as a basis for reviewing the inclusion and diversity literature. Potential contextual factors and outcomes associated with inclusion are suggested in order to guide future research.","container-title":"Journal of Management","DOI":"10.1177/0149206310385943","ISSN":"0149-2063, 1557-1211","issue":"4","journalAbbreviation":"Journal of Management","language":"en","page":"1262-1289","source":"DOI.org (Crossref)","title":"Inclusion and diversity in work groups: A review and model for future research","title-short":"Inclusion and diversity in work groups","volume":"37","author":[{"family":"Shore","given":"Lynn M."},{"family":"Randel","given":"Amy E."},{"family":"Chung","given":"Beth G."},{"family":"Dean","given":"Michelle A."},{"family":"Holcombe Ehrhart","given":"Karen"},{"family":"Singh","given":"Gangaram"}],"issued":{"date-parts":[["2011",7]]}},"label":"page","prefix":"e.g., "}],"schema":"https://github.com/citation-style-language/schema/raw/master/csl-citation.json"} </w:instrText>
      </w:r>
      <w:r w:rsidR="00C373A7" w:rsidRPr="008423E2">
        <w:rPr>
          <w:rFonts w:ascii="Times New Roman" w:eastAsia="Times New Roman" w:hAnsi="Times New Roman" w:cs="Times New Roman"/>
          <w:color w:val="000000"/>
          <w:kern w:val="0"/>
          <w:sz w:val="24"/>
          <w:szCs w:val="24"/>
          <w:lang w:eastAsia="en-GB"/>
          <w14:ligatures w14:val="none"/>
        </w:rPr>
        <w:fldChar w:fldCharType="separate"/>
      </w:r>
      <w:r w:rsidR="00AD0AB3" w:rsidRPr="008423E2">
        <w:rPr>
          <w:rFonts w:ascii="Times New Roman" w:hAnsi="Times New Roman" w:cs="Times New Roman"/>
          <w:sz w:val="24"/>
        </w:rPr>
        <w:t>(e.g., Shore et al., 2011)</w:t>
      </w:r>
      <w:r w:rsidR="00C373A7"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r w:rsidR="005539C5" w:rsidRPr="008423E2">
        <w:rPr>
          <w:rFonts w:ascii="Times New Roman" w:eastAsia="Times New Roman" w:hAnsi="Times New Roman" w:cs="Times New Roman"/>
          <w:color w:val="000000"/>
          <w:kern w:val="0"/>
          <w:sz w:val="24"/>
          <w:szCs w:val="24"/>
          <w:lang w:eastAsia="en-GB"/>
          <w14:ligatures w14:val="none"/>
        </w:rPr>
        <w:t>In our review</w:t>
      </w:r>
      <w:r w:rsidR="00337A6B" w:rsidRPr="008423E2">
        <w:rPr>
          <w:rFonts w:ascii="Times New Roman" w:eastAsia="Times New Roman" w:hAnsi="Times New Roman" w:cs="Times New Roman"/>
          <w:color w:val="000000"/>
          <w:kern w:val="0"/>
          <w:sz w:val="24"/>
          <w:szCs w:val="24"/>
          <w:lang w:eastAsia="en-GB"/>
          <w14:ligatures w14:val="none"/>
        </w:rPr>
        <w:t>,</w:t>
      </w:r>
      <w:r w:rsidR="005539C5" w:rsidRPr="008423E2">
        <w:rPr>
          <w:rFonts w:ascii="Times New Roman" w:eastAsia="Times New Roman" w:hAnsi="Times New Roman" w:cs="Times New Roman"/>
          <w:color w:val="000000"/>
          <w:kern w:val="0"/>
          <w:sz w:val="24"/>
          <w:szCs w:val="24"/>
          <w:lang w:eastAsia="en-GB"/>
          <w14:ligatures w14:val="none"/>
        </w:rPr>
        <w:t xml:space="preserve"> </w:t>
      </w:r>
      <w:r w:rsidR="00804FF0" w:rsidRPr="008423E2">
        <w:rPr>
          <w:rFonts w:ascii="Times New Roman" w:eastAsia="Times New Roman" w:hAnsi="Times New Roman" w:cs="Times New Roman"/>
          <w:color w:val="000000"/>
          <w:kern w:val="0"/>
          <w:sz w:val="24"/>
          <w:szCs w:val="24"/>
          <w:lang w:eastAsia="en-GB"/>
          <w14:ligatures w14:val="none"/>
        </w:rPr>
        <w:t>implementing</w:t>
      </w:r>
      <w:r w:rsidR="00337A6B" w:rsidRPr="008423E2">
        <w:rPr>
          <w:rFonts w:ascii="Times New Roman" w:eastAsia="Times New Roman" w:hAnsi="Times New Roman" w:cs="Times New Roman"/>
          <w:color w:val="000000"/>
          <w:kern w:val="0"/>
          <w:sz w:val="24"/>
          <w:szCs w:val="24"/>
          <w:lang w:eastAsia="en-GB"/>
          <w14:ligatures w14:val="none"/>
        </w:rPr>
        <w:t xml:space="preserve"> </w:t>
      </w:r>
      <w:r w:rsidRPr="0038223B">
        <w:rPr>
          <w:rFonts w:ascii="Times New Roman" w:eastAsia="Times New Roman" w:hAnsi="Times New Roman" w:cs="Times New Roman"/>
          <w:color w:val="000000"/>
          <w:kern w:val="0"/>
          <w:sz w:val="24"/>
          <w:szCs w:val="24"/>
          <w:lang w:eastAsia="en-GB"/>
          <w14:ligatures w14:val="none"/>
        </w:rPr>
        <w:t>equ</w:t>
      </w:r>
      <w:r w:rsidR="005539C5" w:rsidRPr="0038223B">
        <w:rPr>
          <w:rFonts w:ascii="Times New Roman" w:eastAsia="Times New Roman" w:hAnsi="Times New Roman" w:cs="Times New Roman"/>
          <w:color w:val="000000"/>
          <w:kern w:val="0"/>
          <w:sz w:val="24"/>
          <w:szCs w:val="24"/>
          <w:lang w:eastAsia="en-GB"/>
          <w14:ligatures w14:val="none"/>
        </w:rPr>
        <w:t xml:space="preserve">al opportunity </w:t>
      </w:r>
      <w:r w:rsidR="00F00690" w:rsidRPr="0038223B">
        <w:rPr>
          <w:rFonts w:ascii="Times New Roman" w:eastAsia="Times New Roman" w:hAnsi="Times New Roman" w:cs="Times New Roman"/>
          <w:color w:val="000000"/>
          <w:kern w:val="0"/>
          <w:sz w:val="24"/>
          <w:szCs w:val="24"/>
          <w:lang w:eastAsia="en-GB"/>
          <w14:ligatures w14:val="none"/>
        </w:rPr>
        <w:t>(EO)</w:t>
      </w:r>
      <w:r w:rsidR="00F00690" w:rsidRPr="008423E2">
        <w:rPr>
          <w:rFonts w:ascii="Times New Roman" w:eastAsia="Times New Roman" w:hAnsi="Times New Roman" w:cs="Times New Roman"/>
          <w:color w:val="000000"/>
          <w:kern w:val="0"/>
          <w:sz w:val="24"/>
          <w:szCs w:val="24"/>
          <w:lang w:eastAsia="en-GB"/>
          <w14:ligatures w14:val="none"/>
        </w:rPr>
        <w:t xml:space="preserve"> </w:t>
      </w:r>
      <w:r w:rsidRPr="008423E2">
        <w:rPr>
          <w:rFonts w:ascii="Times New Roman" w:eastAsia="Times New Roman" w:hAnsi="Times New Roman" w:cs="Times New Roman"/>
          <w:color w:val="000000"/>
          <w:kern w:val="0"/>
          <w:sz w:val="24"/>
          <w:szCs w:val="24"/>
          <w:lang w:eastAsia="en-GB"/>
          <w14:ligatures w14:val="none"/>
        </w:rPr>
        <w:t xml:space="preserve">policies, </w:t>
      </w:r>
      <w:r w:rsidR="00337A6B" w:rsidRPr="008423E2">
        <w:rPr>
          <w:rFonts w:ascii="Times New Roman" w:eastAsia="Times New Roman" w:hAnsi="Times New Roman" w:cs="Times New Roman"/>
          <w:color w:val="000000"/>
          <w:kern w:val="0"/>
          <w:sz w:val="24"/>
          <w:szCs w:val="24"/>
          <w:lang w:eastAsia="en-GB"/>
          <w14:ligatures w14:val="none"/>
        </w:rPr>
        <w:t xml:space="preserve">cultivating a </w:t>
      </w:r>
      <w:r w:rsidR="00C373A7" w:rsidRPr="008423E2">
        <w:rPr>
          <w:rFonts w:ascii="Times New Roman" w:eastAsia="Times New Roman" w:hAnsi="Times New Roman" w:cs="Times New Roman"/>
          <w:color w:val="000000"/>
          <w:kern w:val="0"/>
          <w:sz w:val="24"/>
          <w:szCs w:val="24"/>
          <w:lang w:eastAsia="en-GB"/>
          <w14:ligatures w14:val="none"/>
        </w:rPr>
        <w:t>sensitive workplace culture</w:t>
      </w:r>
      <w:r w:rsidR="00E072BB" w:rsidRPr="008423E2">
        <w:rPr>
          <w:rFonts w:ascii="Times New Roman" w:eastAsia="Times New Roman" w:hAnsi="Times New Roman" w:cs="Times New Roman"/>
          <w:color w:val="000000"/>
          <w:kern w:val="0"/>
          <w:sz w:val="24"/>
          <w:szCs w:val="24"/>
          <w:lang w:eastAsia="en-GB"/>
          <w14:ligatures w14:val="none"/>
        </w:rPr>
        <w:t xml:space="preserve"> toward minority groups</w:t>
      </w:r>
      <w:r w:rsidRPr="008423E2">
        <w:rPr>
          <w:rFonts w:ascii="Times New Roman" w:eastAsia="Times New Roman" w:hAnsi="Times New Roman" w:cs="Times New Roman"/>
          <w:color w:val="000000"/>
          <w:kern w:val="0"/>
          <w:sz w:val="24"/>
          <w:szCs w:val="24"/>
          <w:lang w:eastAsia="en-GB"/>
          <w14:ligatures w14:val="none"/>
        </w:rPr>
        <w:t>, and</w:t>
      </w:r>
      <w:r w:rsidR="00264A9B" w:rsidRPr="008423E2">
        <w:rPr>
          <w:rFonts w:ascii="Times New Roman" w:eastAsia="Times New Roman" w:hAnsi="Times New Roman" w:cs="Times New Roman"/>
          <w:color w:val="000000"/>
          <w:kern w:val="0"/>
          <w:sz w:val="24"/>
          <w:szCs w:val="24"/>
          <w:lang w:eastAsia="en-GB"/>
          <w14:ligatures w14:val="none"/>
        </w:rPr>
        <w:t xml:space="preserve"> </w:t>
      </w:r>
      <w:r w:rsidR="00337A6B" w:rsidRPr="008423E2">
        <w:rPr>
          <w:rFonts w:ascii="Times New Roman" w:eastAsia="Times New Roman" w:hAnsi="Times New Roman" w:cs="Times New Roman"/>
          <w:color w:val="000000"/>
          <w:kern w:val="0"/>
          <w:sz w:val="24"/>
          <w:szCs w:val="24"/>
          <w:lang w:eastAsia="en-GB"/>
          <w14:ligatures w14:val="none"/>
        </w:rPr>
        <w:t xml:space="preserve">moving away from </w:t>
      </w:r>
      <w:r w:rsidRPr="008423E2">
        <w:rPr>
          <w:rFonts w:ascii="Times New Roman" w:eastAsia="Times New Roman" w:hAnsi="Times New Roman" w:cs="Times New Roman"/>
          <w:color w:val="000000"/>
          <w:kern w:val="0"/>
          <w:sz w:val="24"/>
          <w:szCs w:val="24"/>
          <w:lang w:eastAsia="en-GB"/>
          <w14:ligatures w14:val="none"/>
        </w:rPr>
        <w:t>ideal</w:t>
      </w:r>
      <w:r w:rsidR="00836160" w:rsidRPr="008423E2">
        <w:rPr>
          <w:rFonts w:ascii="Times New Roman" w:eastAsia="Times New Roman" w:hAnsi="Times New Roman" w:cs="Times New Roman"/>
          <w:color w:val="000000"/>
          <w:kern w:val="0"/>
          <w:sz w:val="24"/>
          <w:szCs w:val="24"/>
          <w:lang w:eastAsia="en-GB"/>
          <w14:ligatures w14:val="none"/>
        </w:rPr>
        <w:t>-</w:t>
      </w:r>
      <w:r w:rsidRPr="008423E2">
        <w:rPr>
          <w:rFonts w:ascii="Times New Roman" w:eastAsia="Times New Roman" w:hAnsi="Times New Roman" w:cs="Times New Roman"/>
          <w:color w:val="000000"/>
          <w:kern w:val="0"/>
          <w:sz w:val="24"/>
          <w:szCs w:val="24"/>
          <w:lang w:eastAsia="en-GB"/>
          <w14:ligatures w14:val="none"/>
        </w:rPr>
        <w:t>work</w:t>
      </w:r>
      <w:r w:rsidR="00836160" w:rsidRPr="008423E2">
        <w:rPr>
          <w:rFonts w:ascii="Times New Roman" w:eastAsia="Times New Roman" w:hAnsi="Times New Roman" w:cs="Times New Roman"/>
          <w:color w:val="000000"/>
          <w:kern w:val="0"/>
          <w:sz w:val="24"/>
          <w:szCs w:val="24"/>
          <w:lang w:eastAsia="en-GB"/>
          <w14:ligatures w14:val="none"/>
        </w:rPr>
        <w:t>er</w:t>
      </w:r>
      <w:r w:rsidR="00E072BB" w:rsidRPr="008423E2">
        <w:rPr>
          <w:rFonts w:ascii="Times New Roman" w:eastAsia="Times New Roman" w:hAnsi="Times New Roman" w:cs="Times New Roman"/>
          <w:color w:val="000000"/>
          <w:kern w:val="0"/>
          <w:sz w:val="24"/>
          <w:szCs w:val="24"/>
          <w:lang w:eastAsia="en-GB"/>
          <w14:ligatures w14:val="none"/>
        </w:rPr>
        <w:t xml:space="preserve"> expectations</w:t>
      </w:r>
      <w:r w:rsidR="005539C5" w:rsidRPr="008423E2">
        <w:rPr>
          <w:rFonts w:ascii="Times New Roman" w:eastAsia="Times New Roman" w:hAnsi="Times New Roman" w:cs="Times New Roman"/>
          <w:color w:val="000000"/>
          <w:kern w:val="0"/>
          <w:sz w:val="24"/>
          <w:szCs w:val="24"/>
          <w:lang w:eastAsia="en-GB"/>
          <w14:ligatures w14:val="none"/>
        </w:rPr>
        <w:t xml:space="preserve"> </w:t>
      </w:r>
      <w:r w:rsidR="00671086" w:rsidRPr="008423E2">
        <w:rPr>
          <w:rFonts w:ascii="Times New Roman" w:eastAsia="Times New Roman" w:hAnsi="Times New Roman" w:cs="Times New Roman"/>
          <w:color w:val="000000"/>
          <w:kern w:val="0"/>
          <w:sz w:val="24"/>
          <w:szCs w:val="24"/>
          <w:lang w:eastAsia="en-GB"/>
          <w14:ligatures w14:val="none"/>
        </w:rPr>
        <w:t xml:space="preserve">were highlighted as factors that could strengthen or weaken the link between minority status and complex visibility. </w:t>
      </w:r>
    </w:p>
    <w:p w14:paraId="4B8B5273" w14:textId="3E3120EC" w:rsidR="00F00690" w:rsidRPr="008423E2" w:rsidRDefault="00E072BB" w:rsidP="00BD6459">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Times New Roman" w:hAnsi="Times New Roman" w:cs="Times New Roman"/>
          <w:b/>
          <w:bCs/>
          <w:color w:val="000000"/>
          <w:kern w:val="0"/>
          <w:sz w:val="24"/>
          <w:szCs w:val="24"/>
          <w:lang w:eastAsia="en-GB"/>
          <w14:ligatures w14:val="none"/>
        </w:rPr>
        <w:t>E</w:t>
      </w:r>
      <w:r w:rsidR="005539C5" w:rsidRPr="008423E2">
        <w:rPr>
          <w:rFonts w:ascii="Times New Roman" w:eastAsia="Times New Roman" w:hAnsi="Times New Roman" w:cs="Times New Roman"/>
          <w:b/>
          <w:bCs/>
          <w:color w:val="000000"/>
          <w:kern w:val="0"/>
          <w:sz w:val="24"/>
          <w:szCs w:val="24"/>
          <w:lang w:eastAsia="en-GB"/>
          <w14:ligatures w14:val="none"/>
        </w:rPr>
        <w:t>qual opportunit</w:t>
      </w:r>
      <w:r w:rsidRPr="008423E2">
        <w:rPr>
          <w:rFonts w:ascii="Times New Roman" w:eastAsia="Times New Roman" w:hAnsi="Times New Roman" w:cs="Times New Roman"/>
          <w:b/>
          <w:bCs/>
          <w:color w:val="000000"/>
          <w:kern w:val="0"/>
          <w:sz w:val="24"/>
          <w:szCs w:val="24"/>
          <w:lang w:eastAsia="en-GB"/>
          <w14:ligatures w14:val="none"/>
        </w:rPr>
        <w:t>y</w:t>
      </w:r>
      <w:r w:rsidR="007249E5" w:rsidRPr="008423E2">
        <w:rPr>
          <w:rFonts w:ascii="Times New Roman" w:eastAsia="Times New Roman" w:hAnsi="Times New Roman" w:cs="Times New Roman"/>
          <w:b/>
          <w:bCs/>
          <w:color w:val="000000"/>
          <w:kern w:val="0"/>
          <w:sz w:val="24"/>
          <w:szCs w:val="24"/>
          <w:lang w:eastAsia="en-GB"/>
          <w14:ligatures w14:val="none"/>
        </w:rPr>
        <w:t>.</w:t>
      </w:r>
      <w:r w:rsidR="007249E5" w:rsidRPr="008423E2">
        <w:rPr>
          <w:rFonts w:ascii="Times New Roman" w:eastAsia="Times New Roman" w:hAnsi="Times New Roman" w:cs="Times New Roman"/>
          <w:color w:val="000000"/>
          <w:kern w:val="0"/>
          <w:sz w:val="24"/>
          <w:szCs w:val="24"/>
          <w:lang w:eastAsia="en-GB"/>
          <w14:ligatures w14:val="none"/>
        </w:rPr>
        <w:t xml:space="preserve"> </w:t>
      </w:r>
      <w:r w:rsidR="00EF6AAF" w:rsidRPr="008423E2">
        <w:rPr>
          <w:rFonts w:ascii="Times New Roman" w:eastAsia="Times New Roman" w:hAnsi="Times New Roman" w:cs="Times New Roman"/>
          <w:color w:val="000000"/>
          <w:kern w:val="0"/>
          <w:sz w:val="24"/>
          <w:szCs w:val="24"/>
          <w:lang w:eastAsia="en-GB"/>
          <w14:ligatures w14:val="none"/>
        </w:rPr>
        <w:t>Studies showed that while EO policies were widely adopted</w:t>
      </w:r>
      <w:r w:rsidR="00836160" w:rsidRPr="008423E2">
        <w:rPr>
          <w:rFonts w:ascii="Times New Roman" w:eastAsia="Times New Roman" w:hAnsi="Times New Roman" w:cs="Times New Roman"/>
          <w:color w:val="000000"/>
          <w:kern w:val="0"/>
          <w:sz w:val="24"/>
          <w:szCs w:val="24"/>
          <w:lang w:eastAsia="en-GB"/>
          <w14:ligatures w14:val="none"/>
        </w:rPr>
        <w:t xml:space="preserve"> by organizations</w:t>
      </w:r>
      <w:r w:rsidR="00EF6AAF" w:rsidRPr="008423E2">
        <w:rPr>
          <w:rFonts w:ascii="Times New Roman" w:eastAsia="Times New Roman" w:hAnsi="Times New Roman" w:cs="Times New Roman"/>
          <w:color w:val="000000"/>
          <w:kern w:val="0"/>
          <w:sz w:val="24"/>
          <w:szCs w:val="24"/>
          <w:lang w:eastAsia="en-GB"/>
          <w14:ligatures w14:val="none"/>
        </w:rPr>
        <w:t>, they primarily focused on recruitment</w:t>
      </w:r>
      <w:r w:rsidR="00E8463E" w:rsidRPr="008423E2">
        <w:rPr>
          <w:rFonts w:ascii="Times New Roman" w:eastAsia="Times New Roman" w:hAnsi="Times New Roman" w:cs="Times New Roman"/>
          <w:color w:val="000000"/>
          <w:kern w:val="0"/>
          <w:sz w:val="24"/>
          <w:szCs w:val="24"/>
          <w:lang w:eastAsia="en-GB"/>
          <w14:ligatures w14:val="none"/>
        </w:rPr>
        <w:t>, hiring, and selection</w:t>
      </w:r>
      <w:r w:rsidR="00EF6AAF" w:rsidRPr="008423E2">
        <w:rPr>
          <w:rFonts w:ascii="Times New Roman" w:eastAsia="Times New Roman" w:hAnsi="Times New Roman" w:cs="Times New Roman"/>
          <w:color w:val="000000"/>
          <w:kern w:val="0"/>
          <w:sz w:val="24"/>
          <w:szCs w:val="24"/>
          <w:lang w:eastAsia="en-GB"/>
          <w14:ligatures w14:val="none"/>
        </w:rPr>
        <w:t xml:space="preserve"> rather than career progression</w:t>
      </w:r>
      <w:r w:rsidR="00801EFF" w:rsidRPr="008423E2">
        <w:rPr>
          <w:rFonts w:ascii="Times New Roman" w:eastAsia="Times New Roman" w:hAnsi="Times New Roman" w:cs="Times New Roman"/>
          <w:color w:val="000000"/>
          <w:kern w:val="0"/>
          <w:sz w:val="24"/>
          <w:szCs w:val="24"/>
          <w:lang w:eastAsia="en-GB"/>
          <w14:ligatures w14:val="none"/>
        </w:rPr>
        <w:t xml:space="preserve"> </w:t>
      </w:r>
      <w:r w:rsidR="00801EFF"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ckDRbJaA","properties":{"formattedCitation":"(Brewster et al., 2017)","plainCitation":"(Brewster et al., 2017)","noteIndex":0},"citationItems":[{"id":21286,"uris":["http://zotero.org/groups/5119330/items/TIUE8JSJ"],"itemData":{"id":21286,"type":"article-journal","container-title":"Disability &amp; Society","DOI":"10.1080/09687599.2017.1331837","ISSN":"0968-7599, 1360-0508","issue":"7","journalAbbreviation":"Disability &amp; Society","language":"en","page":"1027-1042","source":"DOI.org (Crossref)","title":"Personal sacrifice and corporate cultures: career progression for disabled staff in higher education","title-short":"Personal sacrifice and corporate cultures","volume":"32","author":[{"family":"Brewster","given":"Stephanie"},{"family":"Duncan","given":"Neil"},{"family":"Emira","given":"Mahmoud"},{"family":"Clifford","given":"Angela"}],"issued":{"date-parts":[["2017",8,9]]}}}],"schema":"https://github.com/citation-style-language/schema/raw/master/csl-citation.json"} </w:instrText>
      </w:r>
      <w:r w:rsidR="00801EFF" w:rsidRPr="008423E2">
        <w:rPr>
          <w:rFonts w:ascii="Times New Roman" w:eastAsia="Times New Roman" w:hAnsi="Times New Roman" w:cs="Times New Roman"/>
          <w:color w:val="000000"/>
          <w:kern w:val="0"/>
          <w:sz w:val="24"/>
          <w:szCs w:val="24"/>
          <w:lang w:eastAsia="en-GB"/>
          <w14:ligatures w14:val="none"/>
        </w:rPr>
        <w:fldChar w:fldCharType="separate"/>
      </w:r>
      <w:r w:rsidR="00801EFF" w:rsidRPr="008423E2">
        <w:rPr>
          <w:rFonts w:ascii="Times New Roman" w:hAnsi="Times New Roman" w:cs="Times New Roman"/>
          <w:sz w:val="24"/>
        </w:rPr>
        <w:t>(Brewster et al., 2017)</w:t>
      </w:r>
      <w:r w:rsidR="00801EFF" w:rsidRPr="008423E2">
        <w:rPr>
          <w:rFonts w:ascii="Times New Roman" w:eastAsia="Times New Roman" w:hAnsi="Times New Roman" w:cs="Times New Roman"/>
          <w:color w:val="000000"/>
          <w:kern w:val="0"/>
          <w:sz w:val="24"/>
          <w:szCs w:val="24"/>
          <w:lang w:eastAsia="en-GB"/>
          <w14:ligatures w14:val="none"/>
        </w:rPr>
        <w:fldChar w:fldCharType="end"/>
      </w:r>
      <w:r w:rsidR="00B452E9" w:rsidRPr="008423E2">
        <w:rPr>
          <w:rFonts w:ascii="Times New Roman" w:eastAsia="Times New Roman" w:hAnsi="Times New Roman" w:cs="Times New Roman"/>
          <w:color w:val="000000"/>
          <w:kern w:val="0"/>
          <w:sz w:val="24"/>
          <w:szCs w:val="24"/>
          <w:lang w:eastAsia="en-GB"/>
          <w14:ligatures w14:val="none"/>
        </w:rPr>
        <w:t xml:space="preserve">. As a </w:t>
      </w:r>
      <w:r w:rsidR="00C40590" w:rsidRPr="008423E2">
        <w:rPr>
          <w:rFonts w:ascii="Times New Roman" w:eastAsia="Times New Roman" w:hAnsi="Times New Roman" w:cs="Times New Roman"/>
          <w:color w:val="000000"/>
          <w:kern w:val="0"/>
          <w:sz w:val="24"/>
          <w:szCs w:val="24"/>
          <w:lang w:eastAsia="en-GB"/>
          <w14:ligatures w14:val="none"/>
        </w:rPr>
        <w:t>result,</w:t>
      </w:r>
      <w:r w:rsidR="00B452E9" w:rsidRPr="008423E2">
        <w:rPr>
          <w:rFonts w:ascii="Times New Roman" w:eastAsia="Times New Roman" w:hAnsi="Times New Roman" w:cs="Times New Roman"/>
          <w:color w:val="000000"/>
          <w:kern w:val="0"/>
          <w:sz w:val="24"/>
          <w:szCs w:val="24"/>
          <w:lang w:eastAsia="en-GB"/>
          <w14:ligatures w14:val="none"/>
        </w:rPr>
        <w:t xml:space="preserve"> those with a minority status were less likely to be </w:t>
      </w:r>
      <w:r w:rsidR="00B452E9" w:rsidRPr="008423E2">
        <w:rPr>
          <w:rFonts w:ascii="Times New Roman" w:eastAsia="Times New Roman" w:hAnsi="Times New Roman" w:cs="Times New Roman"/>
          <w:color w:val="000000"/>
          <w:kern w:val="0"/>
          <w:sz w:val="24"/>
          <w:szCs w:val="24"/>
          <w:lang w:eastAsia="en-GB"/>
          <w14:ligatures w14:val="none"/>
        </w:rPr>
        <w:lastRenderedPageBreak/>
        <w:t>promoted due to their identity, as these policies were not fully enforced</w:t>
      </w:r>
      <w:r w:rsidR="00EA6211" w:rsidRPr="008423E2">
        <w:rPr>
          <w:rFonts w:ascii="Times New Roman" w:eastAsia="Times New Roman" w:hAnsi="Times New Roman" w:cs="Times New Roman"/>
          <w:color w:val="000000"/>
          <w:kern w:val="0"/>
          <w:sz w:val="24"/>
          <w:szCs w:val="24"/>
          <w:lang w:eastAsia="en-GB"/>
          <w14:ligatures w14:val="none"/>
        </w:rPr>
        <w:t xml:space="preserve"> </w:t>
      </w:r>
      <w:r w:rsidR="00EA6211"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s0CyXhND","properties":{"formattedCitation":"(Abalkhail, 2017)","plainCitation":"(Abalkhail, 2017)","noteIndex":0},"citationItems":[{"id":15880,"uris":["http://zotero.org/groups/5119330/items/Y8CZ862D"],"itemData":{"id":15880,"type":"article-journal","abstract":"Purpose - The purpose of this paper is to examine women managers' perceptions of forces influencing their career progression to leadership positions in Saudi Arabian higher education (HE). Design/methodology/approach - A qualitative, interpretive approach is adopted for analysing in-depth interviews with women managers in Saudi HE. Findings - The findings of this study provide an in-depth understanding of Saudi women's experience in management in HE. This study shows that women face a number of challenges preventing them from achieving equitable representation in leadership positions; conversely, they do have some opportunities which help them in their careers. Additionally, it provides more explanation of how the macro factors trickle down to the organizational level to shape organizational process and practices, and have an impact on women accessing leadership positions. Furthermore, this study suggests that socio-cultural background does matter when studying women in management in the Saudi context. Research limitations/implications - The paper, mainly focussing on women managers in Saudi HE, gives a clear picture of women's careers and influencing factors. Practical implications - The research has implications for government and other related institutions to formulate effective policies and appropriate strategies to help Saudi women access leadership posts. Originality/value - The novelty of this paper is in its focus on the under-researched topic of careers of Saudi women managers. The paper is also valuable as it emphasizes the societal context for researchers wishing to study women's careers in the Arab world.","container-title":"Career Development International","DOI":"10.1108/CDI-03-2016-0029","ISSN":"1362-0436","issue":"2","language":"English","page":"165-183","title":"Women and leadership: challenges and opportunities in Saudi higher education","volume":"22","author":[{"family":"Abalkhail","given":"Jouharah M."}],"issued":{"date-parts":[["2017"]]}}}],"schema":"https://github.com/citation-style-language/schema/raw/master/csl-citation.json"} </w:instrText>
      </w:r>
      <w:r w:rsidR="00EA6211" w:rsidRPr="008423E2">
        <w:rPr>
          <w:rFonts w:ascii="Times New Roman" w:eastAsia="Times New Roman" w:hAnsi="Times New Roman" w:cs="Times New Roman"/>
          <w:color w:val="000000"/>
          <w:kern w:val="0"/>
          <w:sz w:val="24"/>
          <w:szCs w:val="24"/>
          <w:lang w:eastAsia="en-GB"/>
          <w14:ligatures w14:val="none"/>
        </w:rPr>
        <w:fldChar w:fldCharType="separate"/>
      </w:r>
      <w:r w:rsidR="00EA6211" w:rsidRPr="008423E2">
        <w:rPr>
          <w:rFonts w:ascii="Times New Roman" w:hAnsi="Times New Roman" w:cs="Times New Roman"/>
          <w:sz w:val="24"/>
        </w:rPr>
        <w:t>(Abalkhail, 2017)</w:t>
      </w:r>
      <w:r w:rsidR="00EA6211" w:rsidRPr="008423E2">
        <w:rPr>
          <w:rFonts w:ascii="Times New Roman" w:eastAsia="Times New Roman" w:hAnsi="Times New Roman" w:cs="Times New Roman"/>
          <w:color w:val="000000"/>
          <w:kern w:val="0"/>
          <w:sz w:val="24"/>
          <w:szCs w:val="24"/>
          <w:lang w:eastAsia="en-GB"/>
          <w14:ligatures w14:val="none"/>
        </w:rPr>
        <w:fldChar w:fldCharType="end"/>
      </w:r>
      <w:r w:rsidR="00B452E9" w:rsidRPr="008423E2">
        <w:rPr>
          <w:rFonts w:ascii="Times New Roman" w:eastAsia="Times New Roman" w:hAnsi="Times New Roman" w:cs="Times New Roman"/>
          <w:color w:val="000000"/>
          <w:kern w:val="0"/>
          <w:sz w:val="24"/>
          <w:szCs w:val="24"/>
          <w:lang w:eastAsia="en-GB"/>
          <w14:ligatures w14:val="none"/>
        </w:rPr>
        <w:t xml:space="preserve">. </w:t>
      </w:r>
      <w:r w:rsidR="008813A9" w:rsidRPr="008423E2">
        <w:rPr>
          <w:rFonts w:asciiTheme="majorBidi" w:eastAsia="Times New Roman" w:hAnsiTheme="majorBidi" w:cstheme="majorBidi"/>
          <w:color w:val="1A1918"/>
          <w:sz w:val="24"/>
          <w:szCs w:val="24"/>
        </w:rPr>
        <w:t xml:space="preserve">These policies were also not reinforced in </w:t>
      </w:r>
      <w:r w:rsidR="0038223B">
        <w:rPr>
          <w:rFonts w:asciiTheme="majorBidi" w:eastAsia="Times New Roman" w:hAnsiTheme="majorBidi" w:cstheme="majorBidi"/>
          <w:color w:val="1A1918"/>
          <w:sz w:val="24"/>
          <w:szCs w:val="24"/>
        </w:rPr>
        <w:t xml:space="preserve">the </w:t>
      </w:r>
      <w:r w:rsidR="008813A9" w:rsidRPr="008423E2">
        <w:rPr>
          <w:rFonts w:asciiTheme="majorBidi" w:eastAsia="Times New Roman" w:hAnsiTheme="majorBidi" w:cstheme="majorBidi"/>
          <w:color w:val="1A1918"/>
          <w:sz w:val="24"/>
          <w:szCs w:val="24"/>
        </w:rPr>
        <w:t>distribution of advancement resources</w:t>
      </w:r>
      <w:r w:rsidR="0038223B">
        <w:rPr>
          <w:rFonts w:asciiTheme="majorBidi" w:eastAsia="Times New Roman" w:hAnsiTheme="majorBidi" w:cstheme="majorBidi"/>
          <w:color w:val="1A1918"/>
          <w:sz w:val="24"/>
          <w:szCs w:val="24"/>
        </w:rPr>
        <w:t>,</w:t>
      </w:r>
      <w:r w:rsidR="008813A9" w:rsidRPr="008423E2">
        <w:rPr>
          <w:rFonts w:asciiTheme="majorBidi" w:eastAsia="Times New Roman" w:hAnsiTheme="majorBidi" w:cstheme="majorBidi"/>
          <w:color w:val="1A1918"/>
          <w:sz w:val="24"/>
          <w:szCs w:val="24"/>
        </w:rPr>
        <w:t xml:space="preserve"> such as </w:t>
      </w:r>
      <w:r w:rsidR="00894A3C" w:rsidRPr="008423E2">
        <w:rPr>
          <w:rFonts w:ascii="Times New Roman" w:eastAsia="Times New Roman" w:hAnsi="Times New Roman" w:cs="Times New Roman"/>
          <w:color w:val="000000"/>
          <w:kern w:val="0"/>
          <w:sz w:val="24"/>
          <w:szCs w:val="24"/>
          <w:lang w:eastAsia="en-GB"/>
          <w14:ligatures w14:val="none"/>
        </w:rPr>
        <w:t>training</w:t>
      </w:r>
      <w:r w:rsidR="00BF561B" w:rsidRPr="008423E2">
        <w:rPr>
          <w:rFonts w:ascii="Times New Roman" w:eastAsia="Times New Roman" w:hAnsi="Times New Roman" w:cs="Times New Roman"/>
          <w:color w:val="000000"/>
          <w:kern w:val="0"/>
          <w:sz w:val="24"/>
          <w:szCs w:val="24"/>
          <w:lang w:eastAsia="en-GB"/>
          <w14:ligatures w14:val="none"/>
        </w:rPr>
        <w:t>,</w:t>
      </w:r>
      <w:r w:rsidR="00894A3C" w:rsidRPr="008423E2">
        <w:rPr>
          <w:rFonts w:ascii="Times New Roman" w:eastAsia="Times New Roman" w:hAnsi="Times New Roman" w:cs="Times New Roman"/>
          <w:color w:val="000000"/>
          <w:kern w:val="0"/>
          <w:sz w:val="24"/>
          <w:szCs w:val="24"/>
          <w:lang w:eastAsia="en-GB"/>
          <w14:ligatures w14:val="none"/>
        </w:rPr>
        <w:t xml:space="preserve"> mentoring, networking, and leadership development</w:t>
      </w:r>
      <w:r w:rsidR="00EA6211" w:rsidRPr="008423E2">
        <w:rPr>
          <w:rFonts w:ascii="Times New Roman" w:eastAsia="Times New Roman" w:hAnsi="Times New Roman" w:cs="Times New Roman"/>
          <w:color w:val="000000"/>
          <w:kern w:val="0"/>
          <w:sz w:val="24"/>
          <w:szCs w:val="24"/>
          <w:lang w:eastAsia="en-GB"/>
          <w14:ligatures w14:val="none"/>
        </w:rPr>
        <w:t xml:space="preserve"> </w:t>
      </w:r>
      <w:r w:rsidR="00EA6211"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GG6tTHAk","properties":{"formattedCitation":"(Amis et al., 2020; Gabriel et al., 2023)","plainCitation":"(Amis et al., 2020; Gabriel et al., 2023)","noteIndex":0},"citationItems":[{"id":18214,"uris":["http://zotero.org/groups/5119330/items/UXLSRP4M"],"itemData":{"id":18214,"type":"article-journal","abstract":"With societal inequalities continuing to increase and organizations providing the vast majority of people with their income, we wanted to assess the ways in which organizational practices are implicated in the burgeoning of social and economic inequality. Following an integrative review of the literature drawn from across the social sciences, we found that the multiple ways in which five major organizational practices-hiring, role allocation, promotion, compensation, and structuring-are enacted emerged as being central to the reproduction of inequality. We also uncovered how the persistence of these practices, and the inequality they induce, can be largely attributed to a constellation of three highly institutionalized myths, efficiency, meritocracy, and positive globalization. Our analysis further reveals how, as scholars, we bear a corresponding responsibility to reconsider how we engage in research on and teaching about organizations. The implications of this for our future work are discussed.","container-title":"Academy of Management Annals","DOI":"10.5465/annals.2017.0033","ISSN":"1941-6520","issue":"1","language":"English","page":"195-230","title":"The organizational reproduction of inequality","volume":"14","author":[{"family":"Amis","given":"John M."},{"family":"Mair","given":"Johanna"},{"family":"Munir","given":"Kamal A."}],"issued":{"date-parts":[["2020",1]]}}},{"id":21447,"uris":["http://zotero.org/groups/5119330/items/P5IZ7A5R"],"itemData":{"id":21447,"type":"article-journal","container-title":"Journal of Applied Psychology","DOI":"10.1037/apl0001125","ISSN":"1939-1854, 0021-9010","issue":"12","journalAbbreviation":"Journal of Applied Psychology","language":"en","page":"1903-1923","source":"DOI.org (Crossref)","title":"Sensemaking through the storm: How postpartum depression shapes personal work–family narratives.","title-short":"Sensemaking through the storm","volume":"108","author":[{"family":"Gabriel","given":"Allison S."},{"family":"Ladge","given":"Jamie J."},{"family":"Little","given":"Laura M."},{"family":"MacGowan","given":"Rebecca L."},{"family":"Stillwell","given":"Elizabeth E."}],"issued":{"date-parts":[["2023",12]]}}}],"schema":"https://github.com/citation-style-language/schema/raw/master/csl-citation.json"} </w:instrText>
      </w:r>
      <w:r w:rsidR="00EA6211" w:rsidRPr="008423E2">
        <w:rPr>
          <w:rFonts w:ascii="Times New Roman" w:eastAsia="Times New Roman" w:hAnsi="Times New Roman" w:cs="Times New Roman"/>
          <w:color w:val="000000"/>
          <w:kern w:val="0"/>
          <w:sz w:val="24"/>
          <w:szCs w:val="24"/>
          <w:lang w:eastAsia="en-GB"/>
          <w14:ligatures w14:val="none"/>
        </w:rPr>
        <w:fldChar w:fldCharType="separate"/>
      </w:r>
      <w:r w:rsidR="00EA6211" w:rsidRPr="008423E2">
        <w:rPr>
          <w:rFonts w:ascii="Times New Roman" w:hAnsi="Times New Roman" w:cs="Times New Roman"/>
          <w:sz w:val="24"/>
        </w:rPr>
        <w:t>(Amis et al., 2020; Gabriel et al., 2023)</w:t>
      </w:r>
      <w:r w:rsidR="00EA6211" w:rsidRPr="008423E2">
        <w:rPr>
          <w:rFonts w:ascii="Times New Roman" w:eastAsia="Times New Roman" w:hAnsi="Times New Roman" w:cs="Times New Roman"/>
          <w:color w:val="000000"/>
          <w:kern w:val="0"/>
          <w:sz w:val="24"/>
          <w:szCs w:val="24"/>
          <w:lang w:eastAsia="en-GB"/>
          <w14:ligatures w14:val="none"/>
        </w:rPr>
        <w:fldChar w:fldCharType="end"/>
      </w:r>
      <w:r w:rsidR="005A47DF" w:rsidRPr="008423E2">
        <w:rPr>
          <w:rFonts w:ascii="Times New Roman" w:eastAsia="Times New Roman" w:hAnsi="Times New Roman" w:cs="Times New Roman"/>
          <w:color w:val="000000"/>
          <w:kern w:val="0"/>
          <w:sz w:val="24"/>
          <w:szCs w:val="24"/>
          <w:lang w:eastAsia="en-GB"/>
          <w14:ligatures w14:val="none"/>
        </w:rPr>
        <w:t>.</w:t>
      </w:r>
      <w:r w:rsidR="00894A3C" w:rsidRPr="008423E2">
        <w:rPr>
          <w:rFonts w:ascii="Times New Roman" w:eastAsia="Times New Roman" w:hAnsi="Times New Roman" w:cs="Times New Roman"/>
          <w:color w:val="000000"/>
          <w:kern w:val="0"/>
          <w:sz w:val="24"/>
          <w:szCs w:val="24"/>
          <w:lang w:eastAsia="en-GB"/>
          <w14:ligatures w14:val="none"/>
        </w:rPr>
        <w:t xml:space="preserve"> </w:t>
      </w:r>
      <w:r w:rsidR="00B452E9" w:rsidRPr="008423E2">
        <w:rPr>
          <w:rFonts w:ascii="Times New Roman" w:eastAsia="Times New Roman" w:hAnsi="Times New Roman" w:cs="Times New Roman"/>
          <w:color w:val="000000"/>
          <w:kern w:val="0"/>
          <w:sz w:val="24"/>
          <w:szCs w:val="24"/>
          <w:lang w:eastAsia="en-GB"/>
          <w14:ligatures w14:val="none"/>
        </w:rPr>
        <w:t>Even when EO policies existed, managers demonstrated varying levels of awareness and readiness to enforce them</w:t>
      </w:r>
      <w:r w:rsidR="0091618E" w:rsidRPr="008423E2">
        <w:rPr>
          <w:rFonts w:ascii="Times New Roman" w:eastAsia="Times New Roman" w:hAnsi="Times New Roman" w:cs="Times New Roman"/>
          <w:color w:val="000000"/>
          <w:kern w:val="0"/>
          <w:sz w:val="24"/>
          <w:szCs w:val="24"/>
          <w:lang w:eastAsia="en-GB"/>
          <w14:ligatures w14:val="none"/>
        </w:rPr>
        <w:t xml:space="preserve"> </w:t>
      </w:r>
      <w:r w:rsidR="0091618E"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k5MddSXJ","properties":{"formattedCitation":"(D\\uc0\\u8217{}Agostino et al., 2022)","plainCitation":"(D’Agostino et al., 2022)","noteIndex":0},"citationItems":[{"id":19616,"uris":["http://zotero.org/groups/5119330/items/PB6W6XJ5"],"itemData":{"id":19616,"type":"article-journal","abstract":"Ely and Meyerson's gendered organizations framework reconceptualizes traditional gender differences defined by biology and lack of structural opportunities, to a complex set of social relations in the workplace. We apply this framework to second-generation gender bias to further understand impediments to women's career progression in the public sector workplace. In-depth interviews of state-level administrators in U.S. public sector agencies indicate that “narratives” perpetuate second-generation gender bias that is deeply ingrained in organizational practices and policies, especially for women and women of color. This framework can be applied to future studies examining the gendered nature of organizations in different workplace settings. Moving beyond already identified barriers, this study offers a comprehensive framework to understand how second-generation gender bias is central to long-standing workplace inequities.","container-title":"American Review of Public Administration","DOI":"10.1177/02750740221086605","ISSN":"0275-0740","issue":"5","language":"English","page":"335-350","title":"Organizational practices and second-generation gender bias: A qualitative inquiry into the career progression of us state-level managers","volume":"52","author":[{"family":"D'Agostino","given":"Maria"},{"family":"Levine","given":"Helisse"},{"family":"Sabharwal","given":"Meghna"},{"family":"Johnson-Manning","given":"Al C."}],"issued":{"date-parts":[["2022",7]]}}}],"schema":"https://github.com/citation-style-language/schema/raw/master/csl-citation.json"} </w:instrText>
      </w:r>
      <w:r w:rsidR="0091618E" w:rsidRPr="008423E2">
        <w:rPr>
          <w:rFonts w:ascii="Times New Roman" w:eastAsia="Times New Roman" w:hAnsi="Times New Roman" w:cs="Times New Roman"/>
          <w:color w:val="000000"/>
          <w:kern w:val="0"/>
          <w:sz w:val="24"/>
          <w:szCs w:val="24"/>
          <w:lang w:eastAsia="en-GB"/>
          <w14:ligatures w14:val="none"/>
        </w:rPr>
        <w:fldChar w:fldCharType="separate"/>
      </w:r>
      <w:r w:rsidR="0091618E" w:rsidRPr="008423E2">
        <w:rPr>
          <w:rFonts w:ascii="Times New Roman" w:hAnsi="Times New Roman" w:cs="Times New Roman"/>
          <w:kern w:val="0"/>
          <w:sz w:val="24"/>
        </w:rPr>
        <w:t>(D’Agostino et al., 2022)</w:t>
      </w:r>
      <w:r w:rsidR="0091618E" w:rsidRPr="008423E2">
        <w:rPr>
          <w:rFonts w:ascii="Times New Roman" w:eastAsia="Times New Roman" w:hAnsi="Times New Roman" w:cs="Times New Roman"/>
          <w:color w:val="000000"/>
          <w:kern w:val="0"/>
          <w:sz w:val="24"/>
          <w:szCs w:val="24"/>
          <w:lang w:eastAsia="en-GB"/>
          <w14:ligatures w14:val="none"/>
        </w:rPr>
        <w:fldChar w:fldCharType="end"/>
      </w:r>
      <w:r w:rsidR="00894A3C" w:rsidRPr="008423E2">
        <w:rPr>
          <w:rFonts w:ascii="Times New Roman" w:eastAsia="Times New Roman" w:hAnsi="Times New Roman" w:cs="Times New Roman"/>
          <w:color w:val="000000"/>
          <w:kern w:val="0"/>
          <w:sz w:val="24"/>
          <w:szCs w:val="24"/>
          <w:lang w:eastAsia="en-GB"/>
          <w14:ligatures w14:val="none"/>
        </w:rPr>
        <w:t xml:space="preserve">. </w:t>
      </w:r>
      <w:r w:rsidR="008813A9" w:rsidRPr="008423E2">
        <w:rPr>
          <w:rFonts w:ascii="Times New Roman" w:eastAsia="Times New Roman" w:hAnsi="Times New Roman" w:cs="Times New Roman"/>
          <w:color w:val="000000"/>
          <w:kern w:val="0"/>
          <w:sz w:val="24"/>
          <w:szCs w:val="24"/>
          <w:lang w:eastAsia="en-GB"/>
          <w14:ligatures w14:val="none"/>
        </w:rPr>
        <w:t>W</w:t>
      </w:r>
      <w:r w:rsidR="00843025" w:rsidRPr="008423E2">
        <w:rPr>
          <w:rFonts w:ascii="Times New Roman" w:eastAsia="Times New Roman" w:hAnsi="Times New Roman" w:cs="Times New Roman"/>
          <w:color w:val="000000"/>
          <w:kern w:val="0"/>
          <w:sz w:val="24"/>
          <w:szCs w:val="24"/>
          <w:lang w:eastAsia="en-GB"/>
          <w14:ligatures w14:val="none"/>
        </w:rPr>
        <w:t>hen these policies were implemented primarily to increase minority representation, they often led to tokenism and heightened hyper-visibility, while simultaneously reinforcing feelings of invisibility as minority individuals found their competencies overlooked or discounted</w:t>
      </w:r>
      <w:r w:rsidR="00534327" w:rsidRPr="008423E2">
        <w:rPr>
          <w:rFonts w:ascii="Times New Roman" w:eastAsia="Times New Roman" w:hAnsi="Times New Roman" w:cs="Times New Roman"/>
          <w:color w:val="000000"/>
          <w:kern w:val="0"/>
          <w:sz w:val="24"/>
          <w:szCs w:val="24"/>
          <w:lang w:eastAsia="en-GB"/>
          <w14:ligatures w14:val="none"/>
        </w:rPr>
        <w:t xml:space="preserve"> </w:t>
      </w:r>
      <w:r w:rsidR="00534327"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FeHF1Zn9","properties":{"formattedCitation":"(Primecz &amp; Karjalainen, 2019)","plainCitation":"(Primecz &amp; Karjalainen, 2019)","noteIndex":0},"citationItems":[{"id":18074,"uris":["http://zotero.org/groups/5119330/items/K8EHZ6QQ"],"itemData":{"id":18074,"type":"article-journal","abstract":"Scholarship on women in management has been dominated by White Western women, rendering African women management research largely invisible. Consequently, we know very little about female managers in African contexts. This study advances knowledge of the career obstacles, work-life balance issues and leadership styles of African women leaders, by presenting testimonies based on exploratory qualitative interviews with 26 female port managers from two North African countries and eight sub-Saharan countries. The findings show that the interviewees in this sample are not subjugated women on the periphery of their societies. Rather, they are active agents who are capable of producing effective professional identities and mostly represent middle- or upper-class women in their societies. Although they face similar issues as those identified in previous women in management literature, including subtle or overt discrimination, work-life balance difficulties and a lack of recognition from male counterparts, their situation differs slightly from those in the West owing to their cultural, historical and religious context.","container-title":"International Journal of Cross Cultural Management","DOI":"10.1177/1470595819884094","ISSN":"1470-5958","issue":"3","language":"English","page":"291-314","title":"Gender relations in the workplace: The experience of female managers in African harbours","volume":"19","author":[{"family":"Primecz","given":"Henriett"},{"family":"Karjalainen","given":"Helena"}],"issued":{"date-parts":[["2019",12]]}}}],"schema":"https://github.com/citation-style-language/schema/raw/master/csl-citation.json"} </w:instrText>
      </w:r>
      <w:r w:rsidR="00534327" w:rsidRPr="008423E2">
        <w:rPr>
          <w:rFonts w:ascii="Times New Roman" w:eastAsia="Times New Roman" w:hAnsi="Times New Roman" w:cs="Times New Roman"/>
          <w:color w:val="000000"/>
          <w:kern w:val="0"/>
          <w:sz w:val="24"/>
          <w:szCs w:val="24"/>
          <w:lang w:eastAsia="en-GB"/>
          <w14:ligatures w14:val="none"/>
        </w:rPr>
        <w:fldChar w:fldCharType="separate"/>
      </w:r>
      <w:r w:rsidR="00534327" w:rsidRPr="008423E2">
        <w:rPr>
          <w:rFonts w:ascii="Times New Roman" w:hAnsi="Times New Roman" w:cs="Times New Roman"/>
          <w:sz w:val="24"/>
        </w:rPr>
        <w:t>(Primecz &amp; Karjalainen, 2019)</w:t>
      </w:r>
      <w:r w:rsidR="00534327" w:rsidRPr="008423E2">
        <w:rPr>
          <w:rFonts w:ascii="Times New Roman" w:eastAsia="Times New Roman" w:hAnsi="Times New Roman" w:cs="Times New Roman"/>
          <w:color w:val="000000"/>
          <w:kern w:val="0"/>
          <w:sz w:val="24"/>
          <w:szCs w:val="24"/>
          <w:lang w:eastAsia="en-GB"/>
          <w14:ligatures w14:val="none"/>
        </w:rPr>
        <w:fldChar w:fldCharType="end"/>
      </w:r>
      <w:r w:rsidR="00894A3C" w:rsidRPr="008423E2">
        <w:rPr>
          <w:rFonts w:ascii="Times New Roman" w:eastAsia="Times New Roman" w:hAnsi="Times New Roman" w:cs="Times New Roman"/>
          <w:color w:val="000000"/>
          <w:kern w:val="0"/>
          <w:sz w:val="24"/>
          <w:szCs w:val="24"/>
          <w:lang w:eastAsia="en-GB"/>
          <w14:ligatures w14:val="none"/>
        </w:rPr>
        <w:t xml:space="preserve">. </w:t>
      </w:r>
    </w:p>
    <w:p w14:paraId="64DB743B" w14:textId="6710EE88" w:rsidR="005C63D4" w:rsidRPr="008423E2" w:rsidRDefault="000C1F68" w:rsidP="0099798B">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Times New Roman" w:hAnsi="Times New Roman" w:cs="Times New Roman"/>
          <w:color w:val="000000"/>
          <w:kern w:val="0"/>
          <w:sz w:val="24"/>
          <w:szCs w:val="24"/>
          <w:lang w:eastAsia="en-GB"/>
          <w14:ligatures w14:val="none"/>
        </w:rPr>
        <w:t>Proactive enforcement</w:t>
      </w:r>
      <w:r w:rsidR="00BF561B" w:rsidRPr="008423E2">
        <w:rPr>
          <w:rFonts w:ascii="Times New Roman" w:eastAsia="Times New Roman" w:hAnsi="Times New Roman" w:cs="Times New Roman"/>
          <w:color w:val="000000"/>
          <w:kern w:val="0"/>
          <w:sz w:val="24"/>
          <w:szCs w:val="24"/>
          <w:lang w:eastAsia="en-GB"/>
          <w14:ligatures w14:val="none"/>
        </w:rPr>
        <w:t xml:space="preserve"> of E</w:t>
      </w:r>
      <w:r w:rsidR="00F60C25" w:rsidRPr="008423E2">
        <w:rPr>
          <w:rFonts w:ascii="Times New Roman" w:eastAsia="Times New Roman" w:hAnsi="Times New Roman" w:cs="Times New Roman"/>
          <w:color w:val="000000"/>
          <w:kern w:val="0"/>
          <w:sz w:val="24"/>
          <w:szCs w:val="24"/>
          <w:lang w:eastAsia="en-GB"/>
          <w14:ligatures w14:val="none"/>
        </w:rPr>
        <w:t>O</w:t>
      </w:r>
      <w:r w:rsidR="00F00690" w:rsidRPr="008423E2">
        <w:rPr>
          <w:rFonts w:ascii="Times New Roman" w:eastAsia="Times New Roman" w:hAnsi="Times New Roman" w:cs="Times New Roman"/>
          <w:color w:val="000000"/>
          <w:kern w:val="0"/>
          <w:sz w:val="24"/>
          <w:szCs w:val="24"/>
          <w:lang w:eastAsia="en-GB"/>
          <w14:ligatures w14:val="none"/>
        </w:rPr>
        <w:t xml:space="preserve"> policies</w:t>
      </w:r>
      <w:r w:rsidRPr="008423E2">
        <w:rPr>
          <w:rFonts w:ascii="Times New Roman" w:eastAsia="Times New Roman" w:hAnsi="Times New Roman" w:cs="Times New Roman"/>
          <w:color w:val="000000"/>
          <w:kern w:val="0"/>
          <w:sz w:val="24"/>
          <w:szCs w:val="24"/>
          <w:lang w:eastAsia="en-GB"/>
          <w14:ligatures w14:val="none"/>
        </w:rPr>
        <w:t xml:space="preserve">, however, </w:t>
      </w:r>
      <w:r w:rsidR="00843025" w:rsidRPr="008423E2">
        <w:rPr>
          <w:rFonts w:ascii="Times New Roman" w:eastAsia="Times New Roman" w:hAnsi="Times New Roman" w:cs="Times New Roman"/>
          <w:color w:val="000000"/>
          <w:kern w:val="0"/>
          <w:sz w:val="24"/>
          <w:szCs w:val="24"/>
          <w:lang w:eastAsia="en-GB"/>
          <w14:ligatures w14:val="none"/>
        </w:rPr>
        <w:t xml:space="preserve">had the potential to </w:t>
      </w:r>
      <w:r w:rsidRPr="008423E2">
        <w:rPr>
          <w:rFonts w:ascii="Times New Roman" w:eastAsia="Times New Roman" w:hAnsi="Times New Roman" w:cs="Times New Roman"/>
          <w:color w:val="000000"/>
          <w:kern w:val="0"/>
          <w:sz w:val="24"/>
          <w:szCs w:val="24"/>
          <w:lang w:eastAsia="en-GB"/>
          <w14:ligatures w14:val="none"/>
        </w:rPr>
        <w:t xml:space="preserve">create </w:t>
      </w:r>
      <w:r w:rsidR="00BF561B" w:rsidRPr="008423E2">
        <w:rPr>
          <w:rFonts w:ascii="Times New Roman" w:eastAsia="Times New Roman" w:hAnsi="Times New Roman" w:cs="Times New Roman"/>
          <w:color w:val="000000"/>
          <w:kern w:val="0"/>
          <w:sz w:val="24"/>
          <w:szCs w:val="24"/>
          <w:lang w:eastAsia="en-GB"/>
          <w14:ligatures w14:val="none"/>
        </w:rPr>
        <w:t>career advancement</w:t>
      </w:r>
      <w:r w:rsidRPr="008423E2">
        <w:rPr>
          <w:rFonts w:ascii="Times New Roman" w:eastAsia="Times New Roman" w:hAnsi="Times New Roman" w:cs="Times New Roman"/>
          <w:color w:val="000000"/>
          <w:kern w:val="0"/>
          <w:sz w:val="24"/>
          <w:szCs w:val="24"/>
          <w:lang w:eastAsia="en-GB"/>
          <w14:ligatures w14:val="none"/>
        </w:rPr>
        <w:t xml:space="preserve"> pathways</w:t>
      </w:r>
      <w:r w:rsidR="00BF561B" w:rsidRPr="008423E2">
        <w:rPr>
          <w:rFonts w:ascii="Times New Roman" w:eastAsia="Times New Roman" w:hAnsi="Times New Roman" w:cs="Times New Roman"/>
          <w:color w:val="000000"/>
          <w:kern w:val="0"/>
          <w:sz w:val="24"/>
          <w:szCs w:val="24"/>
          <w:lang w:eastAsia="en-GB"/>
          <w14:ligatures w14:val="none"/>
        </w:rPr>
        <w:t xml:space="preserve"> to leadership positions</w:t>
      </w:r>
      <w:r w:rsidRPr="008423E2">
        <w:rPr>
          <w:rFonts w:ascii="Times New Roman" w:eastAsia="Times New Roman" w:hAnsi="Times New Roman" w:cs="Times New Roman"/>
          <w:color w:val="000000"/>
          <w:kern w:val="0"/>
          <w:sz w:val="24"/>
          <w:szCs w:val="24"/>
          <w:lang w:eastAsia="en-GB"/>
          <w14:ligatures w14:val="none"/>
        </w:rPr>
        <w:t>, ensur</w:t>
      </w:r>
      <w:r w:rsidR="00BF561B" w:rsidRPr="008423E2">
        <w:rPr>
          <w:rFonts w:ascii="Times New Roman" w:eastAsia="Times New Roman" w:hAnsi="Times New Roman" w:cs="Times New Roman"/>
          <w:color w:val="000000"/>
          <w:kern w:val="0"/>
          <w:sz w:val="24"/>
          <w:szCs w:val="24"/>
          <w:lang w:eastAsia="en-GB"/>
          <w14:ligatures w14:val="none"/>
        </w:rPr>
        <w:t>ing</w:t>
      </w:r>
      <w:r w:rsidRPr="008423E2">
        <w:rPr>
          <w:rFonts w:ascii="Times New Roman" w:eastAsia="Times New Roman" w:hAnsi="Times New Roman" w:cs="Times New Roman"/>
          <w:color w:val="000000"/>
          <w:kern w:val="0"/>
          <w:sz w:val="24"/>
          <w:szCs w:val="24"/>
          <w:lang w:eastAsia="en-GB"/>
          <w14:ligatures w14:val="none"/>
        </w:rPr>
        <w:t xml:space="preserve"> proportional representation</w:t>
      </w:r>
      <w:r w:rsidR="00264A9B" w:rsidRPr="008423E2">
        <w:rPr>
          <w:rFonts w:ascii="Times New Roman" w:eastAsia="Times New Roman" w:hAnsi="Times New Roman" w:cs="Times New Roman"/>
          <w:color w:val="000000"/>
          <w:kern w:val="0"/>
          <w:sz w:val="24"/>
          <w:szCs w:val="24"/>
          <w:lang w:eastAsia="en-GB"/>
          <w14:ligatures w14:val="none"/>
        </w:rPr>
        <w:t xml:space="preserve"> of </w:t>
      </w:r>
      <w:r w:rsidRPr="008423E2">
        <w:rPr>
          <w:rFonts w:ascii="Times New Roman" w:eastAsia="Times New Roman" w:hAnsi="Times New Roman" w:cs="Times New Roman"/>
          <w:color w:val="000000"/>
          <w:kern w:val="0"/>
          <w:sz w:val="24"/>
          <w:szCs w:val="24"/>
          <w:lang w:eastAsia="en-GB"/>
          <w14:ligatures w14:val="none"/>
        </w:rPr>
        <w:t>minority and non-minority groups in leadership roles</w:t>
      </w:r>
      <w:r w:rsidR="003946DC" w:rsidRPr="008423E2">
        <w:rPr>
          <w:rFonts w:ascii="Times New Roman" w:eastAsia="Times New Roman" w:hAnsi="Times New Roman" w:cs="Times New Roman"/>
          <w:color w:val="000000"/>
          <w:kern w:val="0"/>
          <w:sz w:val="24"/>
          <w:szCs w:val="24"/>
          <w:lang w:eastAsia="en-GB"/>
          <w14:ligatures w14:val="none"/>
        </w:rPr>
        <w:t xml:space="preserve"> </w:t>
      </w:r>
      <w:r w:rsidR="003946DC"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4ZnpGdsx","properties":{"formattedCitation":"(McLaren, Patmisari, Hamiduzzaman, Star, &amp; Widianingsih, 2023)","plainCitation":"(McLaren, Patmisari, Hamiduzzaman, Star, &amp; Widianingsih, 2023)","noteIndex":0},"citationItems":[{"id":20156,"uris":["http://zotero.org/groups/5119330/items/I9MJWNT4"],"itemData":{"id":20156,"type":"article-journal","abstract":"Women in Indonesia's civil service (n = 320) were surveyed about their career advancement. Analysis of variance identified differences in career progression, and post-hoc comparisons were tested using Fisher's Least Significant Difference method. We found that family support and interpersonal relationships, paired with superior education to men, were critical to women's successful leadership progression, especially through the echelon ranks. Qualitative results suggest that interpretations of hadith outweighed more contemporary textual readings, which required strategic maneuvering if women wanted to advance. This is because women's own career aspirations required their ongoing loyalty to men and strategic maneuvering among filial, societal, and organizational constraints.","container-title":"Administration &amp; Society","DOI":"10.1177/00953997231167556","ISSN":"0095-3997","issue":"6","language":"English","page":"1218-1249","title":"Indonesian women's civil service leadership: Analysis of career progression opportunity and constraint","volume":"55","author":[{"family":"McLaren","given":"Helen"},{"family":"Patmisari","given":"Emi"},{"family":"Hamiduzzaman","given":"Mohammad"},{"family":"Star","given":"Cassandra"},{"family":"Widianingsih","given":"Ida"}],"issued":{"date-parts":[["2023",7]]}}}],"schema":"https://github.com/citation-style-language/schema/raw/master/csl-citation.json"} </w:instrText>
      </w:r>
      <w:r w:rsidR="003946DC" w:rsidRPr="008423E2">
        <w:rPr>
          <w:rFonts w:ascii="Times New Roman" w:eastAsia="Times New Roman" w:hAnsi="Times New Roman" w:cs="Times New Roman"/>
          <w:color w:val="000000"/>
          <w:kern w:val="0"/>
          <w:sz w:val="24"/>
          <w:szCs w:val="24"/>
          <w:lang w:eastAsia="en-GB"/>
          <w14:ligatures w14:val="none"/>
        </w:rPr>
        <w:fldChar w:fldCharType="separate"/>
      </w:r>
      <w:r w:rsidR="003946DC" w:rsidRPr="008423E2">
        <w:rPr>
          <w:rFonts w:ascii="Times New Roman" w:hAnsi="Times New Roman" w:cs="Times New Roman"/>
          <w:sz w:val="24"/>
        </w:rPr>
        <w:t>(McLaren, Patmisari, Hamiduzzaman, Star, &amp; Widianingsih, 2023)</w:t>
      </w:r>
      <w:r w:rsidR="003946DC" w:rsidRPr="008423E2">
        <w:rPr>
          <w:rFonts w:ascii="Times New Roman" w:eastAsia="Times New Roman" w:hAnsi="Times New Roman" w:cs="Times New Roman"/>
          <w:color w:val="000000"/>
          <w:kern w:val="0"/>
          <w:sz w:val="24"/>
          <w:szCs w:val="24"/>
          <w:lang w:eastAsia="en-GB"/>
          <w14:ligatures w14:val="none"/>
        </w:rPr>
        <w:fldChar w:fldCharType="end"/>
      </w:r>
      <w:r w:rsidRPr="008423E2">
        <w:rPr>
          <w:rFonts w:ascii="Times New Roman" w:eastAsia="Times New Roman" w:hAnsi="Times New Roman" w:cs="Times New Roman"/>
          <w:color w:val="000000"/>
          <w:kern w:val="0"/>
          <w:sz w:val="24"/>
          <w:szCs w:val="24"/>
          <w:lang w:eastAsia="en-GB"/>
          <w14:ligatures w14:val="none"/>
        </w:rPr>
        <w:t xml:space="preserve">. </w:t>
      </w:r>
      <w:r w:rsidR="005A47DF" w:rsidRPr="008423E2">
        <w:rPr>
          <w:rFonts w:ascii="Times New Roman" w:eastAsia="Times New Roman" w:hAnsi="Times New Roman" w:cs="Times New Roman"/>
          <w:color w:val="000000"/>
          <w:kern w:val="0"/>
          <w:sz w:val="24"/>
          <w:szCs w:val="24"/>
          <w:lang w:eastAsia="en-GB"/>
          <w14:ligatures w14:val="none"/>
        </w:rPr>
        <w:t xml:space="preserve">However, </w:t>
      </w:r>
      <w:r w:rsidR="00952048" w:rsidRPr="008423E2">
        <w:rPr>
          <w:rFonts w:ascii="Times New Roman" w:eastAsia="Times New Roman" w:hAnsi="Times New Roman" w:cs="Times New Roman"/>
          <w:color w:val="000000"/>
          <w:kern w:val="0"/>
          <w:sz w:val="24"/>
          <w:szCs w:val="24"/>
          <w:lang w:eastAsia="en-GB"/>
          <w14:ligatures w14:val="none"/>
        </w:rPr>
        <w:t xml:space="preserve">some </w:t>
      </w:r>
      <w:r w:rsidR="00BF561B" w:rsidRPr="008423E2">
        <w:rPr>
          <w:rFonts w:ascii="Times New Roman" w:eastAsia="Times New Roman" w:hAnsi="Times New Roman" w:cs="Times New Roman"/>
          <w:color w:val="000000"/>
          <w:kern w:val="0"/>
          <w:sz w:val="24"/>
          <w:szCs w:val="24"/>
          <w:lang w:eastAsia="en-GB"/>
          <w14:ligatures w14:val="none"/>
        </w:rPr>
        <w:t>minority group</w:t>
      </w:r>
      <w:r w:rsidR="00A11C37" w:rsidRPr="008423E2">
        <w:rPr>
          <w:rFonts w:ascii="Times New Roman" w:eastAsia="Times New Roman" w:hAnsi="Times New Roman" w:cs="Times New Roman"/>
          <w:color w:val="000000"/>
          <w:kern w:val="0"/>
          <w:sz w:val="24"/>
          <w:szCs w:val="24"/>
          <w:lang w:eastAsia="en-GB"/>
          <w14:ligatures w14:val="none"/>
        </w:rPr>
        <w:t>s</w:t>
      </w:r>
      <w:r w:rsidR="0038223B">
        <w:rPr>
          <w:rFonts w:ascii="Times New Roman" w:eastAsia="Times New Roman" w:hAnsi="Times New Roman" w:cs="Times New Roman"/>
          <w:color w:val="000000"/>
          <w:kern w:val="0"/>
          <w:sz w:val="24"/>
          <w:szCs w:val="24"/>
          <w:lang w:eastAsia="en-GB"/>
          <w14:ligatures w14:val="none"/>
        </w:rPr>
        <w:t>,</w:t>
      </w:r>
      <w:r w:rsidR="00A11C37" w:rsidRPr="008423E2">
        <w:rPr>
          <w:rFonts w:ascii="Times New Roman" w:eastAsia="Times New Roman" w:hAnsi="Times New Roman" w:cs="Times New Roman"/>
          <w:color w:val="000000"/>
          <w:kern w:val="0"/>
          <w:sz w:val="24"/>
          <w:szCs w:val="24"/>
          <w:lang w:eastAsia="en-GB"/>
          <w14:ligatures w14:val="none"/>
        </w:rPr>
        <w:t xml:space="preserve"> such as women</w:t>
      </w:r>
      <w:r w:rsidR="0038223B">
        <w:rPr>
          <w:rFonts w:ascii="Times New Roman" w:eastAsia="Times New Roman" w:hAnsi="Times New Roman" w:cs="Times New Roman"/>
          <w:color w:val="000000"/>
          <w:kern w:val="0"/>
          <w:sz w:val="24"/>
          <w:szCs w:val="24"/>
          <w:lang w:eastAsia="en-GB"/>
          <w14:ligatures w14:val="none"/>
        </w:rPr>
        <w:t>,</w:t>
      </w:r>
      <w:r w:rsidR="00BF561B" w:rsidRPr="008423E2">
        <w:rPr>
          <w:rFonts w:ascii="Times New Roman" w:eastAsia="Times New Roman" w:hAnsi="Times New Roman" w:cs="Times New Roman"/>
          <w:color w:val="000000"/>
          <w:kern w:val="0"/>
          <w:sz w:val="24"/>
          <w:szCs w:val="24"/>
          <w:lang w:eastAsia="en-GB"/>
          <w14:ligatures w14:val="none"/>
        </w:rPr>
        <w:t xml:space="preserve"> expressed concerns that </w:t>
      </w:r>
      <w:r w:rsidR="00952048" w:rsidRPr="008423E2">
        <w:rPr>
          <w:rFonts w:ascii="Times New Roman" w:eastAsia="Times New Roman" w:hAnsi="Times New Roman" w:cs="Times New Roman"/>
          <w:color w:val="000000"/>
          <w:kern w:val="0"/>
          <w:sz w:val="24"/>
          <w:szCs w:val="24"/>
          <w:lang w:eastAsia="en-GB"/>
          <w14:ligatures w14:val="none"/>
        </w:rPr>
        <w:t xml:space="preserve">EO </w:t>
      </w:r>
      <w:r w:rsidR="00BF561B" w:rsidRPr="008423E2">
        <w:rPr>
          <w:rFonts w:ascii="Times New Roman" w:eastAsia="Times New Roman" w:hAnsi="Times New Roman" w:cs="Times New Roman"/>
          <w:color w:val="000000"/>
          <w:kern w:val="0"/>
          <w:sz w:val="24"/>
          <w:szCs w:val="24"/>
          <w:lang w:eastAsia="en-GB"/>
          <w14:ligatures w14:val="none"/>
        </w:rPr>
        <w:t xml:space="preserve">policies </w:t>
      </w:r>
      <w:r w:rsidR="00264A9B" w:rsidRPr="008423E2">
        <w:rPr>
          <w:rFonts w:ascii="Times New Roman" w:eastAsia="Times New Roman" w:hAnsi="Times New Roman" w:cs="Times New Roman"/>
          <w:color w:val="000000"/>
          <w:kern w:val="0"/>
          <w:sz w:val="24"/>
          <w:szCs w:val="24"/>
          <w:lang w:eastAsia="en-GB"/>
          <w14:ligatures w14:val="none"/>
        </w:rPr>
        <w:t>were</w:t>
      </w:r>
      <w:r w:rsidR="00952048" w:rsidRPr="008423E2">
        <w:rPr>
          <w:rFonts w:ascii="Times New Roman" w:eastAsia="Times New Roman" w:hAnsi="Times New Roman" w:cs="Times New Roman"/>
          <w:color w:val="000000"/>
          <w:kern w:val="0"/>
          <w:sz w:val="24"/>
          <w:szCs w:val="24"/>
          <w:lang w:eastAsia="en-GB"/>
          <w14:ligatures w14:val="none"/>
        </w:rPr>
        <w:t xml:space="preserve"> not enough </w:t>
      </w:r>
      <w:r w:rsidR="00BF561B" w:rsidRPr="008423E2">
        <w:rPr>
          <w:rFonts w:ascii="Times New Roman" w:eastAsia="Times New Roman" w:hAnsi="Times New Roman" w:cs="Times New Roman"/>
          <w:color w:val="000000"/>
          <w:kern w:val="0"/>
          <w:sz w:val="24"/>
          <w:szCs w:val="24"/>
          <w:lang w:eastAsia="en-GB"/>
          <w14:ligatures w14:val="none"/>
        </w:rPr>
        <w:t xml:space="preserve">to </w:t>
      </w:r>
      <w:r w:rsidR="00952048" w:rsidRPr="008423E2">
        <w:rPr>
          <w:rFonts w:ascii="Times New Roman" w:eastAsia="Times New Roman" w:hAnsi="Times New Roman" w:cs="Times New Roman"/>
          <w:color w:val="000000"/>
          <w:kern w:val="0"/>
          <w:sz w:val="24"/>
          <w:szCs w:val="24"/>
          <w:lang w:eastAsia="en-GB"/>
          <w14:ligatures w14:val="none"/>
        </w:rPr>
        <w:t xml:space="preserve">mitigate complex </w:t>
      </w:r>
      <w:r w:rsidR="00BF561B" w:rsidRPr="008423E2">
        <w:rPr>
          <w:rFonts w:ascii="Times New Roman" w:eastAsia="Times New Roman" w:hAnsi="Times New Roman" w:cs="Times New Roman"/>
          <w:color w:val="000000"/>
          <w:kern w:val="0"/>
          <w:sz w:val="24"/>
          <w:szCs w:val="24"/>
          <w:lang w:eastAsia="en-GB"/>
          <w14:ligatures w14:val="none"/>
        </w:rPr>
        <w:t xml:space="preserve">visibility </w:t>
      </w:r>
      <w:r w:rsidR="00952048" w:rsidRPr="008423E2">
        <w:rPr>
          <w:rFonts w:ascii="Times New Roman" w:eastAsia="Times New Roman" w:hAnsi="Times New Roman" w:cs="Times New Roman"/>
          <w:color w:val="000000"/>
          <w:kern w:val="0"/>
          <w:sz w:val="24"/>
          <w:szCs w:val="24"/>
          <w:lang w:eastAsia="en-GB"/>
          <w14:ligatures w14:val="none"/>
        </w:rPr>
        <w:t xml:space="preserve">and </w:t>
      </w:r>
      <w:r w:rsidR="005A47DF" w:rsidRPr="008423E2">
        <w:rPr>
          <w:rFonts w:ascii="Times New Roman" w:eastAsia="Times New Roman" w:hAnsi="Times New Roman" w:cs="Times New Roman"/>
          <w:color w:val="000000"/>
          <w:kern w:val="0"/>
          <w:sz w:val="24"/>
          <w:szCs w:val="24"/>
          <w:lang w:eastAsia="en-GB"/>
          <w14:ligatures w14:val="none"/>
        </w:rPr>
        <w:t>affirmative actio</w:t>
      </w:r>
      <w:r w:rsidR="00952048" w:rsidRPr="008423E2">
        <w:rPr>
          <w:rFonts w:ascii="Times New Roman" w:eastAsia="Times New Roman" w:hAnsi="Times New Roman" w:cs="Times New Roman"/>
          <w:color w:val="000000"/>
          <w:kern w:val="0"/>
          <w:sz w:val="24"/>
          <w:szCs w:val="24"/>
          <w:lang w:eastAsia="en-GB"/>
          <w14:ligatures w14:val="none"/>
        </w:rPr>
        <w:t xml:space="preserve">ns </w:t>
      </w:r>
      <w:r w:rsidR="00F00690" w:rsidRPr="008423E2">
        <w:rPr>
          <w:rFonts w:ascii="Times New Roman" w:eastAsia="Times New Roman" w:hAnsi="Times New Roman" w:cs="Times New Roman"/>
          <w:color w:val="000000"/>
          <w:kern w:val="0"/>
          <w:sz w:val="24"/>
          <w:szCs w:val="24"/>
          <w:lang w:eastAsia="en-GB"/>
          <w14:ligatures w14:val="none"/>
        </w:rPr>
        <w:t>were</w:t>
      </w:r>
      <w:r w:rsidR="00952048" w:rsidRPr="008423E2">
        <w:rPr>
          <w:rFonts w:ascii="Times New Roman" w:eastAsia="Times New Roman" w:hAnsi="Times New Roman" w:cs="Times New Roman"/>
          <w:color w:val="000000"/>
          <w:kern w:val="0"/>
          <w:sz w:val="24"/>
          <w:szCs w:val="24"/>
          <w:lang w:eastAsia="en-GB"/>
          <w14:ligatures w14:val="none"/>
        </w:rPr>
        <w:t xml:space="preserve"> needed; while some </w:t>
      </w:r>
      <w:r w:rsidR="005A47DF" w:rsidRPr="008423E2">
        <w:rPr>
          <w:rFonts w:ascii="Times New Roman" w:eastAsia="Times New Roman" w:hAnsi="Times New Roman" w:cs="Times New Roman"/>
          <w:color w:val="000000"/>
          <w:kern w:val="0"/>
          <w:sz w:val="24"/>
          <w:szCs w:val="24"/>
          <w:lang w:eastAsia="en-GB"/>
          <w14:ligatures w14:val="none"/>
        </w:rPr>
        <w:t>high-achieving</w:t>
      </w:r>
      <w:r w:rsidR="00BF561B" w:rsidRPr="008423E2">
        <w:rPr>
          <w:rFonts w:ascii="Times New Roman" w:eastAsia="Times New Roman" w:hAnsi="Times New Roman" w:cs="Times New Roman"/>
          <w:color w:val="000000"/>
          <w:kern w:val="0"/>
          <w:sz w:val="24"/>
          <w:szCs w:val="24"/>
          <w:lang w:eastAsia="en-GB"/>
          <w14:ligatures w14:val="none"/>
        </w:rPr>
        <w:t xml:space="preserve"> </w:t>
      </w:r>
      <w:r w:rsidR="00A11C37" w:rsidRPr="008423E2">
        <w:rPr>
          <w:rFonts w:ascii="Times New Roman" w:eastAsia="Times New Roman" w:hAnsi="Times New Roman" w:cs="Times New Roman"/>
          <w:color w:val="000000"/>
          <w:kern w:val="0"/>
          <w:sz w:val="24"/>
          <w:szCs w:val="24"/>
          <w:lang w:eastAsia="en-GB"/>
          <w14:ligatures w14:val="none"/>
        </w:rPr>
        <w:t>women</w:t>
      </w:r>
      <w:r w:rsidR="005A47DF" w:rsidRPr="008423E2">
        <w:rPr>
          <w:rFonts w:ascii="Times New Roman" w:eastAsia="Times New Roman" w:hAnsi="Times New Roman" w:cs="Times New Roman"/>
          <w:color w:val="000000"/>
          <w:kern w:val="0"/>
          <w:sz w:val="24"/>
          <w:szCs w:val="24"/>
          <w:lang w:eastAsia="en-GB"/>
          <w14:ligatures w14:val="none"/>
        </w:rPr>
        <w:t xml:space="preserve"> argue</w:t>
      </w:r>
      <w:r w:rsidR="00264A9B" w:rsidRPr="008423E2">
        <w:rPr>
          <w:rFonts w:ascii="Times New Roman" w:eastAsia="Times New Roman" w:hAnsi="Times New Roman" w:cs="Times New Roman"/>
          <w:color w:val="000000"/>
          <w:kern w:val="0"/>
          <w:sz w:val="24"/>
          <w:szCs w:val="24"/>
          <w:lang w:eastAsia="en-GB"/>
          <w14:ligatures w14:val="none"/>
        </w:rPr>
        <w:t>d</w:t>
      </w:r>
      <w:r w:rsidR="005A47DF" w:rsidRPr="008423E2">
        <w:rPr>
          <w:rFonts w:ascii="Times New Roman" w:eastAsia="Times New Roman" w:hAnsi="Times New Roman" w:cs="Times New Roman"/>
          <w:color w:val="000000"/>
          <w:kern w:val="0"/>
          <w:sz w:val="24"/>
          <w:szCs w:val="24"/>
          <w:lang w:eastAsia="en-GB"/>
          <w14:ligatures w14:val="none"/>
        </w:rPr>
        <w:t xml:space="preserve"> they ha</w:t>
      </w:r>
      <w:r w:rsidR="00264A9B" w:rsidRPr="008423E2">
        <w:rPr>
          <w:rFonts w:ascii="Times New Roman" w:eastAsia="Times New Roman" w:hAnsi="Times New Roman" w:cs="Times New Roman"/>
          <w:color w:val="000000"/>
          <w:kern w:val="0"/>
          <w:sz w:val="24"/>
          <w:szCs w:val="24"/>
          <w:lang w:eastAsia="en-GB"/>
          <w14:ligatures w14:val="none"/>
        </w:rPr>
        <w:t>d</w:t>
      </w:r>
      <w:r w:rsidR="005A47DF" w:rsidRPr="008423E2">
        <w:rPr>
          <w:rFonts w:ascii="Times New Roman" w:eastAsia="Times New Roman" w:hAnsi="Times New Roman" w:cs="Times New Roman"/>
          <w:color w:val="000000"/>
          <w:kern w:val="0"/>
          <w:sz w:val="24"/>
          <w:szCs w:val="24"/>
          <w:lang w:eastAsia="en-GB"/>
          <w14:ligatures w14:val="none"/>
        </w:rPr>
        <w:t xml:space="preserve"> navigated barriers regardless of such policies</w:t>
      </w:r>
      <w:r w:rsidR="003946DC" w:rsidRPr="008423E2">
        <w:rPr>
          <w:rFonts w:ascii="Times New Roman" w:eastAsia="Times New Roman" w:hAnsi="Times New Roman" w:cs="Times New Roman"/>
          <w:color w:val="000000"/>
          <w:kern w:val="0"/>
          <w:sz w:val="24"/>
          <w:szCs w:val="24"/>
          <w:lang w:eastAsia="en-GB"/>
          <w14:ligatures w14:val="none"/>
        </w:rPr>
        <w:t xml:space="preserve"> </w:t>
      </w:r>
      <w:r w:rsidR="003946DC" w:rsidRPr="008423E2">
        <w:rPr>
          <w:rFonts w:ascii="Times New Roman" w:eastAsia="Times New Roman" w:hAnsi="Times New Roman" w:cs="Times New Roman"/>
          <w:color w:val="000000"/>
          <w:kern w:val="0"/>
          <w:sz w:val="24"/>
          <w:szCs w:val="24"/>
          <w:lang w:eastAsia="en-GB"/>
          <w14:ligatures w14:val="none"/>
        </w:rPr>
        <w:fldChar w:fldCharType="begin"/>
      </w:r>
      <w:r w:rsidR="0099798B">
        <w:rPr>
          <w:rFonts w:ascii="Times New Roman" w:eastAsia="Times New Roman" w:hAnsi="Times New Roman" w:cs="Times New Roman"/>
          <w:color w:val="000000"/>
          <w:kern w:val="0"/>
          <w:sz w:val="24"/>
          <w:szCs w:val="24"/>
          <w:lang w:eastAsia="en-GB"/>
          <w14:ligatures w14:val="none"/>
        </w:rPr>
        <w:instrText xml:space="preserve"> ADDIN ZOTERO_ITEM CSL_CITATION {"citationID":"P0DYRuFZ","properties":{"formattedCitation":"(Ng &amp; McGowan, 2023; Ng, Lim, Cheah, Ho, &amp; Tee, 2022)","plainCitation":"(Ng &amp; McGowan, 2023; Ng, Lim, Cheah, Ho, &amp; Tee, 2022)","noteIndex":0},"citationItems":[{"id":19842,"uris":["http://zotero.org/groups/5119330/items/SDE89ZAE"],"itemData":{"id":19842,"type":"article-journal","abstract":"This is a qualitative study of the career perspectives of early female leaders in Canada whose careers emerged from the second-wave feminist movement and who ascended to executive leadership positions. Using a discourse analytic lens, we analyze their perspectives on women's limited presence in executive leadership roles. The research participants suggested that women lacked the necessary resilience or personality; women lacked requisite political skills; affirmative action policies have hindered women's career advancement; and women have been unable to put their careers over family in the way that is required for executive leadership. The views expressed by these participants are often contrarian to current thinking about gender and leadership but underline the gendered nature of persistent barriers to executive leadership past and present.","container-title":"Canadian Journal of Administrative Sciences-Revue Canadienne Des Sciences De L Administration","DOI":"10.1002/cjas.1694","ISSN":"0825-0383","issue":"2","language":"English","page":"173–187","title":"Breaking the glass ceiling: Views of women from the second-wave feminist movement","volume":"40","author":[{"family":"Ng","given":"Eddy S."},{"family":"McGowan","given":"Rosemary A."}],"issued":{"date-parts":[["2023"]]}}},{"id":18454,"uris":["http://zotero.org/groups/5119330/items/BAPAPBPZ"],"itemData":{"id":18454,"type":"article-journal","abstract":"Career adaptability refers to the concept of individuals taking charge of their own career development by staying concern, control, curious and confident. Since the career adaptability measurement scale was made available in 2012, the concept has been extended to various samples and consistently found its applicability across many countries. This study intends to continue with this line of research by extending its nomological network to another country (i.e. Malaysia) using a unique sample (work and study adults who enroll in a post-graduate degree program). We also responded to the call for identifying the conditions and mechanisms in which career adaptability may bring differential effect to the life satisfaction outcome. Based on 200 sets of data collected, it was found that career adaptability predicted life satisfaction through a moderated (connectedness) and mediation (job satisfaction) relationship. The results provided empirical evidence on the universality of the career adaptability scale, Career Construction Theory and the Life-Span, Life-Space theory. Juggling between work and studies, individuals with higher career adaptability was found to enjoy higher job satisfaction under the condition of high connectedness (getting support and help from family, university, neighbour and friends). The joy of job satisfaction then spilt over to other life domains and manifested in life satisfaction.","container-title":"Current Psychology","DOI":"10.1007/s12144-020-00837-7","ISSN":"1046-1310","issue":"5","language":"English","page":"3078-3092","title":"A moderated-mediation model of career adaptability and life satisfaction among working adults in Malaysia","volume":"41","author":[{"family":"Ng","given":"Siew Imm"},{"family":"Lim","given":"Qin Hui"},{"family":"Cheah","given":"Jun-Hwa"},{"family":"Ho","given":"Jo Ann"},{"family":"Tee","given":"Keng Kok"}],"issued":{"date-parts":[["2022",5]]}}}],"schema":"https://github.com/citation-style-language/schema/raw/master/csl-citation.json"} </w:instrText>
      </w:r>
      <w:r w:rsidR="003946DC" w:rsidRPr="008423E2">
        <w:rPr>
          <w:rFonts w:ascii="Times New Roman" w:eastAsia="Times New Roman" w:hAnsi="Times New Roman" w:cs="Times New Roman"/>
          <w:color w:val="000000"/>
          <w:kern w:val="0"/>
          <w:sz w:val="24"/>
          <w:szCs w:val="24"/>
          <w:lang w:eastAsia="en-GB"/>
          <w14:ligatures w14:val="none"/>
        </w:rPr>
        <w:fldChar w:fldCharType="separate"/>
      </w:r>
      <w:r w:rsidR="0099798B" w:rsidRPr="0099798B">
        <w:rPr>
          <w:rFonts w:ascii="Times New Roman" w:hAnsi="Times New Roman" w:cs="Times New Roman"/>
          <w:sz w:val="24"/>
        </w:rPr>
        <w:t>(Ng &amp; McGowan, 2023; Ng, Lim, Cheah, Ho, &amp; Tee, 2022)</w:t>
      </w:r>
      <w:r w:rsidR="003946DC" w:rsidRPr="008423E2">
        <w:rPr>
          <w:rFonts w:ascii="Times New Roman" w:eastAsia="Times New Roman" w:hAnsi="Times New Roman" w:cs="Times New Roman"/>
          <w:color w:val="000000"/>
          <w:kern w:val="0"/>
          <w:sz w:val="24"/>
          <w:szCs w:val="24"/>
          <w:lang w:eastAsia="en-GB"/>
          <w14:ligatures w14:val="none"/>
        </w:rPr>
        <w:fldChar w:fldCharType="end"/>
      </w:r>
      <w:r w:rsidR="005A47DF" w:rsidRPr="008423E2">
        <w:rPr>
          <w:rFonts w:ascii="Times New Roman" w:eastAsia="Times New Roman" w:hAnsi="Times New Roman" w:cs="Times New Roman"/>
          <w:color w:val="000000"/>
          <w:kern w:val="0"/>
          <w:sz w:val="24"/>
          <w:szCs w:val="24"/>
          <w:lang w:eastAsia="en-GB"/>
          <w14:ligatures w14:val="none"/>
        </w:rPr>
        <w:t xml:space="preserve">. </w:t>
      </w:r>
      <w:r w:rsidR="00264A9B" w:rsidRPr="008423E2">
        <w:rPr>
          <w:rFonts w:ascii="Times New Roman" w:eastAsia="Times New Roman" w:hAnsi="Times New Roman" w:cs="Times New Roman"/>
          <w:color w:val="000000"/>
          <w:kern w:val="0"/>
          <w:sz w:val="24"/>
          <w:szCs w:val="24"/>
          <w:lang w:eastAsia="en-GB"/>
          <w14:ligatures w14:val="none"/>
        </w:rPr>
        <w:t xml:space="preserve">Minority groups </w:t>
      </w:r>
      <w:r w:rsidR="0084788B" w:rsidRPr="008423E2">
        <w:rPr>
          <w:rFonts w:ascii="Times New Roman" w:eastAsia="Times New Roman" w:hAnsi="Times New Roman" w:cs="Times New Roman"/>
          <w:color w:val="000000"/>
          <w:kern w:val="0"/>
          <w:sz w:val="24"/>
          <w:szCs w:val="24"/>
          <w:lang w:eastAsia="en-GB"/>
          <w14:ligatures w14:val="none"/>
        </w:rPr>
        <w:t>advocated</w:t>
      </w:r>
      <w:r w:rsidR="00264A9B" w:rsidRPr="008423E2">
        <w:rPr>
          <w:rFonts w:ascii="Times New Roman" w:eastAsia="Times New Roman" w:hAnsi="Times New Roman" w:cs="Times New Roman"/>
          <w:color w:val="000000"/>
          <w:kern w:val="0"/>
          <w:sz w:val="24"/>
          <w:szCs w:val="24"/>
          <w:lang w:eastAsia="en-GB"/>
          <w14:ligatures w14:val="none"/>
        </w:rPr>
        <w:t xml:space="preserve"> targeted outreach efforts, such as promoting job opportunities within minority communities, to improve equal access to opportunities</w:t>
      </w:r>
      <w:r w:rsidR="003946DC" w:rsidRPr="008423E2">
        <w:rPr>
          <w:rFonts w:ascii="Times New Roman" w:eastAsia="Times New Roman" w:hAnsi="Times New Roman" w:cs="Times New Roman"/>
          <w:color w:val="000000"/>
          <w:kern w:val="0"/>
          <w:sz w:val="24"/>
          <w:szCs w:val="24"/>
          <w:lang w:eastAsia="en-GB"/>
          <w14:ligatures w14:val="none"/>
        </w:rPr>
        <w:t xml:space="preserve"> </w:t>
      </w:r>
      <w:r w:rsidR="003946DC"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AlNMra8R","properties":{"formattedCitation":"(Bagilhole &amp; Stephens, 1999)","plainCitation":"(Bagilhole &amp; Stephens, 1999)","noteIndex":0},"citationItems":[{"id":11710,"uris":["http://zotero.org/groups/5119330/items/KHXMJ2QC"],"itemData":{"id":11710,"type":"article-journal","abstract":"Individual hospitals within the NHS are having to cope with a number of competing priorities and policies in the context of difficult financial circumstances. One such policy is Equal Opportunities (EO), It is within the devolved system of individual trusts that the implementation of (EO) policy takes place, This `localisation' of EO issues also applies to the tackling of racial inequalities in the field of job recruitment, training and promotion, The present study is an examination of EO policies and their implementation at a single National Health Service (NHS) hospital in relation to the recruitment, career development, training and promotion of female ethnic minority employees, Interviews were conducted with fifty ethnic minority females drawn from administrative, domestic and nursing grades; and a further twenty-two with hospital managers with responsibility for recruitment, training and promotion, A number of important deficiencies in the hospital's EO policies were identified by the female ethnic minority interviewees, particularly in respect of the recruitment process, experiences of career development and perceptions of discrimination and harassment. The article details the managers' attitudes towards and knowledge of EO policies in general and their responses to these deficiencies in particular.","container-title":"Journal of Social Policy","DOI":"10.1017/S0047279499005541","ISSN":"0047-2794","issue":"2","language":"English","page":"235-248","title":"Management responses to equal opportunities for ethnic minority women within an NHS hospital trust","volume":"28","author":[{"family":"Bagilhole","given":"B"},{"family":"Stephens","given":"M"}],"issued":{"date-parts":[["1999",4]]}}}],"schema":"https://github.com/citation-style-language/schema/raw/master/csl-citation.json"} </w:instrText>
      </w:r>
      <w:r w:rsidR="003946DC" w:rsidRPr="008423E2">
        <w:rPr>
          <w:rFonts w:ascii="Times New Roman" w:eastAsia="Times New Roman" w:hAnsi="Times New Roman" w:cs="Times New Roman"/>
          <w:color w:val="000000"/>
          <w:kern w:val="0"/>
          <w:sz w:val="24"/>
          <w:szCs w:val="24"/>
          <w:lang w:eastAsia="en-GB"/>
          <w14:ligatures w14:val="none"/>
        </w:rPr>
        <w:fldChar w:fldCharType="separate"/>
      </w:r>
      <w:r w:rsidR="003946DC" w:rsidRPr="008423E2">
        <w:rPr>
          <w:rFonts w:ascii="Times New Roman" w:hAnsi="Times New Roman" w:cs="Times New Roman"/>
          <w:sz w:val="24"/>
        </w:rPr>
        <w:t>(Bagilhole &amp; Stephens, 1999)</w:t>
      </w:r>
      <w:r w:rsidR="003946DC" w:rsidRPr="008423E2">
        <w:rPr>
          <w:rFonts w:ascii="Times New Roman" w:eastAsia="Times New Roman" w:hAnsi="Times New Roman" w:cs="Times New Roman"/>
          <w:color w:val="000000"/>
          <w:kern w:val="0"/>
          <w:sz w:val="24"/>
          <w:szCs w:val="24"/>
          <w:lang w:eastAsia="en-GB"/>
          <w14:ligatures w14:val="none"/>
        </w:rPr>
        <w:fldChar w:fldCharType="end"/>
      </w:r>
      <w:r w:rsidR="00264A9B" w:rsidRPr="008423E2">
        <w:rPr>
          <w:rFonts w:ascii="Times New Roman" w:eastAsia="Times New Roman" w:hAnsi="Times New Roman" w:cs="Times New Roman"/>
          <w:color w:val="000000"/>
          <w:kern w:val="0"/>
          <w:sz w:val="24"/>
          <w:szCs w:val="24"/>
          <w:lang w:eastAsia="en-GB"/>
          <w14:ligatures w14:val="none"/>
        </w:rPr>
        <w:t>. However, managerial resistance—often stemming from misconceptions about positive action versus positive discrimination—</w:t>
      </w:r>
      <w:r w:rsidR="0084788B" w:rsidRPr="008423E2">
        <w:rPr>
          <w:rFonts w:ascii="Times New Roman" w:eastAsia="Times New Roman" w:hAnsi="Times New Roman" w:cs="Times New Roman"/>
          <w:color w:val="000000"/>
          <w:kern w:val="0"/>
          <w:sz w:val="24"/>
          <w:szCs w:val="24"/>
          <w:lang w:eastAsia="en-GB"/>
          <w14:ligatures w14:val="none"/>
        </w:rPr>
        <w:t xml:space="preserve">has </w:t>
      </w:r>
      <w:r w:rsidR="00264A9B" w:rsidRPr="008423E2">
        <w:rPr>
          <w:rFonts w:ascii="Times New Roman" w:eastAsia="Times New Roman" w:hAnsi="Times New Roman" w:cs="Times New Roman"/>
          <w:color w:val="000000"/>
          <w:kern w:val="0"/>
          <w:sz w:val="24"/>
          <w:szCs w:val="24"/>
          <w:lang w:eastAsia="en-GB"/>
          <w14:ligatures w14:val="none"/>
        </w:rPr>
        <w:t>hinder</w:t>
      </w:r>
      <w:r w:rsidR="0084788B" w:rsidRPr="008423E2">
        <w:rPr>
          <w:rFonts w:ascii="Times New Roman" w:eastAsia="Times New Roman" w:hAnsi="Times New Roman" w:cs="Times New Roman"/>
          <w:color w:val="000000"/>
          <w:kern w:val="0"/>
          <w:sz w:val="24"/>
          <w:szCs w:val="24"/>
          <w:lang w:eastAsia="en-GB"/>
          <w14:ligatures w14:val="none"/>
        </w:rPr>
        <w:t>ed</w:t>
      </w:r>
      <w:r w:rsidR="00264A9B" w:rsidRPr="008423E2">
        <w:rPr>
          <w:rFonts w:ascii="Times New Roman" w:eastAsia="Times New Roman" w:hAnsi="Times New Roman" w:cs="Times New Roman"/>
          <w:color w:val="000000"/>
          <w:kern w:val="0"/>
          <w:sz w:val="24"/>
          <w:szCs w:val="24"/>
          <w:lang w:eastAsia="en-GB"/>
          <w14:ligatures w14:val="none"/>
        </w:rPr>
        <w:t xml:space="preserve"> the effectiveness of these initiatives</w:t>
      </w:r>
      <w:r w:rsidR="0071167B" w:rsidRPr="008423E2">
        <w:rPr>
          <w:rFonts w:ascii="Times New Roman" w:eastAsia="Times New Roman" w:hAnsi="Times New Roman" w:cs="Times New Roman"/>
          <w:color w:val="000000"/>
          <w:kern w:val="0"/>
          <w:sz w:val="24"/>
          <w:szCs w:val="24"/>
          <w:lang w:eastAsia="en-GB"/>
          <w14:ligatures w14:val="none"/>
        </w:rPr>
        <w:t xml:space="preserve"> </w:t>
      </w:r>
      <w:r w:rsidR="0071167B"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5ccv6YK8","properties":{"formattedCitation":"(Kulkarni, 2016; Ryan &amp; Haslam, 2007)","plainCitation":"(Kulkarni, 2016; Ryan &amp; Haslam, 2007)","noteIndex":0},"citationItems":[{"id":21291,"uris":["http://zotero.org/groups/5119330/items/QMLPY6HV"],"itemData":{"id":21291,"type":"article-journal","container-title":"The International Journal of Human Resource Management","DOI":"10.1080/09585192.2015.1137611","ISSN":"0958-5192, 1466-4399","issue":"14","journalAbbreviation":"The International Journal of Human Resource Management","language":"en","page":"1662-1679","source":"DOI.org (Crossref)","title":"Organizational career development initiatives for employees with a disability","volume":"27","author":[{"family":"Kulkarni","given":"Mukta"}],"issued":{"date-parts":[["2016",8,5]]}}},{"id":21478,"uris":["http://zotero.org/groups/5119330/items/2BQG33B8"],"itemData":{"id":21478,"type":"article-journal","container-title":"Academy of Management Review","DOI":"10.5465/amr.2007.24351856","ISSN":"0363-7425, 1930-3807","issue":"2","journalAbbreviation":"AMR","language":"en","page":"549-572","source":"DOI.org (Crossref)","title":"The glass cliff: Exploring the dynamics surrounding the appointment of women to precarious leadership positions","title-short":"The glass cliff","volume":"32","author":[{"family":"Ryan","given":"Michelle K."},{"family":"Haslam","given":"S. Alexander"}],"issued":{"date-parts":[["2007",4]]}}}],"schema":"https://github.com/citation-style-language/schema/raw/master/csl-citation.json"} </w:instrText>
      </w:r>
      <w:r w:rsidR="0071167B" w:rsidRPr="008423E2">
        <w:rPr>
          <w:rFonts w:ascii="Times New Roman" w:eastAsia="Times New Roman" w:hAnsi="Times New Roman" w:cs="Times New Roman"/>
          <w:color w:val="000000"/>
          <w:kern w:val="0"/>
          <w:sz w:val="24"/>
          <w:szCs w:val="24"/>
          <w:lang w:eastAsia="en-GB"/>
          <w14:ligatures w14:val="none"/>
        </w:rPr>
        <w:fldChar w:fldCharType="separate"/>
      </w:r>
      <w:r w:rsidR="0071167B" w:rsidRPr="008423E2">
        <w:rPr>
          <w:rFonts w:ascii="Times New Roman" w:hAnsi="Times New Roman" w:cs="Times New Roman"/>
          <w:sz w:val="24"/>
        </w:rPr>
        <w:t>(Kulkarni, 2016; Ryan &amp; Haslam, 2007)</w:t>
      </w:r>
      <w:r w:rsidR="0071167B" w:rsidRPr="008423E2">
        <w:rPr>
          <w:rFonts w:ascii="Times New Roman" w:eastAsia="Times New Roman" w:hAnsi="Times New Roman" w:cs="Times New Roman"/>
          <w:color w:val="000000"/>
          <w:kern w:val="0"/>
          <w:sz w:val="24"/>
          <w:szCs w:val="24"/>
          <w:lang w:eastAsia="en-GB"/>
          <w14:ligatures w14:val="none"/>
        </w:rPr>
        <w:fldChar w:fldCharType="end"/>
      </w:r>
      <w:r w:rsidR="005A47DF" w:rsidRPr="008423E2">
        <w:rPr>
          <w:rFonts w:ascii="Times New Roman" w:eastAsia="Times New Roman" w:hAnsi="Times New Roman" w:cs="Times New Roman"/>
          <w:color w:val="000000"/>
          <w:kern w:val="0"/>
          <w:sz w:val="24"/>
          <w:szCs w:val="24"/>
          <w:lang w:eastAsia="en-GB"/>
          <w14:ligatures w14:val="none"/>
        </w:rPr>
        <w:t xml:space="preserve">. </w:t>
      </w:r>
    </w:p>
    <w:p w14:paraId="5206EADA" w14:textId="096D9D6D" w:rsidR="005C63D4" w:rsidRPr="008423E2" w:rsidRDefault="00E072BB" w:rsidP="00192067">
      <w:pPr>
        <w:spacing w:line="480" w:lineRule="auto"/>
        <w:ind w:firstLine="720"/>
        <w:rPr>
          <w:rFonts w:ascii="Times New Roman" w:eastAsia="Times New Roman" w:hAnsi="Times New Roman" w:cs="Times New Roman"/>
          <w:color w:val="000000"/>
          <w:kern w:val="0"/>
          <w:sz w:val="24"/>
          <w:szCs w:val="24"/>
          <w:lang w:eastAsia="en-GB"/>
          <w14:ligatures w14:val="none"/>
        </w:rPr>
      </w:pPr>
      <w:r w:rsidRPr="008423E2">
        <w:rPr>
          <w:rFonts w:ascii="Times New Roman" w:eastAsia="Times New Roman" w:hAnsi="Times New Roman" w:cs="Times New Roman"/>
          <w:b/>
          <w:bCs/>
          <w:color w:val="000000"/>
          <w:kern w:val="0"/>
          <w:sz w:val="24"/>
          <w:szCs w:val="24"/>
          <w:lang w:eastAsia="en-GB"/>
          <w14:ligatures w14:val="none"/>
        </w:rPr>
        <w:t>Workplace culture</w:t>
      </w:r>
      <w:r w:rsidRPr="008423E2">
        <w:rPr>
          <w:rFonts w:ascii="Times New Roman" w:eastAsia="Times New Roman" w:hAnsi="Times New Roman" w:cs="Times New Roman"/>
          <w:color w:val="000000"/>
          <w:kern w:val="0"/>
          <w:sz w:val="24"/>
          <w:szCs w:val="24"/>
          <w:lang w:eastAsia="en-GB"/>
          <w14:ligatures w14:val="none"/>
        </w:rPr>
        <w:t xml:space="preserve">. </w:t>
      </w:r>
      <w:r w:rsidR="00B452E9" w:rsidRPr="008423E2">
        <w:rPr>
          <w:rFonts w:ascii="Times New Roman" w:eastAsia="Times New Roman" w:hAnsi="Times New Roman" w:cs="Times New Roman"/>
          <w:color w:val="000000"/>
          <w:kern w:val="0"/>
          <w:sz w:val="24"/>
          <w:szCs w:val="24"/>
          <w:lang w:eastAsia="en-GB"/>
          <w14:ligatures w14:val="none"/>
        </w:rPr>
        <w:t>In workplaces where sensitivity and awareness of minority groups’ needs were prioritized, minority employees experienced a more inclusive culture that fostered openness, connection, and acceptance</w:t>
      </w:r>
      <w:r w:rsidR="005E281E" w:rsidRPr="008423E2">
        <w:rPr>
          <w:rFonts w:ascii="Times New Roman" w:eastAsia="Times New Roman" w:hAnsi="Times New Roman" w:cs="Times New Roman"/>
          <w:color w:val="000000"/>
          <w:kern w:val="0"/>
          <w:sz w:val="24"/>
          <w:szCs w:val="24"/>
          <w:lang w:eastAsia="en-GB"/>
          <w14:ligatures w14:val="none"/>
        </w:rPr>
        <w:t xml:space="preserve"> </w:t>
      </w:r>
      <w:r w:rsidR="005C63D4" w:rsidRPr="008423E2">
        <w:rPr>
          <w:rFonts w:ascii="Times New Roman" w:eastAsia="Times New Roman" w:hAnsi="Times New Roman" w:cs="Times New Roman"/>
          <w:color w:val="000000"/>
          <w:kern w:val="0"/>
          <w:sz w:val="24"/>
          <w:szCs w:val="24"/>
          <w:lang w:eastAsia="en-GB"/>
          <w14:ligatures w14:val="none"/>
        </w:rPr>
        <w:fldChar w:fldCharType="begin"/>
      </w:r>
      <w:r w:rsidR="00192067">
        <w:rPr>
          <w:rFonts w:ascii="Times New Roman" w:eastAsia="Times New Roman" w:hAnsi="Times New Roman" w:cs="Times New Roman"/>
          <w:color w:val="000000"/>
          <w:kern w:val="0"/>
          <w:sz w:val="24"/>
          <w:szCs w:val="24"/>
          <w:lang w:eastAsia="en-GB"/>
          <w14:ligatures w14:val="none"/>
        </w:rPr>
        <w:instrText xml:space="preserve"> ADDIN ZOTERO_ITEM CSL_CITATION {"citationID":"5A6aN512","properties":{"formattedCitation":"(e.g., Ezerins et al., 2024)","plainCitation":"(e.g., Ezerins et al., 2024)","noteIndex":0},"citationItems":[{"id":21288,"uris":["http://zotero.org/groups/5119330/items/33RDZYQB"],"itemData":{"id":21288,"type":"article-journal","abstract":"Organizations are demonstrating a burgeoning interest in hiring neurodivergent employees, prompting a parallel expansion of research on autism and employment. In this review, we evaluate, critique, and integrate diffuse research and theory on autism and employment across the domains of disability studies, autism, industrial relations, management, and rehabilitation. In doing so, we illustrate how incorporating the experiences of individuals on the autism spectrum can benefit management theory. Likewise, we highlight how existing management theory can help contextualize and enrich autism research. In addition, our review highlights barriers and potential enablers that individuals on the autism spectrum encounter during varying stages of employment, while also providing insight into steps that can be taken by organizations and practitioners to improve employment outcomes for neurodivergent individuals. We conclude with an agenda for advancing research and practice that enhances the employment experiences of autistic individuals and the outcomes of the organizations that employ them.","container-title":"Journal of Management","DOI":"10.1177/01492063231193362","ISSN":"0149-2063, 1557-1211","issue":"3","journalAbbreviation":"Journal of Management","language":"en","page":"1102–1144","source":"DOI.org (Crossref)","title":"Autism and employment: A review of the “new frontier” of diversity research","title-short":"Autism and employment","volume":"50","author":[{"family":"Ezerins","given":"Maira E."},{"family":"Simon","given":"Lauren S."},{"family":"Vogus","given":"Timothy J."},{"family":"Gabriel","given":"Allison S."},{"family":"Calderwood","given":"Charles"},{"family":"Rosen","given":"Christopher C."}],"issued":{"date-parts":[["2024"]]}},"label":"page","prefix":"e.g., "}],"schema":"https://github.com/citation-style-language/schema/raw/master/csl-citation.json"} </w:instrText>
      </w:r>
      <w:r w:rsidR="005C63D4" w:rsidRPr="008423E2">
        <w:rPr>
          <w:rFonts w:ascii="Times New Roman" w:eastAsia="Times New Roman" w:hAnsi="Times New Roman" w:cs="Times New Roman"/>
          <w:color w:val="000000"/>
          <w:kern w:val="0"/>
          <w:sz w:val="24"/>
          <w:szCs w:val="24"/>
          <w:lang w:eastAsia="en-GB"/>
          <w14:ligatures w14:val="none"/>
        </w:rPr>
        <w:fldChar w:fldCharType="separate"/>
      </w:r>
      <w:r w:rsidR="00192067" w:rsidRPr="00192067">
        <w:rPr>
          <w:rFonts w:ascii="Times New Roman" w:hAnsi="Times New Roman" w:cs="Times New Roman"/>
          <w:sz w:val="24"/>
        </w:rPr>
        <w:t>(e.g., Ezerins et al., 2024)</w:t>
      </w:r>
      <w:r w:rsidR="005C63D4" w:rsidRPr="008423E2">
        <w:rPr>
          <w:rFonts w:ascii="Times New Roman" w:eastAsia="Times New Roman" w:hAnsi="Times New Roman" w:cs="Times New Roman"/>
          <w:color w:val="000000"/>
          <w:kern w:val="0"/>
          <w:sz w:val="24"/>
          <w:szCs w:val="24"/>
          <w:lang w:eastAsia="en-GB"/>
          <w14:ligatures w14:val="none"/>
        </w:rPr>
        <w:fldChar w:fldCharType="end"/>
      </w:r>
      <w:r w:rsidR="005C63D4" w:rsidRPr="008423E2">
        <w:rPr>
          <w:rFonts w:ascii="Times New Roman" w:eastAsia="Times New Roman" w:hAnsi="Times New Roman" w:cs="Times New Roman"/>
          <w:color w:val="000000"/>
          <w:kern w:val="0"/>
          <w:sz w:val="24"/>
          <w:szCs w:val="24"/>
          <w:lang w:eastAsia="en-GB"/>
          <w14:ligatures w14:val="none"/>
        </w:rPr>
        <w:t xml:space="preserve">. </w:t>
      </w:r>
      <w:r w:rsidR="003430AA" w:rsidRPr="008423E2">
        <w:rPr>
          <w:rFonts w:ascii="Times New Roman" w:eastAsia="Times New Roman" w:hAnsi="Times New Roman" w:cs="Times New Roman"/>
          <w:color w:val="000000"/>
          <w:kern w:val="0"/>
          <w:sz w:val="24"/>
          <w:szCs w:val="24"/>
          <w:lang w:eastAsia="en-GB"/>
          <w14:ligatures w14:val="none"/>
        </w:rPr>
        <w:t xml:space="preserve">In </w:t>
      </w:r>
      <w:r w:rsidR="00B452E9" w:rsidRPr="008423E2">
        <w:rPr>
          <w:rFonts w:ascii="Times New Roman" w:eastAsia="Times New Roman" w:hAnsi="Times New Roman" w:cs="Times New Roman"/>
          <w:color w:val="000000"/>
          <w:kern w:val="0"/>
          <w:sz w:val="24"/>
          <w:szCs w:val="24"/>
          <w:lang w:eastAsia="en-GB"/>
          <w14:ligatures w14:val="none"/>
        </w:rPr>
        <w:t xml:space="preserve">such </w:t>
      </w:r>
      <w:r w:rsidR="003430AA" w:rsidRPr="008423E2">
        <w:rPr>
          <w:rFonts w:ascii="Times New Roman" w:eastAsia="Times New Roman" w:hAnsi="Times New Roman" w:cs="Times New Roman"/>
          <w:color w:val="000000"/>
          <w:kern w:val="0"/>
          <w:sz w:val="24"/>
          <w:szCs w:val="24"/>
          <w:lang w:eastAsia="en-GB"/>
          <w14:ligatures w14:val="none"/>
        </w:rPr>
        <w:t xml:space="preserve">supportive environments, minority groups were less likely to modify their behavior or feel the need to </w:t>
      </w:r>
      <w:r w:rsidR="003430AA" w:rsidRPr="008423E2">
        <w:rPr>
          <w:rFonts w:ascii="Times New Roman" w:eastAsia="Times New Roman" w:hAnsi="Times New Roman" w:cs="Times New Roman"/>
          <w:color w:val="000000"/>
          <w:kern w:val="0"/>
          <w:sz w:val="24"/>
          <w:szCs w:val="24"/>
          <w:lang w:eastAsia="en-GB"/>
          <w14:ligatures w14:val="none"/>
        </w:rPr>
        <w:lastRenderedPageBreak/>
        <w:t xml:space="preserve">conceal their minority status </w:t>
      </w:r>
      <w:r w:rsidR="007A6947" w:rsidRPr="008423E2">
        <w:rPr>
          <w:rFonts w:ascii="Times New Roman" w:eastAsia="Times New Roman" w:hAnsi="Times New Roman" w:cs="Times New Roman"/>
          <w:color w:val="000000"/>
          <w:kern w:val="0"/>
          <w:sz w:val="24"/>
          <w:szCs w:val="24"/>
          <w:lang w:eastAsia="en-GB"/>
          <w14:ligatures w14:val="none"/>
        </w:rPr>
        <w:t>to</w:t>
      </w:r>
      <w:r w:rsidR="003430AA" w:rsidRPr="008423E2">
        <w:rPr>
          <w:rFonts w:ascii="Times New Roman" w:eastAsia="Times New Roman" w:hAnsi="Times New Roman" w:cs="Times New Roman"/>
          <w:color w:val="000000"/>
          <w:kern w:val="0"/>
          <w:sz w:val="24"/>
          <w:szCs w:val="24"/>
          <w:lang w:eastAsia="en-GB"/>
          <w14:ligatures w14:val="none"/>
        </w:rPr>
        <w:t xml:space="preserve"> be considered for opportunities</w:t>
      </w:r>
      <w:r w:rsidR="00246F6F" w:rsidRPr="008423E2">
        <w:rPr>
          <w:rFonts w:ascii="Times New Roman" w:eastAsia="Times New Roman" w:hAnsi="Times New Roman" w:cs="Times New Roman"/>
          <w:color w:val="000000"/>
          <w:kern w:val="0"/>
          <w:sz w:val="24"/>
          <w:szCs w:val="24"/>
          <w:lang w:eastAsia="en-GB"/>
          <w14:ligatures w14:val="none"/>
        </w:rPr>
        <w:t xml:space="preserve"> </w:t>
      </w:r>
      <w:r w:rsidR="00246F6F" w:rsidRPr="008423E2">
        <w:rPr>
          <w:rFonts w:ascii="Times New Roman" w:eastAsia="Times New Roman" w:hAnsi="Times New Roman" w:cs="Times New Roman"/>
          <w:color w:val="000000"/>
          <w:kern w:val="0"/>
          <w:sz w:val="24"/>
          <w:szCs w:val="24"/>
          <w:lang w:eastAsia="en-GB"/>
          <w14:ligatures w14:val="none"/>
        </w:rPr>
        <w:fldChar w:fldCharType="begin"/>
      </w:r>
      <w:r w:rsidR="0099798B">
        <w:rPr>
          <w:rFonts w:ascii="Times New Roman" w:eastAsia="Times New Roman" w:hAnsi="Times New Roman" w:cs="Times New Roman"/>
          <w:color w:val="000000"/>
          <w:kern w:val="0"/>
          <w:sz w:val="24"/>
          <w:szCs w:val="24"/>
          <w:lang w:eastAsia="en-GB"/>
          <w14:ligatures w14:val="none"/>
        </w:rPr>
        <w:instrText xml:space="preserve"> ADDIN ZOTERO_ITEM CSL_CITATION {"citationID":"l9zNRWas","properties":{"formattedCitation":"(e.g., Federo, 2024)","plainCitation":"(e.g., Federo, 2024)","noteIndex":0},"citationItems":[{"id":21394,"uris":["http://zotero.org/groups/5119330/items/HVIYR3P3"],"itemData":{"id":21394,"type":"article-journal","container-title":"Academy of Management Perspectives","DOI":"10.5465/amp.2023.0186","ISSN":"1558-9080, 1943-4529","issue":"3","journalAbbreviation":"AMP","language":"en","page":"325–348","source":"DOI.org (Crossref)","title":"The rainbow glass ceiling: Breaking barriers for LGBTQ+ inclusion in board diversity","title-short":"The rainbow glass ceiling","volume":"38","author":[{"family":"Federo","given":"Ryan"}],"issued":{"date-parts":[["2024",5,9]]}},"label":"page","prefix":"e.g., "}],"schema":"https://github.com/citation-style-language/schema/raw/master/csl-citation.json"} </w:instrText>
      </w:r>
      <w:r w:rsidR="00246F6F"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Federo, 2024)</w:t>
      </w:r>
      <w:r w:rsidR="00246F6F" w:rsidRPr="008423E2">
        <w:rPr>
          <w:rFonts w:ascii="Times New Roman" w:eastAsia="Times New Roman" w:hAnsi="Times New Roman" w:cs="Times New Roman"/>
          <w:color w:val="000000"/>
          <w:kern w:val="0"/>
          <w:sz w:val="24"/>
          <w:szCs w:val="24"/>
          <w:lang w:eastAsia="en-GB"/>
          <w14:ligatures w14:val="none"/>
        </w:rPr>
        <w:fldChar w:fldCharType="end"/>
      </w:r>
      <w:r w:rsidR="003430AA" w:rsidRPr="008423E2">
        <w:rPr>
          <w:rFonts w:ascii="Times New Roman" w:eastAsia="Times New Roman" w:hAnsi="Times New Roman" w:cs="Times New Roman"/>
          <w:color w:val="000000"/>
          <w:kern w:val="0"/>
          <w:sz w:val="24"/>
          <w:szCs w:val="24"/>
          <w:lang w:eastAsia="en-GB"/>
          <w14:ligatures w14:val="none"/>
        </w:rPr>
        <w:t xml:space="preserve">. </w:t>
      </w:r>
      <w:r w:rsidR="005C63D4" w:rsidRPr="008423E2">
        <w:rPr>
          <w:rFonts w:ascii="Times New Roman" w:eastAsia="Times New Roman" w:hAnsi="Times New Roman" w:cs="Times New Roman"/>
          <w:color w:val="000000"/>
          <w:kern w:val="0"/>
          <w:sz w:val="24"/>
          <w:szCs w:val="24"/>
          <w:lang w:eastAsia="en-GB"/>
          <w14:ligatures w14:val="none"/>
        </w:rPr>
        <w:t>In contrast, hostile work climates</w:t>
      </w:r>
      <w:r w:rsidR="00E016CD">
        <w:rPr>
          <w:rFonts w:ascii="Times New Roman" w:eastAsia="Times New Roman" w:hAnsi="Times New Roman" w:cs="Times New Roman"/>
          <w:color w:val="000000"/>
          <w:kern w:val="0"/>
          <w:sz w:val="24"/>
          <w:szCs w:val="24"/>
          <w:lang w:eastAsia="en-GB"/>
          <w14:ligatures w14:val="none"/>
        </w:rPr>
        <w:t>,</w:t>
      </w:r>
      <w:r w:rsidR="003430AA" w:rsidRPr="008423E2">
        <w:rPr>
          <w:rFonts w:ascii="Times New Roman" w:eastAsia="Times New Roman" w:hAnsi="Times New Roman" w:cs="Times New Roman"/>
          <w:color w:val="000000"/>
          <w:kern w:val="0"/>
          <w:sz w:val="24"/>
          <w:szCs w:val="24"/>
          <w:lang w:eastAsia="en-GB"/>
          <w14:ligatures w14:val="none"/>
        </w:rPr>
        <w:t xml:space="preserve"> such as highly masculine or homophobic</w:t>
      </w:r>
      <w:r w:rsidR="005C63D4" w:rsidRPr="008423E2">
        <w:rPr>
          <w:rFonts w:ascii="Times New Roman" w:eastAsia="Times New Roman" w:hAnsi="Times New Roman" w:cs="Times New Roman"/>
          <w:color w:val="000000"/>
          <w:kern w:val="0"/>
          <w:sz w:val="24"/>
          <w:szCs w:val="24"/>
          <w:lang w:eastAsia="en-GB"/>
          <w14:ligatures w14:val="none"/>
        </w:rPr>
        <w:t xml:space="preserve"> </w:t>
      </w:r>
      <w:r w:rsidR="00DA1143" w:rsidRPr="008423E2">
        <w:rPr>
          <w:rFonts w:ascii="Times New Roman" w:eastAsia="Times New Roman" w:hAnsi="Times New Roman" w:cs="Times New Roman"/>
          <w:color w:val="000000"/>
          <w:kern w:val="0"/>
          <w:sz w:val="24"/>
          <w:szCs w:val="24"/>
          <w:lang w:eastAsia="en-GB"/>
          <w14:ligatures w14:val="none"/>
        </w:rPr>
        <w:t xml:space="preserve">ones, </w:t>
      </w:r>
      <w:r w:rsidR="005C63D4" w:rsidRPr="008423E2">
        <w:rPr>
          <w:rFonts w:ascii="Times New Roman" w:eastAsia="Times New Roman" w:hAnsi="Times New Roman" w:cs="Times New Roman"/>
          <w:color w:val="000000"/>
          <w:kern w:val="0"/>
          <w:sz w:val="24"/>
          <w:szCs w:val="24"/>
          <w:lang w:eastAsia="en-GB"/>
          <w14:ligatures w14:val="none"/>
        </w:rPr>
        <w:t>discourage</w:t>
      </w:r>
      <w:r w:rsidR="00356C12" w:rsidRPr="008423E2">
        <w:rPr>
          <w:rFonts w:ascii="Times New Roman" w:eastAsia="Times New Roman" w:hAnsi="Times New Roman" w:cs="Times New Roman"/>
          <w:color w:val="000000"/>
          <w:kern w:val="0"/>
          <w:sz w:val="24"/>
          <w:szCs w:val="24"/>
          <w:lang w:eastAsia="en-GB"/>
          <w14:ligatures w14:val="none"/>
        </w:rPr>
        <w:t>d</w:t>
      </w:r>
      <w:r w:rsidR="005C63D4" w:rsidRPr="008423E2">
        <w:rPr>
          <w:rFonts w:ascii="Times New Roman" w:eastAsia="Times New Roman" w:hAnsi="Times New Roman" w:cs="Times New Roman"/>
          <w:color w:val="000000"/>
          <w:kern w:val="0"/>
          <w:sz w:val="24"/>
          <w:szCs w:val="24"/>
          <w:lang w:eastAsia="en-GB"/>
          <w14:ligatures w14:val="none"/>
        </w:rPr>
        <w:t xml:space="preserve"> disclosure, foster</w:t>
      </w:r>
      <w:r w:rsidR="00356C12" w:rsidRPr="008423E2">
        <w:rPr>
          <w:rFonts w:ascii="Times New Roman" w:eastAsia="Times New Roman" w:hAnsi="Times New Roman" w:cs="Times New Roman"/>
          <w:color w:val="000000"/>
          <w:kern w:val="0"/>
          <w:sz w:val="24"/>
          <w:szCs w:val="24"/>
          <w:lang w:eastAsia="en-GB"/>
          <w14:ligatures w14:val="none"/>
        </w:rPr>
        <w:t>ed</w:t>
      </w:r>
      <w:r w:rsidR="005C63D4" w:rsidRPr="008423E2">
        <w:rPr>
          <w:rFonts w:ascii="Times New Roman" w:eastAsia="Times New Roman" w:hAnsi="Times New Roman" w:cs="Times New Roman"/>
          <w:color w:val="000000"/>
          <w:kern w:val="0"/>
          <w:sz w:val="24"/>
          <w:szCs w:val="24"/>
          <w:lang w:eastAsia="en-GB"/>
          <w14:ligatures w14:val="none"/>
        </w:rPr>
        <w:t xml:space="preserve"> a sense of </w:t>
      </w:r>
      <w:r w:rsidR="00356C12" w:rsidRPr="008423E2">
        <w:rPr>
          <w:rFonts w:ascii="Times New Roman" w:eastAsia="Times New Roman" w:hAnsi="Times New Roman" w:cs="Times New Roman"/>
          <w:color w:val="000000"/>
          <w:kern w:val="0"/>
          <w:sz w:val="24"/>
          <w:szCs w:val="24"/>
          <w:lang w:eastAsia="en-GB"/>
          <w14:ligatures w14:val="none"/>
        </w:rPr>
        <w:t>invisibility,</w:t>
      </w:r>
      <w:r w:rsidR="005C63D4" w:rsidRPr="008423E2">
        <w:rPr>
          <w:rFonts w:ascii="Times New Roman" w:eastAsia="Times New Roman" w:hAnsi="Times New Roman" w:cs="Times New Roman"/>
          <w:color w:val="000000"/>
          <w:kern w:val="0"/>
          <w:sz w:val="24"/>
          <w:szCs w:val="24"/>
          <w:lang w:eastAsia="en-GB"/>
          <w14:ligatures w14:val="none"/>
        </w:rPr>
        <w:t xml:space="preserve"> and </w:t>
      </w:r>
      <w:r w:rsidR="00356C12" w:rsidRPr="008423E2">
        <w:rPr>
          <w:rFonts w:ascii="Times New Roman" w:eastAsia="Times New Roman" w:hAnsi="Times New Roman" w:cs="Times New Roman"/>
          <w:color w:val="000000"/>
          <w:kern w:val="0"/>
          <w:sz w:val="24"/>
          <w:szCs w:val="24"/>
          <w:lang w:eastAsia="en-GB"/>
          <w14:ligatures w14:val="none"/>
        </w:rPr>
        <w:t>aggravated the need to</w:t>
      </w:r>
      <w:r w:rsidR="003430AA" w:rsidRPr="008423E2">
        <w:rPr>
          <w:rFonts w:ascii="Times New Roman" w:eastAsia="Times New Roman" w:hAnsi="Times New Roman" w:cs="Times New Roman"/>
          <w:color w:val="000000"/>
          <w:kern w:val="0"/>
          <w:sz w:val="24"/>
          <w:szCs w:val="24"/>
          <w:lang w:eastAsia="en-GB"/>
          <w14:ligatures w14:val="none"/>
        </w:rPr>
        <w:t xml:space="preserve"> conceal identity or pass</w:t>
      </w:r>
      <w:r w:rsidR="00BB3A35">
        <w:rPr>
          <w:rFonts w:ascii="Times New Roman" w:eastAsia="Times New Roman" w:hAnsi="Times New Roman" w:cs="Times New Roman"/>
          <w:color w:val="000000"/>
          <w:kern w:val="0"/>
          <w:sz w:val="24"/>
          <w:szCs w:val="24"/>
          <w:lang w:eastAsia="en-GB"/>
          <w14:ligatures w14:val="none"/>
        </w:rPr>
        <w:t xml:space="preserve"> as</w:t>
      </w:r>
      <w:r w:rsidR="003430AA" w:rsidRPr="008423E2">
        <w:rPr>
          <w:rFonts w:ascii="Times New Roman" w:eastAsia="Times New Roman" w:hAnsi="Times New Roman" w:cs="Times New Roman"/>
          <w:color w:val="000000"/>
          <w:kern w:val="0"/>
          <w:sz w:val="24"/>
          <w:szCs w:val="24"/>
          <w:lang w:eastAsia="en-GB"/>
          <w14:ligatures w14:val="none"/>
        </w:rPr>
        <w:t xml:space="preserve"> a member of nonminority groups </w:t>
      </w:r>
      <w:r w:rsidR="005C63D4"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DCnpYOp1","properties":{"formattedCitation":"(e.g., Essers, van der Heijden, Fletcher, &amp; Pijpers, 2022)","plainCitation":"(e.g., Essers, van der Heijden, Fletcher, &amp; Pijpers, 2022)","noteIndex":0},"citationItems":[{"id":19966,"uris":["http://zotero.org/groups/5119330/items/8I2D8GAP"],"itemData":{"id":19966,"type":"article-journal","abstract":"This article illustrates how lesbian, gay, bisexual and trans (LGBT) entrepreneurs engage in identity construction from an intersectionality perspective. Our empirical findings suggest that the sexual identities of our interviewees are essential aspects of their daily business lives in terms of their entrepreneurial identities and their motivations, key success factors and the barriers they face. By analysing their experiences from an intersectionality perspective, we illustrate how the sexual minority entrepreneurs in our study internalise and respond to dominant societal ideas characterising `the entrepreneur' as masculine, heterosexual and male, vis-a-vis `the homosexual', constructed as feminine, weak and different. We discuss two predominant manifestations of their responses to these contextual forces, portrayed in their identities as entrepreneurs and sexual minorities simultaneously and the ways these identities are experienced. Our study contributes to the literature on minority entrepreneurship, specifically the LGBT entrepreneurship literature, and on intersectionality and career sustainability, focusing on how LGBT entrepreneurs conduct entrepreneurship at the intersection of their sexuality and gender.","container-title":"International Small Business Journal-Researching Entrepreneurship","DOI":"10.1177/02662426221128464","ISSN":"0266-2426","issue":"7","language":"English","page":"774–795","title":"It's all about identity: The identity constructions of LGBT entrepreneurs from an intersectionality perspective","volume":"41","author":[{"family":"Essers","given":"Caroline"},{"family":"Heijden","given":"Beatrice","non-dropping-particle":"van der"},{"family":"Fletcher","given":"Luke"},{"family":"Pijpers","given":"Roos"}],"issued":{"date-parts":[["2022",11,14]]}},"label":"page","prefix":"e.g., "}],"schema":"https://github.com/citation-style-language/schema/raw/master/csl-citation.json"} </w:instrText>
      </w:r>
      <w:r w:rsidR="005C63D4"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Essers, van der Heijden, Fletcher, &amp; Pijpers, 2022)</w:t>
      </w:r>
      <w:r w:rsidR="005C63D4" w:rsidRPr="008423E2">
        <w:rPr>
          <w:rFonts w:ascii="Times New Roman" w:eastAsia="Times New Roman" w:hAnsi="Times New Roman" w:cs="Times New Roman"/>
          <w:color w:val="000000"/>
          <w:kern w:val="0"/>
          <w:sz w:val="24"/>
          <w:szCs w:val="24"/>
          <w:lang w:eastAsia="en-GB"/>
          <w14:ligatures w14:val="none"/>
        </w:rPr>
        <w:fldChar w:fldCharType="end"/>
      </w:r>
      <w:r w:rsidR="005C63D4" w:rsidRPr="008423E2">
        <w:rPr>
          <w:rFonts w:ascii="Times New Roman" w:eastAsia="Times New Roman" w:hAnsi="Times New Roman" w:cs="Times New Roman"/>
          <w:color w:val="000000"/>
          <w:kern w:val="0"/>
          <w:sz w:val="24"/>
          <w:szCs w:val="24"/>
          <w:lang w:eastAsia="en-GB"/>
          <w14:ligatures w14:val="none"/>
        </w:rPr>
        <w:t xml:space="preserve">. </w:t>
      </w:r>
      <w:r w:rsidR="00356C12" w:rsidRPr="008423E2">
        <w:rPr>
          <w:rFonts w:ascii="Times New Roman" w:eastAsia="Times New Roman" w:hAnsi="Times New Roman" w:cs="Times New Roman"/>
          <w:color w:val="000000"/>
          <w:kern w:val="0"/>
          <w:sz w:val="24"/>
          <w:szCs w:val="24"/>
          <w:lang w:eastAsia="en-GB"/>
          <w14:ligatures w14:val="none"/>
        </w:rPr>
        <w:t>Workplace e</w:t>
      </w:r>
      <w:r w:rsidR="005C63D4" w:rsidRPr="008423E2">
        <w:rPr>
          <w:rFonts w:ascii="Times New Roman" w:eastAsia="Times New Roman" w:hAnsi="Times New Roman" w:cs="Times New Roman"/>
          <w:color w:val="000000"/>
          <w:kern w:val="0"/>
          <w:sz w:val="24"/>
          <w:szCs w:val="24"/>
          <w:lang w:eastAsia="en-GB"/>
          <w14:ligatures w14:val="none"/>
        </w:rPr>
        <w:t>nvironments that require</w:t>
      </w:r>
      <w:r w:rsidR="00356C12" w:rsidRPr="008423E2">
        <w:rPr>
          <w:rFonts w:ascii="Times New Roman" w:eastAsia="Times New Roman" w:hAnsi="Times New Roman" w:cs="Times New Roman"/>
          <w:color w:val="000000"/>
          <w:kern w:val="0"/>
          <w:sz w:val="24"/>
          <w:szCs w:val="24"/>
          <w:lang w:eastAsia="en-GB"/>
          <w14:ligatures w14:val="none"/>
        </w:rPr>
        <w:t>d</w:t>
      </w:r>
      <w:r w:rsidR="005C63D4" w:rsidRPr="008423E2">
        <w:rPr>
          <w:rFonts w:ascii="Times New Roman" w:eastAsia="Times New Roman" w:hAnsi="Times New Roman" w:cs="Times New Roman"/>
          <w:color w:val="000000"/>
          <w:kern w:val="0"/>
          <w:sz w:val="24"/>
          <w:szCs w:val="24"/>
          <w:lang w:eastAsia="en-GB"/>
          <w14:ligatures w14:val="none"/>
        </w:rPr>
        <w:t xml:space="preserve"> </w:t>
      </w:r>
      <w:r w:rsidR="003430AA" w:rsidRPr="008423E2">
        <w:rPr>
          <w:rFonts w:ascii="Times New Roman" w:eastAsia="Times New Roman" w:hAnsi="Times New Roman" w:cs="Times New Roman"/>
          <w:color w:val="000000"/>
          <w:kern w:val="0"/>
          <w:sz w:val="24"/>
          <w:szCs w:val="24"/>
          <w:lang w:eastAsia="en-GB"/>
          <w14:ligatures w14:val="none"/>
        </w:rPr>
        <w:t xml:space="preserve">individuals with disabilities </w:t>
      </w:r>
      <w:r w:rsidR="00B452E9" w:rsidRPr="008423E2">
        <w:rPr>
          <w:rFonts w:ascii="Times New Roman" w:eastAsia="Times New Roman" w:hAnsi="Times New Roman" w:cs="Times New Roman"/>
          <w:color w:val="000000"/>
          <w:kern w:val="0"/>
          <w:sz w:val="24"/>
          <w:szCs w:val="24"/>
          <w:lang w:eastAsia="en-GB"/>
          <w14:ligatures w14:val="none"/>
        </w:rPr>
        <w:t xml:space="preserve">to </w:t>
      </w:r>
      <w:r w:rsidR="003430AA" w:rsidRPr="008423E2">
        <w:rPr>
          <w:rFonts w:ascii="Times New Roman" w:eastAsia="Times New Roman" w:hAnsi="Times New Roman" w:cs="Times New Roman"/>
          <w:color w:val="000000"/>
          <w:kern w:val="0"/>
          <w:sz w:val="24"/>
          <w:szCs w:val="24"/>
          <w:lang w:eastAsia="en-GB"/>
          <w14:ligatures w14:val="none"/>
        </w:rPr>
        <w:t>justify</w:t>
      </w:r>
      <w:r w:rsidR="005C63D4" w:rsidRPr="008423E2">
        <w:rPr>
          <w:rFonts w:ascii="Times New Roman" w:eastAsia="Times New Roman" w:hAnsi="Times New Roman" w:cs="Times New Roman"/>
          <w:color w:val="000000"/>
          <w:kern w:val="0"/>
          <w:sz w:val="24"/>
          <w:szCs w:val="24"/>
          <w:lang w:eastAsia="en-GB"/>
          <w14:ligatures w14:val="none"/>
        </w:rPr>
        <w:t xml:space="preserve"> the </w:t>
      </w:r>
      <w:r w:rsidR="003430AA" w:rsidRPr="008423E2">
        <w:rPr>
          <w:rFonts w:ascii="Times New Roman" w:eastAsia="Times New Roman" w:hAnsi="Times New Roman" w:cs="Times New Roman"/>
          <w:color w:val="000000"/>
          <w:kern w:val="0"/>
          <w:sz w:val="24"/>
          <w:szCs w:val="24"/>
          <w:lang w:eastAsia="en-GB"/>
          <w14:ligatures w14:val="none"/>
        </w:rPr>
        <w:t>support</w:t>
      </w:r>
      <w:r w:rsidR="005C63D4" w:rsidRPr="008423E2">
        <w:rPr>
          <w:rFonts w:ascii="Times New Roman" w:eastAsia="Times New Roman" w:hAnsi="Times New Roman" w:cs="Times New Roman"/>
          <w:color w:val="000000"/>
          <w:kern w:val="0"/>
          <w:sz w:val="24"/>
          <w:szCs w:val="24"/>
          <w:lang w:eastAsia="en-GB"/>
          <w14:ligatures w14:val="none"/>
        </w:rPr>
        <w:t xml:space="preserve"> they need</w:t>
      </w:r>
      <w:r w:rsidR="00356C12" w:rsidRPr="008423E2">
        <w:rPr>
          <w:rFonts w:ascii="Times New Roman" w:eastAsia="Times New Roman" w:hAnsi="Times New Roman" w:cs="Times New Roman"/>
          <w:color w:val="000000"/>
          <w:kern w:val="0"/>
          <w:sz w:val="24"/>
          <w:szCs w:val="24"/>
          <w:lang w:eastAsia="en-GB"/>
          <w14:ligatures w14:val="none"/>
        </w:rPr>
        <w:t>ed</w:t>
      </w:r>
      <w:r w:rsidR="005C63D4" w:rsidRPr="008423E2">
        <w:rPr>
          <w:rFonts w:ascii="Times New Roman" w:eastAsia="Times New Roman" w:hAnsi="Times New Roman" w:cs="Times New Roman"/>
          <w:color w:val="000000"/>
          <w:kern w:val="0"/>
          <w:sz w:val="24"/>
          <w:szCs w:val="24"/>
          <w:lang w:eastAsia="en-GB"/>
          <w14:ligatures w14:val="none"/>
        </w:rPr>
        <w:t xml:space="preserve"> further emphasize</w:t>
      </w:r>
      <w:r w:rsidR="00356C12" w:rsidRPr="008423E2">
        <w:rPr>
          <w:rFonts w:ascii="Times New Roman" w:eastAsia="Times New Roman" w:hAnsi="Times New Roman" w:cs="Times New Roman"/>
          <w:color w:val="000000"/>
          <w:kern w:val="0"/>
          <w:sz w:val="24"/>
          <w:szCs w:val="24"/>
          <w:lang w:eastAsia="en-GB"/>
          <w14:ligatures w14:val="none"/>
        </w:rPr>
        <w:t>d</w:t>
      </w:r>
      <w:r w:rsidR="005C63D4" w:rsidRPr="008423E2">
        <w:rPr>
          <w:rFonts w:ascii="Times New Roman" w:eastAsia="Times New Roman" w:hAnsi="Times New Roman" w:cs="Times New Roman"/>
          <w:color w:val="000000"/>
          <w:kern w:val="0"/>
          <w:sz w:val="24"/>
          <w:szCs w:val="24"/>
          <w:lang w:eastAsia="en-GB"/>
          <w14:ligatures w14:val="none"/>
        </w:rPr>
        <w:t xml:space="preserve"> </w:t>
      </w:r>
      <w:r w:rsidR="00356C12" w:rsidRPr="008423E2">
        <w:rPr>
          <w:rFonts w:ascii="Times New Roman" w:eastAsia="Times New Roman" w:hAnsi="Times New Roman" w:cs="Times New Roman"/>
          <w:color w:val="000000"/>
          <w:kern w:val="0"/>
          <w:sz w:val="24"/>
          <w:szCs w:val="24"/>
          <w:lang w:eastAsia="en-GB"/>
          <w14:ligatures w14:val="none"/>
        </w:rPr>
        <w:t xml:space="preserve">their </w:t>
      </w:r>
      <w:r w:rsidR="005C63D4" w:rsidRPr="008423E2">
        <w:rPr>
          <w:rFonts w:ascii="Times New Roman" w:eastAsia="Times New Roman" w:hAnsi="Times New Roman" w:cs="Times New Roman"/>
          <w:color w:val="000000"/>
          <w:kern w:val="0"/>
          <w:sz w:val="24"/>
          <w:szCs w:val="24"/>
          <w:lang w:eastAsia="en-GB"/>
          <w14:ligatures w14:val="none"/>
        </w:rPr>
        <w:t xml:space="preserve">outsider-within status, reinforcing hyper-visibility by treating accommodations as exceptions </w:t>
      </w:r>
      <w:r w:rsidR="005C63D4"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pEhJtMpg","properties":{"formattedCitation":"(e.g., Brewster et al., 2017)","plainCitation":"(e.g., Brewster et al., 2017)","noteIndex":0},"citationItems":[{"id":21286,"uris":["http://zotero.org/groups/5119330/items/TIUE8JSJ"],"itemData":{"id":21286,"type":"article-journal","container-title":"Disability &amp; Society","DOI":"10.1080/09687599.2017.1331837","ISSN":"0968-7599, 1360-0508","issue":"7","journalAbbreviation":"Disability &amp; Society","language":"en","page":"1027-1042","source":"DOI.org (Crossref)","title":"Personal sacrifice and corporate cultures: career progression for disabled staff in higher education","title-short":"Personal sacrifice and corporate cultures","volume":"32","author":[{"family":"Brewster","given":"Stephanie"},{"family":"Duncan","given":"Neil"},{"family":"Emira","given":"Mahmoud"},{"family":"Clifford","given":"Angela"}],"issued":{"date-parts":[["2017",8,9]]}},"label":"page","prefix":"e.g., "}],"schema":"https://github.com/citation-style-language/schema/raw/master/csl-citation.json"} </w:instrText>
      </w:r>
      <w:r w:rsidR="005C63D4"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Brewster et al., 2017)</w:t>
      </w:r>
      <w:r w:rsidR="005C63D4" w:rsidRPr="008423E2">
        <w:rPr>
          <w:rFonts w:ascii="Times New Roman" w:eastAsia="Times New Roman" w:hAnsi="Times New Roman" w:cs="Times New Roman"/>
          <w:color w:val="000000"/>
          <w:kern w:val="0"/>
          <w:sz w:val="24"/>
          <w:szCs w:val="24"/>
          <w:lang w:eastAsia="en-GB"/>
          <w14:ligatures w14:val="none"/>
        </w:rPr>
        <w:fldChar w:fldCharType="end"/>
      </w:r>
      <w:r w:rsidR="005C63D4" w:rsidRPr="008423E2">
        <w:rPr>
          <w:rFonts w:ascii="Times New Roman" w:eastAsia="Times New Roman" w:hAnsi="Times New Roman" w:cs="Times New Roman"/>
          <w:color w:val="000000"/>
          <w:kern w:val="0"/>
          <w:sz w:val="24"/>
          <w:szCs w:val="24"/>
          <w:lang w:eastAsia="en-GB"/>
          <w14:ligatures w14:val="none"/>
        </w:rPr>
        <w:t xml:space="preserve">. Sensitization programs </w:t>
      </w:r>
      <w:r w:rsidR="00356C12" w:rsidRPr="008423E2">
        <w:rPr>
          <w:rFonts w:ascii="Times New Roman" w:eastAsia="Times New Roman" w:hAnsi="Times New Roman" w:cs="Times New Roman"/>
          <w:color w:val="000000"/>
          <w:kern w:val="0"/>
          <w:sz w:val="24"/>
          <w:szCs w:val="24"/>
          <w:lang w:eastAsia="en-GB"/>
          <w14:ligatures w14:val="none"/>
        </w:rPr>
        <w:t>were</w:t>
      </w:r>
      <w:r w:rsidR="005C63D4" w:rsidRPr="008423E2">
        <w:rPr>
          <w:rFonts w:ascii="Times New Roman" w:eastAsia="Times New Roman" w:hAnsi="Times New Roman" w:cs="Times New Roman"/>
          <w:color w:val="000000"/>
          <w:kern w:val="0"/>
          <w:sz w:val="24"/>
          <w:szCs w:val="24"/>
          <w:lang w:eastAsia="en-GB"/>
          <w14:ligatures w14:val="none"/>
        </w:rPr>
        <w:t xml:space="preserve"> crucial in fostering </w:t>
      </w:r>
      <w:r w:rsidR="00356C12" w:rsidRPr="008423E2">
        <w:rPr>
          <w:rFonts w:ascii="Times New Roman" w:eastAsia="Times New Roman" w:hAnsi="Times New Roman" w:cs="Times New Roman"/>
          <w:color w:val="000000"/>
          <w:kern w:val="0"/>
          <w:sz w:val="24"/>
          <w:szCs w:val="24"/>
          <w:lang w:eastAsia="en-GB"/>
          <w14:ligatures w14:val="none"/>
        </w:rPr>
        <w:t xml:space="preserve">a supportive workplace culture </w:t>
      </w:r>
      <w:r w:rsidR="005C63D4" w:rsidRPr="008423E2">
        <w:rPr>
          <w:rFonts w:ascii="Times New Roman" w:eastAsia="Times New Roman" w:hAnsi="Times New Roman" w:cs="Times New Roman"/>
          <w:color w:val="000000"/>
          <w:kern w:val="0"/>
          <w:sz w:val="24"/>
          <w:szCs w:val="24"/>
          <w:lang w:eastAsia="en-GB"/>
          <w14:ligatures w14:val="none"/>
        </w:rPr>
        <w:t>by educating staff</w:t>
      </w:r>
      <w:r w:rsidR="00026804" w:rsidRPr="008423E2">
        <w:rPr>
          <w:rFonts w:ascii="Times New Roman" w:eastAsia="Times New Roman" w:hAnsi="Times New Roman" w:cs="Times New Roman"/>
          <w:color w:val="000000"/>
          <w:kern w:val="0"/>
          <w:sz w:val="24"/>
          <w:szCs w:val="24"/>
          <w:lang w:eastAsia="en-GB"/>
          <w14:ligatures w14:val="none"/>
        </w:rPr>
        <w:t xml:space="preserve"> to</w:t>
      </w:r>
      <w:r w:rsidR="005C63D4" w:rsidRPr="008423E2">
        <w:rPr>
          <w:rFonts w:ascii="Times New Roman" w:eastAsia="Times New Roman" w:hAnsi="Times New Roman" w:cs="Times New Roman"/>
          <w:color w:val="000000"/>
          <w:kern w:val="0"/>
          <w:sz w:val="24"/>
          <w:szCs w:val="24"/>
          <w:lang w:eastAsia="en-GB"/>
          <w14:ligatures w14:val="none"/>
        </w:rPr>
        <w:t xml:space="preserve"> appreciat</w:t>
      </w:r>
      <w:r w:rsidR="00026804" w:rsidRPr="008423E2">
        <w:rPr>
          <w:rFonts w:ascii="Times New Roman" w:eastAsia="Times New Roman" w:hAnsi="Times New Roman" w:cs="Times New Roman"/>
          <w:color w:val="000000"/>
          <w:kern w:val="0"/>
          <w:sz w:val="24"/>
          <w:szCs w:val="24"/>
          <w:lang w:eastAsia="en-GB"/>
          <w14:ligatures w14:val="none"/>
        </w:rPr>
        <w:t>e</w:t>
      </w:r>
      <w:r w:rsidR="005C63D4" w:rsidRPr="008423E2">
        <w:rPr>
          <w:rFonts w:ascii="Times New Roman" w:eastAsia="Times New Roman" w:hAnsi="Times New Roman" w:cs="Times New Roman"/>
          <w:color w:val="000000"/>
          <w:kern w:val="0"/>
          <w:sz w:val="24"/>
          <w:szCs w:val="24"/>
          <w:lang w:eastAsia="en-GB"/>
          <w14:ligatures w14:val="none"/>
        </w:rPr>
        <w:t xml:space="preserve"> minority </w:t>
      </w:r>
      <w:r w:rsidR="00356C12" w:rsidRPr="008423E2">
        <w:rPr>
          <w:rFonts w:ascii="Times New Roman" w:eastAsia="Times New Roman" w:hAnsi="Times New Roman" w:cs="Times New Roman"/>
          <w:color w:val="000000"/>
          <w:kern w:val="0"/>
          <w:sz w:val="24"/>
          <w:szCs w:val="24"/>
          <w:lang w:eastAsia="en-GB"/>
          <w14:ligatures w14:val="none"/>
        </w:rPr>
        <w:t xml:space="preserve">groups’ </w:t>
      </w:r>
      <w:r w:rsidR="005C63D4" w:rsidRPr="008423E2">
        <w:rPr>
          <w:rFonts w:ascii="Times New Roman" w:eastAsia="Times New Roman" w:hAnsi="Times New Roman" w:cs="Times New Roman"/>
          <w:color w:val="000000"/>
          <w:kern w:val="0"/>
          <w:sz w:val="24"/>
          <w:szCs w:val="24"/>
          <w:lang w:eastAsia="en-GB"/>
          <w14:ligatures w14:val="none"/>
        </w:rPr>
        <w:t>contributions and reduc</w:t>
      </w:r>
      <w:r w:rsidR="00026804" w:rsidRPr="008423E2">
        <w:rPr>
          <w:rFonts w:ascii="Times New Roman" w:eastAsia="Times New Roman" w:hAnsi="Times New Roman" w:cs="Times New Roman"/>
          <w:color w:val="000000"/>
          <w:kern w:val="0"/>
          <w:sz w:val="24"/>
          <w:szCs w:val="24"/>
          <w:lang w:eastAsia="en-GB"/>
          <w14:ligatures w14:val="none"/>
        </w:rPr>
        <w:t>e</w:t>
      </w:r>
      <w:r w:rsidR="005C63D4" w:rsidRPr="008423E2">
        <w:rPr>
          <w:rFonts w:ascii="Times New Roman" w:eastAsia="Times New Roman" w:hAnsi="Times New Roman" w:cs="Times New Roman"/>
          <w:color w:val="000000"/>
          <w:kern w:val="0"/>
          <w:sz w:val="24"/>
          <w:szCs w:val="24"/>
          <w:lang w:eastAsia="en-GB"/>
          <w14:ligatures w14:val="none"/>
        </w:rPr>
        <w:t xml:space="preserve"> biases </w:t>
      </w:r>
      <w:r w:rsidR="005C63D4"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RIPKahXD","properties":{"formattedCitation":"(e.g., Kulkarni, 2016)","plainCitation":"(e.g., Kulkarni, 2016)","noteIndex":0},"citationItems":[{"id":21291,"uris":["http://zotero.org/groups/5119330/items/QMLPY6HV"],"itemData":{"id":21291,"type":"article-journal","container-title":"The International Journal of Human Resource Management","DOI":"10.1080/09585192.2015.1137611","ISSN":"0958-5192, 1466-4399","issue":"14","journalAbbreviation":"The International Journal of Human Resource Management","language":"en","page":"1662-1679","source":"DOI.org (Crossref)","title":"Organizational career development initiatives for employees with a disability","volume":"27","author":[{"family":"Kulkarni","given":"Mukta"}],"issued":{"date-parts":[["2016",8,5]]}},"label":"page","prefix":"e.g., "}],"schema":"https://github.com/citation-style-language/schema/raw/master/csl-citation.json"} </w:instrText>
      </w:r>
      <w:r w:rsidR="005C63D4"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Kulkarni, 2016)</w:t>
      </w:r>
      <w:r w:rsidR="005C63D4" w:rsidRPr="008423E2">
        <w:rPr>
          <w:rFonts w:ascii="Times New Roman" w:eastAsia="Times New Roman" w:hAnsi="Times New Roman" w:cs="Times New Roman"/>
          <w:color w:val="000000"/>
          <w:kern w:val="0"/>
          <w:sz w:val="24"/>
          <w:szCs w:val="24"/>
          <w:lang w:eastAsia="en-GB"/>
          <w14:ligatures w14:val="none"/>
        </w:rPr>
        <w:fldChar w:fldCharType="end"/>
      </w:r>
      <w:r w:rsidR="005C63D4" w:rsidRPr="008423E2">
        <w:rPr>
          <w:rFonts w:ascii="Times New Roman" w:eastAsia="Times New Roman" w:hAnsi="Times New Roman" w:cs="Times New Roman"/>
          <w:color w:val="000000"/>
          <w:kern w:val="0"/>
          <w:sz w:val="24"/>
          <w:szCs w:val="24"/>
          <w:lang w:eastAsia="en-GB"/>
          <w14:ligatures w14:val="none"/>
        </w:rPr>
        <w:t xml:space="preserve">. The active advocacy of managers and colleagues </w:t>
      </w:r>
      <w:r w:rsidR="005C63D4" w:rsidRPr="008423E2">
        <w:rPr>
          <w:rFonts w:ascii="Times New Roman" w:eastAsia="Times New Roman" w:hAnsi="Times New Roman" w:cs="Times New Roman"/>
          <w:color w:val="000000"/>
          <w:kern w:val="0"/>
          <w:sz w:val="24"/>
          <w:szCs w:val="24"/>
          <w:lang w:eastAsia="en-GB"/>
          <w14:ligatures w14:val="none"/>
        </w:rPr>
        <w:fldChar w:fldCharType="begin"/>
      </w:r>
      <w:r w:rsidR="007256FD">
        <w:rPr>
          <w:rFonts w:ascii="Times New Roman" w:eastAsia="Times New Roman" w:hAnsi="Times New Roman" w:cs="Times New Roman"/>
          <w:color w:val="000000"/>
          <w:kern w:val="0"/>
          <w:sz w:val="24"/>
          <w:szCs w:val="24"/>
          <w:lang w:eastAsia="en-GB"/>
          <w14:ligatures w14:val="none"/>
        </w:rPr>
        <w:instrText xml:space="preserve"> ADDIN ZOTERO_ITEM CSL_CITATION {"citationID":"i5vSnIcY","properties":{"formattedCitation":"(e.g., Block, Cruz, Bairley, Harel-Marian, &amp; Roberson, 2019)","plainCitation":"(e.g., Block, Cruz, Bairley, Harel-Marian, &amp; Roberson, 2019)","noteIndex":0},"citationItems":[{"id":17907,"uris":["http://zotero.org/groups/5119330/items/CFPLCKFD"],"itemData":{"id":17907,"type":"article-journal","abstract":"The purpose of the present research was to understand how individuals navigate careers in professional contexts that are infused with systemic stereotype threat. Systemic stereotype threat occurs when an individual is in a system that is characterized by gender or racial disparities and the implicit belief about the reason for these disparities is stereotypes about the deficits of women or people of color, rather than systemic inequalities. We conducted in-depth interviews with 26 women scientists in a top-tier academic research institution, a context that is steeped in negative stereotypes about women's ability and commitment as a reason for their underrepresentation. Stereotype threatening systems create the conditions for women scientists to experience heightened visibility due to their gender and heightened invisibility of the characteristics that make them successful scientists. We found that the strategies that women use to navigate in stereotype-threatening systems were patterned based on the goals that women had for managing their (in) visibility and that these goals were based on their understanding of the reasons for their underrepresentation in STEM fields. The three response patterns that emerged were: Fending Off the Threat, Confronting the Threat and Sustaining Self in the Presence of the Threat. The importance of understanding the variety of strategies that individuals use to manage (in)visibility while working in stereotype-threatening systems is discussed.","container-title":"Journal of Vocational Behavior","DOI":"10.1016/j.jvb.2018.09.007","ISSN":"0001-8791","issue":"SI","language":"English","page":"33-50","title":"Inside the prism of an invisible threat: Shining a light on the hidden work of contending with systemic stereotype threat in STEM fields","volume":"113","author":[{"family":"Block","given":"Caryn J."},{"family":"Cruz","given":"Mateo"},{"family":"Bairley","given":"Maura"},{"family":"Harel-Marian","given":"Taly"},{"family":"Roberson","given":"Loriann"}],"issued":{"date-parts":[["2019",8]]}},"label":"page","prefix":"e.g., "}],"schema":"https://github.com/citation-style-language/schema/raw/master/csl-citation.json"} </w:instrText>
      </w:r>
      <w:r w:rsidR="005C63D4"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Block, Cruz, Bairley, Harel-Marian, &amp; Roberson, 2019)</w:t>
      </w:r>
      <w:r w:rsidR="005C63D4" w:rsidRPr="008423E2">
        <w:rPr>
          <w:rFonts w:ascii="Times New Roman" w:eastAsia="Times New Roman" w:hAnsi="Times New Roman" w:cs="Times New Roman"/>
          <w:color w:val="000000"/>
          <w:kern w:val="0"/>
          <w:sz w:val="24"/>
          <w:szCs w:val="24"/>
          <w:lang w:eastAsia="en-GB"/>
          <w14:ligatures w14:val="none"/>
        </w:rPr>
        <w:fldChar w:fldCharType="end"/>
      </w:r>
      <w:r w:rsidR="005C63D4" w:rsidRPr="008423E2">
        <w:rPr>
          <w:rFonts w:ascii="Times New Roman" w:eastAsia="Times New Roman" w:hAnsi="Times New Roman" w:cs="Times New Roman"/>
          <w:color w:val="000000"/>
          <w:kern w:val="0"/>
          <w:sz w:val="24"/>
          <w:szCs w:val="24"/>
          <w:lang w:eastAsia="en-GB"/>
          <w14:ligatures w14:val="none"/>
        </w:rPr>
        <w:t xml:space="preserve"> and transparent equity, diversity, and inclusion policies </w:t>
      </w:r>
      <w:r w:rsidR="005C63D4" w:rsidRPr="008423E2">
        <w:rPr>
          <w:rFonts w:ascii="Times New Roman" w:eastAsia="Times New Roman" w:hAnsi="Times New Roman" w:cs="Times New Roman"/>
          <w:color w:val="000000"/>
          <w:kern w:val="0"/>
          <w:sz w:val="24"/>
          <w:szCs w:val="24"/>
          <w:lang w:eastAsia="en-GB"/>
          <w14:ligatures w14:val="none"/>
        </w:rPr>
        <w:fldChar w:fldCharType="begin"/>
      </w:r>
      <w:r w:rsidR="0099798B">
        <w:rPr>
          <w:rFonts w:ascii="Times New Roman" w:eastAsia="Times New Roman" w:hAnsi="Times New Roman" w:cs="Times New Roman"/>
          <w:color w:val="000000"/>
          <w:kern w:val="0"/>
          <w:sz w:val="24"/>
          <w:szCs w:val="24"/>
          <w:lang w:eastAsia="en-GB"/>
          <w14:ligatures w14:val="none"/>
        </w:rPr>
        <w:instrText xml:space="preserve"> ADDIN ZOTERO_ITEM CSL_CITATION {"citationID":"2aC6gFjR","properties":{"formattedCitation":"(e.g., Federo, 2024)","plainCitation":"(e.g., Federo, 2024)","noteIndex":0},"citationItems":[{"id":21394,"uris":["http://zotero.org/groups/5119330/items/HVIYR3P3"],"itemData":{"id":21394,"type":"article-journal","container-title":"Academy of Management Perspectives","DOI":"10.5465/amp.2023.0186","ISSN":"1558-9080, 1943-4529","issue":"3","journalAbbreviation":"AMP","language":"en","page":"325–348","source":"DOI.org (Crossref)","title":"The rainbow glass ceiling: Breaking barriers for LGBTQ+ inclusion in board diversity","title-short":"The rainbow glass ceiling","volume":"38","author":[{"family":"Federo","given":"Ryan"}],"issued":{"date-parts":[["2024",5,9]]}},"label":"page","prefix":"e.g., "}],"schema":"https://github.com/citation-style-language/schema/raw/master/csl-citation.json"} </w:instrText>
      </w:r>
      <w:r w:rsidR="005C63D4" w:rsidRPr="008423E2">
        <w:rPr>
          <w:rFonts w:ascii="Times New Roman" w:eastAsia="Times New Roman" w:hAnsi="Times New Roman" w:cs="Times New Roman"/>
          <w:color w:val="000000"/>
          <w:kern w:val="0"/>
          <w:sz w:val="24"/>
          <w:szCs w:val="24"/>
          <w:lang w:eastAsia="en-GB"/>
          <w14:ligatures w14:val="none"/>
        </w:rPr>
        <w:fldChar w:fldCharType="separate"/>
      </w:r>
      <w:r w:rsidR="00420852" w:rsidRPr="008423E2">
        <w:rPr>
          <w:rFonts w:ascii="Times New Roman" w:hAnsi="Times New Roman" w:cs="Times New Roman"/>
          <w:sz w:val="24"/>
        </w:rPr>
        <w:t>(e.g., Federo, 2024)</w:t>
      </w:r>
      <w:r w:rsidR="005C63D4" w:rsidRPr="008423E2">
        <w:rPr>
          <w:rFonts w:ascii="Times New Roman" w:eastAsia="Times New Roman" w:hAnsi="Times New Roman" w:cs="Times New Roman"/>
          <w:color w:val="000000"/>
          <w:kern w:val="0"/>
          <w:sz w:val="24"/>
          <w:szCs w:val="24"/>
          <w:lang w:eastAsia="en-GB"/>
          <w14:ligatures w14:val="none"/>
        </w:rPr>
        <w:fldChar w:fldCharType="end"/>
      </w:r>
      <w:r w:rsidR="005C63D4" w:rsidRPr="008423E2">
        <w:rPr>
          <w:rFonts w:ascii="Times New Roman" w:eastAsia="Times New Roman" w:hAnsi="Times New Roman" w:cs="Times New Roman"/>
          <w:color w:val="000000"/>
          <w:kern w:val="0"/>
          <w:sz w:val="24"/>
          <w:szCs w:val="24"/>
          <w:lang w:eastAsia="en-GB"/>
          <w14:ligatures w14:val="none"/>
        </w:rPr>
        <w:t xml:space="preserve"> p</w:t>
      </w:r>
      <w:r w:rsidR="00356C12" w:rsidRPr="008423E2">
        <w:rPr>
          <w:rFonts w:ascii="Times New Roman" w:eastAsia="Times New Roman" w:hAnsi="Times New Roman" w:cs="Times New Roman"/>
          <w:color w:val="000000"/>
          <w:kern w:val="0"/>
          <w:sz w:val="24"/>
          <w:szCs w:val="24"/>
          <w:lang w:eastAsia="en-GB"/>
          <w14:ligatures w14:val="none"/>
        </w:rPr>
        <w:t>layed</w:t>
      </w:r>
      <w:r w:rsidR="005C63D4" w:rsidRPr="008423E2">
        <w:rPr>
          <w:rFonts w:ascii="Times New Roman" w:eastAsia="Times New Roman" w:hAnsi="Times New Roman" w:cs="Times New Roman"/>
          <w:color w:val="000000"/>
          <w:kern w:val="0"/>
          <w:sz w:val="24"/>
          <w:szCs w:val="24"/>
          <w:lang w:eastAsia="en-GB"/>
          <w14:ligatures w14:val="none"/>
        </w:rPr>
        <w:t xml:space="preserve"> pivotal role</w:t>
      </w:r>
      <w:r w:rsidR="00BB3A35">
        <w:rPr>
          <w:rFonts w:ascii="Times New Roman" w:eastAsia="Times New Roman" w:hAnsi="Times New Roman" w:cs="Times New Roman"/>
          <w:color w:val="000000"/>
          <w:kern w:val="0"/>
          <w:sz w:val="24"/>
          <w:szCs w:val="24"/>
          <w:lang w:eastAsia="en-GB"/>
          <w14:ligatures w14:val="none"/>
        </w:rPr>
        <w:t>s</w:t>
      </w:r>
      <w:r w:rsidR="005C63D4" w:rsidRPr="008423E2">
        <w:rPr>
          <w:rFonts w:ascii="Times New Roman" w:eastAsia="Times New Roman" w:hAnsi="Times New Roman" w:cs="Times New Roman"/>
          <w:color w:val="000000"/>
          <w:kern w:val="0"/>
          <w:sz w:val="24"/>
          <w:szCs w:val="24"/>
          <w:lang w:eastAsia="en-GB"/>
          <w14:ligatures w14:val="none"/>
        </w:rPr>
        <w:t xml:space="preserve"> in creating a </w:t>
      </w:r>
      <w:r w:rsidR="007A6947" w:rsidRPr="008423E2">
        <w:rPr>
          <w:rFonts w:ascii="Times New Roman" w:eastAsia="Times New Roman" w:hAnsi="Times New Roman" w:cs="Times New Roman"/>
          <w:color w:val="000000"/>
          <w:kern w:val="0"/>
          <w:sz w:val="24"/>
          <w:szCs w:val="24"/>
          <w:lang w:eastAsia="en-GB"/>
          <w14:ligatures w14:val="none"/>
        </w:rPr>
        <w:t xml:space="preserve">supportive workplace culture encompassing </w:t>
      </w:r>
      <w:r w:rsidR="005C63D4" w:rsidRPr="008423E2">
        <w:rPr>
          <w:rFonts w:ascii="Times New Roman" w:eastAsia="Times New Roman" w:hAnsi="Times New Roman" w:cs="Times New Roman"/>
          <w:color w:val="000000"/>
          <w:kern w:val="0"/>
          <w:sz w:val="24"/>
          <w:szCs w:val="24"/>
          <w:lang w:eastAsia="en-GB"/>
          <w14:ligatures w14:val="none"/>
        </w:rPr>
        <w:t xml:space="preserve"> collective responsibility, where diversity </w:t>
      </w:r>
      <w:r w:rsidR="00356C12" w:rsidRPr="008423E2">
        <w:rPr>
          <w:rFonts w:ascii="Times New Roman" w:eastAsia="Times New Roman" w:hAnsi="Times New Roman" w:cs="Times New Roman"/>
          <w:color w:val="000000"/>
          <w:kern w:val="0"/>
          <w:sz w:val="24"/>
          <w:szCs w:val="24"/>
          <w:lang w:eastAsia="en-GB"/>
          <w14:ligatures w14:val="none"/>
        </w:rPr>
        <w:t>was</w:t>
      </w:r>
      <w:r w:rsidR="005C63D4" w:rsidRPr="008423E2">
        <w:rPr>
          <w:rFonts w:ascii="Times New Roman" w:eastAsia="Times New Roman" w:hAnsi="Times New Roman" w:cs="Times New Roman"/>
          <w:color w:val="000000"/>
          <w:kern w:val="0"/>
          <w:sz w:val="24"/>
          <w:szCs w:val="24"/>
          <w:lang w:eastAsia="en-GB"/>
          <w14:ligatures w14:val="none"/>
        </w:rPr>
        <w:t xml:space="preserve"> valued, and minority </w:t>
      </w:r>
      <w:r w:rsidR="00356C12" w:rsidRPr="008423E2">
        <w:rPr>
          <w:rFonts w:ascii="Times New Roman" w:eastAsia="Times New Roman" w:hAnsi="Times New Roman" w:cs="Times New Roman"/>
          <w:color w:val="000000"/>
          <w:kern w:val="0"/>
          <w:sz w:val="24"/>
          <w:szCs w:val="24"/>
          <w:lang w:eastAsia="en-GB"/>
          <w14:ligatures w14:val="none"/>
        </w:rPr>
        <w:t>groups could</w:t>
      </w:r>
      <w:r w:rsidR="005C63D4" w:rsidRPr="008423E2">
        <w:rPr>
          <w:rFonts w:ascii="Times New Roman" w:eastAsia="Times New Roman" w:hAnsi="Times New Roman" w:cs="Times New Roman"/>
          <w:color w:val="000000"/>
          <w:kern w:val="0"/>
          <w:sz w:val="24"/>
          <w:szCs w:val="24"/>
          <w:lang w:eastAsia="en-GB"/>
          <w14:ligatures w14:val="none"/>
        </w:rPr>
        <w:t xml:space="preserve"> feel respected and </w:t>
      </w:r>
      <w:r w:rsidR="00356C12" w:rsidRPr="008423E2">
        <w:rPr>
          <w:rFonts w:ascii="Times New Roman" w:eastAsia="Times New Roman" w:hAnsi="Times New Roman" w:cs="Times New Roman"/>
          <w:color w:val="000000"/>
          <w:kern w:val="0"/>
          <w:sz w:val="24"/>
          <w:szCs w:val="24"/>
          <w:lang w:eastAsia="en-GB"/>
          <w14:ligatures w14:val="none"/>
        </w:rPr>
        <w:t>visible</w:t>
      </w:r>
      <w:r w:rsidR="005C63D4" w:rsidRPr="008423E2">
        <w:rPr>
          <w:rFonts w:asciiTheme="majorBidi" w:hAnsiTheme="majorBidi" w:cstheme="majorBidi"/>
          <w:sz w:val="24"/>
          <w:szCs w:val="24"/>
        </w:rPr>
        <w:t xml:space="preserve"> </w:t>
      </w:r>
      <w:r w:rsidR="005C63D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FjlxKkI6","properties":{"formattedCitation":"(e.g., Thoroughgood et al., 2021)","plainCitation":"(e.g., Thoroughgood et al., 2021)","noteIndex":0},"citationItems":[{"id":21402,"uris":["http://zotero.org/groups/5119330/items/WUWUAFUG"],"itemData":{"id":21402,"type":"article-journal","container-title":"Journal of Applied Psychology","DOI":"10.1037/apl0000515","ISSN":"1939-1854, 0021-9010","issue":"3","journalAbbreviation":"Journal of Applied Psychology","language":"en","page":"399-421","source":"DOI.org (Crossref)","title":"Because you’re worth the risks: Acts of oppositional courage as symbolic messages of relational value to transgender employees.","title-short":"Because you’re worth the risks","volume":"106","author":[{"family":"Thoroughgood","given":"Christian N."},{"family":"Sawyer","given":"Katina B."},{"family":"Webster","given":"Jennica R."}],"issued":{"date-parts":[["2021",3]]}},"label":"page","prefix":"e.g., "}],"schema":"https://github.com/citation-style-language/schema/raw/master/csl-citation.json"} </w:instrText>
      </w:r>
      <w:r w:rsidR="005C63D4"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Thoroughgood et al., 2021)</w:t>
      </w:r>
      <w:r w:rsidR="005C63D4" w:rsidRPr="008423E2">
        <w:rPr>
          <w:rFonts w:asciiTheme="majorBidi" w:hAnsiTheme="majorBidi" w:cstheme="majorBidi"/>
          <w:sz w:val="24"/>
          <w:szCs w:val="24"/>
        </w:rPr>
        <w:fldChar w:fldCharType="end"/>
      </w:r>
      <w:r w:rsidR="005C63D4" w:rsidRPr="008423E2">
        <w:rPr>
          <w:rFonts w:ascii="Times New Roman" w:eastAsia="Times New Roman" w:hAnsi="Times New Roman" w:cs="Times New Roman"/>
          <w:color w:val="000000"/>
          <w:kern w:val="0"/>
          <w:sz w:val="24"/>
          <w:szCs w:val="24"/>
          <w:lang w:eastAsia="en-GB"/>
          <w14:ligatures w14:val="none"/>
        </w:rPr>
        <w:t xml:space="preserve">. </w:t>
      </w:r>
      <w:r w:rsidR="00264A9B" w:rsidRPr="008423E2">
        <w:rPr>
          <w:rFonts w:ascii="Times New Roman" w:eastAsia="Times New Roman" w:hAnsi="Times New Roman" w:cs="Times New Roman"/>
          <w:color w:val="000000"/>
          <w:kern w:val="0"/>
          <w:sz w:val="24"/>
          <w:szCs w:val="24"/>
          <w:lang w:eastAsia="en-GB"/>
          <w14:ligatures w14:val="none"/>
        </w:rPr>
        <w:t xml:space="preserve"> </w:t>
      </w:r>
    </w:p>
    <w:p w14:paraId="6E6C8ADA" w14:textId="628234BA" w:rsidR="005C63D4" w:rsidRPr="008423E2" w:rsidRDefault="005E281E" w:rsidP="005C63D4">
      <w:pPr>
        <w:spacing w:line="480" w:lineRule="auto"/>
        <w:ind w:firstLine="720"/>
        <w:rPr>
          <w:rFonts w:asciiTheme="majorBidi" w:hAnsiTheme="majorBidi" w:cstheme="majorBidi"/>
          <w:sz w:val="24"/>
          <w:szCs w:val="24"/>
        </w:rPr>
      </w:pPr>
      <w:r w:rsidRPr="008423E2">
        <w:rPr>
          <w:rFonts w:asciiTheme="majorBidi" w:hAnsiTheme="majorBidi" w:cstheme="majorBidi"/>
          <w:b/>
          <w:bCs/>
          <w:sz w:val="24"/>
          <w:szCs w:val="24"/>
        </w:rPr>
        <w:t>W</w:t>
      </w:r>
      <w:r w:rsidR="005C63D4" w:rsidRPr="008423E2">
        <w:rPr>
          <w:rFonts w:asciiTheme="majorBidi" w:hAnsiTheme="majorBidi" w:cstheme="majorBidi"/>
          <w:b/>
          <w:bCs/>
          <w:sz w:val="24"/>
          <w:szCs w:val="24"/>
        </w:rPr>
        <w:t>orker expectations</w:t>
      </w:r>
      <w:r w:rsidR="005C63D4" w:rsidRPr="008423E2">
        <w:rPr>
          <w:rFonts w:asciiTheme="majorBidi" w:hAnsiTheme="majorBidi" w:cstheme="majorBidi"/>
          <w:b/>
          <w:bCs/>
          <w:i/>
          <w:iCs/>
          <w:sz w:val="24"/>
          <w:szCs w:val="24"/>
        </w:rPr>
        <w:t>.</w:t>
      </w:r>
      <w:r w:rsidR="005C63D4" w:rsidRPr="008423E2">
        <w:rPr>
          <w:rFonts w:asciiTheme="majorBidi" w:hAnsiTheme="majorBidi" w:cstheme="majorBidi"/>
          <w:sz w:val="24"/>
          <w:szCs w:val="24"/>
        </w:rPr>
        <w:t xml:space="preserve"> Many of the reviewed studies highlighted that the ideal worker model—with its focus on 24/7 availability, extensive travel, physical presence, and a prioritization of work above all else </w:t>
      </w:r>
      <w:r w:rsidR="005C63D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o29KfHUF","properties":{"formattedCitation":"(DeSimone, 2020; Pas, Peters, Doorewaard, Eisinga, &amp; Lagro-Janssen, 2014)","plainCitation":"(DeSimone, 2020; Pas, Peters, Doorewaard, Eisinga, &amp; Lagro-Janssen, 2014)","noteIndex":0},"citationItems":[{"id":18692,"uris":["http://zotero.org/groups/5119330/items/PJHNMS8V"],"itemData":{"id":18692,"type":"article-journal","abstract":"Purpose The purpose of this study is to broaden an understanding of women's perceptions regarding advancement potential/barriers to success in upper echelon corporate roles in the S&amp;P 500 in connection with understanding 21st-century family dynamics, rather than addressing gender in isolation. Design/methodology/approach Data collection in this study is based on semi-structured phone interviews with 13 women who have been identified by organizational leadership in an S&amp;P 500 company as having high advancement potential. The results are evaluated using interpretive phenomenological analysis. Findings Participants' responses support existing research showing that women feel more responsible than their male counterparts for subordinating their career prospects to those of their male partners. Further, participants express that work-life and work-family balance constitute problematic barriers to advancement and often lead them to “choose” to slow-track career advancement and to avoid advancement opportunities. This choice narrative propagates women's perceptions that barriers to advancement are self-imposed. Participants viewed the extreme work model as inevitable in upper-echelon corporate roles, signaling the need for an increased understanding of how a broad definition of familial roles and work culture - rather than gendered issues in isolation - affect advancement opportunities in a 21st-century workforce. Practical implications Current organizational diversity initiatives have focused too myopically on gender. For organizations to create a more inclusive model for success at the upper echelons, it is essential to broaden organizational initiatives to address 21st-century employees rather than gendered programs. Organizations can endeavor to implement more effective models that enable two partners in a home with dependent children to advance, and all employees, even top leaders, to balance current definitions of work-life in several ways discussed. Originality/value The findings of this study are significant, in that they move toward addressing a gap in knowledge concerning women's perspectives on the changing family paradigm, extreme work culture and an expanded understanding of work-life balance. This reconceptualization can help mitigate gendered research and organizational programs that reinforce entrenched binaries, and instead enable organizations to implement more effective initiatives to improve advancement opportunities.","container-title":"Journal of Organizational Change Management","DOI":"10.1108/JOCM-02-2020-0042","ISSN":"0953-4814","issue":"6","language":"English","page":"1071-1084","title":"Beyond gender: reconceptualizing understandings of work-life balance and the extreme work model for 21st-century high-potential top earners","volume":"33","author":[{"family":"DeSimone","given":"Kimberly"}],"issued":{"date-parts":[["2020",10,5]]}}},{"id":21430,"uris":["http://zotero.org/groups/5119330/items/LSTXS2TM"],"itemData":{"id":21430,"type":"article-journal","abstract":"Women physicians are confronted with incompatible gendered role prescriptions, whereby the role of the ‘ideal’ mother contrasts sharply with that of the ‘ideal’ physician. This study introduces four goal frames that reflect how women physicians internalize these conflicting role prescriptions and investigates the relationship between women’s goal frames and their career motivation. It also examines the relationship between gender-equality arrangements – inspired by the same underlying ideals – and women physicians’ career motivation, and whether these arrangements moderate the relationship between goal frames and career motivation. Cross-sectional data on 1070 Dutch women physicians collected in 2008 indicate that women physicians with switching goal frames (i.e. those who want to live up to both ideals) are no less career-motivated than women with one dominant goal frame. However, gender-equality arrangements mainly seem to support women physicians who prioritize one role over the other. No evidence was found that gender-equality arrangements support those who try to combine conflicting role expectations.","container-title":"Human Relations","DOI":"10.1177/0018726713489998","ISSN":"0018-7267, 1741-282X","issue":"2","journalAbbreviation":"Human Relations","language":"en","page":"175-204","source":"DOI.org (Crossref)","title":"Supporting ‘superwomen’? Conflicting role prescriptions, gender-equality arrangements and career motivation among Dutch women physicians","title-short":"Supporting ‘superwomen’?","volume":"67","author":[{"family":"Pas","given":"Berber"},{"family":"Peters","given":"Pascale"},{"family":"Doorewaard","given":"Hans"},{"family":"Eisinga","given":"Rob"},{"family":"Lagro-Janssen","given":"Toine"}],"issued":{"date-parts":[["2014",2]]}}}],"schema":"https://github.com/citation-style-language/schema/raw/master/csl-citation.json"} </w:instrText>
      </w:r>
      <w:r w:rsidR="005C63D4"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DeSimone, 2020; Pas, Peters, Doorewaard, Eisinga, &amp; Lagro-Janssen, 2014)</w:t>
      </w:r>
      <w:r w:rsidR="005C63D4" w:rsidRPr="008423E2">
        <w:rPr>
          <w:rFonts w:asciiTheme="majorBidi" w:hAnsiTheme="majorBidi" w:cstheme="majorBidi"/>
          <w:sz w:val="24"/>
          <w:szCs w:val="24"/>
        </w:rPr>
        <w:fldChar w:fldCharType="end"/>
      </w:r>
      <w:r w:rsidR="005C63D4" w:rsidRPr="008423E2">
        <w:rPr>
          <w:rFonts w:ascii="Times New Roman" w:eastAsia="Times New Roman" w:hAnsi="Times New Roman" w:cs="Times New Roman"/>
          <w:color w:val="000000"/>
          <w:kern w:val="0"/>
          <w:sz w:val="24"/>
          <w:szCs w:val="24"/>
          <w:lang w:eastAsia="en-GB"/>
          <w14:ligatures w14:val="none"/>
        </w:rPr>
        <w:t>—</w:t>
      </w:r>
      <w:r w:rsidR="005C63D4" w:rsidRPr="008423E2">
        <w:rPr>
          <w:rFonts w:asciiTheme="majorBidi" w:hAnsiTheme="majorBidi" w:cstheme="majorBidi"/>
          <w:sz w:val="24"/>
          <w:szCs w:val="24"/>
        </w:rPr>
        <w:t xml:space="preserve">reinforced invisibility and limited access to career advancement resources for minority groups who could not meet these rigid expectations </w:t>
      </w:r>
      <w:r w:rsidR="005C63D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fOVJt9Lo","properties":{"formattedCitation":"(Niemisto, Hearn, Kehn, &amp; Tuori, 2021; Yates &amp; Skinner, 2021)","plainCitation":"(Niemisto, Hearn, Kehn, &amp; Tuori, 2021; Yates &amp; Skinner, 2021)","noteIndex":0},"citationItems":[{"id":18952,"uris":["http://zotero.org/groups/5119330/items/U2HR4KCH"],"itemData":{"id":18952,"type":"article-journal","abstract":"This article investigates the gendered dynamics of motherhood and careers, as voiced by professionals in the knowledge-intensive business sector in Finland. It is informed by the CIAR method through 81 iterative, in-depth interviews with 23 women and 19 men. Among the women respondents with no children, one child, or two children, three dominant forms of discursive talk emerge: `It takes two to tango', `It's all about time management' and `Good motherhood 2.0'. Though Finland provides a seemingly egalitarian Nordic welfare state context, with the `Finnish Dream', women face contradictions between expectations of women as full-time ideal workers pursuing masculinist careers and continuing responsibilities at home, performing `good motherhood'. The women's double strivings meet the double constraining demands of these ideals. The gendered pressures are imposed on the women by themselves, male colleagues, the organisation more broadly and society, leading the women to enact a form of `bounded individualism'.","container-title":"Work Employment and Society","DOI":"10.1177/0950017020987392","ISSN":"0950-0170","issue":"4","language":"English","page":"696-715","title":"Motherhood 2.0: Slow progress for career women and motherhood within the 'Finnish dream'","volume":"35","author":[{"family":"Niemisto","given":"Charlotta"},{"family":"Hearn","given":"Jeff"},{"family":"Kehn","given":"Carolyn"},{"family":"Tuori","given":"Annamari"}],"issued":{"date-parts":[["2021",8]]}}},{"id":19199,"uris":["http://zotero.org/groups/5119330/items/EIZWVE5U"],"itemData":{"id":19199,"type":"article-journal","abstract":"Purpose Existing research has established that women drop out of engineering careers in part because of a dissatisfaction with their career development, but women's understanding of career development in engineering has been as yet largely unexplored. This paper aims to explore female engineers' experiences of navigating their careers and their perceptions of barriers to career development, through the lens of the intelligent career framework (ICF). Design/methodology/approach The in-depth interviews of this study were conducted with female engineers in the UK and analysed using template analysis. Findings The authors identified three structural barriers that participants felt hinder women's career development in engineering: (1) promotions are more likely to be given to people who are widely known - more often men; (2) promotions are more likely to be given to people on whom high status is conferred in this context - more often men and (3) promotions are more likely to be given to people who conform to the ideal worker ideology - more often men. The women also offered a series of counter-narratives in which they reframed the behaviour they witnessed as something other than sexism. Originality/value The findings highlight the significant and systemic bias against women's career development through gender stereotypes in workplaces and an implicitly gendered organisation that hinders the development of the three competencies needed for career advancement. The authors describe a range of counter-narratives that the participants use to help them to make sense of their experiences. Finally, the authors illustrate the application of the intelligent career framework (ICF) as a lens to view the career development culture of an organisation.","container-title":"Career Development International","DOI":"10.1108/CDI-01-2021-0016","ISSN":"1362-0436","issue":"5","language":"English","page":"697-719","title":"How do female engineers conceptualise career advancement in engineering: a template analysis","volume":"26","author":[{"family":"Yates","given":"Julia"},{"family":"Skinner","given":"Sarah"}],"issued":{"date-parts":[["2021",10,8]]}}}],"schema":"https://github.com/citation-style-language/schema/raw/master/csl-citation.json"} </w:instrText>
      </w:r>
      <w:r w:rsidR="005C63D4"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Niemisto, Hearn, Kehn, &amp; Tuori, 2021; Yates &amp; Skinner, 2021)</w:t>
      </w:r>
      <w:r w:rsidR="005C63D4" w:rsidRPr="008423E2">
        <w:rPr>
          <w:rFonts w:asciiTheme="majorBidi" w:hAnsiTheme="majorBidi" w:cstheme="majorBidi"/>
          <w:sz w:val="24"/>
          <w:szCs w:val="24"/>
        </w:rPr>
        <w:fldChar w:fldCharType="end"/>
      </w:r>
      <w:r w:rsidR="005C63D4" w:rsidRPr="008423E2">
        <w:rPr>
          <w:rFonts w:asciiTheme="majorBidi" w:hAnsiTheme="majorBidi" w:cstheme="majorBidi"/>
          <w:sz w:val="24"/>
          <w:szCs w:val="24"/>
        </w:rPr>
        <w:t xml:space="preserve">. Rooted in </w:t>
      </w:r>
      <w:r w:rsidR="00026804" w:rsidRPr="008423E2">
        <w:rPr>
          <w:rFonts w:asciiTheme="majorBidi" w:hAnsiTheme="majorBidi" w:cstheme="majorBidi"/>
          <w:sz w:val="24"/>
          <w:szCs w:val="24"/>
        </w:rPr>
        <w:t xml:space="preserve">the </w:t>
      </w:r>
      <w:r w:rsidR="006D3F3E" w:rsidRPr="008423E2">
        <w:rPr>
          <w:rFonts w:asciiTheme="majorBidi" w:hAnsiTheme="majorBidi" w:cstheme="majorBidi"/>
          <w:sz w:val="24"/>
          <w:szCs w:val="24"/>
        </w:rPr>
        <w:t xml:space="preserve">majority </w:t>
      </w:r>
      <w:r w:rsidR="00A73D6B" w:rsidRPr="008423E2">
        <w:rPr>
          <w:rFonts w:asciiTheme="majorBidi" w:hAnsiTheme="majorBidi" w:cstheme="majorBidi"/>
          <w:sz w:val="24"/>
          <w:szCs w:val="24"/>
        </w:rPr>
        <w:t xml:space="preserve">group’s </w:t>
      </w:r>
      <w:r w:rsidR="005C63D4" w:rsidRPr="008423E2">
        <w:rPr>
          <w:rFonts w:asciiTheme="majorBidi" w:hAnsiTheme="majorBidi" w:cstheme="majorBidi"/>
          <w:sz w:val="24"/>
          <w:szCs w:val="24"/>
        </w:rPr>
        <w:t xml:space="preserve">work </w:t>
      </w:r>
      <w:r w:rsidR="00A73D6B" w:rsidRPr="008423E2">
        <w:rPr>
          <w:rFonts w:asciiTheme="majorBidi" w:hAnsiTheme="majorBidi" w:cstheme="majorBidi"/>
          <w:sz w:val="24"/>
          <w:szCs w:val="24"/>
        </w:rPr>
        <w:t xml:space="preserve">cultures and </w:t>
      </w:r>
      <w:r w:rsidR="005C63D4" w:rsidRPr="008423E2">
        <w:rPr>
          <w:rFonts w:asciiTheme="majorBidi" w:hAnsiTheme="majorBidi" w:cstheme="majorBidi"/>
          <w:sz w:val="24"/>
          <w:szCs w:val="24"/>
        </w:rPr>
        <w:t xml:space="preserve">structures </w:t>
      </w:r>
      <w:r w:rsidR="005C63D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Eeml2udf","properties":{"formattedCitation":"(Lupu &amp; Empson, 2015)","plainCitation":"(Lupu &amp; Empson, 2015)","noteIndex":0},"citationItems":[{"id":17253,"uris":["http://zotero.org/groups/5119330/items/UNZADU3S"],"itemData":{"id":17253,"type":"article-journal","abstract":"Purpose - The purpose of this paper is to understand: how and why do experienced professionals, who perceive themselves as autonomous, comply with organizational pressures to overwork? Unlike previous studies of professionals and overwork, the authors focus on experienced professionals who have achieved relatively high status within their firms and the considerable economic rewards that go with it. Drawing on the little used Bourdieusian concept of illusio, which describes the phenomenon whereby individuals are “taken in and by the game” (Bourdieu and Wacquant, 1992), the authors help to explain the “autonomy paradox” in professional service firms. Design/methodology/approach - This research is based on 36 semi-structured interviews primarily with experienced male and female accounting professionals in France. Findings - The authors find that, in spite of their levels of experience, success, and seniority, these professionals describe themselves as feeling helpless and trapped, and experience bodily subjugation. The authors explain this in terms of individuals enhancing their social status, adopting the breadwinner role, and obtaining and retaining recognition. The authors suggest that this combination of factors cause professionals to be attracted to and captivated by the rewards that success within the accounting profession can confer. Originality/value - As well as providing fresh insights into the autonomy paradox the authors seek to make four contributions to Bourdieusian scholarship in the professional field. First, the authors highlight the strong bodily component of overwork. Second, the authors raise questions about previous work on cynical distancing in this context. Third, the authors emphasize the significance of the pursuit of symbolic as well as economic capital. Finally, the authors argue that, while actors' habitus may be in a state of “permanent mutation”, that mutability is in itself a sign that individuals are subject to illusio.","container-title":"Accounting Auditing &amp; Accountability Journal","DOI":"10.1108/AAAJ-02-2015-1984","ISSN":"0951-3574","issue":"8","language":"English","page":"1310-1340","title":"Illusio and overwork: playing the game in the accounting field","volume":"28","author":[{"family":"Lupu","given":"Ioana"},{"family":"Empson","given":"Laura"}],"issued":{"date-parts":[["2015"]]}}}],"schema":"https://github.com/citation-style-language/schema/raw/master/csl-citation.json"} </w:instrText>
      </w:r>
      <w:r w:rsidR="005C63D4"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Lupu &amp; Empson, 2015)</w:t>
      </w:r>
      <w:r w:rsidR="005C63D4" w:rsidRPr="008423E2">
        <w:rPr>
          <w:rFonts w:asciiTheme="majorBidi" w:hAnsiTheme="majorBidi" w:cstheme="majorBidi"/>
          <w:sz w:val="24"/>
          <w:szCs w:val="24"/>
        </w:rPr>
        <w:fldChar w:fldCharType="end"/>
      </w:r>
      <w:r w:rsidR="005C63D4" w:rsidRPr="008423E2">
        <w:rPr>
          <w:rFonts w:asciiTheme="majorBidi" w:hAnsiTheme="majorBidi" w:cstheme="majorBidi"/>
          <w:sz w:val="24"/>
          <w:szCs w:val="24"/>
        </w:rPr>
        <w:t xml:space="preserve">, this model excluded those with caregiving responsibilities, health needs, or personal obligations, deeming them less committed and advancement-ready </w:t>
      </w:r>
      <w:r w:rsidR="005C63D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zAaRWrMR","properties":{"formattedCitation":"(e.g., Ballakrishnen et al., 2019; Chikapa, Rubery, &amp; T\\uc0\\u225{}vora, 2023; Ford, Atkinson, Harding, &amp; Collinson, 2021; Randle &amp; Hardy, 2017)","plainCitation":"(e.g., Ballakrishnen et al., 2019; Chikapa, Rubery, &amp; Távora, 2023; Ford, Atkinson, Harding, &amp; Collinson, 2021; Randle &amp; Hardy, 2017)","noteIndex":0},"citationItems":[{"id":17683,"uris":["http://zotero.org/groups/5119330/items/5JI2WZFV"],"itemData":{"id":17683,"type":"article-journal","abstract":"Drawing on an in-depth case study at a large nonprofit organization, we find, in line with previous scholarship, that women professionals continue to face biased expectations at work and at home. We leverage data from interviews and participant observation to identify a new strategy that women use to navigate professional constraints created by the second shift and workplace double binds: “intentional invisibility.” Intentional invisibility refers to a set of risk-averse, conflict-avoidant strategies that women professionals in our study employ to feel authentic, manage competing expectations in the office, and balance work and familial responsibilities. We find women across the organization reporting intentionally remaining behind the scenes in attempts to avoid backlash and maintain a professional status quo. While intentional invisibility allows women to successfully navigate gender unequal professional and personal landscapes, it could simultaneously present an additional challenge to career advancement.","container-title":"Sociological Perspectives","DOI":"10.1177/0731121418782185","ISSN":"0731-1214","issue":"1","language":"English","page":"23-41","title":"Intentional invisibility: Professional women and the navigation of workplace constraints","volume":"62","author":[{"family":"Ballakrishnen","given":"Swethaa"},{"family":"Fielding-Singh","given":"Priya"},{"family":"Magliozzi","given":"Devon"}],"issued":{"date-parts":[["2019",2]]}},"label":"page","prefix":"e.g., "},{"id":21528,"uris":["http://zotero.org/groups/5119330/items/M2CF6XM5"],"itemData":{"id":21528,"type":"article-journal","abstract":"Through qualitative research into the career experiences of two groups of Malawian professional women, this article reveals the value of expanding research into women’s careers to the global south. Although displaying elements of western-focused traditional and new career models, these women’s careers did not conform to either. Instead, due to heavy family responsibilities for both care and breadwinning, including for the extended family, and faced with inflexible human resource practices, their careers were mostly characterised by serial compromises necessary to maintain full-time continuous employment while dealing with life events and workplace setbacks. These accommodations to the realities of their complicated lives often resulted in second-best, far-from-ideal solutions. This career form, conceptualised here as a makeshift career, extends career models to fit the Malawian context and the global south but also expands conceptual understandings of women’s careers in ways also applicable to the north.","container-title":"Work, Employment and Society","DOI":"10.1177/09500170231198736","ISSN":"0950-0170, 1469-8722","journalAbbreviation":"Work, Employment and Society","language":"en","page":"09500170231198736","source":"DOI.org (Crossref)","title":"The makeshift careers of women in malawi: Neither traditional nor flexible","title-short":"The makeshift careers of women in malawi","author":[{"family":"Chikapa","given":"Tiyesere Mercy"},{"family":"Rubery","given":"Jill"},{"family":"Távora","given":"Isabel"}],"issued":{"date-parts":[["2023",9,20]]}}},{"id":21526,"uris":["http://zotero.org/groups/5119330/items/4UAJAFEN"],"itemData":{"id":21526,"type":"article-journal","abstract":"This article examines the career histories of the first generation of UK women to enter professional employment in the 1970s and 1980s in comparatively large numbers. In so doing, it contributes to the sparse literature on older women’s working life histories. Presenting empirical research on women’s experiences in the legal and HR sectors, it reveals how women pioneers were often silenced by requirements to conform with male-dominated norms, values and practices governing masculine career pathways. They learned to speak a predominantly masculine language that in turn constituted a significant barrier to effective resistance and disallowed new ways of speaking about careers. The article argues that these earlier conditions of entry into careers continue to influence the barriers women face at work today. Through this analysis of older women’s working lives, the article also contributes to contemporary debates about intersectionality by illustrating how gender and age interact in ways that reinforce earlier patterns of career disadvantage.","container-title":"Work, Employment and Society","DOI":"10.1177/0950017020910354","ISSN":"0950-0170, 1469-8722","issue":"1","journalAbbreviation":"Work, Employment and Society","language":"en","page":"78-96","source":"DOI.org (Crossref)","title":"‘You just had to get on with it’: Exploring the persistence of gender inequality through women’s career histories","title-short":"‘You just had to get on with it’","volume":"35","author":[{"family":"Ford","given":"Jackie"},{"family":"Atkinson","given":"Carol"},{"family":"Harding","given":"Nancy"},{"family":"Collinson","given":"David"}],"issued":{"date-parts":[["2021",2]]}}},{"id":21534,"uris":["http://zotero.org/groups/5119330/items/7548WF6B"],"itemData":{"id":21534,"type":"article-journal","abstract":"Inequalities in the creative industries are known to be persistent and systemic. The model of production in UK film and television (UKF&amp;TV) is argued to exclude on the basis of gender, race and class. This article considers a social category that has been overlooked in these debates: disability. It argues that workers with impairments are ‘doubly disabled’ – in both the labour markets and labour processes of UKF&amp;TV. It concludes that disability cannot simply be incorporated in an additive way in order to understand the exclusion of these workers, but that they face qualitatively different sources of disadvantage compared with other minorities in UKF&amp;TV workplaces. This has negative implications for workers with impairments in other labour markets, as project and network-based freelance work, a contributor to disadvantage, is seen as both increasingly normative and paradigmatic.","container-title":"Work, Employment and Society","DOI":"10.1177/0950017016643482","ISSN":"0950-0170, 1469-8722","issue":"3","journalAbbreviation":"Work, Employment and Society","language":"en","page":"447-464","source":"DOI.org (Crossref)","title":"Macho, mobile and resilient? How workers with impairments are doubly disabled in project-based film and television work","title-short":"Macho, mobile and resilient?","volume":"31","author":[{"family":"Randle","given":"Keith"},{"family":"Hardy","given":"Kate"}],"issued":{"date-parts":[["2017",6]]}}}],"schema":"https://github.com/citation-style-language/schema/raw/master/csl-citation.json"} </w:instrText>
      </w:r>
      <w:r w:rsidR="005C63D4" w:rsidRPr="008423E2">
        <w:rPr>
          <w:rFonts w:asciiTheme="majorBidi" w:hAnsiTheme="majorBidi" w:cstheme="majorBidi"/>
          <w:sz w:val="24"/>
          <w:szCs w:val="24"/>
        </w:rPr>
        <w:fldChar w:fldCharType="separate"/>
      </w:r>
      <w:r w:rsidR="00420852" w:rsidRPr="008423E2">
        <w:rPr>
          <w:rFonts w:ascii="Times New Roman" w:hAnsi="Times New Roman" w:cs="Times New Roman"/>
          <w:kern w:val="0"/>
          <w:sz w:val="24"/>
        </w:rPr>
        <w:t>(e.g., Ballakrishnen et al., 2019; Chikapa, Rubery, &amp; Távora, 2023; Ford, Atkinson, Harding, &amp; Collinson, 2021; Randle &amp; Hardy, 2017)</w:t>
      </w:r>
      <w:r w:rsidR="005C63D4" w:rsidRPr="008423E2">
        <w:rPr>
          <w:rFonts w:asciiTheme="majorBidi" w:hAnsiTheme="majorBidi" w:cstheme="majorBidi"/>
          <w:sz w:val="24"/>
          <w:szCs w:val="24"/>
        </w:rPr>
        <w:fldChar w:fldCharType="end"/>
      </w:r>
      <w:r w:rsidR="005C63D4" w:rsidRPr="008423E2">
        <w:rPr>
          <w:rFonts w:asciiTheme="majorBidi" w:hAnsiTheme="majorBidi" w:cstheme="majorBidi"/>
          <w:sz w:val="24"/>
          <w:szCs w:val="24"/>
        </w:rPr>
        <w:t>. Accordingly, women, particularly mothers, and part-</w:t>
      </w:r>
      <w:r w:rsidR="005C63D4" w:rsidRPr="008423E2">
        <w:rPr>
          <w:rFonts w:asciiTheme="majorBidi" w:hAnsiTheme="majorBidi" w:cstheme="majorBidi"/>
          <w:sz w:val="24"/>
          <w:szCs w:val="24"/>
        </w:rPr>
        <w:lastRenderedPageBreak/>
        <w:t xml:space="preserve">time employees, faced disadvantages, as they were often viewed as less dedicated to the organization </w:t>
      </w:r>
      <w:r w:rsidR="005C63D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jCDpWKsK","properties":{"formattedCitation":"(e.g., Fagan &amp; Teasdale, 2021)","plainCitation":"(e.g., Fagan &amp; Teasdale, 2021)","noteIndex":0},"citationItems":[{"id":21532,"uris":["http://zotero.org/groups/5119330/items/JB5NTZS7"],"itemData":{"id":21532,"type":"article-journal","abstract":"Women remain poorly represented in the highest positions in academia, despite their increasing participation. This article seeks to understand how women who have reached senior occupational positions in Higher Education Institutions have navigated their organisational and disciplinary settings. In the process we explore how experiences compare across male and female-dominated spaces, integrating field theory with Acker’s work on ‘gendered organisations’ to develop the idea of academic disciplines as ‘gendered spaces’. Empirically we draw upon a qualitative study of women professors working across science, technology, engineering, maths and medicine (STEMM) and non-STEMM disciplines in a large research-intensive university in the UK. Utilising Bourdieu’s concept of ‘the game’, we show how they navigate the academic game within the context of differing ‘gendered spaces’; complicit in the game yet recognising it as unfair, and thus (inadvertently) reproducing gendered structures and practices.","container-title":"Work, Employment and Society","DOI":"10.1177/0950017020916182","ISSN":"0950-0170, 1469-8722","issue":"4","journalAbbreviation":"Work, Employment and Society","language":"en","page":"774-792","source":"DOI.org (Crossref)","title":"Women professors across STEMM and non-STEMM disciplines: Navigating gendered spaces and playing the academic game","title-short":"Women professors across stemm and non-stemm disciplines","volume":"35","author":[{"family":"Fagan","given":"Colette"},{"family":"Teasdale","given":"Nina"}],"issued":{"date-parts":[["2021",8]]}},"label":"page","prefix":"e.g., "}],"schema":"https://github.com/citation-style-language/schema/raw/master/csl-citation.json"} </w:instrText>
      </w:r>
      <w:r w:rsidR="005C63D4"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Fagan &amp; Teasdale, 2021)</w:t>
      </w:r>
      <w:r w:rsidR="005C63D4" w:rsidRPr="008423E2">
        <w:rPr>
          <w:rFonts w:asciiTheme="majorBidi" w:hAnsiTheme="majorBidi" w:cstheme="majorBidi"/>
          <w:sz w:val="24"/>
          <w:szCs w:val="24"/>
        </w:rPr>
        <w:fldChar w:fldCharType="end"/>
      </w:r>
      <w:r w:rsidR="005C63D4" w:rsidRPr="008423E2">
        <w:rPr>
          <w:rFonts w:asciiTheme="majorBidi" w:hAnsiTheme="majorBidi" w:cstheme="majorBidi"/>
          <w:sz w:val="24"/>
          <w:szCs w:val="24"/>
        </w:rPr>
        <w:t xml:space="preserve">. Flexible roles, often pursued by minorities for work-life balance, were typically seen as secondary, further reducing visibility and limiting career progression </w:t>
      </w:r>
      <w:r w:rsidR="005C63D4"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d1GQrJtt","properties":{"formattedCitation":"(e.g., Ford et al., 2021)","plainCitation":"(e.g., Ford et al., 2021)","noteIndex":0},"citationItems":[{"id":21526,"uris":["http://zotero.org/groups/5119330/items/4UAJAFEN"],"itemData":{"id":21526,"type":"article-journal","abstract":"This article examines the career histories of the first generation of UK women to enter professional employment in the 1970s and 1980s in comparatively large numbers. In so doing, it contributes to the sparse literature on older women’s working life histories. Presenting empirical research on women’s experiences in the legal and HR sectors, it reveals how women pioneers were often silenced by requirements to conform with male-dominated norms, values and practices governing masculine career pathways. They learned to speak a predominantly masculine language that in turn constituted a significant barrier to effective resistance and disallowed new ways of speaking about careers. The article argues that these earlier conditions of entry into careers continue to influence the barriers women face at work today. Through this analysis of older women’s working lives, the article also contributes to contemporary debates about intersectionality by illustrating how gender and age interact in ways that reinforce earlier patterns of career disadvantage.","container-title":"Work, Employment and Society","DOI":"10.1177/0950017020910354","ISSN":"0950-0170, 1469-8722","issue":"1","journalAbbreviation":"Work, Employment and Society","language":"en","page":"78-96","source":"DOI.org (Crossref)","title":"‘You just had to get on with it’: Exploring the persistence of gender inequality through women’s career histories","title-short":"‘You just had to get on with it’","volume":"35","author":[{"family":"Ford","given":"Jackie"},{"family":"Atkinson","given":"Carol"},{"family":"Harding","given":"Nancy"},{"family":"Collinson","given":"David"}],"issued":{"date-parts":[["2021",2]]}},"label":"page","prefix":"e.g., "}],"schema":"https://github.com/citation-style-language/schema/raw/master/csl-citation.json"} </w:instrText>
      </w:r>
      <w:r w:rsidR="005C63D4"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Ford et al., 2021)</w:t>
      </w:r>
      <w:r w:rsidR="005C63D4" w:rsidRPr="008423E2">
        <w:rPr>
          <w:rFonts w:asciiTheme="majorBidi" w:hAnsiTheme="majorBidi" w:cstheme="majorBidi"/>
          <w:sz w:val="24"/>
          <w:szCs w:val="24"/>
        </w:rPr>
        <w:fldChar w:fldCharType="end"/>
      </w:r>
      <w:r w:rsidR="005C63D4" w:rsidRPr="008423E2">
        <w:rPr>
          <w:rFonts w:asciiTheme="majorBidi" w:hAnsiTheme="majorBidi" w:cstheme="majorBidi"/>
          <w:sz w:val="24"/>
          <w:szCs w:val="24"/>
        </w:rPr>
        <w:t xml:space="preserve">. </w:t>
      </w:r>
    </w:p>
    <w:p w14:paraId="5517CF58" w14:textId="1D811EED" w:rsidR="005C63D4" w:rsidRPr="008423E2" w:rsidRDefault="004A1CE4" w:rsidP="00BC5569">
      <w:pPr>
        <w:keepNext/>
        <w:keepLines/>
        <w:spacing w:line="480" w:lineRule="auto"/>
        <w:outlineLvl w:val="1"/>
        <w:rPr>
          <w:rFonts w:asciiTheme="majorBidi" w:hAnsiTheme="majorBidi" w:cstheme="majorBidi"/>
          <w:b/>
          <w:bCs/>
          <w:sz w:val="24"/>
          <w:szCs w:val="24"/>
        </w:rPr>
      </w:pPr>
      <w:r w:rsidRPr="008423E2">
        <w:rPr>
          <w:rFonts w:asciiTheme="majorBidi" w:hAnsiTheme="majorBidi" w:cstheme="majorBidi"/>
          <w:b/>
          <w:bCs/>
          <w:sz w:val="24"/>
          <w:szCs w:val="24"/>
        </w:rPr>
        <w:t xml:space="preserve">An Inclusive Career Success </w:t>
      </w:r>
      <w:r w:rsidR="005C63D4" w:rsidRPr="008423E2">
        <w:rPr>
          <w:rFonts w:asciiTheme="majorBidi" w:hAnsiTheme="majorBidi" w:cstheme="majorBidi"/>
          <w:b/>
          <w:bCs/>
          <w:sz w:val="24"/>
          <w:szCs w:val="24"/>
        </w:rPr>
        <w:t>Framework</w:t>
      </w:r>
    </w:p>
    <w:p w14:paraId="0D7A5071" w14:textId="72D16DDB" w:rsidR="005C63D4" w:rsidRPr="008423E2" w:rsidRDefault="005C63D4" w:rsidP="00620CE5">
      <w:pPr>
        <w:widowControl w:val="0"/>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Our conceptual framework</w:t>
      </w:r>
      <w:r w:rsidR="0025279F" w:rsidRPr="008423E2">
        <w:rPr>
          <w:rFonts w:asciiTheme="majorBidi" w:hAnsiTheme="majorBidi" w:cstheme="majorBidi"/>
          <w:sz w:val="24"/>
          <w:szCs w:val="24"/>
        </w:rPr>
        <w:t xml:space="preserve">, diagramed in Figure </w:t>
      </w:r>
      <w:r w:rsidR="004E2D83" w:rsidRPr="008423E2">
        <w:rPr>
          <w:rFonts w:asciiTheme="majorBidi" w:hAnsiTheme="majorBidi" w:cstheme="majorBidi"/>
          <w:sz w:val="24"/>
          <w:szCs w:val="24"/>
        </w:rPr>
        <w:t>3</w:t>
      </w:r>
      <w:r w:rsidR="0025279F" w:rsidRPr="008423E2">
        <w:rPr>
          <w:rFonts w:asciiTheme="majorBidi" w:hAnsiTheme="majorBidi" w:cstheme="majorBidi"/>
          <w:sz w:val="24"/>
          <w:szCs w:val="24"/>
        </w:rPr>
        <w:t>,</w:t>
      </w:r>
      <w:r w:rsidRPr="008423E2">
        <w:rPr>
          <w:rFonts w:asciiTheme="majorBidi" w:hAnsiTheme="majorBidi" w:cstheme="majorBidi"/>
          <w:sz w:val="24"/>
          <w:szCs w:val="24"/>
        </w:rPr>
        <w:t xml:space="preserve"> explains two pathways that lead to career success disparity among minority and nonminority groups [arrow x]. The first pathway [Figure </w:t>
      </w:r>
      <w:r w:rsidR="00EE71FF" w:rsidRPr="008423E2">
        <w:rPr>
          <w:rFonts w:asciiTheme="majorBidi" w:hAnsiTheme="majorBidi" w:cstheme="majorBidi"/>
          <w:sz w:val="24"/>
          <w:szCs w:val="24"/>
        </w:rPr>
        <w:t>3</w:t>
      </w:r>
      <w:r w:rsidRPr="008423E2">
        <w:rPr>
          <w:rFonts w:asciiTheme="majorBidi" w:hAnsiTheme="majorBidi" w:cstheme="majorBidi"/>
          <w:sz w:val="24"/>
          <w:szCs w:val="24"/>
        </w:rPr>
        <w:t xml:space="preserve">; arrows </w:t>
      </w:r>
      <w:proofErr w:type="spellStart"/>
      <w:r w:rsidRPr="008423E2">
        <w:rPr>
          <w:rFonts w:asciiTheme="majorBidi" w:hAnsiTheme="majorBidi" w:cstheme="majorBidi"/>
          <w:sz w:val="24"/>
          <w:szCs w:val="24"/>
        </w:rPr>
        <w:t>abc</w:t>
      </w:r>
      <w:proofErr w:type="spellEnd"/>
      <w:r w:rsidRPr="008423E2">
        <w:rPr>
          <w:rFonts w:asciiTheme="majorBidi" w:hAnsiTheme="majorBidi" w:cstheme="majorBidi"/>
          <w:sz w:val="24"/>
          <w:szCs w:val="24"/>
        </w:rPr>
        <w:t xml:space="preserve">] demonstrates that minority status leads to complex visibility [arrow a], which precedes and restrains minority </w:t>
      </w:r>
      <w:r w:rsidR="00BC5569" w:rsidRPr="008423E2">
        <w:rPr>
          <w:rFonts w:asciiTheme="majorBidi" w:hAnsiTheme="majorBidi" w:cstheme="majorBidi"/>
          <w:sz w:val="24"/>
          <w:szCs w:val="24"/>
        </w:rPr>
        <w:t>group</w:t>
      </w:r>
      <w:r w:rsidRPr="008423E2">
        <w:rPr>
          <w:rFonts w:asciiTheme="majorBidi" w:hAnsiTheme="majorBidi" w:cstheme="majorBidi"/>
          <w:sz w:val="24"/>
          <w:szCs w:val="24"/>
        </w:rPr>
        <w:t xml:space="preserve">s’ access to and use of career </w:t>
      </w:r>
      <w:r w:rsidR="00981B11" w:rsidRPr="008423E2">
        <w:rPr>
          <w:rFonts w:asciiTheme="majorBidi" w:hAnsiTheme="majorBidi" w:cstheme="majorBidi"/>
          <w:sz w:val="24"/>
          <w:szCs w:val="24"/>
        </w:rPr>
        <w:t>advancement</w:t>
      </w:r>
      <w:r w:rsidRPr="008423E2">
        <w:rPr>
          <w:rFonts w:asciiTheme="majorBidi" w:hAnsiTheme="majorBidi" w:cstheme="majorBidi"/>
          <w:sz w:val="24"/>
          <w:szCs w:val="24"/>
        </w:rPr>
        <w:t xml:space="preserve"> resources [arrow b], which subsequently impacts career success [arrow c]. The link between minority status and complex visibility [arrow a] is moderated by organizational inclusivity [arrow f], such that the more inclusive the organization, the weake</w:t>
      </w:r>
      <w:r w:rsidR="001F504A" w:rsidRPr="008423E2">
        <w:rPr>
          <w:rFonts w:asciiTheme="majorBidi" w:hAnsiTheme="majorBidi" w:cstheme="majorBidi"/>
          <w:sz w:val="24"/>
          <w:szCs w:val="24"/>
        </w:rPr>
        <w:t>r</w:t>
      </w:r>
      <w:r w:rsidRPr="008423E2">
        <w:rPr>
          <w:rFonts w:asciiTheme="majorBidi" w:hAnsiTheme="majorBidi" w:cstheme="majorBidi"/>
          <w:sz w:val="24"/>
          <w:szCs w:val="24"/>
        </w:rPr>
        <w:t xml:space="preserve"> </w:t>
      </w:r>
      <w:r w:rsidR="006700D4" w:rsidRPr="008423E2">
        <w:rPr>
          <w:rFonts w:asciiTheme="majorBidi" w:hAnsiTheme="majorBidi" w:cstheme="majorBidi"/>
          <w:sz w:val="24"/>
          <w:szCs w:val="24"/>
        </w:rPr>
        <w:t xml:space="preserve">is </w:t>
      </w:r>
      <w:r w:rsidRPr="008423E2">
        <w:rPr>
          <w:rFonts w:asciiTheme="majorBidi" w:hAnsiTheme="majorBidi" w:cstheme="majorBidi"/>
          <w:sz w:val="24"/>
          <w:szCs w:val="24"/>
        </w:rPr>
        <w:t>link</w:t>
      </w:r>
      <w:r w:rsidR="006700D4" w:rsidRPr="008423E2">
        <w:rPr>
          <w:rFonts w:asciiTheme="majorBidi" w:hAnsiTheme="majorBidi" w:cstheme="majorBidi"/>
          <w:sz w:val="24"/>
          <w:szCs w:val="24"/>
        </w:rPr>
        <w:t xml:space="preserve"> a</w:t>
      </w:r>
      <w:r w:rsidRPr="008423E2">
        <w:rPr>
          <w:rFonts w:asciiTheme="majorBidi" w:hAnsiTheme="majorBidi" w:cstheme="majorBidi"/>
          <w:sz w:val="24"/>
          <w:szCs w:val="24"/>
        </w:rPr>
        <w:t xml:space="preserve">. The second pathway [Figure </w:t>
      </w:r>
      <w:r w:rsidR="004E2D83" w:rsidRPr="008423E2">
        <w:rPr>
          <w:rFonts w:asciiTheme="majorBidi" w:hAnsiTheme="majorBidi" w:cstheme="majorBidi"/>
          <w:sz w:val="24"/>
          <w:szCs w:val="24"/>
        </w:rPr>
        <w:t>3</w:t>
      </w:r>
      <w:r w:rsidRPr="008423E2">
        <w:rPr>
          <w:rFonts w:asciiTheme="majorBidi" w:hAnsiTheme="majorBidi" w:cstheme="majorBidi"/>
          <w:sz w:val="24"/>
          <w:szCs w:val="24"/>
        </w:rPr>
        <w:t xml:space="preserve">; arrows </w:t>
      </w:r>
      <w:proofErr w:type="spellStart"/>
      <w:r w:rsidRPr="008423E2">
        <w:rPr>
          <w:rFonts w:asciiTheme="majorBidi" w:hAnsiTheme="majorBidi" w:cstheme="majorBidi"/>
          <w:sz w:val="24"/>
          <w:szCs w:val="24"/>
        </w:rPr>
        <w:t>ade</w:t>
      </w:r>
      <w:proofErr w:type="spellEnd"/>
      <w:r w:rsidRPr="008423E2">
        <w:rPr>
          <w:rFonts w:asciiTheme="majorBidi" w:hAnsiTheme="majorBidi" w:cstheme="majorBidi"/>
          <w:sz w:val="24"/>
          <w:szCs w:val="24"/>
        </w:rPr>
        <w:t>] shows the link between minority status and career success through complex visibility [arrow a]</w:t>
      </w:r>
      <w:r w:rsidR="000136EB" w:rsidRPr="008423E2">
        <w:rPr>
          <w:rFonts w:asciiTheme="majorBidi" w:hAnsiTheme="majorBidi" w:cstheme="majorBidi"/>
          <w:sz w:val="24"/>
          <w:szCs w:val="24"/>
        </w:rPr>
        <w:t>,</w:t>
      </w:r>
      <w:r w:rsidRPr="008423E2">
        <w:rPr>
          <w:rFonts w:asciiTheme="majorBidi" w:hAnsiTheme="majorBidi" w:cstheme="majorBidi"/>
          <w:sz w:val="24"/>
          <w:szCs w:val="24"/>
        </w:rPr>
        <w:t xml:space="preserve"> as well as human capital and psychological capital [arrow d]. The link between human and psychological capital is moderated by complex visibility [arrow g], such that higher complex visibility can weaken the link between human and psychological capital and career success. While it is beyond the scope of our study, we </w:t>
      </w:r>
      <w:r w:rsidR="00BC5569" w:rsidRPr="008423E2">
        <w:rPr>
          <w:rFonts w:asciiTheme="majorBidi" w:hAnsiTheme="majorBidi" w:cstheme="majorBidi"/>
          <w:sz w:val="24"/>
          <w:szCs w:val="24"/>
        </w:rPr>
        <w:t>acknowledge</w:t>
      </w:r>
      <w:r w:rsidRPr="008423E2">
        <w:rPr>
          <w:rFonts w:asciiTheme="majorBidi" w:hAnsiTheme="majorBidi" w:cstheme="majorBidi"/>
          <w:sz w:val="24"/>
          <w:szCs w:val="24"/>
        </w:rPr>
        <w:t xml:space="preserve"> that our findings are embedded in and influenced by </w:t>
      </w:r>
      <w:r w:rsidR="00BC5569" w:rsidRPr="008423E2">
        <w:rPr>
          <w:rFonts w:asciiTheme="majorBidi" w:hAnsiTheme="majorBidi" w:cstheme="majorBidi"/>
          <w:sz w:val="24"/>
          <w:szCs w:val="24"/>
        </w:rPr>
        <w:t>a larger context that includes wider systems of oppression (e.g., sexism, ableism, racism, and homophobia)</w:t>
      </w:r>
      <w:r w:rsidRPr="008423E2">
        <w:rPr>
          <w:rFonts w:asciiTheme="majorBidi" w:hAnsiTheme="majorBidi" w:cstheme="majorBidi"/>
          <w:sz w:val="24"/>
          <w:szCs w:val="24"/>
        </w:rPr>
        <w:t xml:space="preserve">, which in many cases </w:t>
      </w:r>
      <w:r w:rsidR="00196D4E" w:rsidRPr="008423E2">
        <w:rPr>
          <w:rFonts w:asciiTheme="majorBidi" w:hAnsiTheme="majorBidi" w:cstheme="majorBidi"/>
          <w:sz w:val="24"/>
          <w:szCs w:val="24"/>
        </w:rPr>
        <w:t>are</w:t>
      </w:r>
      <w:r w:rsidRPr="008423E2">
        <w:rPr>
          <w:rFonts w:asciiTheme="majorBidi" w:hAnsiTheme="majorBidi" w:cstheme="majorBidi"/>
          <w:sz w:val="24"/>
          <w:szCs w:val="24"/>
        </w:rPr>
        <w:t xml:space="preserve"> </w:t>
      </w:r>
      <w:r w:rsidR="00DA1143" w:rsidRPr="008423E2">
        <w:rPr>
          <w:rFonts w:asciiTheme="majorBidi" w:hAnsiTheme="majorBidi" w:cstheme="majorBidi"/>
          <w:sz w:val="24"/>
          <w:szCs w:val="24"/>
        </w:rPr>
        <w:t>outside of</w:t>
      </w:r>
      <w:r w:rsidRPr="008423E2">
        <w:rPr>
          <w:rFonts w:asciiTheme="majorBidi" w:hAnsiTheme="majorBidi" w:cstheme="majorBidi"/>
          <w:sz w:val="24"/>
          <w:szCs w:val="24"/>
        </w:rPr>
        <w:t xml:space="preserve"> organizations’ control.</w:t>
      </w:r>
    </w:p>
    <w:p w14:paraId="286CC0FD" w14:textId="68476901" w:rsidR="005C63D4" w:rsidRPr="008423E2" w:rsidRDefault="005C63D4" w:rsidP="005C63D4">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Given that more than half of the studies included in our review (</w:t>
      </w:r>
      <w:r w:rsidRPr="008423E2">
        <w:rPr>
          <w:rFonts w:asciiTheme="majorBidi" w:hAnsiTheme="majorBidi" w:cstheme="majorBidi"/>
          <w:i/>
          <w:iCs/>
          <w:sz w:val="24"/>
          <w:szCs w:val="24"/>
        </w:rPr>
        <w:t>n</w:t>
      </w:r>
      <w:r w:rsidRPr="008423E2">
        <w:rPr>
          <w:rFonts w:asciiTheme="majorBidi" w:hAnsiTheme="majorBidi" w:cstheme="majorBidi"/>
          <w:sz w:val="24"/>
          <w:szCs w:val="24"/>
        </w:rPr>
        <w:t>=</w:t>
      </w:r>
      <w:r w:rsidR="00F80346" w:rsidRPr="008423E2">
        <w:rPr>
          <w:rFonts w:asciiTheme="majorBidi" w:hAnsiTheme="majorBidi" w:cstheme="majorBidi"/>
          <w:sz w:val="24"/>
          <w:szCs w:val="24"/>
        </w:rPr>
        <w:t>188</w:t>
      </w:r>
      <w:r w:rsidRPr="008423E2">
        <w:rPr>
          <w:rFonts w:asciiTheme="majorBidi" w:hAnsiTheme="majorBidi" w:cstheme="majorBidi"/>
          <w:sz w:val="24"/>
          <w:szCs w:val="24"/>
        </w:rPr>
        <w:t xml:space="preserve">) were qualitative, our proposed model does not necessarily show tested statistical relationships. Rather, our model shows perceived associations between multiple factors and career success, which were </w:t>
      </w:r>
      <w:r w:rsidRPr="008423E2">
        <w:rPr>
          <w:rFonts w:asciiTheme="majorBidi" w:hAnsiTheme="majorBidi" w:cstheme="majorBidi"/>
          <w:sz w:val="24"/>
          <w:szCs w:val="24"/>
        </w:rPr>
        <w:lastRenderedPageBreak/>
        <w:t xml:space="preserve">highlighted by those whose voices were reflected in the reviewed studies. Our working definition of career success—which informed our database search, our subsequent synthesis of the reviewed studies, and our findings—corresponds to the existing definition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aRLC9Xpv","properties":{"formattedCitation":"(e.g., the accumulated positive work and psychological outcomes resulting from work experiences; Seibert, Kraimer, &amp; Crant, 2001)","plainCitation":"(e.g., the accumulated positive work and psychological outcomes resulting from work experiences; Seibert, Kraimer, &amp; Crant, 2001)","noteIndex":0},"citationItems":[{"id":21582,"uris":["http://zotero.org/groups/5119330/items/S3SQZUX2"],"itemData":{"id":21582,"type":"article-journal","abstract":"We developed and tested a model linking proactive personality and career success through a set of four behavioral and cognitive mediators. A 2‐year longitudinal design with data from a sample of 180 full‐time employees and their supervisors was used. Results from structural equation modeling showed that proactive personality measured at Time 1 was positively related to innovation, political knowledge, and career initiative, but not voice; all measured at Time 2. Innovation, political knowledge, and career initiative in turn had positive relationships with career progression (salary growth and the number of promotions during the previous 2 years) and career satisfaction. Interestingly, voice had a negative relationship with career progression. We discuss practical implications and future research directions for proactive personality, extra‐role behavior, and careers.","container-title":"Personnel Psychology","DOI":"10.1111/j.1744-6570.2001.tb00234.x","ISSN":"0031-5826, 1744-6570","issue":"4","journalAbbreviation":"Personnel Psychology","language":"en","license":"http://onlinelibrary.wiley.com/termsAndConditions#vor","page":"845-874","source":"DOI.org (Crossref)","title":"What do proactive people do? A longitudinal model linking proactive personality and career success","title-short":"What do proactive people do?","volume":"54","author":[{"family":"Seibert","given":"Scott E."},{"family":"Kraimer","given":"Maria L."},{"family":"Crant","given":"J. Michael"}],"issued":{"date-parts":[["2001",12]]}},"label":"page","prefix":"e.g., the accumulated positive work and psychological outcomes resulting from work experiences; "}],"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the accumulated positive work and psychological outcomes resulting from work experiences; Seibert, Kraimer, &amp; Crant, 2001)</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and to the objective versus subjective categorization of career success </w:t>
      </w:r>
      <w:r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lIN5JvPh","properties":{"formattedCitation":"(e.g., tangible, or perceived indicators of work accomplishment; Judge, Higgins, Thoresen, &amp; Barrick, 1999)","plainCitation":"(e.g., tangible, or perceived indicators of work accomplishment; Judge, Higgins, Thoresen, &amp; Barrick, 1999)","noteIndex":0},"citationItems":[{"id":21583,"uris":["http://zotero.org/groups/5119330/items/98GKFBXL"],"itemData":{"id":21583,"type":"article-journal","abstract":"The present study investigated the relationship of traits from the 5‐factor model of personality (often termed the “Big Five”) and general mental ability with career success. Career success was argued to be comprised of intrinsic success (job satisfaction) and extrinsic success (income and occupational status) dimensions. Data were obtained from the Intergenerational Studies, a set of 3 studies that followed participants from early childhood to retirement. The most general findings were that conscientiousness positively predicted intrinsic and extrinsic career success, neuroticism negatively predicted extrinsic success, and general mental ability positively predicted extrinsic career success. Personality was related to career success controlling for general mental ability and, though adulthood measures of the Big Five traits were more strongly related to career success than were childhood measures, both contributed unique variance in explaining career success.","container-title":"Personnel Psychology","DOI":"10.1111/j.1744-6570.1999.tb00174.x","ISSN":"0031-5826, 1744-6570","issue":"3","journalAbbreviation":"Personnel Psychology","language":"en","license":"http://onlinelibrary.wiley.com/termsAndConditions#vor","page":"621-652","source":"DOI.org (Crossref)","title":"The big five personality traits, general mental ability, and career success across the life span","volume":"52","author":[{"family":"Judge","given":"Timothy A."},{"family":"Higgins","given":"Chad A."},{"family":"Thoresen","given":"Carl J."},{"family":"Barrick","given":"Murray R."}],"issued":{"date-parts":[["1999",9]]}},"label":"page","prefix":"e.g., tangible, or perceived indicators of work accomplishment; "}],"schema":"https://github.com/citation-style-language/schema/raw/master/csl-citation.json"} </w:instrText>
      </w:r>
      <w:r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e.g., tangible, or perceived indicators of work accomplishment; Judge, Higgins, Thoresen, &amp; Barrick, 1999)</w:t>
      </w:r>
      <w:r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However, not all the qualitative studies in our review distinguished between objective and subjective career success or limited the perceptions of career success to the definitions established in the existing scholarship. To avoid confusion, and to remain loyal to such studies, our model incorporates both objective and subjective components of career success but abstains from drawing direct links to objective or subjective career success. Although the exact phrasing used in our figure may or may not have appeared in all the studies categorized under the same label, we are confident that the descriptions provided in the included papers align with our proposed labels. Our framework includes complimentary </w:t>
      </w:r>
      <w:r w:rsidR="007C76F3" w:rsidRPr="008423E2">
        <w:rPr>
          <w:rFonts w:asciiTheme="majorBidi" w:hAnsiTheme="majorBidi" w:cstheme="majorBidi"/>
          <w:sz w:val="24"/>
          <w:szCs w:val="24"/>
        </w:rPr>
        <w:t>categories</w:t>
      </w:r>
      <w:r w:rsidRPr="008423E2">
        <w:rPr>
          <w:rFonts w:asciiTheme="majorBidi" w:hAnsiTheme="majorBidi" w:cstheme="majorBidi"/>
          <w:sz w:val="24"/>
          <w:szCs w:val="24"/>
        </w:rPr>
        <w:t xml:space="preserve"> of career success that emerged from synthesizing the qualitative studies we reviewed. </w:t>
      </w:r>
    </w:p>
    <w:p w14:paraId="2C250D30" w14:textId="1B01F64B" w:rsidR="00AC3948" w:rsidRPr="008423E2" w:rsidRDefault="00AC3948" w:rsidP="00AC3948">
      <w:pPr>
        <w:pStyle w:val="Heading1"/>
        <w:rPr>
          <w:rFonts w:asciiTheme="majorBidi" w:hAnsiTheme="majorBidi"/>
        </w:rPr>
      </w:pPr>
      <w:r w:rsidRPr="008423E2">
        <w:rPr>
          <w:rFonts w:asciiTheme="majorBidi" w:hAnsiTheme="majorBidi"/>
        </w:rPr>
        <w:t>DISCUSSION</w:t>
      </w:r>
    </w:p>
    <w:p w14:paraId="053DC9A1" w14:textId="016B91C7" w:rsidR="009E4906" w:rsidRPr="008423E2" w:rsidRDefault="009E4906" w:rsidP="009E4906">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 xml:space="preserve">We extend career success literature through conducting a systematic review that focuses on career success among four historically marginalized minority groups: women, </w:t>
      </w:r>
      <w:r w:rsidR="0006145B" w:rsidRPr="008423E2">
        <w:rPr>
          <w:rFonts w:ascii="Times New Roman" w:eastAsia="SimSun" w:hAnsi="Times New Roman" w:cs="Times New Roman"/>
          <w:color w:val="000000"/>
          <w:kern w:val="0"/>
          <w:sz w:val="24"/>
          <w:szCs w:val="24"/>
          <w:lang w:eastAsia="ja-JP" w:bidi="ar-SA"/>
          <w14:ligatures w14:val="none"/>
        </w:rPr>
        <w:t xml:space="preserve">racial and </w:t>
      </w:r>
      <w:r w:rsidRPr="008423E2">
        <w:rPr>
          <w:rFonts w:ascii="Times New Roman" w:eastAsia="SimSun" w:hAnsi="Times New Roman" w:cs="Times New Roman"/>
          <w:color w:val="000000"/>
          <w:kern w:val="0"/>
          <w:sz w:val="24"/>
          <w:szCs w:val="24"/>
          <w:lang w:eastAsia="ja-JP" w:bidi="ar-SA"/>
          <w14:ligatures w14:val="none"/>
        </w:rPr>
        <w:t xml:space="preserve">ethnic minorities, individuals with disabilities, and </w:t>
      </w:r>
      <w:r w:rsidR="00C14245" w:rsidRPr="008423E2">
        <w:rPr>
          <w:rFonts w:ascii="Times New Roman" w:eastAsia="SimSun" w:hAnsi="Times New Roman" w:cs="Times New Roman"/>
          <w:color w:val="000000"/>
          <w:kern w:val="0"/>
          <w:sz w:val="24"/>
          <w:szCs w:val="24"/>
          <w:lang w:eastAsia="ja-JP" w:bidi="ar-SA"/>
          <w14:ligatures w14:val="none"/>
        </w:rPr>
        <w:t xml:space="preserve">the </w:t>
      </w:r>
      <w:r w:rsidRPr="008423E2">
        <w:rPr>
          <w:rFonts w:ascii="Times New Roman" w:eastAsia="SimSun" w:hAnsi="Times New Roman" w:cs="Times New Roman"/>
          <w:color w:val="000000"/>
          <w:kern w:val="0"/>
          <w:sz w:val="24"/>
          <w:szCs w:val="24"/>
          <w:lang w:eastAsia="ja-JP" w:bidi="ar-SA"/>
          <w14:ligatures w14:val="none"/>
        </w:rPr>
        <w:t xml:space="preserve">LGBTQ+ community. Our review extends career success literature both methodologically and conceptually and equips future research to approach this topic more inclusively. We demonstrate that a systematic review has the capacity to explain </w:t>
      </w:r>
      <w:r w:rsidR="00932931" w:rsidRPr="008423E2">
        <w:rPr>
          <w:rFonts w:ascii="Times New Roman" w:eastAsia="SimSun" w:hAnsi="Times New Roman" w:cs="Times New Roman"/>
          <w:color w:val="000000"/>
          <w:kern w:val="0"/>
          <w:sz w:val="24"/>
          <w:szCs w:val="24"/>
          <w:lang w:eastAsia="ja-JP" w:bidi="ar-SA"/>
          <w14:ligatures w14:val="none"/>
        </w:rPr>
        <w:t>well-documented</w:t>
      </w:r>
      <w:r w:rsidR="00461255"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disparities between professional experiences of minority and nonminority employees,</w:t>
      </w:r>
      <w:r w:rsidR="00BA159C">
        <w:rPr>
          <w:rFonts w:ascii="Times New Roman" w:eastAsia="SimSun" w:hAnsi="Times New Roman" w:cs="Times New Roman"/>
          <w:color w:val="000000"/>
          <w:kern w:val="0"/>
          <w:sz w:val="24"/>
          <w:szCs w:val="24"/>
          <w:lang w:eastAsia="ja-JP" w:bidi="ar-SA"/>
          <w14:ligatures w14:val="none"/>
        </w:rPr>
        <w:t xml:space="preserve"> as</w:t>
      </w:r>
      <w:r w:rsidRPr="008423E2">
        <w:rPr>
          <w:rFonts w:ascii="Times New Roman" w:eastAsia="SimSun" w:hAnsi="Times New Roman" w:cs="Times New Roman"/>
          <w:color w:val="000000"/>
          <w:kern w:val="0"/>
          <w:sz w:val="24"/>
          <w:szCs w:val="24"/>
          <w:lang w:eastAsia="ja-JP" w:bidi="ar-SA"/>
          <w14:ligatures w14:val="none"/>
        </w:rPr>
        <w:t xml:space="preserve"> in our case</w:t>
      </w:r>
      <w:r w:rsidR="00C14245" w:rsidRPr="008423E2">
        <w:rPr>
          <w:rFonts w:ascii="Times New Roman" w:eastAsia="SimSun" w:hAnsi="Times New Roman" w:cs="Times New Roman"/>
          <w:color w:val="000000"/>
          <w:kern w:val="0"/>
          <w:sz w:val="24"/>
          <w:szCs w:val="24"/>
          <w:lang w:eastAsia="ja-JP" w:bidi="ar-SA"/>
          <w14:ligatures w14:val="none"/>
        </w:rPr>
        <w:t>, disparit</w:t>
      </w:r>
      <w:r w:rsidR="00123B81" w:rsidRPr="008423E2">
        <w:rPr>
          <w:rFonts w:ascii="Times New Roman" w:eastAsia="SimSun" w:hAnsi="Times New Roman" w:cs="Times New Roman"/>
          <w:color w:val="000000"/>
          <w:kern w:val="0"/>
          <w:sz w:val="24"/>
          <w:szCs w:val="24"/>
          <w:lang w:eastAsia="ja-JP" w:bidi="ar-SA"/>
          <w14:ligatures w14:val="none"/>
        </w:rPr>
        <w:t>y</w:t>
      </w:r>
      <w:r w:rsidR="00C14245" w:rsidRPr="008423E2">
        <w:rPr>
          <w:rFonts w:ascii="Times New Roman" w:eastAsia="SimSun" w:hAnsi="Times New Roman" w:cs="Times New Roman"/>
          <w:color w:val="000000"/>
          <w:kern w:val="0"/>
          <w:sz w:val="24"/>
          <w:szCs w:val="24"/>
          <w:lang w:eastAsia="ja-JP" w:bidi="ar-SA"/>
          <w14:ligatures w14:val="none"/>
        </w:rPr>
        <w:t xml:space="preserve"> in</w:t>
      </w:r>
      <w:r w:rsidRPr="008423E2">
        <w:rPr>
          <w:rFonts w:ascii="Times New Roman" w:eastAsia="SimSun" w:hAnsi="Times New Roman" w:cs="Times New Roman"/>
          <w:color w:val="000000"/>
          <w:kern w:val="0"/>
          <w:sz w:val="24"/>
          <w:szCs w:val="24"/>
          <w:lang w:eastAsia="ja-JP" w:bidi="ar-SA"/>
          <w14:ligatures w14:val="none"/>
        </w:rPr>
        <w:t xml:space="preserve"> career success. We do so by </w:t>
      </w:r>
      <w:r w:rsidRPr="008423E2">
        <w:rPr>
          <w:rFonts w:ascii="Times New Roman" w:eastAsia="SimSun" w:hAnsi="Times New Roman" w:cs="Times New Roman"/>
          <w:color w:val="000000"/>
          <w:kern w:val="0"/>
          <w:sz w:val="24"/>
          <w:szCs w:val="24"/>
          <w:lang w:eastAsia="ja-JP" w:bidi="ar-SA"/>
          <w14:ligatures w14:val="none"/>
        </w:rPr>
        <w:lastRenderedPageBreak/>
        <w:t>acknowledging that the review and meta-analys</w:t>
      </w:r>
      <w:r w:rsidR="00172EFF" w:rsidRPr="008423E2">
        <w:rPr>
          <w:rFonts w:ascii="Times New Roman" w:eastAsia="SimSun" w:hAnsi="Times New Roman" w:cs="Times New Roman"/>
          <w:color w:val="000000"/>
          <w:kern w:val="0"/>
          <w:sz w:val="24"/>
          <w:szCs w:val="24"/>
          <w:lang w:eastAsia="ja-JP" w:bidi="ar-SA"/>
          <w14:ligatures w14:val="none"/>
        </w:rPr>
        <w:t>i</w:t>
      </w:r>
      <w:r w:rsidRPr="008423E2">
        <w:rPr>
          <w:rFonts w:ascii="Times New Roman" w:eastAsia="SimSun" w:hAnsi="Times New Roman" w:cs="Times New Roman"/>
          <w:color w:val="000000"/>
          <w:kern w:val="0"/>
          <w:sz w:val="24"/>
          <w:szCs w:val="24"/>
          <w:lang w:eastAsia="ja-JP" w:bidi="ar-SA"/>
          <w14:ligatures w14:val="none"/>
        </w:rPr>
        <w:t>s studies simultaneously includ</w:t>
      </w:r>
      <w:r w:rsidR="00593F31" w:rsidRPr="008423E2">
        <w:rPr>
          <w:rFonts w:ascii="Times New Roman" w:eastAsia="SimSun" w:hAnsi="Times New Roman" w:cs="Times New Roman"/>
          <w:color w:val="000000"/>
          <w:kern w:val="0"/>
          <w:sz w:val="24"/>
          <w:szCs w:val="24"/>
          <w:lang w:eastAsia="ja-JP" w:bidi="ar-SA"/>
          <w14:ligatures w14:val="none"/>
        </w:rPr>
        <w:t>ing</w:t>
      </w:r>
      <w:r w:rsidRPr="008423E2">
        <w:rPr>
          <w:rFonts w:ascii="Times New Roman" w:eastAsia="SimSun" w:hAnsi="Times New Roman" w:cs="Times New Roman"/>
          <w:color w:val="000000"/>
          <w:kern w:val="0"/>
          <w:sz w:val="24"/>
          <w:szCs w:val="24"/>
          <w:lang w:eastAsia="ja-JP" w:bidi="ar-SA"/>
          <w14:ligatures w14:val="none"/>
        </w:rPr>
        <w:t xml:space="preserve"> samples from all employees can only partially explain minority groups</w:t>
      </w:r>
      <w:r w:rsidR="00C14245" w:rsidRPr="008423E2">
        <w:rPr>
          <w:rFonts w:ascii="Times New Roman" w:eastAsia="SimSun" w:hAnsi="Times New Roman" w:cs="Times New Roman"/>
          <w:color w:val="000000"/>
          <w:kern w:val="0"/>
          <w:sz w:val="24"/>
          <w:szCs w:val="24"/>
          <w:lang w:eastAsia="ja-JP" w:bidi="ar-SA"/>
          <w14:ligatures w14:val="none"/>
        </w:rPr>
        <w:t>’</w:t>
      </w:r>
      <w:r w:rsidRPr="008423E2">
        <w:rPr>
          <w:rFonts w:ascii="Times New Roman" w:eastAsia="SimSun" w:hAnsi="Times New Roman" w:cs="Times New Roman"/>
          <w:color w:val="000000"/>
          <w:kern w:val="0"/>
          <w:sz w:val="24"/>
          <w:szCs w:val="24"/>
          <w:lang w:eastAsia="ja-JP" w:bidi="ar-SA"/>
          <w14:ligatures w14:val="none"/>
        </w:rPr>
        <w:t xml:space="preserve"> career success. However, </w:t>
      </w:r>
      <w:r w:rsidR="00593F31" w:rsidRPr="008423E2">
        <w:rPr>
          <w:rFonts w:ascii="Times New Roman" w:eastAsia="SimSun" w:hAnsi="Times New Roman" w:cs="Times New Roman"/>
          <w:color w:val="000000"/>
          <w:kern w:val="0"/>
          <w:sz w:val="24"/>
          <w:szCs w:val="24"/>
          <w:lang w:eastAsia="ja-JP" w:bidi="ar-SA"/>
          <w14:ligatures w14:val="none"/>
        </w:rPr>
        <w:t xml:space="preserve">the </w:t>
      </w:r>
      <w:r w:rsidRPr="008423E2">
        <w:rPr>
          <w:rFonts w:ascii="Times New Roman" w:eastAsia="SimSun" w:hAnsi="Times New Roman" w:cs="Times New Roman"/>
          <w:color w:val="000000"/>
          <w:kern w:val="0"/>
          <w:sz w:val="24"/>
          <w:szCs w:val="24"/>
          <w:lang w:eastAsia="ja-JP" w:bidi="ar-SA"/>
          <w14:ligatures w14:val="none"/>
        </w:rPr>
        <w:t>common nuances and intricacies of minority groups’ experiences might not be fully observed unless we intentionally bring together studies, including qualitative</w:t>
      </w:r>
      <w:r w:rsidR="00172EFF" w:rsidRPr="008423E2">
        <w:rPr>
          <w:rFonts w:ascii="Times New Roman" w:eastAsia="SimSun" w:hAnsi="Times New Roman" w:cs="Times New Roman"/>
          <w:color w:val="000000"/>
          <w:kern w:val="0"/>
          <w:sz w:val="24"/>
          <w:szCs w:val="24"/>
          <w:lang w:eastAsia="ja-JP" w:bidi="ar-SA"/>
          <w14:ligatures w14:val="none"/>
        </w:rPr>
        <w:t xml:space="preserve"> studies</w:t>
      </w:r>
      <w:r w:rsidRPr="008423E2">
        <w:rPr>
          <w:rFonts w:ascii="Times New Roman" w:eastAsia="SimSun" w:hAnsi="Times New Roman" w:cs="Times New Roman"/>
          <w:color w:val="000000"/>
          <w:kern w:val="0"/>
          <w:sz w:val="24"/>
          <w:szCs w:val="24"/>
          <w:lang w:eastAsia="ja-JP" w:bidi="ar-SA"/>
          <w14:ligatures w14:val="none"/>
        </w:rPr>
        <w:t xml:space="preserve">, that reflect </w:t>
      </w:r>
      <w:r w:rsidR="00172EFF" w:rsidRPr="008423E2">
        <w:rPr>
          <w:rFonts w:ascii="Times New Roman" w:eastAsia="SimSun" w:hAnsi="Times New Roman" w:cs="Times New Roman"/>
          <w:color w:val="000000"/>
          <w:kern w:val="0"/>
          <w:sz w:val="24"/>
          <w:szCs w:val="24"/>
          <w:lang w:eastAsia="ja-JP" w:bidi="ar-SA"/>
          <w14:ligatures w14:val="none"/>
        </w:rPr>
        <w:t xml:space="preserve">these </w:t>
      </w:r>
      <w:r w:rsidRPr="008423E2">
        <w:rPr>
          <w:rFonts w:ascii="Times New Roman" w:eastAsia="SimSun" w:hAnsi="Times New Roman" w:cs="Times New Roman"/>
          <w:color w:val="000000"/>
          <w:kern w:val="0"/>
          <w:sz w:val="24"/>
          <w:szCs w:val="24"/>
          <w:lang w:eastAsia="ja-JP" w:bidi="ar-SA"/>
          <w14:ligatures w14:val="none"/>
        </w:rPr>
        <w:t xml:space="preserve">experiences. </w:t>
      </w:r>
    </w:p>
    <w:p w14:paraId="56BE2BA0" w14:textId="2E3005B7" w:rsidR="00DD77E1" w:rsidRPr="008423E2" w:rsidRDefault="009E4906" w:rsidP="00CC0DB6">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Conducting a review that adopt</w:t>
      </w:r>
      <w:r w:rsidR="004F0D49" w:rsidRPr="008423E2">
        <w:rPr>
          <w:rFonts w:ascii="Times New Roman" w:eastAsia="SimSun" w:hAnsi="Times New Roman" w:cs="Times New Roman"/>
          <w:color w:val="000000"/>
          <w:kern w:val="0"/>
          <w:sz w:val="24"/>
          <w:szCs w:val="24"/>
          <w:lang w:eastAsia="ja-JP" w:bidi="ar-SA"/>
          <w14:ligatures w14:val="none"/>
        </w:rPr>
        <w:t>ed</w:t>
      </w:r>
      <w:r w:rsidRPr="008423E2">
        <w:rPr>
          <w:rFonts w:ascii="Times New Roman" w:eastAsia="SimSun" w:hAnsi="Times New Roman" w:cs="Times New Roman"/>
          <w:color w:val="000000"/>
          <w:kern w:val="0"/>
          <w:sz w:val="24"/>
          <w:szCs w:val="24"/>
          <w:lang w:eastAsia="ja-JP" w:bidi="ar-SA"/>
          <w14:ligatures w14:val="none"/>
        </w:rPr>
        <w:t xml:space="preserve"> an inductive approach </w:t>
      </w:r>
      <w:r w:rsidR="004F0D49" w:rsidRPr="008423E2">
        <w:rPr>
          <w:rFonts w:ascii="Times New Roman" w:eastAsia="SimSun" w:hAnsi="Times New Roman" w:cs="Times New Roman"/>
          <w:color w:val="000000"/>
          <w:kern w:val="0"/>
          <w:sz w:val="24"/>
          <w:szCs w:val="24"/>
          <w:lang w:eastAsia="ja-JP" w:bidi="ar-SA"/>
          <w14:ligatures w14:val="none"/>
        </w:rPr>
        <w:t xml:space="preserve">and was </w:t>
      </w:r>
      <w:r w:rsidRPr="008423E2">
        <w:rPr>
          <w:rFonts w:ascii="Times New Roman" w:eastAsia="SimSun" w:hAnsi="Times New Roman" w:cs="Times New Roman"/>
          <w:color w:val="000000"/>
          <w:kern w:val="0"/>
          <w:sz w:val="24"/>
          <w:szCs w:val="24"/>
          <w:lang w:eastAsia="ja-JP" w:bidi="ar-SA"/>
          <w14:ligatures w14:val="none"/>
        </w:rPr>
        <w:t xml:space="preserve">open to observing and conceptualizing factors shared among minority groups, we </w:t>
      </w:r>
      <w:r w:rsidR="008D2420" w:rsidRPr="008423E2">
        <w:rPr>
          <w:rFonts w:ascii="Times New Roman" w:eastAsia="SimSun" w:hAnsi="Times New Roman" w:cs="Times New Roman"/>
          <w:color w:val="000000"/>
          <w:kern w:val="0"/>
          <w:sz w:val="24"/>
          <w:szCs w:val="24"/>
          <w:lang w:eastAsia="ja-JP" w:bidi="ar-SA"/>
          <w14:ligatures w14:val="none"/>
        </w:rPr>
        <w:t>emphasize</w:t>
      </w:r>
      <w:r w:rsidR="000136EB" w:rsidRPr="008423E2">
        <w:rPr>
          <w:rFonts w:ascii="Times New Roman" w:eastAsia="SimSun" w:hAnsi="Times New Roman" w:cs="Times New Roman"/>
          <w:color w:val="000000"/>
          <w:kern w:val="0"/>
          <w:sz w:val="24"/>
          <w:szCs w:val="24"/>
          <w:lang w:eastAsia="ja-JP" w:bidi="ar-SA"/>
          <w14:ligatures w14:val="none"/>
        </w:rPr>
        <w:t xml:space="preserve"> that</w:t>
      </w:r>
      <w:r w:rsidRPr="008423E2">
        <w:rPr>
          <w:rFonts w:ascii="Times New Roman" w:eastAsia="SimSun" w:hAnsi="Times New Roman" w:cs="Times New Roman"/>
          <w:color w:val="000000"/>
          <w:kern w:val="0"/>
          <w:sz w:val="24"/>
          <w:szCs w:val="24"/>
          <w:lang w:eastAsia="ja-JP" w:bidi="ar-SA"/>
          <w14:ligatures w14:val="none"/>
        </w:rPr>
        <w:t xml:space="preserve"> </w:t>
      </w:r>
      <w:r w:rsidR="00DB056B" w:rsidRPr="008423E2">
        <w:rPr>
          <w:rFonts w:asciiTheme="majorBidi" w:hAnsiTheme="majorBidi"/>
          <w:sz w:val="24"/>
          <w:szCs w:val="24"/>
        </w:rPr>
        <w:t>the outsider-within status of minority groups</w:t>
      </w:r>
      <w:r w:rsidR="008D2420" w:rsidRPr="008423E2">
        <w:rPr>
          <w:rFonts w:asciiTheme="majorBidi" w:hAnsiTheme="majorBidi"/>
          <w:sz w:val="24"/>
          <w:szCs w:val="24"/>
        </w:rPr>
        <w:t xml:space="preserve"> and its role </w:t>
      </w:r>
      <w:r w:rsidRPr="008423E2">
        <w:rPr>
          <w:rFonts w:ascii="Times New Roman" w:eastAsia="SimSun" w:hAnsi="Times New Roman" w:cs="Times New Roman"/>
          <w:color w:val="000000"/>
          <w:kern w:val="0"/>
          <w:sz w:val="24"/>
          <w:szCs w:val="24"/>
          <w:lang w:eastAsia="ja-JP" w:bidi="ar-SA"/>
          <w14:ligatures w14:val="none"/>
        </w:rPr>
        <w:t>should be incorporated in</w:t>
      </w:r>
      <w:r w:rsidR="00172EFF" w:rsidRPr="008423E2">
        <w:rPr>
          <w:rFonts w:ascii="Times New Roman" w:eastAsia="SimSun" w:hAnsi="Times New Roman" w:cs="Times New Roman"/>
          <w:color w:val="000000"/>
          <w:kern w:val="0"/>
          <w:sz w:val="24"/>
          <w:szCs w:val="24"/>
          <w:lang w:eastAsia="ja-JP" w:bidi="ar-SA"/>
          <w14:ligatures w14:val="none"/>
        </w:rPr>
        <w:t>to</w:t>
      </w:r>
      <w:r w:rsidRPr="008423E2">
        <w:rPr>
          <w:rFonts w:ascii="Times New Roman" w:eastAsia="SimSun" w:hAnsi="Times New Roman" w:cs="Times New Roman"/>
          <w:color w:val="000000"/>
          <w:kern w:val="0"/>
          <w:sz w:val="24"/>
          <w:szCs w:val="24"/>
          <w:lang w:eastAsia="ja-JP" w:bidi="ar-SA"/>
          <w14:ligatures w14:val="none"/>
        </w:rPr>
        <w:t xml:space="preserve"> the existing frameworks to enable an inclusive understanding of career success. </w:t>
      </w:r>
      <w:r w:rsidR="008D2420" w:rsidRPr="008423E2">
        <w:rPr>
          <w:rFonts w:ascii="Times New Roman" w:eastAsia="SimSun" w:hAnsi="Times New Roman" w:cs="Times New Roman"/>
          <w:color w:val="000000"/>
          <w:kern w:val="0"/>
          <w:sz w:val="24"/>
          <w:szCs w:val="24"/>
          <w:lang w:eastAsia="ja-JP" w:bidi="ar-SA"/>
          <w14:ligatures w14:val="none"/>
        </w:rPr>
        <w:t xml:space="preserve">The unique experience of </w:t>
      </w:r>
      <w:r w:rsidR="008E6649" w:rsidRPr="008423E2">
        <w:rPr>
          <w:rFonts w:ascii="Times New Roman" w:eastAsia="SimSun" w:hAnsi="Times New Roman" w:cs="Times New Roman"/>
          <w:color w:val="000000"/>
          <w:kern w:val="0"/>
          <w:sz w:val="24"/>
          <w:szCs w:val="24"/>
          <w:lang w:eastAsia="ja-JP" w:bidi="ar-SA"/>
          <w14:ligatures w14:val="none"/>
        </w:rPr>
        <w:t xml:space="preserve">being an outsider-within </w:t>
      </w:r>
      <w:r w:rsidR="008D2420" w:rsidRPr="008423E2">
        <w:rPr>
          <w:rFonts w:ascii="Times New Roman" w:eastAsia="SimSun" w:hAnsi="Times New Roman" w:cs="Times New Roman"/>
          <w:color w:val="000000"/>
          <w:kern w:val="0"/>
          <w:sz w:val="24"/>
          <w:szCs w:val="24"/>
          <w:lang w:eastAsia="ja-JP" w:bidi="ar-SA"/>
          <w14:ligatures w14:val="none"/>
        </w:rPr>
        <w:t>mirrors the distinct reality faced by most underrepresented groups aspir</w:t>
      </w:r>
      <w:r w:rsidR="00A05611" w:rsidRPr="008423E2">
        <w:rPr>
          <w:rFonts w:ascii="Times New Roman" w:eastAsia="SimSun" w:hAnsi="Times New Roman" w:cs="Times New Roman"/>
          <w:color w:val="000000"/>
          <w:kern w:val="0"/>
          <w:sz w:val="24"/>
          <w:szCs w:val="24"/>
          <w:lang w:eastAsia="ja-JP" w:bidi="ar-SA"/>
          <w14:ligatures w14:val="none"/>
        </w:rPr>
        <w:t>ing</w:t>
      </w:r>
      <w:r w:rsidR="008D2420" w:rsidRPr="008423E2">
        <w:rPr>
          <w:rFonts w:ascii="Times New Roman" w:eastAsia="SimSun" w:hAnsi="Times New Roman" w:cs="Times New Roman"/>
          <w:color w:val="000000"/>
          <w:kern w:val="0"/>
          <w:sz w:val="24"/>
          <w:szCs w:val="24"/>
          <w:lang w:eastAsia="ja-JP" w:bidi="ar-SA"/>
          <w14:ligatures w14:val="none"/>
        </w:rPr>
        <w:t xml:space="preserve"> to advance to senior positions</w:t>
      </w:r>
      <w:r w:rsidR="000940BE" w:rsidRPr="008423E2">
        <w:rPr>
          <w:rFonts w:ascii="Times New Roman" w:eastAsia="SimSun" w:hAnsi="Times New Roman" w:cs="Times New Roman"/>
          <w:color w:val="000000"/>
          <w:kern w:val="0"/>
          <w:sz w:val="24"/>
          <w:szCs w:val="24"/>
          <w:lang w:eastAsia="ja-JP" w:bidi="ar-SA"/>
          <w14:ligatures w14:val="none"/>
        </w:rPr>
        <w:t xml:space="preserve"> </w:t>
      </w:r>
      <w:r w:rsidR="000940BE"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Eu0ooUXE","properties":{"formattedCitation":"(e.g., Smith et al., 2019)","plainCitation":"(e.g., Smith et al., 2019)","noteIndex":0},"citationItems":[{"id":18099,"uris":["http://zotero.org/groups/5119330/items/6Y2PW2EH"],"itemData":{"id":18099,"type":"article-journal","abstract":"The unique and complex experiences of and challenges for Black women, which are tied to their intersecting marginalized identities, have largely been overlooked in management research. Although Black women are physically visible in that they are different from most of their colleagues, intersectional invisibility research suggests that they can be simultaneously invisible-easily overlooked or disregarded-because they are non-prototypical members of their gender and racial identity groups. To shed new light on the role that intersectional invisibility plays in Black women's perceptions and experiences, we conducted two waves of in-depth interviews across seven years with 59 Black women who occupy senior-level positions in organizations. We develop a theoretical model to explain the paradoxical effects of executive Black women's “outsider within” status in which they simultaneously experience opportunities and constraints associated with two forms of intersectional invisibility: benign and hostile. To manage both forms of intersectional invisibility, executive Black Women adopt a number of critical strategies to gain credible visibility needed to ascend in their careers.","container-title":"Academy of Management Journal","DOI":"10.5465/amj.2017.1513","ISSN":"0001-4273","issue":"6","language":"English","page":"1705-1734","title":"Making the invisible visible: paradoxical effects of intersectional invisibility on the career experiences of executive black women","volume":"62","author":[{"family":"Smith","given":"Alexis Nicole"},{"family":"Watkins","given":"Marla Baskerville"},{"family":"Ladge","given":"Jamie J."},{"family":"Carlton","given":"Pamela"}],"issued":{"date-parts":[["2019",12]]}},"label":"page","prefix":"e.g., "}],"schema":"https://github.com/citation-style-language/schema/raw/master/csl-citation.json"} </w:instrText>
      </w:r>
      <w:r w:rsidR="000940BE"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e.g., Smith et al., 2019)</w:t>
      </w:r>
      <w:r w:rsidR="000940BE" w:rsidRPr="008423E2">
        <w:rPr>
          <w:rFonts w:ascii="Times New Roman" w:eastAsia="SimSun" w:hAnsi="Times New Roman" w:cs="Times New Roman"/>
          <w:color w:val="000000"/>
          <w:kern w:val="0"/>
          <w:sz w:val="24"/>
          <w:szCs w:val="24"/>
          <w:lang w:eastAsia="ja-JP" w:bidi="ar-SA"/>
          <w14:ligatures w14:val="none"/>
        </w:rPr>
        <w:fldChar w:fldCharType="end"/>
      </w:r>
      <w:r w:rsidR="008D2420" w:rsidRPr="008423E2">
        <w:rPr>
          <w:rFonts w:ascii="Times New Roman" w:eastAsia="SimSun" w:hAnsi="Times New Roman" w:cs="Times New Roman"/>
          <w:color w:val="000000"/>
          <w:kern w:val="0"/>
          <w:sz w:val="24"/>
          <w:szCs w:val="24"/>
          <w:lang w:eastAsia="ja-JP" w:bidi="ar-SA"/>
          <w14:ligatures w14:val="none"/>
        </w:rPr>
        <w:t xml:space="preserve">. </w:t>
      </w:r>
      <w:r w:rsidR="008E6649" w:rsidRPr="008423E2">
        <w:rPr>
          <w:rFonts w:ascii="Times New Roman" w:eastAsia="SimSun" w:hAnsi="Times New Roman" w:cs="Times New Roman"/>
          <w:color w:val="000000"/>
          <w:kern w:val="0"/>
          <w:sz w:val="24"/>
          <w:szCs w:val="24"/>
          <w:lang w:eastAsia="ja-JP" w:bidi="ar-SA"/>
          <w14:ligatures w14:val="none"/>
        </w:rPr>
        <w:t>As outsiders in environments dominated by nonminority groups, minority groups may face disregard, undervaluation, and misinterpretation</w:t>
      </w:r>
      <w:r w:rsidR="000136EB" w:rsidRPr="008423E2">
        <w:rPr>
          <w:rFonts w:ascii="Times New Roman" w:eastAsia="SimSun" w:hAnsi="Times New Roman" w:cs="Times New Roman"/>
          <w:color w:val="000000"/>
          <w:kern w:val="0"/>
          <w:sz w:val="24"/>
          <w:szCs w:val="24"/>
          <w:lang w:eastAsia="ja-JP" w:bidi="ar-SA"/>
          <w14:ligatures w14:val="none"/>
        </w:rPr>
        <w:t>,</w:t>
      </w:r>
      <w:r w:rsidR="008E6649" w:rsidRPr="008423E2">
        <w:rPr>
          <w:rFonts w:ascii="Times New Roman" w:eastAsia="SimSun" w:hAnsi="Times New Roman" w:cs="Times New Roman"/>
          <w:color w:val="000000"/>
          <w:kern w:val="0"/>
          <w:sz w:val="24"/>
          <w:szCs w:val="24"/>
          <w:lang w:eastAsia="ja-JP" w:bidi="ar-SA"/>
          <w14:ligatures w14:val="none"/>
        </w:rPr>
        <w:t xml:space="preserve"> and, at the same time, may also be perceived as a distinctive exception, sometimes treated as a token.</w:t>
      </w:r>
      <w:r w:rsidR="009E14EC" w:rsidRPr="008423E2">
        <w:rPr>
          <w:rFonts w:ascii="Times New Roman" w:eastAsia="SimSun" w:hAnsi="Times New Roman" w:cs="Times New Roman"/>
          <w:color w:val="000000"/>
          <w:kern w:val="0"/>
          <w:sz w:val="24"/>
          <w:szCs w:val="24"/>
          <w:lang w:eastAsia="ja-JP" w:bidi="ar-SA"/>
          <w14:ligatures w14:val="none"/>
        </w:rPr>
        <w:t xml:space="preserve"> </w:t>
      </w:r>
      <w:r w:rsidR="008E6649" w:rsidRPr="008423E2">
        <w:rPr>
          <w:rFonts w:ascii="Times New Roman" w:eastAsia="SimSun" w:hAnsi="Times New Roman" w:cs="Times New Roman"/>
          <w:color w:val="000000"/>
          <w:kern w:val="0"/>
          <w:sz w:val="24"/>
          <w:szCs w:val="24"/>
          <w:lang w:eastAsia="ja-JP" w:bidi="ar-SA"/>
          <w14:ligatures w14:val="none"/>
        </w:rPr>
        <w:t>The resource management perspective has highlighted identity status as a predictor of career success from a predominantly insider position</w:t>
      </w:r>
      <w:r w:rsidR="004D3C58" w:rsidRPr="008423E2">
        <w:rPr>
          <w:rFonts w:ascii="Times New Roman" w:eastAsia="SimSun" w:hAnsi="Times New Roman" w:cs="Times New Roman"/>
          <w:color w:val="000000"/>
          <w:kern w:val="0"/>
          <w:sz w:val="24"/>
          <w:szCs w:val="24"/>
          <w:lang w:eastAsia="ja-JP" w:bidi="ar-SA"/>
          <w14:ligatures w14:val="none"/>
        </w:rPr>
        <w:t xml:space="preserve"> </w:t>
      </w:r>
      <w:r w:rsidR="004D3C58"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aOKTif3g","properties":{"formattedCitation":"(Lapalme, Stamper, Simard, &amp; Tremblay, 2009)","plainCitation":"(Lapalme, Stamper, Simard, &amp; Tremblay, 2009)","noteIndex":0},"citationItems":[{"id":21673,"uris":["http://zotero.org/groups/5119330/items/ME44PEQS"],"itemData":{"id":21673,"type":"article-journal","abstract":"Abstract\n            The current study examines the possibility that agency workers can experience perceived insider status despite their assumed</w:instrText>
      </w:r>
      <w:r w:rsidR="007256FD">
        <w:rPr>
          <w:rFonts w:ascii="Times New Roman" w:eastAsia="SimSun" w:hAnsi="Times New Roman" w:cs="Times New Roman" w:hint="eastAsia"/>
          <w:color w:val="000000"/>
          <w:kern w:val="0"/>
          <w:sz w:val="24"/>
          <w:szCs w:val="24"/>
          <w:lang w:eastAsia="ja-JP" w:bidi="ar-SA"/>
          <w14:ligatures w14:val="none"/>
        </w:rPr>
        <w:instrText xml:space="preserve"> </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outsider</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 xml:space="preserve"> category. One hundred ninety</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 xml:space="preserve">one agency workers from Canadian financial firms completed surveys assessing agency worker perceptions regarding the level of support from both their supervisors and the client firms' permanent workers, as well as </w:instrText>
      </w:r>
      <w:r w:rsidR="007256FD">
        <w:rPr>
          <w:rFonts w:ascii="Times New Roman" w:eastAsia="SimSun" w:hAnsi="Times New Roman" w:cs="Times New Roman"/>
          <w:color w:val="000000"/>
          <w:kern w:val="0"/>
          <w:sz w:val="24"/>
          <w:szCs w:val="24"/>
          <w:lang w:eastAsia="ja-JP" w:bidi="ar-SA"/>
          <w14:ligatures w14:val="none"/>
        </w:rPr>
        <w:instrText>the agency workers' level of perceived insider status and affective commitment toward the client firm. Agency worker supervisors (within the client firm) assessed the agency workers' level of interpersonal facilitation. Results indicate that: (1) Agency workers can experience perceived insider status, regardless of their objective classification as outsiders; (2) perceived support from supervisors and the client firms' permanent workers contribute to agency worker perceptions of insider status; and (3) perceptions of insider status are associated with higher levels of both affective commitment and interpersonal facilitation, even in workers that are considered marginally tied to the organization. Copyright © 2009 John Wiley &amp; Sons, Ltd.","container-title":"Journal of Organizational Behavior","DOI":"10.1002/job.597","ISSN":"0894-3796, 1099-1379","issue":"7","journalAbbreviation":"J Organ Behavior","language":"en","license":"http://onlinelibrary.wiley.com/termsAndConditions#vor","page":"919-940","source":"D</w:instrText>
      </w:r>
      <w:r w:rsidR="007256FD">
        <w:rPr>
          <w:rFonts w:ascii="Times New Roman" w:eastAsia="SimSun" w:hAnsi="Times New Roman" w:cs="Times New Roman" w:hint="eastAsia"/>
          <w:color w:val="000000"/>
          <w:kern w:val="0"/>
          <w:sz w:val="24"/>
          <w:szCs w:val="24"/>
          <w:lang w:eastAsia="ja-JP" w:bidi="ar-SA"/>
          <w14:ligatures w14:val="none"/>
        </w:rPr>
        <w:instrText xml:space="preserve">OI.org (Crossref)","title":"Bringing the outside in: Can </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external</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 xml:space="preserve"> workers experience insider status?","title-short":"Bringing the outside in","volume":"30","author":[{"family":"Lapalme","given":"Marie</w:instrText>
      </w:r>
      <w:r w:rsidR="007256FD">
        <w:rPr>
          <w:rFonts w:ascii="Times New Roman" w:eastAsia="SimSun" w:hAnsi="Times New Roman" w:cs="Times New Roman" w:hint="eastAsia"/>
          <w:color w:val="000000"/>
          <w:kern w:val="0"/>
          <w:sz w:val="24"/>
          <w:szCs w:val="24"/>
          <w:lang w:eastAsia="ja-JP" w:bidi="ar-SA"/>
          <w14:ligatures w14:val="none"/>
        </w:rPr>
        <w:instrText>‐</w:instrText>
      </w:r>
      <w:r w:rsidR="007256FD">
        <w:rPr>
          <w:rFonts w:ascii="Times New Roman" w:eastAsia="SimSun" w:hAnsi="Times New Roman" w:cs="Times New Roman" w:hint="eastAsia"/>
          <w:color w:val="000000"/>
          <w:kern w:val="0"/>
          <w:sz w:val="24"/>
          <w:szCs w:val="24"/>
          <w:lang w:eastAsia="ja-JP" w:bidi="ar-SA"/>
          <w14:ligatures w14:val="none"/>
        </w:rPr>
        <w:instrText>Ève"},{"family":"Stamper","given":"Christina L."},{"</w:instrText>
      </w:r>
      <w:r w:rsidR="007256FD">
        <w:rPr>
          <w:rFonts w:ascii="Times New Roman" w:eastAsia="SimSun" w:hAnsi="Times New Roman" w:cs="Times New Roman"/>
          <w:color w:val="000000"/>
          <w:kern w:val="0"/>
          <w:sz w:val="24"/>
          <w:szCs w:val="24"/>
          <w:lang w:eastAsia="ja-JP" w:bidi="ar-SA"/>
          <w14:ligatures w14:val="none"/>
        </w:rPr>
        <w:instrText xml:space="preserve">family":"Simard","given":"Gilles"},{"family":"Tremblay","given":"Michel"}],"issued":{"date-parts":[["2009",10]]}}}],"schema":"https://github.com/citation-style-language/schema/raw/master/csl-citation.json"} </w:instrText>
      </w:r>
      <w:r w:rsidR="004D3C58" w:rsidRPr="008423E2">
        <w:rPr>
          <w:rFonts w:ascii="Times New Roman" w:eastAsia="SimSun" w:hAnsi="Times New Roman" w:cs="Times New Roman"/>
          <w:color w:val="000000"/>
          <w:kern w:val="0"/>
          <w:sz w:val="24"/>
          <w:szCs w:val="24"/>
          <w:lang w:eastAsia="ja-JP" w:bidi="ar-SA"/>
          <w14:ligatures w14:val="none"/>
        </w:rPr>
        <w:fldChar w:fldCharType="separate"/>
      </w:r>
      <w:r w:rsidR="004D3C58" w:rsidRPr="008423E2">
        <w:rPr>
          <w:rFonts w:ascii="Times New Roman" w:hAnsi="Times New Roman" w:cs="Times New Roman"/>
          <w:sz w:val="24"/>
        </w:rPr>
        <w:t>(Lapalme, Stamper, Simard, &amp; Tremblay, 2009)</w:t>
      </w:r>
      <w:r w:rsidR="004D3C58" w:rsidRPr="008423E2">
        <w:rPr>
          <w:rFonts w:ascii="Times New Roman" w:eastAsia="SimSun" w:hAnsi="Times New Roman" w:cs="Times New Roman"/>
          <w:color w:val="000000"/>
          <w:kern w:val="0"/>
          <w:sz w:val="24"/>
          <w:szCs w:val="24"/>
          <w:lang w:eastAsia="ja-JP" w:bidi="ar-SA"/>
          <w14:ligatures w14:val="none"/>
        </w:rPr>
        <w:fldChar w:fldCharType="end"/>
      </w:r>
      <w:r w:rsidR="008E6649" w:rsidRPr="008423E2">
        <w:rPr>
          <w:rFonts w:ascii="Times New Roman" w:eastAsia="SimSun" w:hAnsi="Times New Roman" w:cs="Times New Roman"/>
          <w:color w:val="000000"/>
          <w:kern w:val="0"/>
          <w:sz w:val="24"/>
          <w:szCs w:val="24"/>
          <w:lang w:eastAsia="ja-JP" w:bidi="ar-SA"/>
          <w14:ligatures w14:val="none"/>
        </w:rPr>
        <w:t>. Insiders benefit from being accepted as organizational members, enjoying positive attitudes and behaviors towards them from other in-group members, such as loyalty, cooperation, and trustworthiness, which enhance their access to resources for career advancement</w:t>
      </w:r>
      <w:r w:rsidR="000940BE" w:rsidRPr="008423E2">
        <w:rPr>
          <w:rFonts w:ascii="Times New Roman" w:eastAsia="SimSun" w:hAnsi="Times New Roman" w:cs="Times New Roman"/>
          <w:color w:val="000000"/>
          <w:kern w:val="0"/>
          <w:sz w:val="24"/>
          <w:szCs w:val="24"/>
          <w:lang w:eastAsia="ja-JP" w:bidi="ar-SA"/>
          <w14:ligatures w14:val="none"/>
        </w:rPr>
        <w:t xml:space="preserve"> </w:t>
      </w:r>
      <w:r w:rsidR="000940BE"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YrHPnSjT","properties":{"formattedCitation":"(Shore et al., 2011)","plainCitation":"(Shore et al., 2011)","noteIndex":0},"citationItems":[{"id":21657,"uris":["http://zotero.org/groups/5119330/items/8N6EU2RW"],"itemData":{"id":21657,"type":"article-journal","abstract":"A great deal of research has focused on work group diversity, but management scholars have only recently focused on inclusion. As a result, the inclusion literature is still under development, with limited agreement on the conceptual underpinnings of this construct. In this article, the authors first use Brewer’s optimal distinctiveness theory to develop a definition of employee inclusion in the work group as involving the satisfaction of the needs of both belongingness and uniqueness. Building on their definition, the authors then present a framework of inclusion. Their framework is subsequently used as a basis for reviewing the inclusion and diversity literature. Potential contextual factors and outcomes associated with inclusion are suggested in order to guide future research.","container-title":"Journal of Management","DOI":"10.1177/0149206310385943","ISSN":"0149-2063, 1557-1211","issue":"4","journalAbbreviation":"Journal of Management","language":"en","page":"1262-1289","source":"DOI.org (Crossref)","title":"Inclusion and diversity in work groups: A review and model for future research","title-short":"Inclusion and diversity in work groups","volume":"37","author":[{"family":"Shore","given":"Lynn M."},{"family":"Randel","given":"Amy E."},{"family":"Chung","given":"Beth G."},{"family":"Dean","given":"Michelle A."},{"family":"Holcombe Ehrhart","given":"Karen"},{"family":"Singh","given":"Gangaram"}],"issued":{"date-parts":[["2011",7]]}}}],"schema":"https://github.com/citation-style-language/schema/raw/master/csl-citation.json"} </w:instrText>
      </w:r>
      <w:r w:rsidR="000940BE"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Shore et al., 2011)</w:t>
      </w:r>
      <w:r w:rsidR="000940BE" w:rsidRPr="008423E2">
        <w:rPr>
          <w:rFonts w:ascii="Times New Roman" w:eastAsia="SimSun" w:hAnsi="Times New Roman" w:cs="Times New Roman"/>
          <w:color w:val="000000"/>
          <w:kern w:val="0"/>
          <w:sz w:val="24"/>
          <w:szCs w:val="24"/>
          <w:lang w:eastAsia="ja-JP" w:bidi="ar-SA"/>
          <w14:ligatures w14:val="none"/>
        </w:rPr>
        <w:fldChar w:fldCharType="end"/>
      </w:r>
      <w:r w:rsidR="008E6649" w:rsidRPr="008423E2">
        <w:rPr>
          <w:rFonts w:ascii="Times New Roman" w:eastAsia="SimSun" w:hAnsi="Times New Roman" w:cs="Times New Roman"/>
          <w:color w:val="000000"/>
          <w:kern w:val="0"/>
          <w:sz w:val="24"/>
          <w:szCs w:val="24"/>
          <w:lang w:eastAsia="ja-JP" w:bidi="ar-SA"/>
          <w14:ligatures w14:val="none"/>
        </w:rPr>
        <w:t xml:space="preserve">. </w:t>
      </w:r>
      <w:r w:rsidR="009416FF" w:rsidRPr="008423E2">
        <w:rPr>
          <w:rFonts w:ascii="Times New Roman" w:eastAsia="SimSun" w:hAnsi="Times New Roman" w:cs="Times New Roman"/>
          <w:color w:val="000000"/>
          <w:sz w:val="24"/>
          <w:szCs w:val="24"/>
          <w:lang w:eastAsia="ja-JP"/>
        </w:rPr>
        <w:t>Complement</w:t>
      </w:r>
      <w:r w:rsidR="008E6649" w:rsidRPr="008423E2">
        <w:rPr>
          <w:rFonts w:ascii="Times New Roman" w:eastAsia="SimSun" w:hAnsi="Times New Roman" w:cs="Times New Roman"/>
          <w:color w:val="000000"/>
          <w:sz w:val="24"/>
          <w:szCs w:val="24"/>
          <w:lang w:eastAsia="ja-JP"/>
        </w:rPr>
        <w:t>ing</w:t>
      </w:r>
      <w:r w:rsidR="009416FF" w:rsidRPr="008423E2">
        <w:rPr>
          <w:rFonts w:ascii="Times New Roman" w:eastAsia="SimSun" w:hAnsi="Times New Roman" w:cs="Times New Roman"/>
          <w:color w:val="000000"/>
          <w:sz w:val="24"/>
          <w:szCs w:val="24"/>
          <w:lang w:eastAsia="ja-JP"/>
        </w:rPr>
        <w:t xml:space="preserve"> this view, </w:t>
      </w:r>
      <w:r w:rsidR="008E6649" w:rsidRPr="008423E2">
        <w:rPr>
          <w:rFonts w:ascii="Times New Roman" w:eastAsia="SimSun" w:hAnsi="Times New Roman" w:cs="Times New Roman"/>
          <w:color w:val="000000"/>
          <w:sz w:val="24"/>
          <w:szCs w:val="24"/>
          <w:lang w:eastAsia="ja-JP"/>
        </w:rPr>
        <w:t xml:space="preserve">our review suggests that </w:t>
      </w:r>
      <w:r w:rsidR="009416FF" w:rsidRPr="008423E2">
        <w:rPr>
          <w:rFonts w:ascii="Times New Roman" w:eastAsia="SimSun" w:hAnsi="Times New Roman" w:cs="Times New Roman"/>
          <w:color w:val="000000"/>
          <w:sz w:val="24"/>
          <w:szCs w:val="24"/>
          <w:lang w:eastAsia="ja-JP"/>
        </w:rPr>
        <w:t xml:space="preserve">it is essential to also consider the outsider-within experiences. Outsiders, such as women and racial minorities entering male- and </w:t>
      </w:r>
      <w:r w:rsidR="00B13D77">
        <w:rPr>
          <w:rFonts w:ascii="Times New Roman" w:eastAsia="SimSun" w:hAnsi="Times New Roman" w:cs="Times New Roman"/>
          <w:color w:val="000000"/>
          <w:sz w:val="24"/>
          <w:szCs w:val="24"/>
          <w:lang w:eastAsia="ja-JP"/>
        </w:rPr>
        <w:t>w</w:t>
      </w:r>
      <w:r w:rsidR="009416FF" w:rsidRPr="008423E2">
        <w:rPr>
          <w:rFonts w:ascii="Times New Roman" w:eastAsia="SimSun" w:hAnsi="Times New Roman" w:cs="Times New Roman"/>
          <w:color w:val="000000"/>
          <w:sz w:val="24"/>
          <w:szCs w:val="24"/>
          <w:lang w:eastAsia="ja-JP"/>
        </w:rPr>
        <w:t>hite-dominated work groups or professions, face the challenge of being seen as disruptions to the status quo. Their journey requires strategic negotiation of their outsider-within membership status</w:t>
      </w:r>
      <w:r w:rsidR="00CC0DB6" w:rsidRPr="008423E2">
        <w:rPr>
          <w:rFonts w:ascii="Times New Roman" w:eastAsia="SimSun" w:hAnsi="Times New Roman" w:cs="Times New Roman"/>
          <w:color w:val="000000"/>
          <w:sz w:val="24"/>
          <w:szCs w:val="24"/>
          <w:lang w:eastAsia="ja-JP"/>
        </w:rPr>
        <w:t xml:space="preserve"> </w:t>
      </w:r>
      <w:r w:rsidR="00CC0DB6" w:rsidRPr="008423E2">
        <w:rPr>
          <w:rFonts w:ascii="Times New Roman" w:eastAsia="SimSun" w:hAnsi="Times New Roman" w:cs="Times New Roman"/>
          <w:color w:val="000000"/>
          <w:sz w:val="24"/>
          <w:szCs w:val="24"/>
          <w:lang w:eastAsia="ja-JP"/>
        </w:rPr>
        <w:fldChar w:fldCharType="begin"/>
      </w:r>
      <w:r w:rsidR="007256FD">
        <w:rPr>
          <w:rFonts w:ascii="Times New Roman" w:eastAsia="SimSun" w:hAnsi="Times New Roman" w:cs="Times New Roman"/>
          <w:color w:val="000000"/>
          <w:sz w:val="24"/>
          <w:szCs w:val="24"/>
          <w:lang w:eastAsia="ja-JP"/>
        </w:rPr>
        <w:instrText xml:space="preserve"> ADDIN ZOTERO_ITEM CSL_CITATION {"citationID":"zq0b5rZs","properties":{"formattedCitation":"(Puwar, 2004)","plainCitation":"(Puwar, 2004)","noteIndex":0},"citationItems":[{"id":21556,"uris":["http://zotero.org/groups/5119330/items/7BDHKI88"],"itemData":{"id":21556,"type":"book","event-place":"Oxford, UK","publisher":"Berg","publisher-place":"Oxford, UK","title":"Space Invaders: Race, Gender and Bodies Out of Place","author":[{"family":"Puwar","given":"Nirmal"}],"issued":{"date-parts":[["2004"]]}}}],"schema":"https://github.com/citation-style-language/schema/raw/master/csl-citation.json"} </w:instrText>
      </w:r>
      <w:r w:rsidR="00CC0DB6" w:rsidRPr="008423E2">
        <w:rPr>
          <w:rFonts w:ascii="Times New Roman" w:eastAsia="SimSun" w:hAnsi="Times New Roman" w:cs="Times New Roman"/>
          <w:color w:val="000000"/>
          <w:sz w:val="24"/>
          <w:szCs w:val="24"/>
          <w:lang w:eastAsia="ja-JP"/>
        </w:rPr>
        <w:fldChar w:fldCharType="separate"/>
      </w:r>
      <w:r w:rsidR="00420852" w:rsidRPr="008423E2">
        <w:rPr>
          <w:rFonts w:ascii="Times New Roman" w:hAnsi="Times New Roman" w:cs="Times New Roman"/>
          <w:sz w:val="24"/>
        </w:rPr>
        <w:t>(Puwar, 2004)</w:t>
      </w:r>
      <w:r w:rsidR="00CC0DB6" w:rsidRPr="008423E2">
        <w:rPr>
          <w:rFonts w:ascii="Times New Roman" w:eastAsia="SimSun" w:hAnsi="Times New Roman" w:cs="Times New Roman"/>
          <w:color w:val="000000"/>
          <w:sz w:val="24"/>
          <w:szCs w:val="24"/>
          <w:lang w:eastAsia="ja-JP"/>
        </w:rPr>
        <w:fldChar w:fldCharType="end"/>
      </w:r>
      <w:r w:rsidR="009416FF" w:rsidRPr="008423E2">
        <w:rPr>
          <w:rFonts w:ascii="Times New Roman" w:eastAsia="SimSun" w:hAnsi="Times New Roman" w:cs="Times New Roman"/>
          <w:color w:val="000000"/>
          <w:sz w:val="24"/>
          <w:szCs w:val="24"/>
          <w:lang w:eastAsia="ja-JP"/>
        </w:rPr>
        <w:t>.</w:t>
      </w:r>
      <w:r w:rsidR="008D2420" w:rsidRPr="008423E2">
        <w:rPr>
          <w:rFonts w:ascii="Times New Roman" w:eastAsia="SimSun" w:hAnsi="Times New Roman" w:cs="Times New Roman"/>
          <w:color w:val="000000"/>
          <w:kern w:val="0"/>
          <w:sz w:val="24"/>
          <w:szCs w:val="24"/>
          <w:lang w:eastAsia="ja-JP" w:bidi="ar-SA"/>
          <w14:ligatures w14:val="none"/>
        </w:rPr>
        <w:t xml:space="preserve"> </w:t>
      </w:r>
      <w:r w:rsidR="009416FF" w:rsidRPr="008423E2">
        <w:rPr>
          <w:rFonts w:ascii="Times New Roman" w:eastAsia="SimSun" w:hAnsi="Times New Roman" w:cs="Times New Roman"/>
          <w:color w:val="000000"/>
          <w:kern w:val="0"/>
          <w:sz w:val="24"/>
          <w:szCs w:val="24"/>
          <w:lang w:eastAsia="ja-JP" w:bidi="ar-SA"/>
          <w14:ligatures w14:val="none"/>
        </w:rPr>
        <w:t xml:space="preserve">Approaching </w:t>
      </w:r>
      <w:r w:rsidRPr="008423E2">
        <w:rPr>
          <w:rFonts w:ascii="Times New Roman" w:eastAsia="SimSun" w:hAnsi="Times New Roman" w:cs="Times New Roman"/>
          <w:color w:val="000000"/>
          <w:kern w:val="0"/>
          <w:sz w:val="24"/>
          <w:szCs w:val="24"/>
          <w:lang w:eastAsia="ja-JP" w:bidi="ar-SA"/>
          <w14:ligatures w14:val="none"/>
        </w:rPr>
        <w:t xml:space="preserve">minority status </w:t>
      </w:r>
      <w:r w:rsidR="00461255" w:rsidRPr="008423E2">
        <w:rPr>
          <w:rFonts w:ascii="Times New Roman" w:eastAsia="SimSun" w:hAnsi="Times New Roman" w:cs="Times New Roman"/>
          <w:color w:val="000000"/>
          <w:kern w:val="0"/>
          <w:sz w:val="24"/>
          <w:szCs w:val="24"/>
          <w:lang w:eastAsia="ja-JP" w:bidi="ar-SA"/>
          <w14:ligatures w14:val="none"/>
        </w:rPr>
        <w:t>as</w:t>
      </w:r>
      <w:r w:rsidRPr="008423E2">
        <w:rPr>
          <w:rFonts w:ascii="Times New Roman" w:eastAsia="SimSun" w:hAnsi="Times New Roman" w:cs="Times New Roman"/>
          <w:color w:val="000000"/>
          <w:kern w:val="0"/>
          <w:sz w:val="24"/>
          <w:szCs w:val="24"/>
          <w:lang w:eastAsia="ja-JP" w:bidi="ar-SA"/>
          <w14:ligatures w14:val="none"/>
        </w:rPr>
        <w:t xml:space="preserve"> a</w:t>
      </w:r>
      <w:r w:rsidR="009416FF" w:rsidRPr="008423E2">
        <w:rPr>
          <w:rFonts w:ascii="Times New Roman" w:eastAsia="SimSun" w:hAnsi="Times New Roman" w:cs="Times New Roman"/>
          <w:color w:val="000000"/>
          <w:kern w:val="0"/>
          <w:sz w:val="24"/>
          <w:szCs w:val="24"/>
          <w:lang w:eastAsia="ja-JP" w:bidi="ar-SA"/>
          <w14:ligatures w14:val="none"/>
        </w:rPr>
        <w:t xml:space="preserve">n outsider-within </w:t>
      </w:r>
      <w:r w:rsidRPr="008423E2">
        <w:rPr>
          <w:rFonts w:ascii="Times New Roman" w:eastAsia="SimSun" w:hAnsi="Times New Roman" w:cs="Times New Roman"/>
          <w:color w:val="000000"/>
          <w:kern w:val="0"/>
          <w:sz w:val="24"/>
          <w:szCs w:val="24"/>
          <w:lang w:eastAsia="ja-JP" w:bidi="ar-SA"/>
          <w14:ligatures w14:val="none"/>
        </w:rPr>
        <w:t xml:space="preserve">enables understanding how </w:t>
      </w:r>
      <w:r w:rsidR="000136EB" w:rsidRPr="008423E2">
        <w:rPr>
          <w:rFonts w:ascii="Times New Roman" w:eastAsia="SimSun" w:hAnsi="Times New Roman" w:cs="Times New Roman"/>
          <w:color w:val="000000"/>
          <w:kern w:val="0"/>
          <w:sz w:val="24"/>
          <w:szCs w:val="24"/>
          <w:lang w:eastAsia="ja-JP" w:bidi="ar-SA"/>
          <w14:ligatures w14:val="none"/>
        </w:rPr>
        <w:t>this status</w:t>
      </w:r>
      <w:r w:rsidRPr="008423E2">
        <w:rPr>
          <w:rFonts w:ascii="Times New Roman" w:eastAsia="SimSun" w:hAnsi="Times New Roman" w:cs="Times New Roman"/>
          <w:color w:val="000000"/>
          <w:kern w:val="0"/>
          <w:sz w:val="24"/>
          <w:szCs w:val="24"/>
          <w:lang w:eastAsia="ja-JP" w:bidi="ar-SA"/>
          <w14:ligatures w14:val="none"/>
        </w:rPr>
        <w:t xml:space="preserve"> is </w:t>
      </w:r>
      <w:r w:rsidR="009416FF" w:rsidRPr="008423E2">
        <w:rPr>
          <w:rFonts w:ascii="Times New Roman" w:eastAsia="SimSun" w:hAnsi="Times New Roman" w:cs="Times New Roman"/>
          <w:color w:val="000000"/>
          <w:kern w:val="0"/>
          <w:sz w:val="24"/>
          <w:szCs w:val="24"/>
          <w:lang w:eastAsia="ja-JP" w:bidi="ar-SA"/>
          <w14:ligatures w14:val="none"/>
        </w:rPr>
        <w:t>socially embedded</w:t>
      </w:r>
      <w:r w:rsidRPr="008423E2">
        <w:rPr>
          <w:rFonts w:ascii="Times New Roman" w:eastAsia="SimSun" w:hAnsi="Times New Roman" w:cs="Times New Roman"/>
          <w:color w:val="000000"/>
          <w:kern w:val="0"/>
          <w:sz w:val="24"/>
          <w:szCs w:val="24"/>
          <w:lang w:eastAsia="ja-JP" w:bidi="ar-SA"/>
          <w14:ligatures w14:val="none"/>
        </w:rPr>
        <w:t xml:space="preserve">, as well as </w:t>
      </w:r>
      <w:r w:rsidR="009416FF" w:rsidRPr="008423E2">
        <w:rPr>
          <w:rFonts w:ascii="Times New Roman" w:eastAsia="SimSun" w:hAnsi="Times New Roman" w:cs="Times New Roman"/>
          <w:color w:val="000000"/>
          <w:kern w:val="0"/>
          <w:sz w:val="24"/>
          <w:szCs w:val="24"/>
          <w:lang w:eastAsia="ja-JP" w:bidi="ar-SA"/>
          <w14:ligatures w14:val="none"/>
        </w:rPr>
        <w:t xml:space="preserve">how </w:t>
      </w:r>
      <w:r w:rsidR="00461255" w:rsidRPr="008423E2">
        <w:rPr>
          <w:rFonts w:ascii="Times New Roman" w:eastAsia="SimSun" w:hAnsi="Times New Roman" w:cs="Times New Roman"/>
          <w:color w:val="000000"/>
          <w:kern w:val="0"/>
          <w:sz w:val="24"/>
          <w:szCs w:val="24"/>
          <w:lang w:eastAsia="ja-JP" w:bidi="ar-SA"/>
          <w14:ligatures w14:val="none"/>
        </w:rPr>
        <w:t>it</w:t>
      </w:r>
      <w:r w:rsidRPr="008423E2">
        <w:rPr>
          <w:rFonts w:ascii="Times New Roman" w:eastAsia="SimSun" w:hAnsi="Times New Roman" w:cs="Times New Roman"/>
          <w:color w:val="000000"/>
          <w:kern w:val="0"/>
          <w:sz w:val="24"/>
          <w:szCs w:val="24"/>
          <w:lang w:eastAsia="ja-JP" w:bidi="ar-SA"/>
          <w14:ligatures w14:val="none"/>
        </w:rPr>
        <w:t xml:space="preserve"> </w:t>
      </w:r>
      <w:r w:rsidR="00483CBF" w:rsidRPr="008423E2">
        <w:rPr>
          <w:rFonts w:ascii="Times New Roman" w:eastAsia="SimSun" w:hAnsi="Times New Roman" w:cs="Times New Roman"/>
          <w:color w:val="000000"/>
          <w:kern w:val="0"/>
          <w:sz w:val="24"/>
          <w:szCs w:val="24"/>
          <w:lang w:eastAsia="ja-JP" w:bidi="ar-SA"/>
          <w14:ligatures w14:val="none"/>
        </w:rPr>
        <w:t>impact</w:t>
      </w:r>
      <w:r w:rsidR="00450395" w:rsidRPr="008423E2">
        <w:rPr>
          <w:rFonts w:ascii="Times New Roman" w:eastAsia="SimSun" w:hAnsi="Times New Roman" w:cs="Times New Roman"/>
          <w:color w:val="000000"/>
          <w:kern w:val="0"/>
          <w:sz w:val="24"/>
          <w:szCs w:val="24"/>
          <w:lang w:eastAsia="ja-JP" w:bidi="ar-SA"/>
          <w14:ligatures w14:val="none"/>
        </w:rPr>
        <w:t>s</w:t>
      </w:r>
      <w:r w:rsidR="00483CBF" w:rsidRPr="008423E2">
        <w:rPr>
          <w:rFonts w:ascii="Times New Roman" w:eastAsia="SimSun" w:hAnsi="Times New Roman" w:cs="Times New Roman"/>
          <w:color w:val="000000"/>
          <w:kern w:val="0"/>
          <w:sz w:val="24"/>
          <w:szCs w:val="24"/>
          <w:lang w:eastAsia="ja-JP" w:bidi="ar-SA"/>
          <w14:ligatures w14:val="none"/>
        </w:rPr>
        <w:t xml:space="preserve"> </w:t>
      </w:r>
      <w:r w:rsidR="00461255" w:rsidRPr="008423E2">
        <w:rPr>
          <w:rFonts w:ascii="Times New Roman" w:eastAsia="SimSun" w:hAnsi="Times New Roman" w:cs="Times New Roman"/>
          <w:color w:val="000000"/>
          <w:kern w:val="0"/>
          <w:sz w:val="24"/>
          <w:szCs w:val="24"/>
          <w:lang w:eastAsia="ja-JP" w:bidi="ar-SA"/>
          <w14:ligatures w14:val="none"/>
        </w:rPr>
        <w:t>minority groups’</w:t>
      </w:r>
      <w:r w:rsidRPr="008423E2">
        <w:rPr>
          <w:rFonts w:ascii="Times New Roman" w:eastAsia="SimSun" w:hAnsi="Times New Roman" w:cs="Times New Roman"/>
          <w:color w:val="000000"/>
          <w:kern w:val="0"/>
          <w:sz w:val="24"/>
          <w:szCs w:val="24"/>
          <w:lang w:eastAsia="ja-JP" w:bidi="ar-SA"/>
          <w14:ligatures w14:val="none"/>
        </w:rPr>
        <w:t xml:space="preserve"> subsequent </w:t>
      </w:r>
      <w:r w:rsidR="009416FF" w:rsidRPr="008423E2">
        <w:rPr>
          <w:rFonts w:ascii="Times New Roman" w:eastAsia="SimSun" w:hAnsi="Times New Roman" w:cs="Times New Roman"/>
          <w:color w:val="000000"/>
          <w:kern w:val="0"/>
          <w:sz w:val="24"/>
          <w:szCs w:val="24"/>
          <w:lang w:eastAsia="ja-JP" w:bidi="ar-SA"/>
          <w14:ligatures w14:val="none"/>
        </w:rPr>
        <w:lastRenderedPageBreak/>
        <w:t>career</w:t>
      </w:r>
      <w:r w:rsidR="00172EFF"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 xml:space="preserve">experiences. </w:t>
      </w:r>
      <w:r w:rsidR="009416FF" w:rsidRPr="008423E2">
        <w:rPr>
          <w:rFonts w:ascii="Times New Roman" w:eastAsia="SimSun" w:hAnsi="Times New Roman" w:cs="Times New Roman"/>
          <w:color w:val="000000"/>
          <w:kern w:val="0"/>
          <w:sz w:val="24"/>
          <w:szCs w:val="24"/>
          <w:lang w:eastAsia="ja-JP" w:bidi="ar-SA"/>
          <w14:ligatures w14:val="none"/>
        </w:rPr>
        <w:t>For example, it helps to r</w:t>
      </w:r>
      <w:r w:rsidRPr="008423E2">
        <w:rPr>
          <w:rFonts w:ascii="Times New Roman" w:eastAsia="SimSun" w:hAnsi="Times New Roman" w:cs="Times New Roman"/>
          <w:color w:val="000000"/>
          <w:kern w:val="0"/>
          <w:sz w:val="24"/>
          <w:szCs w:val="24"/>
          <w:lang w:eastAsia="ja-JP" w:bidi="ar-SA"/>
          <w14:ligatures w14:val="none"/>
        </w:rPr>
        <w:t>ecogniz</w:t>
      </w:r>
      <w:r w:rsidR="009416FF" w:rsidRPr="008423E2">
        <w:rPr>
          <w:rFonts w:ascii="Times New Roman" w:eastAsia="SimSun" w:hAnsi="Times New Roman" w:cs="Times New Roman"/>
          <w:color w:val="000000"/>
          <w:kern w:val="0"/>
          <w:sz w:val="24"/>
          <w:szCs w:val="24"/>
          <w:lang w:eastAsia="ja-JP" w:bidi="ar-SA"/>
          <w14:ligatures w14:val="none"/>
        </w:rPr>
        <w:t>e</w:t>
      </w:r>
      <w:r w:rsidRPr="008423E2">
        <w:rPr>
          <w:rFonts w:ascii="Times New Roman" w:eastAsia="SimSun" w:hAnsi="Times New Roman" w:cs="Times New Roman"/>
          <w:color w:val="000000"/>
          <w:kern w:val="0"/>
          <w:sz w:val="24"/>
          <w:szCs w:val="24"/>
          <w:lang w:eastAsia="ja-JP" w:bidi="ar-SA"/>
          <w14:ligatures w14:val="none"/>
        </w:rPr>
        <w:t xml:space="preserve"> that minority status can lead to </w:t>
      </w:r>
      <w:r w:rsidR="00BD28C2" w:rsidRPr="008423E2">
        <w:rPr>
          <w:rFonts w:ascii="Times New Roman" w:eastAsia="SimSun" w:hAnsi="Times New Roman" w:cs="Times New Roman"/>
          <w:color w:val="000000"/>
          <w:kern w:val="0"/>
          <w:sz w:val="24"/>
          <w:szCs w:val="24"/>
          <w:lang w:eastAsia="ja-JP" w:bidi="ar-SA"/>
          <w14:ligatures w14:val="none"/>
        </w:rPr>
        <w:t xml:space="preserve">identity-based </w:t>
      </w:r>
      <w:r w:rsidR="00DB056B" w:rsidRPr="008423E2">
        <w:rPr>
          <w:rFonts w:ascii="Times New Roman" w:eastAsia="SimSun" w:hAnsi="Times New Roman" w:cs="Times New Roman"/>
          <w:color w:val="000000"/>
          <w:kern w:val="0"/>
          <w:sz w:val="24"/>
          <w:szCs w:val="24"/>
          <w:lang w:eastAsia="ja-JP" w:bidi="ar-SA"/>
          <w14:ligatures w14:val="none"/>
        </w:rPr>
        <w:t xml:space="preserve">systemic barriers </w:t>
      </w:r>
      <w:r w:rsidR="00BD28C2" w:rsidRPr="008423E2">
        <w:rPr>
          <w:rFonts w:ascii="Times New Roman" w:eastAsia="SimSun" w:hAnsi="Times New Roman" w:cs="Times New Roman"/>
          <w:color w:val="000000"/>
          <w:kern w:val="0"/>
          <w:sz w:val="24"/>
          <w:szCs w:val="24"/>
          <w:lang w:eastAsia="ja-JP" w:bidi="ar-SA"/>
          <w14:ligatures w14:val="none"/>
        </w:rPr>
        <w:t>to</w:t>
      </w:r>
      <w:r w:rsidR="00DB056B" w:rsidRPr="008423E2">
        <w:rPr>
          <w:rFonts w:ascii="Times New Roman" w:eastAsia="SimSun" w:hAnsi="Times New Roman" w:cs="Times New Roman"/>
          <w:color w:val="000000"/>
          <w:kern w:val="0"/>
          <w:sz w:val="24"/>
          <w:szCs w:val="24"/>
          <w:lang w:eastAsia="ja-JP" w:bidi="ar-SA"/>
          <w14:ligatures w14:val="none"/>
        </w:rPr>
        <w:t xml:space="preserve"> </w:t>
      </w:r>
      <w:r w:rsidR="00BD28C2" w:rsidRPr="008423E2">
        <w:rPr>
          <w:rFonts w:ascii="Times New Roman" w:eastAsia="SimSun" w:hAnsi="Times New Roman" w:cs="Times New Roman"/>
          <w:color w:val="000000"/>
          <w:kern w:val="0"/>
          <w:sz w:val="24"/>
          <w:szCs w:val="24"/>
          <w:lang w:eastAsia="ja-JP" w:bidi="ar-SA"/>
          <w14:ligatures w14:val="none"/>
        </w:rPr>
        <w:t>career success</w:t>
      </w:r>
      <w:r w:rsidR="00A05611" w:rsidRPr="008423E2">
        <w:rPr>
          <w:rFonts w:ascii="Times New Roman" w:eastAsia="SimSun" w:hAnsi="Times New Roman" w:cs="Times New Roman"/>
          <w:color w:val="000000"/>
          <w:kern w:val="0"/>
          <w:sz w:val="24"/>
          <w:szCs w:val="24"/>
          <w:lang w:eastAsia="ja-JP" w:bidi="ar-SA"/>
          <w14:ligatures w14:val="none"/>
        </w:rPr>
        <w:t>,</w:t>
      </w:r>
      <w:r w:rsidR="00DB056B"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draw</w:t>
      </w:r>
      <w:r w:rsidR="009416FF" w:rsidRPr="008423E2">
        <w:rPr>
          <w:rFonts w:ascii="Times New Roman" w:eastAsia="SimSun" w:hAnsi="Times New Roman" w:cs="Times New Roman"/>
          <w:color w:val="000000"/>
          <w:kern w:val="0"/>
          <w:sz w:val="24"/>
          <w:szCs w:val="24"/>
          <w:lang w:eastAsia="ja-JP" w:bidi="ar-SA"/>
          <w14:ligatures w14:val="none"/>
        </w:rPr>
        <w:t>ing</w:t>
      </w:r>
      <w:r w:rsidRPr="008423E2">
        <w:rPr>
          <w:rFonts w:ascii="Times New Roman" w:eastAsia="SimSun" w:hAnsi="Times New Roman" w:cs="Times New Roman"/>
          <w:color w:val="000000"/>
          <w:kern w:val="0"/>
          <w:sz w:val="24"/>
          <w:szCs w:val="24"/>
          <w:lang w:eastAsia="ja-JP" w:bidi="ar-SA"/>
          <w14:ligatures w14:val="none"/>
        </w:rPr>
        <w:t xml:space="preserve"> a more realistic picture of minority groups’ lived experiences within organizations. This opens avenues for future theorization and research to operationalize and test its </w:t>
      </w:r>
      <w:r w:rsidR="00182A0F" w:rsidRPr="008423E2">
        <w:rPr>
          <w:rFonts w:ascii="Times New Roman" w:eastAsia="SimSun" w:hAnsi="Times New Roman" w:cs="Times New Roman"/>
          <w:color w:val="000000"/>
          <w:kern w:val="0"/>
          <w:sz w:val="24"/>
          <w:szCs w:val="24"/>
          <w:lang w:eastAsia="ja-JP" w:bidi="ar-SA"/>
          <w14:ligatures w14:val="none"/>
        </w:rPr>
        <w:t>impact and</w:t>
      </w:r>
      <w:r w:rsidRPr="008423E2">
        <w:rPr>
          <w:rFonts w:ascii="Times New Roman" w:eastAsia="SimSun" w:hAnsi="Times New Roman" w:cs="Times New Roman"/>
          <w:color w:val="000000"/>
          <w:kern w:val="0"/>
          <w:sz w:val="24"/>
          <w:szCs w:val="24"/>
          <w:lang w:eastAsia="ja-JP" w:bidi="ar-SA"/>
          <w14:ligatures w14:val="none"/>
        </w:rPr>
        <w:t xml:space="preserve"> increases the relevance of the resource management framework by including different categories of </w:t>
      </w:r>
      <w:r w:rsidR="00BD28C2" w:rsidRPr="008423E2">
        <w:rPr>
          <w:rFonts w:ascii="Times New Roman" w:eastAsia="SimSun" w:hAnsi="Times New Roman" w:cs="Times New Roman"/>
          <w:color w:val="000000"/>
          <w:kern w:val="0"/>
          <w:sz w:val="24"/>
          <w:szCs w:val="24"/>
          <w:lang w:eastAsia="ja-JP" w:bidi="ar-SA"/>
          <w14:ligatures w14:val="none"/>
        </w:rPr>
        <w:t xml:space="preserve">systemic barriers </w:t>
      </w:r>
      <w:r w:rsidRPr="008423E2">
        <w:rPr>
          <w:rFonts w:ascii="Times New Roman" w:eastAsia="SimSun" w:hAnsi="Times New Roman" w:cs="Times New Roman"/>
          <w:color w:val="000000"/>
          <w:kern w:val="0"/>
          <w:sz w:val="24"/>
          <w:szCs w:val="24"/>
          <w:lang w:eastAsia="ja-JP" w:bidi="ar-SA"/>
          <w14:ligatures w14:val="none"/>
        </w:rPr>
        <w:t xml:space="preserve">that limit access </w:t>
      </w:r>
      <w:proofErr w:type="gramStart"/>
      <w:r w:rsidR="008D2420" w:rsidRPr="008423E2">
        <w:rPr>
          <w:rFonts w:ascii="Times New Roman" w:eastAsia="SimSun" w:hAnsi="Times New Roman" w:cs="Times New Roman"/>
          <w:color w:val="000000"/>
          <w:kern w:val="0"/>
          <w:sz w:val="24"/>
          <w:szCs w:val="24"/>
          <w:lang w:eastAsia="ja-JP" w:bidi="ar-SA"/>
          <w14:ligatures w14:val="none"/>
        </w:rPr>
        <w:t>to</w:t>
      </w:r>
      <w:proofErr w:type="gramEnd"/>
      <w:r w:rsidRPr="008423E2">
        <w:rPr>
          <w:rFonts w:ascii="Times New Roman" w:eastAsia="SimSun" w:hAnsi="Times New Roman" w:cs="Times New Roman"/>
          <w:color w:val="000000"/>
          <w:kern w:val="0"/>
          <w:sz w:val="24"/>
          <w:szCs w:val="24"/>
          <w:lang w:eastAsia="ja-JP" w:bidi="ar-SA"/>
          <w14:ligatures w14:val="none"/>
        </w:rPr>
        <w:t xml:space="preserve"> and use of resources required for career success. </w:t>
      </w:r>
    </w:p>
    <w:p w14:paraId="564DB786" w14:textId="6AAAA259" w:rsidR="0072184B" w:rsidRPr="008423E2" w:rsidRDefault="00A56A25" w:rsidP="0072184B">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 xml:space="preserve">While </w:t>
      </w:r>
      <w:r w:rsidR="009416FF" w:rsidRPr="008423E2">
        <w:rPr>
          <w:rFonts w:ascii="Times New Roman" w:eastAsia="SimSun" w:hAnsi="Times New Roman" w:cs="Times New Roman"/>
          <w:color w:val="000000"/>
          <w:kern w:val="0"/>
          <w:sz w:val="24"/>
          <w:szCs w:val="24"/>
          <w:lang w:eastAsia="ja-JP" w:bidi="ar-SA"/>
          <w14:ligatures w14:val="none"/>
        </w:rPr>
        <w:t xml:space="preserve">systemic barriers to career success have </w:t>
      </w:r>
      <w:r w:rsidRPr="008423E2">
        <w:rPr>
          <w:rFonts w:ascii="Times New Roman" w:eastAsia="SimSun" w:hAnsi="Times New Roman" w:cs="Times New Roman"/>
          <w:color w:val="000000"/>
          <w:kern w:val="0"/>
          <w:sz w:val="24"/>
          <w:szCs w:val="24"/>
          <w:lang w:eastAsia="ja-JP" w:bidi="ar-SA"/>
          <w14:ligatures w14:val="none"/>
        </w:rPr>
        <w:t>been studied before, our theorization is unique</w:t>
      </w:r>
      <w:r w:rsidR="00877FF7" w:rsidRPr="008423E2">
        <w:rPr>
          <w:rFonts w:ascii="Times New Roman" w:eastAsia="SimSun" w:hAnsi="Times New Roman" w:cs="Times New Roman"/>
          <w:color w:val="000000"/>
          <w:kern w:val="0"/>
          <w:sz w:val="24"/>
          <w:szCs w:val="24"/>
          <w:lang w:eastAsia="ja-JP" w:bidi="ar-SA"/>
          <w14:ligatures w14:val="none"/>
        </w:rPr>
        <w:t xml:space="preserve">. We utilize three </w:t>
      </w:r>
      <w:r w:rsidRPr="008423E2">
        <w:rPr>
          <w:rFonts w:ascii="Times New Roman" w:eastAsia="SimSun" w:hAnsi="Times New Roman" w:cs="Times New Roman"/>
          <w:color w:val="000000"/>
          <w:kern w:val="0"/>
          <w:sz w:val="24"/>
          <w:szCs w:val="24"/>
          <w:lang w:eastAsia="ja-JP" w:bidi="ar-SA"/>
          <w14:ligatures w14:val="none"/>
        </w:rPr>
        <w:t>distinct visibility</w:t>
      </w:r>
      <w:r w:rsidR="00877FF7" w:rsidRPr="008423E2">
        <w:rPr>
          <w:rFonts w:ascii="Times New Roman" w:eastAsia="SimSun" w:hAnsi="Times New Roman" w:cs="Times New Roman"/>
          <w:color w:val="000000"/>
          <w:kern w:val="0"/>
          <w:sz w:val="24"/>
          <w:szCs w:val="24"/>
          <w:lang w:eastAsia="ja-JP" w:bidi="ar-SA"/>
          <w14:ligatures w14:val="none"/>
        </w:rPr>
        <w:t xml:space="preserve"> mechanisms to explain why minority status impacts career success</w:t>
      </w:r>
      <w:r w:rsidRPr="008423E2">
        <w:rPr>
          <w:rFonts w:ascii="Times New Roman" w:eastAsia="SimSun" w:hAnsi="Times New Roman" w:cs="Times New Roman"/>
          <w:color w:val="000000"/>
          <w:kern w:val="0"/>
          <w:sz w:val="24"/>
          <w:szCs w:val="24"/>
          <w:lang w:eastAsia="ja-JP" w:bidi="ar-SA"/>
          <w14:ligatures w14:val="none"/>
        </w:rPr>
        <w:t xml:space="preserve">. </w:t>
      </w:r>
      <w:r w:rsidR="001B6611" w:rsidRPr="008423E2">
        <w:rPr>
          <w:rFonts w:ascii="Times New Roman" w:eastAsia="SimSun" w:hAnsi="Times New Roman" w:cs="Times New Roman"/>
          <w:color w:val="000000"/>
          <w:kern w:val="0"/>
          <w:sz w:val="24"/>
          <w:szCs w:val="24"/>
          <w:lang w:eastAsia="ja-JP" w:bidi="ar-SA"/>
          <w14:ligatures w14:val="none"/>
        </w:rPr>
        <w:t>We</w:t>
      </w:r>
      <w:r w:rsidRPr="008423E2">
        <w:rPr>
          <w:rFonts w:ascii="Times New Roman" w:eastAsia="SimSun" w:hAnsi="Times New Roman" w:cs="Times New Roman"/>
          <w:color w:val="000000"/>
          <w:kern w:val="0"/>
          <w:sz w:val="24"/>
          <w:szCs w:val="24"/>
          <w:lang w:eastAsia="ja-JP" w:bidi="ar-SA"/>
          <w14:ligatures w14:val="none"/>
        </w:rPr>
        <w:t xml:space="preserve"> extend the existing research on complex visibility, which has recognized the paradoxical states of being both </w:t>
      </w:r>
      <w:r w:rsidR="00877FF7" w:rsidRPr="008423E2">
        <w:rPr>
          <w:rFonts w:ascii="Times New Roman" w:eastAsia="SimSun" w:hAnsi="Times New Roman" w:cs="Times New Roman"/>
          <w:color w:val="000000"/>
          <w:kern w:val="0"/>
          <w:sz w:val="24"/>
          <w:szCs w:val="24"/>
          <w:lang w:eastAsia="ja-JP" w:bidi="ar-SA"/>
          <w14:ligatures w14:val="none"/>
        </w:rPr>
        <w:t>hyper-</w:t>
      </w:r>
      <w:r w:rsidRPr="008423E2">
        <w:rPr>
          <w:rFonts w:ascii="Times New Roman" w:eastAsia="SimSun" w:hAnsi="Times New Roman" w:cs="Times New Roman"/>
          <w:color w:val="000000"/>
          <w:kern w:val="0"/>
          <w:sz w:val="24"/>
          <w:szCs w:val="24"/>
          <w:lang w:eastAsia="ja-JP" w:bidi="ar-SA"/>
          <w14:ligatures w14:val="none"/>
        </w:rPr>
        <w:t>visible and invisible</w:t>
      </w:r>
      <w:r w:rsidR="004A1BF6" w:rsidRPr="008423E2">
        <w:rPr>
          <w:rFonts w:ascii="Times New Roman" w:eastAsia="SimSun" w:hAnsi="Times New Roman" w:cs="Times New Roman"/>
          <w:color w:val="000000"/>
          <w:kern w:val="0"/>
          <w:sz w:val="24"/>
          <w:szCs w:val="24"/>
          <w:lang w:eastAsia="ja-JP" w:bidi="ar-SA"/>
          <w14:ligatures w14:val="none"/>
        </w:rPr>
        <w:t xml:space="preserve"> </w:t>
      </w:r>
      <w:r w:rsidR="004A1BF6"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TazLsK2x","properties":{"formattedCitation":"(e.g., Wingfield, 2010)","plainCitation":"(e.g., Wingfield, 2010)","noteIndex":0},"citationItems":[{"id":21567,"uris":["http://zotero.org/groups/5119330/items/PCL2ZJUV"],"itemData":{"id":21567,"type":"article-journal","container-title":"Social Problems","DOI":"10.1525/sp.2010.57.2.251","ISSN":"00377791, 15338533","issue":"2","journalAbbreviation":"Social Problems","language":"en","page":"251-268","source":"DOI.org (Crossref)","title":"Are some emotions marked \"Whites only\"? Racialized feeling rules in professional workplaces","title-short":"Are some emotions marked \"whites only\"?","volume":"57","author":[{"family":"Wingfield","given":"Adia Harvey"}],"issued":{"date-parts":[["2010",5]]}},"label":"page","prefix":"e.g., "}],"schema":"https://github.com/citation-style-language/schema/raw/master/csl-citation.json"} </w:instrText>
      </w:r>
      <w:r w:rsidR="004A1BF6" w:rsidRPr="008423E2">
        <w:rPr>
          <w:rFonts w:ascii="Times New Roman" w:eastAsia="SimSun" w:hAnsi="Times New Roman" w:cs="Times New Roman"/>
          <w:color w:val="000000"/>
          <w:kern w:val="0"/>
          <w:sz w:val="24"/>
          <w:szCs w:val="24"/>
          <w:lang w:eastAsia="ja-JP" w:bidi="ar-SA"/>
          <w14:ligatures w14:val="none"/>
        </w:rPr>
        <w:fldChar w:fldCharType="separate"/>
      </w:r>
      <w:r w:rsidR="00420852" w:rsidRPr="008423E2">
        <w:rPr>
          <w:rFonts w:ascii="Times New Roman" w:hAnsi="Times New Roman" w:cs="Times New Roman"/>
          <w:sz w:val="24"/>
        </w:rPr>
        <w:t>(e.g., Wingfield, 2010)</w:t>
      </w:r>
      <w:r w:rsidR="004A1BF6" w:rsidRPr="008423E2">
        <w:rPr>
          <w:rFonts w:ascii="Times New Roman" w:eastAsia="SimSun" w:hAnsi="Times New Roman" w:cs="Times New Roman"/>
          <w:color w:val="000000"/>
          <w:kern w:val="0"/>
          <w:sz w:val="24"/>
          <w:szCs w:val="24"/>
          <w:lang w:eastAsia="ja-JP" w:bidi="ar-SA"/>
          <w14:ligatures w14:val="none"/>
        </w:rPr>
        <w:fldChar w:fldCharType="end"/>
      </w:r>
      <w:r w:rsidRPr="008423E2">
        <w:rPr>
          <w:rFonts w:ascii="Times New Roman" w:eastAsia="SimSun" w:hAnsi="Times New Roman" w:cs="Times New Roman"/>
          <w:color w:val="000000"/>
          <w:kern w:val="0"/>
          <w:sz w:val="24"/>
          <w:szCs w:val="24"/>
          <w:lang w:eastAsia="ja-JP" w:bidi="ar-SA"/>
          <w14:ligatures w14:val="none"/>
        </w:rPr>
        <w:t xml:space="preserve">. Our review, with its broader scope and focus on commonalities across different minority groups, presents </w:t>
      </w:r>
      <w:r w:rsidR="00444214" w:rsidRPr="008423E2">
        <w:rPr>
          <w:rFonts w:ascii="Times New Roman" w:eastAsia="SimSun" w:hAnsi="Times New Roman" w:cs="Times New Roman"/>
          <w:color w:val="000000"/>
          <w:kern w:val="0"/>
          <w:sz w:val="24"/>
          <w:szCs w:val="24"/>
          <w:lang w:eastAsia="ja-JP" w:bidi="ar-SA"/>
          <w14:ligatures w14:val="none"/>
        </w:rPr>
        <w:t xml:space="preserve">the </w:t>
      </w:r>
      <w:r w:rsidR="00466F0A" w:rsidRPr="008423E2">
        <w:rPr>
          <w:rFonts w:ascii="Times New Roman" w:eastAsia="SimSun" w:hAnsi="Times New Roman" w:cs="Times New Roman"/>
          <w:color w:val="000000"/>
          <w:kern w:val="0"/>
          <w:sz w:val="24"/>
          <w:szCs w:val="24"/>
          <w:lang w:eastAsia="ja-JP" w:bidi="ar-SA"/>
          <w14:ligatures w14:val="none"/>
        </w:rPr>
        <w:t xml:space="preserve">simultaneous interplay of </w:t>
      </w:r>
      <w:r w:rsidR="00877FF7" w:rsidRPr="008423E2">
        <w:rPr>
          <w:rFonts w:ascii="Times New Roman" w:eastAsia="SimSun" w:hAnsi="Times New Roman" w:cs="Times New Roman"/>
          <w:color w:val="000000"/>
          <w:kern w:val="0"/>
          <w:sz w:val="24"/>
          <w:szCs w:val="24"/>
          <w:lang w:eastAsia="ja-JP" w:bidi="ar-SA"/>
          <w14:ligatures w14:val="none"/>
        </w:rPr>
        <w:t xml:space="preserve">three </w:t>
      </w:r>
      <w:r w:rsidRPr="008423E2">
        <w:rPr>
          <w:rFonts w:ascii="Times New Roman" w:eastAsia="SimSun" w:hAnsi="Times New Roman" w:cs="Times New Roman"/>
          <w:color w:val="000000"/>
          <w:kern w:val="0"/>
          <w:sz w:val="24"/>
          <w:szCs w:val="24"/>
          <w:lang w:eastAsia="ja-JP" w:bidi="ar-SA"/>
          <w14:ligatures w14:val="none"/>
        </w:rPr>
        <w:t>types of visibility</w:t>
      </w:r>
      <w:r w:rsidR="00877FF7" w:rsidRPr="008423E2">
        <w:rPr>
          <w:rFonts w:ascii="Times New Roman" w:eastAsia="SimSun" w:hAnsi="Times New Roman" w:cs="Times New Roman"/>
          <w:color w:val="000000"/>
          <w:kern w:val="0"/>
          <w:sz w:val="24"/>
          <w:szCs w:val="24"/>
          <w:lang w:eastAsia="ja-JP" w:bidi="ar-SA"/>
          <w14:ligatures w14:val="none"/>
        </w:rPr>
        <w:t xml:space="preserve"> challenges</w:t>
      </w:r>
      <w:r w:rsidR="00466F0A" w:rsidRPr="008423E2">
        <w:rPr>
          <w:rFonts w:ascii="Times New Roman" w:eastAsia="SimSun" w:hAnsi="Times New Roman" w:cs="Times New Roman"/>
          <w:color w:val="000000"/>
          <w:kern w:val="0"/>
          <w:sz w:val="24"/>
          <w:szCs w:val="24"/>
          <w:lang w:eastAsia="ja-JP" w:bidi="ar-SA"/>
          <w14:ligatures w14:val="none"/>
        </w:rPr>
        <w:t xml:space="preserve">. </w:t>
      </w:r>
      <w:r w:rsidR="00877FF7" w:rsidRPr="008423E2">
        <w:rPr>
          <w:rFonts w:ascii="Times New Roman" w:eastAsia="SimSun" w:hAnsi="Times New Roman" w:cs="Times New Roman"/>
          <w:color w:val="000000"/>
          <w:kern w:val="0"/>
          <w:sz w:val="24"/>
          <w:szCs w:val="24"/>
          <w:lang w:eastAsia="ja-JP" w:bidi="ar-SA"/>
          <w14:ligatures w14:val="none"/>
        </w:rPr>
        <w:t>It</w:t>
      </w:r>
      <w:r w:rsidR="00466F0A"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 xml:space="preserve">provides a tangible way to understand </w:t>
      </w:r>
      <w:r w:rsidR="00466F0A" w:rsidRPr="008423E2">
        <w:rPr>
          <w:rFonts w:ascii="Times New Roman" w:eastAsia="SimSun" w:hAnsi="Times New Roman" w:cs="Times New Roman"/>
          <w:color w:val="000000"/>
          <w:kern w:val="0"/>
          <w:sz w:val="24"/>
          <w:szCs w:val="24"/>
          <w:lang w:eastAsia="ja-JP" w:bidi="ar-SA"/>
          <w14:ligatures w14:val="none"/>
        </w:rPr>
        <w:t>them</w:t>
      </w:r>
      <w:r w:rsidRPr="008423E2">
        <w:rPr>
          <w:rFonts w:ascii="Times New Roman" w:eastAsia="SimSun" w:hAnsi="Times New Roman" w:cs="Times New Roman"/>
          <w:color w:val="000000"/>
          <w:kern w:val="0"/>
          <w:sz w:val="24"/>
          <w:szCs w:val="24"/>
          <w:lang w:eastAsia="ja-JP" w:bidi="ar-SA"/>
          <w14:ligatures w14:val="none"/>
        </w:rPr>
        <w:t xml:space="preserve"> and enables future researchers to quantify and compare the</w:t>
      </w:r>
      <w:r w:rsidR="00A163B9" w:rsidRPr="008423E2">
        <w:rPr>
          <w:rFonts w:ascii="Times New Roman" w:eastAsia="SimSun" w:hAnsi="Times New Roman" w:cs="Times New Roman"/>
          <w:color w:val="000000"/>
          <w:kern w:val="0"/>
          <w:sz w:val="24"/>
          <w:szCs w:val="24"/>
          <w:lang w:eastAsia="ja-JP" w:bidi="ar-SA"/>
          <w14:ligatures w14:val="none"/>
        </w:rPr>
        <w:t>ir</w:t>
      </w:r>
      <w:r w:rsidRPr="008423E2">
        <w:rPr>
          <w:rFonts w:ascii="Times New Roman" w:eastAsia="SimSun" w:hAnsi="Times New Roman" w:cs="Times New Roman"/>
          <w:color w:val="000000"/>
          <w:kern w:val="0"/>
          <w:sz w:val="24"/>
          <w:szCs w:val="24"/>
          <w:lang w:eastAsia="ja-JP" w:bidi="ar-SA"/>
          <w14:ligatures w14:val="none"/>
        </w:rPr>
        <w:t xml:space="preserve"> impact on career advancement across different minority groups.</w:t>
      </w:r>
      <w:r w:rsidR="00C4157D" w:rsidRPr="008423E2">
        <w:rPr>
          <w:rFonts w:ascii="Times New Roman" w:eastAsia="SimSun" w:hAnsi="Times New Roman" w:cs="Times New Roman"/>
          <w:color w:val="000000"/>
          <w:kern w:val="0"/>
          <w:sz w:val="24"/>
          <w:szCs w:val="24"/>
          <w:lang w:eastAsia="ja-JP" w:bidi="ar-SA"/>
          <w14:ligatures w14:val="none"/>
        </w:rPr>
        <w:t xml:space="preserve"> </w:t>
      </w:r>
      <w:r w:rsidR="0072184B" w:rsidRPr="008423E2">
        <w:rPr>
          <w:rFonts w:asciiTheme="majorBidi" w:eastAsia="SimSun" w:hAnsiTheme="majorBidi" w:cstheme="majorBidi"/>
          <w:color w:val="000000"/>
          <w:sz w:val="24"/>
          <w:szCs w:val="24"/>
          <w:lang w:eastAsia="ja-JP" w:bidi="ar-SA"/>
        </w:rPr>
        <w:t>We acknowledge that complex visibility does not encapsulate all barriers to career success. Rather, it serves as a specific mechanism that mediates the impact of minority status—a socially constructed identity often accompanied by stigmas, biases, and discrimination—on career success. Our theoretical perspective, which conceptualizes minority status as an outsider-within, allows us to explain how complex visibility shapes access to and use of career resources, thereby influencing career success outcomes.</w:t>
      </w:r>
      <w:r w:rsidR="0072184B" w:rsidRPr="008423E2">
        <w:rPr>
          <w:rFonts w:eastAsia="SimSun"/>
          <w:color w:val="000000"/>
          <w:sz w:val="24"/>
          <w:szCs w:val="24"/>
          <w:lang w:eastAsia="ja-JP" w:bidi="ar-SA"/>
        </w:rPr>
        <w:t xml:space="preserve"> </w:t>
      </w:r>
      <w:r w:rsidR="0072184B" w:rsidRPr="008423E2">
        <w:rPr>
          <w:rFonts w:ascii="Times New Roman" w:eastAsia="SimSun" w:hAnsi="Times New Roman" w:cs="Times New Roman"/>
          <w:color w:val="000000"/>
          <w:kern w:val="0"/>
          <w:sz w:val="24"/>
          <w:szCs w:val="24"/>
          <w:lang w:eastAsia="ja-JP" w:bidi="ar-SA"/>
          <w14:ligatures w14:val="none"/>
        </w:rPr>
        <w:t>It is also important to recognize that, from other theoretical perspectives, barriers to career success could be categorized differently</w:t>
      </w:r>
      <w:r w:rsidR="00246A67" w:rsidRPr="008423E2">
        <w:rPr>
          <w:rFonts w:ascii="Times New Roman" w:eastAsia="SimSun" w:hAnsi="Times New Roman" w:cs="Times New Roman"/>
          <w:color w:val="000000"/>
          <w:kern w:val="0"/>
          <w:sz w:val="24"/>
          <w:szCs w:val="24"/>
          <w:lang w:eastAsia="ja-JP" w:bidi="ar-SA"/>
          <w14:ligatures w14:val="none"/>
        </w:rPr>
        <w:t xml:space="preserve"> (e.g., </w:t>
      </w:r>
      <w:r w:rsidR="0072184B" w:rsidRPr="008423E2">
        <w:rPr>
          <w:rFonts w:ascii="Times New Roman" w:eastAsia="SimSun" w:hAnsi="Times New Roman" w:cs="Times New Roman"/>
          <w:color w:val="000000"/>
          <w:kern w:val="0"/>
          <w:sz w:val="24"/>
          <w:szCs w:val="24"/>
          <w:lang w:eastAsia="ja-JP" w:bidi="ar-SA"/>
          <w14:ligatures w14:val="none"/>
        </w:rPr>
        <w:t xml:space="preserve">institutional biases, workplace discrimination, </w:t>
      </w:r>
      <w:r w:rsidR="00246A67" w:rsidRPr="008423E2">
        <w:rPr>
          <w:rFonts w:ascii="Times New Roman" w:eastAsia="SimSun" w:hAnsi="Times New Roman" w:cs="Times New Roman"/>
          <w:color w:val="000000"/>
          <w:kern w:val="0"/>
          <w:sz w:val="24"/>
          <w:szCs w:val="24"/>
          <w:lang w:eastAsia="ja-JP" w:bidi="ar-SA"/>
          <w14:ligatures w14:val="none"/>
        </w:rPr>
        <w:t>or</w:t>
      </w:r>
      <w:r w:rsidR="0072184B" w:rsidRPr="008423E2">
        <w:rPr>
          <w:rFonts w:ascii="Times New Roman" w:eastAsia="SimSun" w:hAnsi="Times New Roman" w:cs="Times New Roman"/>
          <w:color w:val="000000"/>
          <w:kern w:val="0"/>
          <w:sz w:val="24"/>
          <w:szCs w:val="24"/>
          <w:lang w:eastAsia="ja-JP" w:bidi="ar-SA"/>
          <w14:ligatures w14:val="none"/>
        </w:rPr>
        <w:t xml:space="preserve"> unequal accumulation of human and social capital</w:t>
      </w:r>
      <w:r w:rsidR="00246A67" w:rsidRPr="008423E2">
        <w:rPr>
          <w:rFonts w:ascii="Times New Roman" w:eastAsia="SimSun" w:hAnsi="Times New Roman" w:cs="Times New Roman"/>
          <w:color w:val="000000"/>
          <w:kern w:val="0"/>
          <w:sz w:val="24"/>
          <w:szCs w:val="24"/>
          <w:lang w:eastAsia="ja-JP" w:bidi="ar-SA"/>
          <w14:ligatures w14:val="none"/>
        </w:rPr>
        <w:t>)</w:t>
      </w:r>
      <w:r w:rsidR="0072184B" w:rsidRPr="008423E2">
        <w:rPr>
          <w:rFonts w:ascii="Times New Roman" w:eastAsia="SimSun" w:hAnsi="Times New Roman" w:cs="Times New Roman"/>
          <w:color w:val="000000"/>
          <w:kern w:val="0"/>
          <w:sz w:val="24"/>
          <w:szCs w:val="24"/>
          <w:lang w:eastAsia="ja-JP" w:bidi="ar-SA"/>
          <w14:ligatures w14:val="none"/>
        </w:rPr>
        <w:t xml:space="preserve">. Rather than replacing these barriers, complex </w:t>
      </w:r>
      <w:r w:rsidR="0072184B" w:rsidRPr="008423E2">
        <w:rPr>
          <w:rFonts w:ascii="Times New Roman" w:eastAsia="SimSun" w:hAnsi="Times New Roman" w:cs="Times New Roman"/>
          <w:color w:val="000000"/>
          <w:kern w:val="0"/>
          <w:sz w:val="24"/>
          <w:szCs w:val="24"/>
          <w:lang w:eastAsia="ja-JP" w:bidi="ar-SA"/>
          <w14:ligatures w14:val="none"/>
        </w:rPr>
        <w:lastRenderedPageBreak/>
        <w:t>visibility should be understood as a mediating mechanism—one that connects the outsider-within positioning of minority groups to the systemic challenges that translate into career disadvantages.</w:t>
      </w:r>
    </w:p>
    <w:p w14:paraId="036907BD" w14:textId="41D00F64" w:rsidR="002D54EE" w:rsidRPr="008423E2" w:rsidRDefault="009E4906" w:rsidP="002D54EE">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 xml:space="preserve">Our review allows us to suggest pathways that explain the long-standing career success gaps between minority and nonminority employees. The two pathways demonstrate that minority status and </w:t>
      </w:r>
      <w:r w:rsidR="00A163B9" w:rsidRPr="008423E2">
        <w:rPr>
          <w:rFonts w:ascii="Times New Roman" w:eastAsia="SimSun" w:hAnsi="Times New Roman" w:cs="Times New Roman"/>
          <w:color w:val="000000"/>
          <w:kern w:val="0"/>
          <w:sz w:val="24"/>
          <w:szCs w:val="24"/>
          <w:lang w:eastAsia="ja-JP" w:bidi="ar-SA"/>
          <w14:ligatures w14:val="none"/>
        </w:rPr>
        <w:t xml:space="preserve">complex visibility </w:t>
      </w:r>
      <w:r w:rsidRPr="008423E2">
        <w:rPr>
          <w:rFonts w:ascii="Times New Roman" w:eastAsia="SimSun" w:hAnsi="Times New Roman" w:cs="Times New Roman"/>
          <w:color w:val="000000"/>
          <w:kern w:val="0"/>
          <w:sz w:val="24"/>
          <w:szCs w:val="24"/>
          <w:lang w:eastAsia="ja-JP" w:bidi="ar-SA"/>
          <w14:ligatures w14:val="none"/>
        </w:rPr>
        <w:t>can limit minority employees’ access to and use of multiple career advancement resources as well as their human and psychological capital</w:t>
      </w:r>
      <w:r w:rsidR="00B13D77">
        <w:rPr>
          <w:rFonts w:ascii="Times New Roman" w:eastAsia="SimSun" w:hAnsi="Times New Roman" w:cs="Times New Roman"/>
          <w:color w:val="000000"/>
          <w:kern w:val="0"/>
          <w:sz w:val="24"/>
          <w:szCs w:val="24"/>
          <w:lang w:eastAsia="ja-JP" w:bidi="ar-SA"/>
          <w14:ligatures w14:val="none"/>
        </w:rPr>
        <w:t>, and</w:t>
      </w:r>
      <w:r w:rsidR="00172141"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hence</w:t>
      </w:r>
      <w:r w:rsidR="00B13D77">
        <w:rPr>
          <w:rFonts w:ascii="Times New Roman" w:eastAsia="SimSun" w:hAnsi="Times New Roman" w:cs="Times New Roman"/>
          <w:color w:val="000000"/>
          <w:kern w:val="0"/>
          <w:sz w:val="24"/>
          <w:szCs w:val="24"/>
          <w:lang w:eastAsia="ja-JP" w:bidi="ar-SA"/>
          <w14:ligatures w14:val="none"/>
        </w:rPr>
        <w:t>,</w:t>
      </w:r>
      <w:r w:rsidRPr="008423E2">
        <w:rPr>
          <w:rFonts w:ascii="Times New Roman" w:eastAsia="SimSun" w:hAnsi="Times New Roman" w:cs="Times New Roman"/>
          <w:color w:val="000000"/>
          <w:kern w:val="0"/>
          <w:sz w:val="24"/>
          <w:szCs w:val="24"/>
          <w:lang w:eastAsia="ja-JP" w:bidi="ar-SA"/>
          <w14:ligatures w14:val="none"/>
        </w:rPr>
        <w:t xml:space="preserve"> their lower levels of career success. </w:t>
      </w:r>
      <w:r w:rsidR="00A163B9" w:rsidRPr="008423E2">
        <w:rPr>
          <w:rFonts w:ascii="Times New Roman" w:eastAsia="SimSun" w:hAnsi="Times New Roman" w:cs="Times New Roman"/>
          <w:color w:val="000000"/>
          <w:kern w:val="0"/>
          <w:sz w:val="24"/>
          <w:szCs w:val="24"/>
          <w:lang w:eastAsia="ja-JP" w:bidi="ar-SA"/>
          <w14:ligatures w14:val="none"/>
        </w:rPr>
        <w:t>O</w:t>
      </w:r>
      <w:r w:rsidRPr="008423E2">
        <w:rPr>
          <w:rFonts w:ascii="Times New Roman" w:eastAsia="SimSun" w:hAnsi="Times New Roman" w:cs="Times New Roman"/>
          <w:color w:val="000000"/>
          <w:kern w:val="0"/>
          <w:sz w:val="24"/>
          <w:szCs w:val="24"/>
          <w:lang w:eastAsia="ja-JP" w:bidi="ar-SA"/>
          <w14:ligatures w14:val="none"/>
        </w:rPr>
        <w:t xml:space="preserve">rganizational </w:t>
      </w:r>
      <w:r w:rsidR="00A163B9" w:rsidRPr="008423E2">
        <w:rPr>
          <w:rFonts w:ascii="Times New Roman" w:eastAsia="SimSun" w:hAnsi="Times New Roman" w:cs="Times New Roman"/>
          <w:color w:val="000000"/>
          <w:kern w:val="0"/>
          <w:sz w:val="24"/>
          <w:szCs w:val="24"/>
          <w:lang w:eastAsia="ja-JP" w:bidi="ar-SA"/>
          <w14:ligatures w14:val="none"/>
        </w:rPr>
        <w:t>inclusivity</w:t>
      </w:r>
      <w:r w:rsidRPr="008423E2">
        <w:rPr>
          <w:rFonts w:ascii="Times New Roman" w:eastAsia="SimSun" w:hAnsi="Times New Roman" w:cs="Times New Roman"/>
          <w:color w:val="000000"/>
          <w:kern w:val="0"/>
          <w:sz w:val="24"/>
          <w:szCs w:val="24"/>
          <w:lang w:eastAsia="ja-JP" w:bidi="ar-SA"/>
          <w14:ligatures w14:val="none"/>
        </w:rPr>
        <w:t xml:space="preserve"> impact</w:t>
      </w:r>
      <w:r w:rsidR="00A163B9" w:rsidRPr="008423E2">
        <w:rPr>
          <w:rFonts w:ascii="Times New Roman" w:eastAsia="SimSun" w:hAnsi="Times New Roman" w:cs="Times New Roman"/>
          <w:color w:val="000000"/>
          <w:kern w:val="0"/>
          <w:sz w:val="24"/>
          <w:szCs w:val="24"/>
          <w:lang w:eastAsia="ja-JP" w:bidi="ar-SA"/>
          <w14:ligatures w14:val="none"/>
        </w:rPr>
        <w:t>s</w:t>
      </w:r>
      <w:r w:rsidRPr="008423E2">
        <w:rPr>
          <w:rFonts w:ascii="Times New Roman" w:eastAsia="SimSun" w:hAnsi="Times New Roman" w:cs="Times New Roman"/>
          <w:color w:val="000000"/>
          <w:kern w:val="0"/>
          <w:sz w:val="24"/>
          <w:szCs w:val="24"/>
          <w:lang w:eastAsia="ja-JP" w:bidi="ar-SA"/>
          <w14:ligatures w14:val="none"/>
        </w:rPr>
        <w:t xml:space="preserve"> the two pathways and can intensify or weaken </w:t>
      </w:r>
      <w:r w:rsidR="00444214" w:rsidRPr="008423E2">
        <w:rPr>
          <w:rFonts w:ascii="Times New Roman" w:eastAsia="SimSun" w:hAnsi="Times New Roman" w:cs="Times New Roman"/>
          <w:color w:val="000000"/>
          <w:kern w:val="0"/>
          <w:sz w:val="24"/>
          <w:szCs w:val="24"/>
          <w:lang w:eastAsia="ja-JP" w:bidi="ar-SA"/>
          <w14:ligatures w14:val="none"/>
        </w:rPr>
        <w:t xml:space="preserve">minority groups’ </w:t>
      </w:r>
      <w:r w:rsidRPr="008423E2">
        <w:rPr>
          <w:rFonts w:ascii="Times New Roman" w:eastAsia="SimSun" w:hAnsi="Times New Roman" w:cs="Times New Roman"/>
          <w:color w:val="000000"/>
          <w:kern w:val="0"/>
          <w:sz w:val="24"/>
          <w:szCs w:val="24"/>
          <w:lang w:eastAsia="ja-JP" w:bidi="ar-SA"/>
          <w14:ligatures w14:val="none"/>
        </w:rPr>
        <w:t xml:space="preserve">inequitable resource access. </w:t>
      </w:r>
      <w:r w:rsidR="00981B11" w:rsidRPr="008423E2">
        <w:rPr>
          <w:rFonts w:ascii="Times New Roman" w:eastAsia="SimSun" w:hAnsi="Times New Roman" w:cs="Times New Roman"/>
          <w:color w:val="000000"/>
          <w:kern w:val="0"/>
          <w:sz w:val="24"/>
          <w:szCs w:val="24"/>
          <w:lang w:eastAsia="ja-JP" w:bidi="ar-SA"/>
          <w14:ligatures w14:val="none"/>
        </w:rPr>
        <w:t>These two</w:t>
      </w:r>
      <w:r w:rsidRPr="008423E2">
        <w:rPr>
          <w:rFonts w:ascii="Times New Roman" w:eastAsia="SimSun" w:hAnsi="Times New Roman" w:cs="Times New Roman"/>
          <w:color w:val="000000"/>
          <w:kern w:val="0"/>
          <w:sz w:val="24"/>
          <w:szCs w:val="24"/>
          <w:lang w:eastAsia="ja-JP" w:bidi="ar-SA"/>
          <w14:ligatures w14:val="none"/>
        </w:rPr>
        <w:t xml:space="preserve"> pathways confirm what</w:t>
      </w:r>
      <w:r w:rsidR="00444214" w:rsidRPr="008423E2">
        <w:rPr>
          <w:rFonts w:ascii="Times New Roman" w:eastAsia="SimSun" w:hAnsi="Times New Roman" w:cs="Times New Roman"/>
          <w:color w:val="000000"/>
          <w:kern w:val="0"/>
          <w:sz w:val="24"/>
          <w:szCs w:val="24"/>
          <w:lang w:eastAsia="ja-JP" w:bidi="ar-SA"/>
          <w14:ligatures w14:val="none"/>
        </w:rPr>
        <w:t xml:space="preserve"> the</w:t>
      </w:r>
      <w:r w:rsidRPr="008423E2">
        <w:rPr>
          <w:rFonts w:ascii="Times New Roman" w:eastAsia="SimSun" w:hAnsi="Times New Roman" w:cs="Times New Roman"/>
          <w:color w:val="000000"/>
          <w:kern w:val="0"/>
          <w:sz w:val="24"/>
          <w:szCs w:val="24"/>
          <w:lang w:eastAsia="ja-JP" w:bidi="ar-SA"/>
          <w14:ligatures w14:val="none"/>
        </w:rPr>
        <w:t xml:space="preserve"> resource management framework has so far found regarding the significance of career advancement and individual resources for all employees. However, each pathway shows that such resources might already</w:t>
      </w:r>
      <w:r w:rsidR="005515C7" w:rsidRPr="008423E2">
        <w:rPr>
          <w:rFonts w:ascii="Times New Roman" w:eastAsia="SimSun" w:hAnsi="Times New Roman" w:cs="Times New Roman"/>
          <w:color w:val="000000"/>
          <w:kern w:val="0"/>
          <w:sz w:val="24"/>
          <w:szCs w:val="24"/>
          <w:lang w:eastAsia="ja-JP" w:bidi="ar-SA"/>
          <w14:ligatures w14:val="none"/>
        </w:rPr>
        <w:t xml:space="preserve"> be</w:t>
      </w:r>
      <w:r w:rsidRPr="008423E2">
        <w:rPr>
          <w:rFonts w:ascii="Times New Roman" w:eastAsia="SimSun" w:hAnsi="Times New Roman" w:cs="Times New Roman"/>
          <w:color w:val="000000"/>
          <w:kern w:val="0"/>
          <w:sz w:val="24"/>
          <w:szCs w:val="24"/>
          <w:lang w:eastAsia="ja-JP" w:bidi="ar-SA"/>
          <w14:ligatures w14:val="none"/>
        </w:rPr>
        <w:t xml:space="preserve"> </w:t>
      </w:r>
      <w:r w:rsidR="00A163B9" w:rsidRPr="008423E2">
        <w:rPr>
          <w:rFonts w:ascii="Times New Roman" w:eastAsia="SimSun" w:hAnsi="Times New Roman" w:cs="Times New Roman"/>
          <w:color w:val="000000"/>
          <w:kern w:val="0"/>
          <w:sz w:val="24"/>
          <w:szCs w:val="24"/>
          <w:lang w:eastAsia="ja-JP" w:bidi="ar-SA"/>
          <w14:ligatures w14:val="none"/>
        </w:rPr>
        <w:t>constrained</w:t>
      </w:r>
      <w:r w:rsidRPr="008423E2">
        <w:rPr>
          <w:rFonts w:ascii="Times New Roman" w:eastAsia="SimSun" w:hAnsi="Times New Roman" w:cs="Times New Roman"/>
          <w:color w:val="000000"/>
          <w:kern w:val="0"/>
          <w:sz w:val="24"/>
          <w:szCs w:val="24"/>
          <w:lang w:eastAsia="ja-JP" w:bidi="ar-SA"/>
          <w14:ligatures w14:val="none"/>
        </w:rPr>
        <w:t xml:space="preserve"> by </w:t>
      </w:r>
      <w:r w:rsidR="005515C7" w:rsidRPr="008423E2">
        <w:rPr>
          <w:rFonts w:ascii="Times New Roman" w:eastAsia="SimSun" w:hAnsi="Times New Roman" w:cs="Times New Roman"/>
          <w:color w:val="000000"/>
          <w:kern w:val="0"/>
          <w:sz w:val="24"/>
          <w:szCs w:val="24"/>
          <w:lang w:eastAsia="ja-JP" w:bidi="ar-SA"/>
          <w14:ligatures w14:val="none"/>
        </w:rPr>
        <w:t xml:space="preserve">the </w:t>
      </w:r>
      <w:r w:rsidR="00BA24FC" w:rsidRPr="008423E2">
        <w:rPr>
          <w:rFonts w:ascii="Times New Roman" w:eastAsia="SimSun" w:hAnsi="Times New Roman" w:cs="Times New Roman"/>
          <w:color w:val="000000"/>
          <w:kern w:val="0"/>
          <w:sz w:val="24"/>
          <w:szCs w:val="24"/>
          <w:lang w:eastAsia="ja-JP" w:bidi="ar-SA"/>
          <w14:ligatures w14:val="none"/>
        </w:rPr>
        <w:t>complex</w:t>
      </w:r>
      <w:r w:rsidRPr="008423E2">
        <w:rPr>
          <w:rFonts w:ascii="Times New Roman" w:eastAsia="SimSun" w:hAnsi="Times New Roman" w:cs="Times New Roman"/>
          <w:color w:val="000000"/>
          <w:kern w:val="0"/>
          <w:sz w:val="24"/>
          <w:szCs w:val="24"/>
          <w:lang w:eastAsia="ja-JP" w:bidi="ar-SA"/>
          <w14:ligatures w14:val="none"/>
        </w:rPr>
        <w:t xml:space="preserve"> </w:t>
      </w:r>
      <w:r w:rsidR="00A163B9" w:rsidRPr="008423E2">
        <w:rPr>
          <w:rFonts w:ascii="Times New Roman" w:eastAsia="SimSun" w:hAnsi="Times New Roman" w:cs="Times New Roman"/>
          <w:color w:val="000000"/>
          <w:kern w:val="0"/>
          <w:sz w:val="24"/>
          <w:szCs w:val="24"/>
          <w:lang w:eastAsia="ja-JP" w:bidi="ar-SA"/>
          <w14:ligatures w14:val="none"/>
        </w:rPr>
        <w:t xml:space="preserve">visibility </w:t>
      </w:r>
      <w:r w:rsidR="00981B11" w:rsidRPr="008423E2">
        <w:rPr>
          <w:rFonts w:ascii="Times New Roman" w:eastAsia="SimSun" w:hAnsi="Times New Roman" w:cs="Times New Roman"/>
          <w:color w:val="000000"/>
          <w:kern w:val="0"/>
          <w:sz w:val="24"/>
          <w:szCs w:val="24"/>
          <w:lang w:eastAsia="ja-JP" w:bidi="ar-SA"/>
          <w14:ligatures w14:val="none"/>
        </w:rPr>
        <w:t>facing minority groups</w:t>
      </w:r>
      <w:r w:rsidRPr="008423E2">
        <w:rPr>
          <w:rFonts w:ascii="Times New Roman" w:eastAsia="SimSun" w:hAnsi="Times New Roman" w:cs="Times New Roman"/>
          <w:color w:val="000000"/>
          <w:kern w:val="0"/>
          <w:sz w:val="24"/>
          <w:szCs w:val="24"/>
          <w:lang w:eastAsia="ja-JP" w:bidi="ar-SA"/>
          <w14:ligatures w14:val="none"/>
        </w:rPr>
        <w:t xml:space="preserve">. </w:t>
      </w:r>
      <w:r w:rsidR="00BA24FC" w:rsidRPr="008423E2">
        <w:rPr>
          <w:rFonts w:ascii="Times New Roman" w:eastAsia="SimSun" w:hAnsi="Times New Roman" w:cs="Times New Roman"/>
          <w:color w:val="000000"/>
          <w:kern w:val="0"/>
          <w:sz w:val="24"/>
          <w:szCs w:val="24"/>
          <w:lang w:eastAsia="ja-JP" w:bidi="ar-SA"/>
          <w14:ligatures w14:val="none"/>
        </w:rPr>
        <w:t>Such</w:t>
      </w:r>
      <w:r w:rsidRPr="008423E2">
        <w:rPr>
          <w:rFonts w:ascii="Times New Roman" w:eastAsia="SimSun" w:hAnsi="Times New Roman" w:cs="Times New Roman"/>
          <w:color w:val="000000"/>
          <w:kern w:val="0"/>
          <w:sz w:val="24"/>
          <w:szCs w:val="24"/>
          <w:lang w:eastAsia="ja-JP" w:bidi="ar-SA"/>
          <w14:ligatures w14:val="none"/>
        </w:rPr>
        <w:t xml:space="preserve"> </w:t>
      </w:r>
      <w:r w:rsidR="00A163B9" w:rsidRPr="008423E2">
        <w:rPr>
          <w:rFonts w:ascii="Times New Roman" w:eastAsia="SimSun" w:hAnsi="Times New Roman" w:cs="Times New Roman"/>
          <w:color w:val="000000"/>
          <w:kern w:val="0"/>
          <w:sz w:val="24"/>
          <w:szCs w:val="24"/>
          <w:lang w:eastAsia="ja-JP" w:bidi="ar-SA"/>
          <w14:ligatures w14:val="none"/>
        </w:rPr>
        <w:t>visibility challeng</w:t>
      </w:r>
      <w:r w:rsidR="00BA24FC" w:rsidRPr="008423E2">
        <w:rPr>
          <w:rFonts w:ascii="Times New Roman" w:eastAsia="SimSun" w:hAnsi="Times New Roman" w:cs="Times New Roman"/>
          <w:color w:val="000000"/>
          <w:kern w:val="0"/>
          <w:sz w:val="24"/>
          <w:szCs w:val="24"/>
          <w:lang w:eastAsia="ja-JP" w:bidi="ar-SA"/>
          <w14:ligatures w14:val="none"/>
        </w:rPr>
        <w:t>e</w:t>
      </w:r>
      <w:r w:rsidR="00450395" w:rsidRPr="008423E2">
        <w:rPr>
          <w:rFonts w:ascii="Times New Roman" w:eastAsia="SimSun" w:hAnsi="Times New Roman" w:cs="Times New Roman"/>
          <w:color w:val="000000"/>
          <w:kern w:val="0"/>
          <w:sz w:val="24"/>
          <w:szCs w:val="24"/>
          <w:lang w:eastAsia="ja-JP" w:bidi="ar-SA"/>
          <w14:ligatures w14:val="none"/>
        </w:rPr>
        <w:t>s</w:t>
      </w:r>
      <w:r w:rsidR="00A163B9"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 xml:space="preserve">can vary depending on </w:t>
      </w:r>
      <w:r w:rsidR="00450395" w:rsidRPr="008423E2">
        <w:rPr>
          <w:rFonts w:ascii="Times New Roman" w:eastAsia="SimSun" w:hAnsi="Times New Roman" w:cs="Times New Roman"/>
          <w:color w:val="000000"/>
          <w:kern w:val="0"/>
          <w:sz w:val="24"/>
          <w:szCs w:val="24"/>
          <w:lang w:eastAsia="ja-JP" w:bidi="ar-SA"/>
          <w14:ligatures w14:val="none"/>
        </w:rPr>
        <w:t xml:space="preserve">both </w:t>
      </w:r>
      <w:r w:rsidR="00654793" w:rsidRPr="008423E2">
        <w:rPr>
          <w:rFonts w:ascii="Times New Roman" w:eastAsia="SimSun" w:hAnsi="Times New Roman" w:cs="Times New Roman"/>
          <w:color w:val="000000"/>
          <w:kern w:val="0"/>
          <w:sz w:val="24"/>
          <w:szCs w:val="24"/>
          <w:lang w:eastAsia="ja-JP" w:bidi="ar-SA"/>
          <w14:ligatures w14:val="none"/>
        </w:rPr>
        <w:t xml:space="preserve">the </w:t>
      </w:r>
      <w:r w:rsidR="00483CBF" w:rsidRPr="008423E2">
        <w:rPr>
          <w:rFonts w:ascii="Times New Roman" w:eastAsia="SimSun" w:hAnsi="Times New Roman" w:cs="Times New Roman"/>
          <w:color w:val="000000"/>
          <w:kern w:val="0"/>
          <w:sz w:val="24"/>
          <w:szCs w:val="24"/>
          <w:lang w:eastAsia="ja-JP" w:bidi="ar-SA"/>
          <w14:ligatures w14:val="none"/>
        </w:rPr>
        <w:t xml:space="preserve">minority </w:t>
      </w:r>
      <w:r w:rsidR="00654793" w:rsidRPr="008423E2">
        <w:rPr>
          <w:rFonts w:ascii="Times New Roman" w:eastAsia="SimSun" w:hAnsi="Times New Roman" w:cs="Times New Roman"/>
          <w:color w:val="000000"/>
          <w:kern w:val="0"/>
          <w:sz w:val="24"/>
          <w:szCs w:val="24"/>
          <w:lang w:eastAsia="ja-JP" w:bidi="ar-SA"/>
          <w14:ligatures w14:val="none"/>
        </w:rPr>
        <w:t xml:space="preserve">identity </w:t>
      </w:r>
      <w:r w:rsidR="00450395" w:rsidRPr="008423E2">
        <w:rPr>
          <w:rFonts w:ascii="Times New Roman" w:eastAsia="SimSun" w:hAnsi="Times New Roman" w:cs="Times New Roman"/>
          <w:color w:val="000000"/>
          <w:kern w:val="0"/>
          <w:sz w:val="24"/>
          <w:szCs w:val="24"/>
          <w:lang w:eastAsia="ja-JP" w:bidi="ar-SA"/>
          <w14:ligatures w14:val="none"/>
        </w:rPr>
        <w:t>and</w:t>
      </w:r>
      <w:r w:rsidRPr="008423E2">
        <w:rPr>
          <w:rFonts w:ascii="Times New Roman" w:eastAsia="SimSun" w:hAnsi="Times New Roman" w:cs="Times New Roman"/>
          <w:color w:val="000000"/>
          <w:kern w:val="0"/>
          <w:sz w:val="24"/>
          <w:szCs w:val="24"/>
          <w:lang w:eastAsia="ja-JP" w:bidi="ar-SA"/>
          <w14:ligatures w14:val="none"/>
        </w:rPr>
        <w:t xml:space="preserve"> </w:t>
      </w:r>
      <w:r w:rsidR="00450395" w:rsidRPr="008423E2">
        <w:rPr>
          <w:rFonts w:ascii="Times New Roman" w:eastAsia="SimSun" w:hAnsi="Times New Roman" w:cs="Times New Roman"/>
          <w:color w:val="000000"/>
          <w:kern w:val="0"/>
          <w:sz w:val="24"/>
          <w:szCs w:val="24"/>
          <w:lang w:eastAsia="ja-JP" w:bidi="ar-SA"/>
          <w14:ligatures w14:val="none"/>
        </w:rPr>
        <w:t xml:space="preserve">the </w:t>
      </w:r>
      <w:r w:rsidRPr="008423E2">
        <w:rPr>
          <w:rFonts w:ascii="Times New Roman" w:eastAsia="SimSun" w:hAnsi="Times New Roman" w:cs="Times New Roman"/>
          <w:color w:val="000000"/>
          <w:kern w:val="0"/>
          <w:sz w:val="24"/>
          <w:szCs w:val="24"/>
          <w:lang w:eastAsia="ja-JP" w:bidi="ar-SA"/>
          <w14:ligatures w14:val="none"/>
        </w:rPr>
        <w:t>organizational</w:t>
      </w:r>
      <w:r w:rsidR="00A163B9" w:rsidRPr="008423E2">
        <w:rPr>
          <w:rFonts w:ascii="Times New Roman" w:eastAsia="SimSun" w:hAnsi="Times New Roman" w:cs="Times New Roman"/>
          <w:color w:val="000000"/>
          <w:kern w:val="0"/>
          <w:sz w:val="24"/>
          <w:szCs w:val="24"/>
          <w:lang w:eastAsia="ja-JP" w:bidi="ar-SA"/>
          <w14:ligatures w14:val="none"/>
        </w:rPr>
        <w:t xml:space="preserve"> inclusivity practiced by employers</w:t>
      </w:r>
      <w:r w:rsidRPr="008423E2">
        <w:rPr>
          <w:rFonts w:ascii="Times New Roman" w:eastAsia="SimSun" w:hAnsi="Times New Roman" w:cs="Times New Roman"/>
          <w:color w:val="000000"/>
          <w:kern w:val="0"/>
          <w:sz w:val="24"/>
          <w:szCs w:val="24"/>
          <w:lang w:eastAsia="ja-JP" w:bidi="ar-SA"/>
          <w14:ligatures w14:val="none"/>
        </w:rPr>
        <w:t xml:space="preserve">. </w:t>
      </w:r>
      <w:r w:rsidR="00325DDA" w:rsidRPr="008423E2">
        <w:rPr>
          <w:rFonts w:ascii="Times New Roman" w:eastAsia="SimSun" w:hAnsi="Times New Roman" w:cs="Times New Roman"/>
          <w:color w:val="000000"/>
          <w:kern w:val="0"/>
          <w:sz w:val="24"/>
          <w:szCs w:val="24"/>
          <w:lang w:eastAsia="ja-JP" w:bidi="ar-SA"/>
          <w14:ligatures w14:val="none"/>
        </w:rPr>
        <w:t>D</w:t>
      </w:r>
      <w:r w:rsidRPr="008423E2">
        <w:rPr>
          <w:rFonts w:ascii="Times New Roman" w:eastAsia="SimSun" w:hAnsi="Times New Roman" w:cs="Times New Roman"/>
          <w:color w:val="000000"/>
          <w:kern w:val="0"/>
          <w:sz w:val="24"/>
          <w:szCs w:val="24"/>
          <w:lang w:eastAsia="ja-JP" w:bidi="ar-SA"/>
          <w14:ligatures w14:val="none"/>
        </w:rPr>
        <w:t xml:space="preserve">ismissing the causes and repercussions of </w:t>
      </w:r>
      <w:r w:rsidR="00A163B9" w:rsidRPr="008423E2">
        <w:rPr>
          <w:rFonts w:ascii="Times New Roman" w:eastAsia="SimSun" w:hAnsi="Times New Roman" w:cs="Times New Roman"/>
          <w:color w:val="000000"/>
          <w:kern w:val="0"/>
          <w:sz w:val="24"/>
          <w:szCs w:val="24"/>
          <w:lang w:eastAsia="ja-JP" w:bidi="ar-SA"/>
          <w14:ligatures w14:val="none"/>
        </w:rPr>
        <w:t xml:space="preserve">complex visibility </w:t>
      </w:r>
      <w:r w:rsidRPr="008423E2">
        <w:rPr>
          <w:rFonts w:ascii="Times New Roman" w:eastAsia="SimSun" w:hAnsi="Times New Roman" w:cs="Times New Roman"/>
          <w:color w:val="000000"/>
          <w:kern w:val="0"/>
          <w:sz w:val="24"/>
          <w:szCs w:val="24"/>
          <w:lang w:eastAsia="ja-JP" w:bidi="ar-SA"/>
          <w14:ligatures w14:val="none"/>
        </w:rPr>
        <w:t xml:space="preserve">can lead to an incomplete understanding of minority groups’ career experiences. </w:t>
      </w:r>
    </w:p>
    <w:p w14:paraId="25CAE05E" w14:textId="381B8136" w:rsidR="002D54EE" w:rsidRPr="008423E2" w:rsidRDefault="00043C4A" w:rsidP="00043C4A">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 xml:space="preserve">Our framework </w:t>
      </w:r>
      <w:r w:rsidR="00654793" w:rsidRPr="008423E2">
        <w:rPr>
          <w:rFonts w:ascii="Times New Roman" w:eastAsia="SimSun" w:hAnsi="Times New Roman" w:cs="Times New Roman"/>
          <w:color w:val="000000"/>
          <w:kern w:val="0"/>
          <w:sz w:val="24"/>
          <w:szCs w:val="24"/>
          <w:lang w:eastAsia="ja-JP" w:bidi="ar-SA"/>
          <w14:ligatures w14:val="none"/>
        </w:rPr>
        <w:t>links</w:t>
      </w:r>
      <w:r w:rsidRPr="008423E2">
        <w:rPr>
          <w:rFonts w:ascii="Times New Roman" w:eastAsia="SimSun" w:hAnsi="Times New Roman" w:cs="Times New Roman"/>
          <w:color w:val="000000"/>
          <w:kern w:val="0"/>
          <w:sz w:val="24"/>
          <w:szCs w:val="24"/>
          <w:lang w:eastAsia="ja-JP" w:bidi="ar-SA"/>
          <w14:ligatures w14:val="none"/>
        </w:rPr>
        <w:t xml:space="preserve"> </w:t>
      </w:r>
      <w:r w:rsidR="006B3689" w:rsidRPr="008423E2">
        <w:rPr>
          <w:rFonts w:ascii="Times New Roman" w:eastAsia="SimSun" w:hAnsi="Times New Roman" w:cs="Times New Roman"/>
          <w:color w:val="000000"/>
          <w:kern w:val="0"/>
          <w:sz w:val="24"/>
          <w:szCs w:val="24"/>
          <w:lang w:eastAsia="ja-JP" w:bidi="ar-SA"/>
          <w14:ligatures w14:val="none"/>
        </w:rPr>
        <w:t>multiple</w:t>
      </w:r>
      <w:r w:rsidRPr="008423E2">
        <w:rPr>
          <w:rFonts w:ascii="Times New Roman" w:eastAsia="SimSun" w:hAnsi="Times New Roman" w:cs="Times New Roman"/>
          <w:color w:val="000000"/>
          <w:kern w:val="0"/>
          <w:sz w:val="24"/>
          <w:szCs w:val="24"/>
          <w:lang w:eastAsia="ja-JP" w:bidi="ar-SA"/>
          <w14:ligatures w14:val="none"/>
        </w:rPr>
        <w:t xml:space="preserve"> </w:t>
      </w:r>
      <w:r w:rsidR="00654793" w:rsidRPr="008423E2">
        <w:rPr>
          <w:rFonts w:ascii="Times New Roman" w:eastAsia="SimSun" w:hAnsi="Times New Roman" w:cs="Times New Roman"/>
          <w:color w:val="000000"/>
          <w:kern w:val="0"/>
          <w:sz w:val="24"/>
          <w:szCs w:val="24"/>
          <w:lang w:eastAsia="ja-JP" w:bidi="ar-SA"/>
          <w14:ligatures w14:val="none"/>
        </w:rPr>
        <w:t>factors from the review</w:t>
      </w:r>
      <w:r w:rsidRPr="008423E2">
        <w:rPr>
          <w:rFonts w:ascii="Times New Roman" w:eastAsia="SimSun" w:hAnsi="Times New Roman" w:cs="Times New Roman"/>
          <w:color w:val="000000"/>
          <w:kern w:val="0"/>
          <w:sz w:val="24"/>
          <w:szCs w:val="24"/>
          <w:lang w:eastAsia="ja-JP" w:bidi="ar-SA"/>
          <w14:ligatures w14:val="none"/>
        </w:rPr>
        <w:t xml:space="preserve"> to explain career success disparit</w:t>
      </w:r>
      <w:r w:rsidR="00654793" w:rsidRPr="008423E2">
        <w:rPr>
          <w:rFonts w:ascii="Times New Roman" w:eastAsia="SimSun" w:hAnsi="Times New Roman" w:cs="Times New Roman"/>
          <w:color w:val="000000"/>
          <w:kern w:val="0"/>
          <w:sz w:val="24"/>
          <w:szCs w:val="24"/>
          <w:lang w:eastAsia="ja-JP" w:bidi="ar-SA"/>
          <w14:ligatures w14:val="none"/>
        </w:rPr>
        <w:t>y</w:t>
      </w:r>
      <w:r w:rsidRPr="008423E2">
        <w:rPr>
          <w:rFonts w:ascii="Times New Roman" w:eastAsia="SimSun" w:hAnsi="Times New Roman" w:cs="Times New Roman"/>
          <w:color w:val="000000"/>
          <w:kern w:val="0"/>
          <w:sz w:val="24"/>
          <w:szCs w:val="24"/>
          <w:lang w:eastAsia="ja-JP" w:bidi="ar-SA"/>
          <w14:ligatures w14:val="none"/>
        </w:rPr>
        <w:t xml:space="preserve"> among minority and non</w:t>
      </w:r>
      <w:r w:rsidR="00654793" w:rsidRPr="008423E2">
        <w:rPr>
          <w:rFonts w:ascii="Times New Roman" w:eastAsia="SimSun" w:hAnsi="Times New Roman" w:cs="Times New Roman"/>
          <w:color w:val="000000"/>
          <w:kern w:val="0"/>
          <w:sz w:val="24"/>
          <w:szCs w:val="24"/>
          <w:lang w:eastAsia="ja-JP" w:bidi="ar-SA"/>
          <w14:ligatures w14:val="none"/>
        </w:rPr>
        <w:t>-</w:t>
      </w:r>
      <w:r w:rsidRPr="008423E2">
        <w:rPr>
          <w:rFonts w:ascii="Times New Roman" w:eastAsia="SimSun" w:hAnsi="Times New Roman" w:cs="Times New Roman"/>
          <w:color w:val="000000"/>
          <w:kern w:val="0"/>
          <w:sz w:val="24"/>
          <w:szCs w:val="24"/>
          <w:lang w:eastAsia="ja-JP" w:bidi="ar-SA"/>
          <w14:ligatures w14:val="none"/>
        </w:rPr>
        <w:t>minority groups. Specifically, minority statu</w:t>
      </w:r>
      <w:r w:rsidR="00654793" w:rsidRPr="008423E2">
        <w:rPr>
          <w:rFonts w:ascii="Times New Roman" w:eastAsia="SimSun" w:hAnsi="Times New Roman" w:cs="Times New Roman"/>
          <w:color w:val="000000"/>
          <w:kern w:val="0"/>
          <w:sz w:val="24"/>
          <w:szCs w:val="24"/>
          <w:lang w:eastAsia="ja-JP" w:bidi="ar-SA"/>
          <w14:ligatures w14:val="none"/>
        </w:rPr>
        <w:t>s, which</w:t>
      </w:r>
      <w:r w:rsidRPr="008423E2">
        <w:rPr>
          <w:rFonts w:ascii="Times New Roman" w:eastAsia="SimSun" w:hAnsi="Times New Roman" w:cs="Times New Roman"/>
          <w:color w:val="000000"/>
          <w:kern w:val="0"/>
          <w:sz w:val="24"/>
          <w:szCs w:val="24"/>
          <w:lang w:eastAsia="ja-JP" w:bidi="ar-SA"/>
          <w14:ligatures w14:val="none"/>
        </w:rPr>
        <w:t xml:space="preserve"> positions individuals </w:t>
      </w:r>
      <w:r w:rsidR="00DF0175">
        <w:rPr>
          <w:rFonts w:ascii="Times New Roman" w:eastAsia="SimSun" w:hAnsi="Times New Roman" w:cs="Times New Roman"/>
          <w:color w:val="000000"/>
          <w:kern w:val="0"/>
          <w:sz w:val="24"/>
          <w:szCs w:val="24"/>
          <w:lang w:eastAsia="ja-JP" w:bidi="ar-SA"/>
          <w14:ligatures w14:val="none"/>
        </w:rPr>
        <w:t>as</w:t>
      </w:r>
      <w:r w:rsidRPr="008423E2">
        <w:rPr>
          <w:rFonts w:ascii="Times New Roman" w:eastAsia="SimSun" w:hAnsi="Times New Roman" w:cs="Times New Roman"/>
          <w:color w:val="000000"/>
          <w:kern w:val="0"/>
          <w:sz w:val="24"/>
          <w:szCs w:val="24"/>
          <w:lang w:eastAsia="ja-JP" w:bidi="ar-SA"/>
          <w14:ligatures w14:val="none"/>
        </w:rPr>
        <w:t xml:space="preserve"> an outsider, </w:t>
      </w:r>
      <w:r w:rsidR="00C5662A" w:rsidRPr="008423E2">
        <w:rPr>
          <w:rFonts w:ascii="Times New Roman" w:eastAsia="SimSun" w:hAnsi="Times New Roman" w:cs="Times New Roman"/>
          <w:color w:val="000000"/>
          <w:kern w:val="0"/>
          <w:sz w:val="24"/>
          <w:szCs w:val="24"/>
          <w:lang w:eastAsia="ja-JP" w:bidi="ar-SA"/>
          <w14:ligatures w14:val="none"/>
        </w:rPr>
        <w:t>makes</w:t>
      </w:r>
      <w:r w:rsidRPr="008423E2">
        <w:rPr>
          <w:rFonts w:ascii="Times New Roman" w:eastAsia="SimSun" w:hAnsi="Times New Roman" w:cs="Times New Roman"/>
          <w:color w:val="000000"/>
          <w:kern w:val="0"/>
          <w:sz w:val="24"/>
          <w:szCs w:val="24"/>
          <w:lang w:eastAsia="ja-JP" w:bidi="ar-SA"/>
          <w14:ligatures w14:val="none"/>
        </w:rPr>
        <w:t xml:space="preserve"> them more susceptible to complex visibility, which in turn mediates their access to and use of career advancement resources. These disparities in access</w:t>
      </w:r>
      <w:r w:rsidR="00654793" w:rsidRPr="008423E2">
        <w:rPr>
          <w:rFonts w:ascii="Times New Roman" w:eastAsia="SimSun" w:hAnsi="Times New Roman" w:cs="Times New Roman"/>
          <w:color w:val="000000"/>
          <w:kern w:val="0"/>
          <w:sz w:val="24"/>
          <w:szCs w:val="24"/>
          <w:lang w:eastAsia="ja-JP" w:bidi="ar-SA"/>
          <w14:ligatures w14:val="none"/>
        </w:rPr>
        <w:t xml:space="preserve"> to and use of</w:t>
      </w:r>
      <w:r w:rsidRPr="008423E2">
        <w:rPr>
          <w:rFonts w:ascii="Times New Roman" w:eastAsia="SimSun" w:hAnsi="Times New Roman" w:cs="Times New Roman"/>
          <w:color w:val="000000"/>
          <w:kern w:val="0"/>
          <w:sz w:val="24"/>
          <w:szCs w:val="24"/>
          <w:lang w:eastAsia="ja-JP" w:bidi="ar-SA"/>
          <w14:ligatures w14:val="none"/>
        </w:rPr>
        <w:t xml:space="preserve"> </w:t>
      </w:r>
      <w:r w:rsidR="00654793" w:rsidRPr="008423E2">
        <w:rPr>
          <w:rFonts w:ascii="Times New Roman" w:eastAsia="SimSun" w:hAnsi="Times New Roman" w:cs="Times New Roman"/>
          <w:color w:val="000000"/>
          <w:kern w:val="0"/>
          <w:sz w:val="24"/>
          <w:szCs w:val="24"/>
          <w:lang w:eastAsia="ja-JP" w:bidi="ar-SA"/>
          <w14:ligatures w14:val="none"/>
        </w:rPr>
        <w:t>resource</w:t>
      </w:r>
      <w:r w:rsidR="00C5662A" w:rsidRPr="008423E2">
        <w:rPr>
          <w:rFonts w:ascii="Times New Roman" w:eastAsia="SimSun" w:hAnsi="Times New Roman" w:cs="Times New Roman"/>
          <w:color w:val="000000"/>
          <w:kern w:val="0"/>
          <w:sz w:val="24"/>
          <w:szCs w:val="24"/>
          <w:lang w:eastAsia="ja-JP" w:bidi="ar-SA"/>
          <w14:ligatures w14:val="none"/>
        </w:rPr>
        <w:t>s</w:t>
      </w:r>
      <w:r w:rsidR="00654793" w:rsidRPr="008423E2">
        <w:rPr>
          <w:rFonts w:ascii="Times New Roman" w:eastAsia="SimSun" w:hAnsi="Times New Roman" w:cs="Times New Roman"/>
          <w:color w:val="000000"/>
          <w:kern w:val="0"/>
          <w:sz w:val="24"/>
          <w:szCs w:val="24"/>
          <w:lang w:eastAsia="ja-JP" w:bidi="ar-SA"/>
          <w14:ligatures w14:val="none"/>
        </w:rPr>
        <w:t xml:space="preserve"> </w:t>
      </w:r>
      <w:r w:rsidRPr="008423E2">
        <w:rPr>
          <w:rFonts w:ascii="Times New Roman" w:eastAsia="SimSun" w:hAnsi="Times New Roman" w:cs="Times New Roman"/>
          <w:color w:val="000000"/>
          <w:kern w:val="0"/>
          <w:sz w:val="24"/>
          <w:szCs w:val="24"/>
          <w:lang w:eastAsia="ja-JP" w:bidi="ar-SA"/>
          <w14:ligatures w14:val="none"/>
        </w:rPr>
        <w:t xml:space="preserve">contribute to lower career success outcomes for minority groups. </w:t>
      </w:r>
      <w:r w:rsidR="00654793" w:rsidRPr="008423E2">
        <w:rPr>
          <w:rFonts w:ascii="Times New Roman" w:eastAsia="SimSun" w:hAnsi="Times New Roman" w:cs="Times New Roman"/>
          <w:color w:val="000000"/>
          <w:kern w:val="0"/>
          <w:sz w:val="24"/>
          <w:szCs w:val="24"/>
          <w:lang w:eastAsia="ja-JP" w:bidi="ar-SA"/>
          <w14:ligatures w14:val="none"/>
        </w:rPr>
        <w:t>Our framework accounts</w:t>
      </w:r>
      <w:r w:rsidRPr="008423E2">
        <w:rPr>
          <w:rFonts w:ascii="Times New Roman" w:eastAsia="SimSun" w:hAnsi="Times New Roman" w:cs="Times New Roman"/>
          <w:color w:val="000000"/>
          <w:kern w:val="0"/>
          <w:sz w:val="24"/>
          <w:szCs w:val="24"/>
          <w:lang w:eastAsia="ja-JP" w:bidi="ar-SA"/>
          <w14:ligatures w14:val="none"/>
        </w:rPr>
        <w:t xml:space="preserve"> for the role of human and psychological capital in career success while demonstrating how complex visibility can constrain the effectiveness of these resources.</w:t>
      </w:r>
      <w:r w:rsidR="00654793" w:rsidRPr="008423E2">
        <w:rPr>
          <w:rFonts w:ascii="Times New Roman" w:eastAsia="SimSun" w:hAnsi="Times New Roman" w:cs="Times New Roman"/>
          <w:color w:val="000000"/>
          <w:kern w:val="0"/>
          <w:sz w:val="24"/>
          <w:szCs w:val="24"/>
          <w:lang w:eastAsia="ja-JP" w:bidi="ar-SA"/>
          <w14:ligatures w14:val="none"/>
        </w:rPr>
        <w:t xml:space="preserve"> O</w:t>
      </w:r>
      <w:r w:rsidRPr="008423E2">
        <w:rPr>
          <w:rFonts w:ascii="Times New Roman" w:eastAsia="SimSun" w:hAnsi="Times New Roman" w:cs="Times New Roman"/>
          <w:color w:val="000000"/>
          <w:kern w:val="0"/>
          <w:sz w:val="24"/>
          <w:szCs w:val="24"/>
          <w:lang w:eastAsia="ja-JP" w:bidi="ar-SA"/>
          <w14:ligatures w14:val="none"/>
        </w:rPr>
        <w:t xml:space="preserve">rganizational inclusivity moderates the impact of complex visibility by either amplifying or </w:t>
      </w:r>
      <w:r w:rsidRPr="008423E2">
        <w:rPr>
          <w:rFonts w:ascii="Times New Roman" w:eastAsia="SimSun" w:hAnsi="Times New Roman" w:cs="Times New Roman"/>
          <w:color w:val="000000"/>
          <w:kern w:val="0"/>
          <w:sz w:val="24"/>
          <w:szCs w:val="24"/>
          <w:lang w:eastAsia="ja-JP" w:bidi="ar-SA"/>
          <w14:ligatures w14:val="none"/>
        </w:rPr>
        <w:lastRenderedPageBreak/>
        <w:t xml:space="preserve">mitigating its negative effects on resource access and career success. By synthesizing these factors into a coherent framework, we move beyond fragmented discussions of barriers and instead offer a structured understanding of how career success </w:t>
      </w:r>
      <w:r w:rsidR="00654793" w:rsidRPr="008423E2">
        <w:rPr>
          <w:rFonts w:ascii="Times New Roman" w:eastAsia="SimSun" w:hAnsi="Times New Roman" w:cs="Times New Roman"/>
          <w:color w:val="000000"/>
          <w:kern w:val="0"/>
          <w:sz w:val="24"/>
          <w:szCs w:val="24"/>
          <w:lang w:eastAsia="ja-JP" w:bidi="ar-SA"/>
          <w14:ligatures w14:val="none"/>
        </w:rPr>
        <w:t>disparity could be explained</w:t>
      </w:r>
      <w:r w:rsidRPr="008423E2">
        <w:rPr>
          <w:rFonts w:ascii="Times New Roman" w:eastAsia="SimSun" w:hAnsi="Times New Roman" w:cs="Times New Roman"/>
          <w:color w:val="000000"/>
          <w:kern w:val="0"/>
          <w:sz w:val="24"/>
          <w:szCs w:val="24"/>
          <w:lang w:eastAsia="ja-JP" w:bidi="ar-SA"/>
          <w14:ligatures w14:val="none"/>
        </w:rPr>
        <w:t>. Future research can empirically test the</w:t>
      </w:r>
      <w:r w:rsidR="00654793" w:rsidRPr="008423E2">
        <w:rPr>
          <w:rFonts w:ascii="Times New Roman" w:eastAsia="SimSun" w:hAnsi="Times New Roman" w:cs="Times New Roman"/>
          <w:color w:val="000000"/>
          <w:kern w:val="0"/>
          <w:sz w:val="24"/>
          <w:szCs w:val="24"/>
          <w:lang w:eastAsia="ja-JP" w:bidi="ar-SA"/>
          <w14:ligatures w14:val="none"/>
        </w:rPr>
        <w:t xml:space="preserve"> relationships and</w:t>
      </w:r>
      <w:r w:rsidRPr="008423E2">
        <w:rPr>
          <w:rFonts w:ascii="Times New Roman" w:eastAsia="SimSun" w:hAnsi="Times New Roman" w:cs="Times New Roman"/>
          <w:color w:val="000000"/>
          <w:kern w:val="0"/>
          <w:sz w:val="24"/>
          <w:szCs w:val="24"/>
          <w:lang w:eastAsia="ja-JP" w:bidi="ar-SA"/>
          <w14:ligatures w14:val="none"/>
        </w:rPr>
        <w:t xml:space="preserve"> pathways </w:t>
      </w:r>
      <w:r w:rsidR="00654793" w:rsidRPr="008423E2">
        <w:rPr>
          <w:rFonts w:ascii="Times New Roman" w:eastAsia="SimSun" w:hAnsi="Times New Roman" w:cs="Times New Roman"/>
          <w:color w:val="000000"/>
          <w:kern w:val="0"/>
          <w:sz w:val="24"/>
          <w:szCs w:val="24"/>
          <w:lang w:eastAsia="ja-JP" w:bidi="ar-SA"/>
          <w14:ligatures w14:val="none"/>
        </w:rPr>
        <w:t xml:space="preserve">outlined in the framework </w:t>
      </w:r>
      <w:r w:rsidRPr="008423E2">
        <w:rPr>
          <w:rFonts w:ascii="Times New Roman" w:eastAsia="SimSun" w:hAnsi="Times New Roman" w:cs="Times New Roman"/>
          <w:color w:val="000000"/>
          <w:kern w:val="0"/>
          <w:sz w:val="24"/>
          <w:szCs w:val="24"/>
          <w:lang w:eastAsia="ja-JP" w:bidi="ar-SA"/>
          <w14:ligatures w14:val="none"/>
        </w:rPr>
        <w:t>to assess the extent to which complex visibility operates as a key mechanism shaping disparities, and how organizational inclusivity interventions can disrupt these negative cycles.</w:t>
      </w:r>
    </w:p>
    <w:p w14:paraId="3E635F2F" w14:textId="484F886E" w:rsidR="00A16236" w:rsidRPr="008423E2" w:rsidRDefault="009E4906" w:rsidP="007F71BF">
      <w:pPr>
        <w:spacing w:line="480" w:lineRule="auto"/>
        <w:ind w:firstLine="720"/>
        <w:rPr>
          <w:rFonts w:ascii="Times New Roman" w:eastAsia="SimSun" w:hAnsi="Times New Roman" w:cs="Times New Roman"/>
          <w:color w:val="000000"/>
          <w:kern w:val="0"/>
          <w:sz w:val="24"/>
          <w:szCs w:val="24"/>
          <w:lang w:eastAsia="ja-JP" w:bidi="ar-SA"/>
          <w14:ligatures w14:val="none"/>
        </w:rPr>
      </w:pPr>
      <w:r w:rsidRPr="008423E2">
        <w:rPr>
          <w:rFonts w:ascii="Times New Roman" w:eastAsia="SimSun" w:hAnsi="Times New Roman" w:cs="Times New Roman"/>
          <w:color w:val="000000"/>
          <w:kern w:val="0"/>
          <w:sz w:val="24"/>
          <w:szCs w:val="24"/>
          <w:lang w:eastAsia="ja-JP" w:bidi="ar-SA"/>
          <w14:ligatures w14:val="none"/>
        </w:rPr>
        <w:t xml:space="preserve">The inductive nature of our review allowed us to categorize </w:t>
      </w:r>
      <w:r w:rsidR="00C40590" w:rsidRPr="008423E2">
        <w:rPr>
          <w:rFonts w:ascii="Times New Roman" w:eastAsia="SimSun" w:hAnsi="Times New Roman" w:cs="Times New Roman"/>
          <w:color w:val="000000"/>
          <w:kern w:val="0"/>
          <w:sz w:val="24"/>
          <w:szCs w:val="24"/>
          <w:lang w:eastAsia="ja-JP" w:bidi="ar-SA"/>
          <w14:ligatures w14:val="none"/>
        </w:rPr>
        <w:t>additional manifestations</w:t>
      </w:r>
      <w:r w:rsidR="00A163B9" w:rsidRPr="008423E2">
        <w:rPr>
          <w:rFonts w:ascii="Times New Roman" w:eastAsia="SimSun" w:hAnsi="Times New Roman" w:cs="Times New Roman"/>
          <w:color w:val="000000"/>
          <w:kern w:val="0"/>
          <w:sz w:val="24"/>
          <w:szCs w:val="24"/>
          <w:lang w:eastAsia="ja-JP" w:bidi="ar-SA"/>
          <w14:ligatures w14:val="none"/>
        </w:rPr>
        <w:t xml:space="preserve"> of </w:t>
      </w:r>
      <w:r w:rsidR="00C40590" w:rsidRPr="008423E2">
        <w:rPr>
          <w:rFonts w:ascii="Times New Roman" w:eastAsia="SimSun" w:hAnsi="Times New Roman" w:cs="Times New Roman"/>
          <w:color w:val="000000"/>
          <w:kern w:val="0"/>
          <w:sz w:val="24"/>
          <w:szCs w:val="24"/>
          <w:lang w:eastAsia="ja-JP" w:bidi="ar-SA"/>
          <w14:ligatures w14:val="none"/>
        </w:rPr>
        <w:t xml:space="preserve">subjective </w:t>
      </w:r>
      <w:r w:rsidR="00A163B9" w:rsidRPr="008423E2">
        <w:rPr>
          <w:rFonts w:ascii="Times New Roman" w:eastAsia="SimSun" w:hAnsi="Times New Roman" w:cs="Times New Roman"/>
          <w:color w:val="000000"/>
          <w:kern w:val="0"/>
          <w:sz w:val="24"/>
          <w:szCs w:val="24"/>
          <w:lang w:eastAsia="ja-JP" w:bidi="ar-SA"/>
          <w14:ligatures w14:val="none"/>
        </w:rPr>
        <w:t>career success</w:t>
      </w:r>
      <w:r w:rsidRPr="008423E2">
        <w:rPr>
          <w:rFonts w:ascii="Times New Roman" w:eastAsia="SimSun" w:hAnsi="Times New Roman" w:cs="Times New Roman"/>
          <w:color w:val="000000"/>
          <w:kern w:val="0"/>
          <w:sz w:val="24"/>
          <w:szCs w:val="24"/>
          <w:lang w:eastAsia="ja-JP" w:bidi="ar-SA"/>
          <w14:ligatures w14:val="none"/>
        </w:rPr>
        <w:t xml:space="preserve">. </w:t>
      </w:r>
      <w:r w:rsidR="00584FBD" w:rsidRPr="008423E2">
        <w:rPr>
          <w:rFonts w:ascii="Times New Roman" w:eastAsia="SimSun" w:hAnsi="Times New Roman" w:cs="Times New Roman"/>
          <w:color w:val="000000"/>
          <w:kern w:val="0"/>
          <w:sz w:val="24"/>
          <w:szCs w:val="24"/>
          <w:lang w:eastAsia="ja-JP" w:bidi="ar-SA"/>
          <w14:ligatures w14:val="none"/>
        </w:rPr>
        <w:t>P</w:t>
      </w:r>
      <w:r w:rsidR="007F71BF" w:rsidRPr="008423E2">
        <w:rPr>
          <w:rFonts w:ascii="Times New Roman" w:eastAsia="SimSun" w:hAnsi="Times New Roman" w:cs="Times New Roman"/>
          <w:color w:val="000000"/>
          <w:kern w:val="0"/>
          <w:sz w:val="24"/>
          <w:szCs w:val="24"/>
          <w:lang w:eastAsia="ja-JP" w:bidi="ar-SA"/>
          <w14:ligatures w14:val="none"/>
        </w:rPr>
        <w:t>revious research has expanded the literature on subjective career success</w:t>
      </w:r>
      <w:r w:rsidR="003A262B" w:rsidRPr="008423E2">
        <w:rPr>
          <w:rFonts w:ascii="Times New Roman" w:eastAsia="SimSun" w:hAnsi="Times New Roman" w:cs="Times New Roman"/>
          <w:color w:val="000000"/>
          <w:kern w:val="0"/>
          <w:sz w:val="24"/>
          <w:szCs w:val="24"/>
          <w:lang w:eastAsia="ja-JP" w:bidi="ar-SA"/>
          <w14:ligatures w14:val="none"/>
        </w:rPr>
        <w:t xml:space="preserve"> </w:t>
      </w:r>
      <w:r w:rsidR="003A262B"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sL7QEBuU","properties":{"formattedCitation":"(Shockley et al., 2016)","plainCitation":"(Shockley et al., 2016)","noteIndex":0},"citationItems":[{"id":21671,"uris":["http://zotero.org/groups/5119330/items/LY53DIIW"],"itemData":{"id":21671,"type":"article-journal","container-title":"Journal of Organizational Behavior","DOI":"10.1002/job.2046","ISSN":"08943796","issue":"1","journalAbbreviation":"J. Organiz. Behav.","language":"en","page":"128-153","source":"DOI.org (Crossref)","title":"Development of a new scale to measure subjective career success: A mixed-methods study","title-short":"Development of a new scale to measure subjective career success","volume":"37","author":[{"family":"Shockley","given":"Kristen M."},{"family":"Ureksoy","given":"Heather"},{"family":"Rodopman","given":"Ozgun Burcu"},{"family":"Poteat","given":"Laura F."},{"family":"Dullaghan","given":"Timothy Ryan"}],"issued":{"date-parts":[["2016",1]]}}}],"schema":"https://github.com/citation-style-language/schema/raw/master/csl-citation.json"} </w:instrText>
      </w:r>
      <w:r w:rsidR="003A262B" w:rsidRPr="008423E2">
        <w:rPr>
          <w:rFonts w:ascii="Times New Roman" w:eastAsia="SimSun" w:hAnsi="Times New Roman" w:cs="Times New Roman"/>
          <w:color w:val="000000"/>
          <w:kern w:val="0"/>
          <w:sz w:val="24"/>
          <w:szCs w:val="24"/>
          <w:lang w:eastAsia="ja-JP" w:bidi="ar-SA"/>
          <w14:ligatures w14:val="none"/>
        </w:rPr>
        <w:fldChar w:fldCharType="separate"/>
      </w:r>
      <w:r w:rsidR="003A262B" w:rsidRPr="008423E2">
        <w:rPr>
          <w:rFonts w:ascii="Times New Roman" w:hAnsi="Times New Roman" w:cs="Times New Roman"/>
          <w:sz w:val="24"/>
        </w:rPr>
        <w:t>(Shockley et al., 2016)</w:t>
      </w:r>
      <w:r w:rsidR="003A262B" w:rsidRPr="008423E2">
        <w:rPr>
          <w:rFonts w:ascii="Times New Roman" w:eastAsia="SimSun" w:hAnsi="Times New Roman" w:cs="Times New Roman"/>
          <w:color w:val="000000"/>
          <w:kern w:val="0"/>
          <w:sz w:val="24"/>
          <w:szCs w:val="24"/>
          <w:lang w:eastAsia="ja-JP" w:bidi="ar-SA"/>
          <w14:ligatures w14:val="none"/>
        </w:rPr>
        <w:fldChar w:fldCharType="end"/>
      </w:r>
      <w:r w:rsidR="007F71BF" w:rsidRPr="008423E2">
        <w:rPr>
          <w:rFonts w:ascii="Times New Roman" w:eastAsia="SimSun" w:hAnsi="Times New Roman" w:cs="Times New Roman"/>
          <w:color w:val="000000"/>
          <w:kern w:val="0"/>
          <w:sz w:val="24"/>
          <w:szCs w:val="24"/>
          <w:lang w:eastAsia="ja-JP" w:bidi="ar-SA"/>
          <w14:ligatures w14:val="none"/>
        </w:rPr>
        <w:t>, framing it as a multidimensional construct distinct from career satisfaction and objective success</w:t>
      </w:r>
      <w:r w:rsidR="00DA1143" w:rsidRPr="008423E2">
        <w:rPr>
          <w:rFonts w:ascii="Times New Roman" w:eastAsia="SimSun" w:hAnsi="Times New Roman" w:cs="Times New Roman"/>
          <w:color w:val="000000"/>
          <w:kern w:val="0"/>
          <w:sz w:val="24"/>
          <w:szCs w:val="24"/>
          <w:lang w:eastAsia="ja-JP" w:bidi="ar-SA"/>
          <w14:ligatures w14:val="none"/>
        </w:rPr>
        <w:t xml:space="preserve"> (i.e.,</w:t>
      </w:r>
      <w:r w:rsidR="0094775E" w:rsidRPr="008423E2">
        <w:rPr>
          <w:rFonts w:ascii="Times New Roman" w:eastAsia="SimSun" w:hAnsi="Times New Roman" w:cs="Times New Roman"/>
          <w:color w:val="000000"/>
          <w:kern w:val="0"/>
          <w:sz w:val="24"/>
          <w:szCs w:val="24"/>
          <w:lang w:eastAsia="ja-JP" w:bidi="ar-SA"/>
          <w14:ligatures w14:val="none"/>
        </w:rPr>
        <w:t xml:space="preserve"> </w:t>
      </w:r>
      <w:r w:rsidR="002A1ED9" w:rsidRPr="008423E2">
        <w:rPr>
          <w:rFonts w:ascii="Times New Roman" w:eastAsia="SimSun" w:hAnsi="Times New Roman" w:cs="Times New Roman"/>
          <w:color w:val="000000"/>
          <w:kern w:val="0"/>
          <w:sz w:val="24"/>
          <w:szCs w:val="24"/>
          <w:lang w:eastAsia="ja-JP" w:bidi="ar-SA"/>
          <w14:ligatures w14:val="none"/>
        </w:rPr>
        <w:t>meaningful work</w:t>
      </w:r>
      <w:r w:rsidR="007F71BF" w:rsidRPr="008423E2">
        <w:rPr>
          <w:rFonts w:ascii="Times New Roman" w:eastAsia="SimSun" w:hAnsi="Times New Roman" w:cs="Times New Roman"/>
          <w:color w:val="000000"/>
          <w:kern w:val="0"/>
          <w:sz w:val="24"/>
          <w:szCs w:val="24"/>
          <w:lang w:eastAsia="ja-JP" w:bidi="ar-SA"/>
          <w14:ligatures w14:val="none"/>
        </w:rPr>
        <w:t xml:space="preserve">, growth and development, influence, </w:t>
      </w:r>
      <w:r w:rsidR="002A1ED9" w:rsidRPr="008423E2">
        <w:rPr>
          <w:rFonts w:ascii="Times New Roman" w:eastAsia="SimSun" w:hAnsi="Times New Roman" w:cs="Times New Roman"/>
          <w:color w:val="000000"/>
          <w:kern w:val="0"/>
          <w:sz w:val="24"/>
          <w:szCs w:val="24"/>
          <w:lang w:eastAsia="ja-JP" w:bidi="ar-SA"/>
          <w14:ligatures w14:val="none"/>
        </w:rPr>
        <w:t>authenticity</w:t>
      </w:r>
      <w:r w:rsidR="007F71BF" w:rsidRPr="008423E2">
        <w:rPr>
          <w:rFonts w:ascii="Times New Roman" w:eastAsia="SimSun" w:hAnsi="Times New Roman" w:cs="Times New Roman"/>
          <w:color w:val="000000"/>
          <w:kern w:val="0"/>
          <w:sz w:val="24"/>
          <w:szCs w:val="24"/>
          <w:lang w:eastAsia="ja-JP" w:bidi="ar-SA"/>
          <w14:ligatures w14:val="none"/>
        </w:rPr>
        <w:t xml:space="preserve">, personal life, quality work, </w:t>
      </w:r>
      <w:r w:rsidR="0094775E" w:rsidRPr="008423E2">
        <w:rPr>
          <w:rFonts w:ascii="Times New Roman" w:eastAsia="SimSun" w:hAnsi="Times New Roman" w:cs="Times New Roman"/>
          <w:color w:val="000000"/>
          <w:kern w:val="0"/>
          <w:sz w:val="24"/>
          <w:szCs w:val="24"/>
          <w:lang w:eastAsia="ja-JP" w:bidi="ar-SA"/>
          <w14:ligatures w14:val="none"/>
        </w:rPr>
        <w:t xml:space="preserve">and </w:t>
      </w:r>
      <w:r w:rsidR="007F71BF" w:rsidRPr="008423E2">
        <w:rPr>
          <w:rFonts w:ascii="Times New Roman" w:eastAsia="SimSun" w:hAnsi="Times New Roman" w:cs="Times New Roman"/>
          <w:color w:val="000000"/>
          <w:kern w:val="0"/>
          <w:sz w:val="24"/>
          <w:szCs w:val="24"/>
          <w:lang w:eastAsia="ja-JP" w:bidi="ar-SA"/>
          <w14:ligatures w14:val="none"/>
        </w:rPr>
        <w:t>recognition</w:t>
      </w:r>
      <w:r w:rsidR="00DA1143" w:rsidRPr="008423E2">
        <w:rPr>
          <w:rFonts w:ascii="Times New Roman" w:eastAsia="SimSun" w:hAnsi="Times New Roman" w:cs="Times New Roman"/>
          <w:color w:val="000000"/>
          <w:kern w:val="0"/>
          <w:sz w:val="24"/>
          <w:szCs w:val="24"/>
          <w:lang w:eastAsia="ja-JP" w:bidi="ar-SA"/>
          <w14:ligatures w14:val="none"/>
        </w:rPr>
        <w:t>)</w:t>
      </w:r>
      <w:r w:rsidRPr="008423E2">
        <w:rPr>
          <w:rFonts w:ascii="Times New Roman" w:eastAsia="SimSun" w:hAnsi="Times New Roman" w:cs="Times New Roman"/>
          <w:color w:val="000000"/>
          <w:kern w:val="0"/>
          <w:sz w:val="24"/>
          <w:szCs w:val="24"/>
          <w:lang w:eastAsia="ja-JP" w:bidi="ar-SA"/>
          <w14:ligatures w14:val="none"/>
        </w:rPr>
        <w:t xml:space="preserve">. </w:t>
      </w:r>
      <w:r w:rsidR="007F71BF" w:rsidRPr="008423E2">
        <w:rPr>
          <w:rFonts w:ascii="Times New Roman" w:eastAsia="SimSun" w:hAnsi="Times New Roman" w:cs="Times New Roman"/>
          <w:color w:val="000000"/>
          <w:kern w:val="0"/>
          <w:sz w:val="24"/>
          <w:szCs w:val="24"/>
          <w:lang w:eastAsia="ja-JP" w:bidi="ar-SA"/>
          <w14:ligatures w14:val="none"/>
        </w:rPr>
        <w:t>However, past efforts to extend career satisfaction research have acknowledged limitations, particularly in recruiting diverse samples that accurately represent variations in gender, race, and career stage</w:t>
      </w:r>
      <w:r w:rsidR="00246A67" w:rsidRPr="008423E2">
        <w:rPr>
          <w:rFonts w:ascii="Times New Roman" w:eastAsia="SimSun" w:hAnsi="Times New Roman" w:cs="Times New Roman"/>
          <w:color w:val="000000"/>
          <w:kern w:val="0"/>
          <w:sz w:val="24"/>
          <w:szCs w:val="24"/>
          <w:lang w:eastAsia="ja-JP" w:bidi="ar-SA"/>
          <w14:ligatures w14:val="none"/>
        </w:rPr>
        <w:t xml:space="preserve"> </w:t>
      </w:r>
      <w:r w:rsidR="00246A67" w:rsidRPr="008423E2">
        <w:rPr>
          <w:rFonts w:ascii="Times New Roman" w:eastAsia="SimSun" w:hAnsi="Times New Roman" w:cs="Times New Roman"/>
          <w:color w:val="000000"/>
          <w:kern w:val="0"/>
          <w:sz w:val="24"/>
          <w:szCs w:val="24"/>
          <w:lang w:eastAsia="ja-JP" w:bidi="ar-SA"/>
          <w14:ligatures w14:val="none"/>
        </w:rPr>
        <w:fldChar w:fldCharType="begin"/>
      </w:r>
      <w:r w:rsidR="007256FD">
        <w:rPr>
          <w:rFonts w:ascii="Times New Roman" w:eastAsia="SimSun" w:hAnsi="Times New Roman" w:cs="Times New Roman"/>
          <w:color w:val="000000"/>
          <w:kern w:val="0"/>
          <w:sz w:val="24"/>
          <w:szCs w:val="24"/>
          <w:lang w:eastAsia="ja-JP" w:bidi="ar-SA"/>
          <w14:ligatures w14:val="none"/>
        </w:rPr>
        <w:instrText xml:space="preserve"> ADDIN ZOTERO_ITEM CSL_CITATION {"citationID":"Gjef9pwU","properties":{"formattedCitation":"(Shockley et al., 2016)","plainCitation":"(Shockley et al., 2016)","noteIndex":0},"citationItems":[{"id":21671,"uris":["http://zotero.org/groups/5119330/items/LY53DIIW"],"itemData":{"id":21671,"type":"article-journal","container-title":"Journal of Organizational Behavior","DOI":"10.1002/job.2046","ISSN":"08943796","issue":"1","journalAbbreviation":"J. Organiz. Behav.","language":"en","page":"128-153","source":"DOI.org (Crossref)","title":"Development of a new scale to measure subjective career success: A mixed-methods study","title-short":"Development of a new scale to measure subjective career success","volume":"37","author":[{"family":"Shockley","given":"Kristen M."},{"family":"Ureksoy","given":"Heather"},{"family":"Rodopman","given":"Ozgun Burcu"},{"family":"Poteat","given":"Laura F."},{"family":"Dullaghan","given":"Timothy Ryan"}],"issued":{"date-parts":[["2016",1]]}}}],"schema":"https://github.com/citation-style-language/schema/raw/master/csl-citation.json"} </w:instrText>
      </w:r>
      <w:r w:rsidR="00246A67" w:rsidRPr="008423E2">
        <w:rPr>
          <w:rFonts w:ascii="Times New Roman" w:eastAsia="SimSun" w:hAnsi="Times New Roman" w:cs="Times New Roman"/>
          <w:color w:val="000000"/>
          <w:kern w:val="0"/>
          <w:sz w:val="24"/>
          <w:szCs w:val="24"/>
          <w:lang w:eastAsia="ja-JP" w:bidi="ar-SA"/>
          <w14:ligatures w14:val="none"/>
        </w:rPr>
        <w:fldChar w:fldCharType="separate"/>
      </w:r>
      <w:r w:rsidR="00246A67" w:rsidRPr="008423E2">
        <w:rPr>
          <w:rFonts w:ascii="Times New Roman" w:hAnsi="Times New Roman" w:cs="Times New Roman"/>
          <w:sz w:val="24"/>
        </w:rPr>
        <w:t>(Shockley et al., 2016)</w:t>
      </w:r>
      <w:r w:rsidR="00246A67" w:rsidRPr="008423E2">
        <w:rPr>
          <w:rFonts w:ascii="Times New Roman" w:eastAsia="SimSun" w:hAnsi="Times New Roman" w:cs="Times New Roman"/>
          <w:color w:val="000000"/>
          <w:kern w:val="0"/>
          <w:sz w:val="24"/>
          <w:szCs w:val="24"/>
          <w:lang w:eastAsia="ja-JP" w:bidi="ar-SA"/>
          <w14:ligatures w14:val="none"/>
        </w:rPr>
        <w:fldChar w:fldCharType="end"/>
      </w:r>
      <w:r w:rsidR="002A1ED9" w:rsidRPr="008423E2">
        <w:rPr>
          <w:rFonts w:ascii="Times New Roman" w:eastAsia="SimSun" w:hAnsi="Times New Roman" w:cs="Times New Roman"/>
          <w:color w:val="000000"/>
          <w:kern w:val="0"/>
          <w:sz w:val="24"/>
          <w:szCs w:val="24"/>
          <w:lang w:eastAsia="ja-JP" w:bidi="ar-SA"/>
          <w14:ligatures w14:val="none"/>
        </w:rPr>
        <w:t xml:space="preserve">. </w:t>
      </w:r>
      <w:r w:rsidR="007F71BF" w:rsidRPr="008423E2">
        <w:rPr>
          <w:rFonts w:ascii="Times New Roman" w:eastAsia="SimSun" w:hAnsi="Times New Roman" w:cs="Times New Roman"/>
          <w:color w:val="000000"/>
          <w:kern w:val="0"/>
          <w:sz w:val="24"/>
          <w:szCs w:val="24"/>
          <w:lang w:eastAsia="ja-JP" w:bidi="ar-SA"/>
          <w14:ligatures w14:val="none"/>
        </w:rPr>
        <w:t xml:space="preserve">As stated by past researchers, the predominance of Western participants in these studies raises questions about the generalizability of findings to more diverse populations. Our work complements these efforts by addressing gaps in the experiences of minority groups often overlooked in prior research. Specifically, our review highlights new manifestations of subjective career success, including survival, the collective good, and </w:t>
      </w:r>
      <w:r w:rsidR="007F71BF" w:rsidRPr="00991A0F">
        <w:rPr>
          <w:rFonts w:ascii="Times New Roman" w:eastAsia="SimSun" w:hAnsi="Times New Roman" w:cs="Times New Roman"/>
          <w:color w:val="000000"/>
          <w:kern w:val="0"/>
          <w:sz w:val="24"/>
          <w:szCs w:val="24"/>
          <w:lang w:eastAsia="ja-JP" w:bidi="ar-SA"/>
          <w14:ligatures w14:val="none"/>
        </w:rPr>
        <w:t>a</w:t>
      </w:r>
      <w:r w:rsidR="007F71BF" w:rsidRPr="00DF0175">
        <w:rPr>
          <w:rFonts w:ascii="Times New Roman" w:eastAsia="SimSun" w:hAnsi="Times New Roman" w:cs="Times New Roman"/>
          <w:color w:val="000000"/>
          <w:kern w:val="0"/>
          <w:sz w:val="24"/>
          <w:szCs w:val="24"/>
          <w:lang w:eastAsia="ja-JP" w:bidi="ar-SA"/>
          <w14:ligatures w14:val="none"/>
        </w:rPr>
        <w:t>djustability.</w:t>
      </w:r>
      <w:r w:rsidR="007F71BF" w:rsidRPr="008423E2">
        <w:rPr>
          <w:rFonts w:ascii="Times New Roman" w:eastAsia="SimSun" w:hAnsi="Times New Roman" w:cs="Times New Roman"/>
          <w:color w:val="000000"/>
          <w:kern w:val="0"/>
          <w:sz w:val="24"/>
          <w:szCs w:val="24"/>
          <w:lang w:eastAsia="ja-JP" w:bidi="ar-SA"/>
          <w14:ligatures w14:val="none"/>
        </w:rPr>
        <w:t xml:space="preserve"> These additions capture how the lived experiences of minority groups shape their perceptions of success, expanding the scope of career success measures to be more inclusive and contextually relevant</w:t>
      </w:r>
      <w:r w:rsidRPr="008423E2">
        <w:rPr>
          <w:rFonts w:ascii="Times New Roman" w:eastAsia="SimSun" w:hAnsi="Times New Roman" w:cs="Times New Roman"/>
          <w:color w:val="000000"/>
          <w:kern w:val="0"/>
          <w:sz w:val="24"/>
          <w:szCs w:val="24"/>
          <w:lang w:eastAsia="ja-JP" w:bidi="ar-SA"/>
          <w14:ligatures w14:val="none"/>
        </w:rPr>
        <w:t>.</w:t>
      </w:r>
    </w:p>
    <w:p w14:paraId="06987163" w14:textId="77777777" w:rsidR="0049001C" w:rsidRPr="008423E2" w:rsidRDefault="00093FB5" w:rsidP="0049001C">
      <w:pPr>
        <w:pStyle w:val="Heading2"/>
        <w:spacing w:line="480" w:lineRule="auto"/>
        <w:rPr>
          <w:rFonts w:asciiTheme="majorBidi" w:hAnsiTheme="majorBidi"/>
          <w:sz w:val="24"/>
          <w:szCs w:val="24"/>
        </w:rPr>
      </w:pPr>
      <w:r w:rsidRPr="008423E2">
        <w:rPr>
          <w:rFonts w:asciiTheme="majorBidi" w:hAnsiTheme="majorBidi"/>
          <w:b/>
          <w:bCs/>
          <w:color w:val="auto"/>
          <w:sz w:val="24"/>
          <w:szCs w:val="24"/>
        </w:rPr>
        <w:lastRenderedPageBreak/>
        <w:t>Limitations</w:t>
      </w:r>
      <w:r w:rsidR="0049001C" w:rsidRPr="008423E2">
        <w:rPr>
          <w:rFonts w:asciiTheme="majorBidi" w:hAnsiTheme="majorBidi"/>
          <w:b/>
          <w:bCs/>
          <w:color w:val="auto"/>
          <w:sz w:val="24"/>
          <w:szCs w:val="24"/>
        </w:rPr>
        <w:t xml:space="preserve"> and Suggestions for Future Research</w:t>
      </w:r>
    </w:p>
    <w:p w14:paraId="3B122DC9" w14:textId="0EF293F4" w:rsidR="00614BAC" w:rsidRPr="008423E2" w:rsidRDefault="00AC3948" w:rsidP="00614BAC">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While our review provides valuable insights into an inclusive career success perspective, we acknowledge that it is not without its limitations. To systematically review the literature on career success among minority groups, we included quantitative, qualitative, and mixed method studies, which limited our ability to derive and quantify conclusions about the strength of the relationships among categories and subcategories. Some of our reported relationships need further exploration</w:t>
      </w:r>
      <w:r w:rsidR="00727191" w:rsidRPr="008423E2">
        <w:rPr>
          <w:rFonts w:asciiTheme="majorBidi" w:hAnsiTheme="majorBidi" w:cstheme="majorBidi"/>
          <w:sz w:val="24"/>
          <w:szCs w:val="24"/>
        </w:rPr>
        <w:t>,</w:t>
      </w:r>
      <w:r w:rsidRPr="008423E2">
        <w:rPr>
          <w:rFonts w:asciiTheme="majorBidi" w:hAnsiTheme="majorBidi" w:cstheme="majorBidi"/>
          <w:sz w:val="24"/>
          <w:szCs w:val="24"/>
        </w:rPr>
        <w:t xml:space="preserve"> since they were based on a limited number of studies. Although </w:t>
      </w:r>
      <w:r w:rsidR="00727191" w:rsidRPr="008423E2">
        <w:rPr>
          <w:rFonts w:asciiTheme="majorBidi" w:hAnsiTheme="majorBidi" w:cstheme="majorBidi"/>
          <w:sz w:val="24"/>
          <w:szCs w:val="24"/>
        </w:rPr>
        <w:t xml:space="preserve">our </w:t>
      </w:r>
      <w:r w:rsidRPr="008423E2">
        <w:rPr>
          <w:rFonts w:asciiTheme="majorBidi" w:hAnsiTheme="majorBidi" w:cstheme="majorBidi"/>
          <w:sz w:val="24"/>
          <w:szCs w:val="24"/>
        </w:rPr>
        <w:t>narrative describe</w:t>
      </w:r>
      <w:r w:rsidR="00450395" w:rsidRPr="008423E2">
        <w:rPr>
          <w:rFonts w:asciiTheme="majorBidi" w:hAnsiTheme="majorBidi" w:cstheme="majorBidi"/>
          <w:sz w:val="24"/>
          <w:szCs w:val="24"/>
        </w:rPr>
        <w:t>s</w:t>
      </w:r>
      <w:r w:rsidRPr="008423E2">
        <w:rPr>
          <w:rFonts w:asciiTheme="majorBidi" w:hAnsiTheme="majorBidi" w:cstheme="majorBidi"/>
          <w:sz w:val="24"/>
          <w:szCs w:val="24"/>
        </w:rPr>
        <w:t xml:space="preserve"> the pathways</w:t>
      </w:r>
      <w:r w:rsidR="00727191" w:rsidRPr="008423E2">
        <w:rPr>
          <w:rFonts w:asciiTheme="majorBidi" w:hAnsiTheme="majorBidi" w:cstheme="majorBidi"/>
          <w:sz w:val="24"/>
          <w:szCs w:val="24"/>
        </w:rPr>
        <w:t xml:space="preserve"> to career success</w:t>
      </w:r>
      <w:r w:rsidRPr="008423E2">
        <w:rPr>
          <w:rFonts w:asciiTheme="majorBidi" w:hAnsiTheme="majorBidi" w:cstheme="majorBidi"/>
          <w:sz w:val="24"/>
          <w:szCs w:val="24"/>
        </w:rPr>
        <w:t xml:space="preserve"> as direct links, it is essential to note that almost all the studies to date </w:t>
      </w:r>
      <w:proofErr w:type="gramStart"/>
      <w:r w:rsidRPr="008423E2">
        <w:rPr>
          <w:rFonts w:asciiTheme="majorBidi" w:hAnsiTheme="majorBidi" w:cstheme="majorBidi"/>
          <w:sz w:val="24"/>
          <w:szCs w:val="24"/>
        </w:rPr>
        <w:t>examined</w:t>
      </w:r>
      <w:proofErr w:type="gramEnd"/>
      <w:r w:rsidRPr="008423E2">
        <w:rPr>
          <w:rFonts w:asciiTheme="majorBidi" w:hAnsiTheme="majorBidi" w:cstheme="majorBidi"/>
          <w:sz w:val="24"/>
          <w:szCs w:val="24"/>
        </w:rPr>
        <w:t xml:space="preserve"> correlational relationships or qualitative associations; therefore, while causal effects of the factors we have identified are implied, they have yet to be confirmed. </w:t>
      </w:r>
      <w:r w:rsidR="00614BAC" w:rsidRPr="008423E2">
        <w:rPr>
          <w:rFonts w:asciiTheme="majorBidi" w:hAnsiTheme="majorBidi" w:cstheme="majorBidi"/>
          <w:sz w:val="24"/>
          <w:szCs w:val="24"/>
        </w:rPr>
        <w:t xml:space="preserve">While our </w:t>
      </w:r>
      <w:r w:rsidR="002078F9" w:rsidRPr="008423E2">
        <w:rPr>
          <w:rFonts w:asciiTheme="majorBidi" w:hAnsiTheme="majorBidi" w:cstheme="majorBidi"/>
          <w:sz w:val="24"/>
          <w:szCs w:val="24"/>
        </w:rPr>
        <w:t>paper</w:t>
      </w:r>
      <w:r w:rsidR="00614BAC" w:rsidRPr="008423E2">
        <w:rPr>
          <w:rFonts w:asciiTheme="majorBidi" w:hAnsiTheme="majorBidi" w:cstheme="majorBidi"/>
          <w:sz w:val="24"/>
          <w:szCs w:val="24"/>
        </w:rPr>
        <w:t xml:space="preserve"> organizes the categories that emerged from </w:t>
      </w:r>
      <w:r w:rsidR="002078F9" w:rsidRPr="008423E2">
        <w:rPr>
          <w:rFonts w:asciiTheme="majorBidi" w:hAnsiTheme="majorBidi" w:cstheme="majorBidi"/>
          <w:sz w:val="24"/>
          <w:szCs w:val="24"/>
        </w:rPr>
        <w:t>our analysis and links them as dependent, independent, mediating, and moderating factors, to explain disparit</w:t>
      </w:r>
      <w:r w:rsidR="00654793" w:rsidRPr="008423E2">
        <w:rPr>
          <w:rFonts w:asciiTheme="majorBidi" w:hAnsiTheme="majorBidi" w:cstheme="majorBidi"/>
          <w:sz w:val="24"/>
          <w:szCs w:val="24"/>
        </w:rPr>
        <w:t>ies</w:t>
      </w:r>
      <w:r w:rsidR="00614BAC" w:rsidRPr="008423E2">
        <w:rPr>
          <w:rFonts w:asciiTheme="majorBidi" w:hAnsiTheme="majorBidi" w:cstheme="majorBidi"/>
          <w:sz w:val="24"/>
          <w:szCs w:val="24"/>
        </w:rPr>
        <w:t>, it does not fully capture the temporal dynamics and change over time</w:t>
      </w:r>
      <w:r w:rsidR="002078F9" w:rsidRPr="008423E2">
        <w:rPr>
          <w:rFonts w:asciiTheme="majorBidi" w:hAnsiTheme="majorBidi" w:cstheme="majorBidi"/>
          <w:sz w:val="24"/>
          <w:szCs w:val="24"/>
        </w:rPr>
        <w:t xml:space="preserve"> necessary for a process theory</w:t>
      </w:r>
      <w:r w:rsidR="00614BAC" w:rsidRPr="008423E2">
        <w:rPr>
          <w:rFonts w:asciiTheme="majorBidi" w:hAnsiTheme="majorBidi" w:cstheme="majorBidi"/>
          <w:sz w:val="24"/>
          <w:szCs w:val="24"/>
        </w:rPr>
        <w:t xml:space="preserve">—a </w:t>
      </w:r>
      <w:r w:rsidR="00043C4A" w:rsidRPr="008423E2">
        <w:rPr>
          <w:rFonts w:asciiTheme="majorBidi" w:hAnsiTheme="majorBidi" w:cstheme="majorBidi"/>
          <w:sz w:val="24"/>
          <w:szCs w:val="24"/>
        </w:rPr>
        <w:t>common</w:t>
      </w:r>
      <w:r w:rsidR="00614BAC" w:rsidRPr="008423E2">
        <w:rPr>
          <w:rFonts w:asciiTheme="majorBidi" w:hAnsiTheme="majorBidi" w:cstheme="majorBidi"/>
          <w:sz w:val="24"/>
          <w:szCs w:val="24"/>
        </w:rPr>
        <w:t xml:space="preserve"> challenge when working with non-empirical data</w:t>
      </w:r>
      <w:r w:rsidR="0040311D" w:rsidRPr="008423E2">
        <w:rPr>
          <w:rFonts w:asciiTheme="majorBidi" w:hAnsiTheme="majorBidi" w:cstheme="majorBidi"/>
          <w:sz w:val="24"/>
          <w:szCs w:val="24"/>
        </w:rPr>
        <w:t xml:space="preserve"> </w:t>
      </w:r>
      <w:r w:rsidR="0040311D"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fkgZuKoq","properties":{"formattedCitation":"(Cloutier &amp; Langley, 2020)","plainCitation":"(Cloutier &amp; Langley, 2020)","noteIndex":0},"citationItems":[{"id":4531,"uris":["http://zotero.org/groups/4906289/items/S3M6ECWV"],"itemData":{"id":4531,"type":"article-journal","abstract":"In recent years, there have been many calls for scholars to innovate in their styles of conceptual work, and in particular to develop process theoretical contributions that consider the dynamic unfolding of phenomena over time. Yet, while there are templates for constructing conceptual contributions structured in the form variance theories, approaches to developing process models, especially in the absence of formal empirical data, have received less attention. To fill this gap, we build on a review of conceptual articles that develop process theoretical contributions published in two major journals ( Academy of Management Review and Organization Studies) to propose a typology of four process theorizing styles that we label linear, parallel, recursive and conjunctive. As we move from linear to parallel to recursive to conjunctive styles, conceptual reasoning becomes more deeply embedded in process ontology, while the standard structuring devices such as diagrams, tables and propositions traditionally employed in conceptual articles appear less useful. We offer recommendations that may be helpful in enriching and deepening process theoretical contributions of all types.","container-title":"Organization Theory","DOI":"10.1177/2631787720902473","ISSN":"2631-7877","issue":"1","page":"1–32","title":"What Makes a Process Theoretical Contribution?","volume":"1","author":[{"family":"Cloutier","given":"Charlotte"},{"family":"Langley","given":"Ann"}],"issued":{"date-parts":[["2020",1]]}}}],"schema":"https://github.com/citation-style-language/schema/raw/master/csl-citation.json"} </w:instrText>
      </w:r>
      <w:r w:rsidR="0040311D"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Cloutier &amp; Langley, 2020)</w:t>
      </w:r>
      <w:r w:rsidR="0040311D" w:rsidRPr="008423E2">
        <w:rPr>
          <w:rFonts w:asciiTheme="majorBidi" w:hAnsiTheme="majorBidi" w:cstheme="majorBidi"/>
          <w:sz w:val="24"/>
          <w:szCs w:val="24"/>
        </w:rPr>
        <w:fldChar w:fldCharType="end"/>
      </w:r>
      <w:r w:rsidR="00614BAC" w:rsidRPr="008423E2">
        <w:rPr>
          <w:rFonts w:asciiTheme="majorBidi" w:hAnsiTheme="majorBidi" w:cstheme="majorBidi"/>
          <w:sz w:val="24"/>
          <w:szCs w:val="24"/>
        </w:rPr>
        <w:t xml:space="preserve">. We encourage future empirical research to build on our framework </w:t>
      </w:r>
      <w:r w:rsidR="002078F9" w:rsidRPr="008423E2">
        <w:rPr>
          <w:rFonts w:asciiTheme="majorBidi" w:hAnsiTheme="majorBidi" w:cstheme="majorBidi"/>
          <w:sz w:val="24"/>
          <w:szCs w:val="24"/>
        </w:rPr>
        <w:t xml:space="preserve">and adopt </w:t>
      </w:r>
      <w:proofErr w:type="gramStart"/>
      <w:r w:rsidR="00614BAC" w:rsidRPr="008423E2">
        <w:rPr>
          <w:rFonts w:asciiTheme="majorBidi" w:hAnsiTheme="majorBidi" w:cstheme="majorBidi"/>
          <w:sz w:val="24"/>
          <w:szCs w:val="24"/>
        </w:rPr>
        <w:t>process</w:t>
      </w:r>
      <w:proofErr w:type="gramEnd"/>
      <w:r w:rsidR="00614BAC" w:rsidRPr="008423E2">
        <w:rPr>
          <w:rFonts w:asciiTheme="majorBidi" w:hAnsiTheme="majorBidi" w:cstheme="majorBidi"/>
          <w:sz w:val="24"/>
          <w:szCs w:val="24"/>
        </w:rPr>
        <w:t xml:space="preserve"> </w:t>
      </w:r>
      <w:r w:rsidR="002078F9" w:rsidRPr="008423E2">
        <w:rPr>
          <w:rFonts w:asciiTheme="majorBidi" w:hAnsiTheme="majorBidi" w:cstheme="majorBidi"/>
          <w:sz w:val="24"/>
          <w:szCs w:val="24"/>
        </w:rPr>
        <w:t xml:space="preserve">thinking to further elaborate on </w:t>
      </w:r>
      <w:r w:rsidR="00614BAC" w:rsidRPr="008423E2">
        <w:rPr>
          <w:rFonts w:asciiTheme="majorBidi" w:hAnsiTheme="majorBidi" w:cstheme="majorBidi"/>
          <w:sz w:val="24"/>
          <w:szCs w:val="24"/>
        </w:rPr>
        <w:t xml:space="preserve">how the categories </w:t>
      </w:r>
      <w:r w:rsidR="008C5AE2" w:rsidRPr="008423E2">
        <w:rPr>
          <w:rFonts w:asciiTheme="majorBidi" w:hAnsiTheme="majorBidi" w:cstheme="majorBidi"/>
          <w:sz w:val="24"/>
          <w:szCs w:val="24"/>
        </w:rPr>
        <w:t xml:space="preserve">and the links among them </w:t>
      </w:r>
      <w:r w:rsidR="00614BAC" w:rsidRPr="008423E2">
        <w:rPr>
          <w:rFonts w:asciiTheme="majorBidi" w:hAnsiTheme="majorBidi" w:cstheme="majorBidi"/>
          <w:sz w:val="24"/>
          <w:szCs w:val="24"/>
        </w:rPr>
        <w:t>emerge</w:t>
      </w:r>
      <w:r w:rsidR="002078F9" w:rsidRPr="008423E2">
        <w:rPr>
          <w:rFonts w:asciiTheme="majorBidi" w:hAnsiTheme="majorBidi" w:cstheme="majorBidi"/>
          <w:sz w:val="24"/>
          <w:szCs w:val="24"/>
        </w:rPr>
        <w:t xml:space="preserve"> and </w:t>
      </w:r>
      <w:r w:rsidR="00614BAC" w:rsidRPr="008423E2">
        <w:rPr>
          <w:rFonts w:asciiTheme="majorBidi" w:hAnsiTheme="majorBidi" w:cstheme="majorBidi"/>
          <w:sz w:val="24"/>
          <w:szCs w:val="24"/>
        </w:rPr>
        <w:t>evolve</w:t>
      </w:r>
      <w:r w:rsidR="002078F9" w:rsidRPr="008423E2">
        <w:rPr>
          <w:rFonts w:asciiTheme="majorBidi" w:hAnsiTheme="majorBidi" w:cstheme="majorBidi"/>
          <w:sz w:val="24"/>
          <w:szCs w:val="24"/>
        </w:rPr>
        <w:t xml:space="preserve"> </w:t>
      </w:r>
      <w:r w:rsidR="00614BAC" w:rsidRPr="008423E2">
        <w:rPr>
          <w:rFonts w:asciiTheme="majorBidi" w:hAnsiTheme="majorBidi" w:cstheme="majorBidi"/>
          <w:sz w:val="24"/>
          <w:szCs w:val="24"/>
        </w:rPr>
        <w:t>over time.</w:t>
      </w:r>
    </w:p>
    <w:p w14:paraId="2F280AA9" w14:textId="127F5CA7" w:rsidR="00EC5D83" w:rsidRPr="008423E2" w:rsidRDefault="0049001C" w:rsidP="00614BAC">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 xml:space="preserve">We recommend that future researchers examine the distinct aspects of the framework derived from our synthesis. As current career success frameworks are largely based on the experiences of dominant groups with privileged access to resources, advancing future research requires a focus on barriers to resource access and use. Specifically, we emphasize the importance of examining complex visibility as a mechanism that can explain the impact of resource access and use on </w:t>
      </w:r>
      <w:r w:rsidR="002D7B75" w:rsidRPr="008423E2">
        <w:rPr>
          <w:rFonts w:asciiTheme="majorBidi" w:hAnsiTheme="majorBidi" w:cstheme="majorBidi"/>
          <w:sz w:val="24"/>
          <w:szCs w:val="24"/>
        </w:rPr>
        <w:t xml:space="preserve">minority groups’ </w:t>
      </w:r>
      <w:r w:rsidRPr="008423E2">
        <w:rPr>
          <w:rFonts w:asciiTheme="majorBidi" w:hAnsiTheme="majorBidi" w:cstheme="majorBidi"/>
          <w:sz w:val="24"/>
          <w:szCs w:val="24"/>
        </w:rPr>
        <w:t xml:space="preserve">career success. It is essential to consider complex visibility when assessing resource management in both quantitative and qualitative studies. As </w:t>
      </w:r>
      <w:r w:rsidRPr="008423E2">
        <w:rPr>
          <w:rFonts w:asciiTheme="majorBidi" w:hAnsiTheme="majorBidi" w:cstheme="majorBidi"/>
          <w:sz w:val="24"/>
          <w:szCs w:val="24"/>
        </w:rPr>
        <w:lastRenderedPageBreak/>
        <w:t xml:space="preserve">the three visibility forms in our analysis largely stem from qualitative research, we encourage future quantitative studies to measure and integrate these visibility dimensions when analyzing minority groups or comparing their experiences with nonminority groups. </w:t>
      </w:r>
      <w:r w:rsidR="00EC5D83" w:rsidRPr="008423E2">
        <w:rPr>
          <w:rFonts w:asciiTheme="majorBidi" w:hAnsiTheme="majorBidi" w:cstheme="majorBidi"/>
          <w:sz w:val="24"/>
          <w:szCs w:val="24"/>
        </w:rPr>
        <w:t>Similarly, to capture the nuance</w:t>
      </w:r>
      <w:r w:rsidR="00A91697" w:rsidRPr="008423E2">
        <w:rPr>
          <w:rFonts w:asciiTheme="majorBidi" w:hAnsiTheme="majorBidi" w:cstheme="majorBidi"/>
          <w:sz w:val="24"/>
          <w:szCs w:val="24"/>
        </w:rPr>
        <w:t>s of</w:t>
      </w:r>
      <w:r w:rsidR="00EC5D83" w:rsidRPr="008423E2">
        <w:rPr>
          <w:rFonts w:asciiTheme="majorBidi" w:hAnsiTheme="majorBidi" w:cstheme="majorBidi"/>
          <w:sz w:val="24"/>
          <w:szCs w:val="24"/>
        </w:rPr>
        <w:t xml:space="preserve"> minority groups</w:t>
      </w:r>
      <w:r w:rsidR="00A91697" w:rsidRPr="008423E2">
        <w:rPr>
          <w:rFonts w:asciiTheme="majorBidi" w:hAnsiTheme="majorBidi" w:cstheme="majorBidi"/>
          <w:sz w:val="24"/>
          <w:szCs w:val="24"/>
        </w:rPr>
        <w:t>’ experiences</w:t>
      </w:r>
      <w:r w:rsidR="002D7B75" w:rsidRPr="008423E2">
        <w:rPr>
          <w:rFonts w:asciiTheme="majorBidi" w:hAnsiTheme="majorBidi" w:cstheme="majorBidi"/>
          <w:sz w:val="24"/>
          <w:szCs w:val="24"/>
        </w:rPr>
        <w:t xml:space="preserve"> when</w:t>
      </w:r>
      <w:r w:rsidR="00EC5D83" w:rsidRPr="008423E2">
        <w:rPr>
          <w:rFonts w:asciiTheme="majorBidi" w:hAnsiTheme="majorBidi" w:cstheme="majorBidi"/>
          <w:sz w:val="24"/>
          <w:szCs w:val="24"/>
        </w:rPr>
        <w:t xml:space="preserve"> positioned as </w:t>
      </w:r>
      <w:proofErr w:type="gramStart"/>
      <w:r w:rsidR="00EC5D83" w:rsidRPr="008423E2">
        <w:rPr>
          <w:rFonts w:asciiTheme="majorBidi" w:hAnsiTheme="majorBidi" w:cstheme="majorBidi"/>
          <w:sz w:val="24"/>
          <w:szCs w:val="24"/>
        </w:rPr>
        <w:t>outsider</w:t>
      </w:r>
      <w:proofErr w:type="gramEnd"/>
      <w:r w:rsidR="00EC5D83" w:rsidRPr="008423E2">
        <w:rPr>
          <w:rFonts w:asciiTheme="majorBidi" w:hAnsiTheme="majorBidi" w:cstheme="majorBidi"/>
          <w:sz w:val="24"/>
          <w:szCs w:val="24"/>
        </w:rPr>
        <w:t xml:space="preserve">-within in organizational settings, future research should develop </w:t>
      </w:r>
      <w:r w:rsidR="00E00C5A" w:rsidRPr="008423E2">
        <w:rPr>
          <w:rFonts w:asciiTheme="majorBidi" w:hAnsiTheme="majorBidi" w:cstheme="majorBidi"/>
          <w:sz w:val="24"/>
          <w:szCs w:val="24"/>
        </w:rPr>
        <w:t xml:space="preserve">and incorporate </w:t>
      </w:r>
      <w:r w:rsidR="00EC5D83" w:rsidRPr="008423E2">
        <w:rPr>
          <w:rFonts w:asciiTheme="majorBidi" w:hAnsiTheme="majorBidi" w:cstheme="majorBidi"/>
          <w:sz w:val="24"/>
          <w:szCs w:val="24"/>
        </w:rPr>
        <w:t xml:space="preserve">measures that reflect the distinct dimensions of this status. Such research could explore the sense of being perceived as </w:t>
      </w:r>
      <w:proofErr w:type="gramStart"/>
      <w:r w:rsidR="00EC5D83" w:rsidRPr="008423E2">
        <w:rPr>
          <w:rFonts w:asciiTheme="majorBidi" w:hAnsiTheme="majorBidi" w:cstheme="majorBidi"/>
          <w:sz w:val="24"/>
          <w:szCs w:val="24"/>
        </w:rPr>
        <w:t>different, othered</w:t>
      </w:r>
      <w:proofErr w:type="gramEnd"/>
      <w:r w:rsidR="00EC5D83" w:rsidRPr="008423E2">
        <w:rPr>
          <w:rFonts w:asciiTheme="majorBidi" w:hAnsiTheme="majorBidi" w:cstheme="majorBidi"/>
          <w:sz w:val="24"/>
          <w:szCs w:val="24"/>
        </w:rPr>
        <w:t>, or as deviating from the normative group identity</w:t>
      </w:r>
      <w:r w:rsidR="00E00C5A" w:rsidRPr="008423E2">
        <w:rPr>
          <w:rFonts w:asciiTheme="majorBidi" w:hAnsiTheme="majorBidi" w:cstheme="majorBidi"/>
          <w:sz w:val="24"/>
          <w:szCs w:val="24"/>
        </w:rPr>
        <w:t>.</w:t>
      </w:r>
    </w:p>
    <w:p w14:paraId="222EE5BA" w14:textId="6A664795" w:rsidR="00AC3948" w:rsidRPr="008423E2" w:rsidRDefault="00AC3948" w:rsidP="00474089">
      <w:pPr>
        <w:autoSpaceDE w:val="0"/>
        <w:autoSpaceDN w:val="0"/>
        <w:adjustRightInd w:val="0"/>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 xml:space="preserve">We do not argue for the generalizability of our findings; however, our review design can be applied to synthesize extant research on other organizational outcomes of interest to </w:t>
      </w:r>
      <w:r w:rsidR="00727191" w:rsidRPr="008423E2">
        <w:rPr>
          <w:rFonts w:asciiTheme="majorBidi" w:hAnsiTheme="majorBidi" w:cstheme="majorBidi"/>
          <w:sz w:val="24"/>
          <w:szCs w:val="24"/>
        </w:rPr>
        <w:t xml:space="preserve">more deeply </w:t>
      </w:r>
      <w:r w:rsidR="00474862" w:rsidRPr="008423E2">
        <w:rPr>
          <w:rFonts w:asciiTheme="majorBidi" w:hAnsiTheme="majorBidi" w:cstheme="majorBidi"/>
          <w:sz w:val="24"/>
          <w:szCs w:val="24"/>
        </w:rPr>
        <w:t xml:space="preserve">explain </w:t>
      </w:r>
      <w:r w:rsidR="00037653" w:rsidRPr="008423E2">
        <w:rPr>
          <w:rFonts w:asciiTheme="majorBidi" w:hAnsiTheme="majorBidi" w:cstheme="majorBidi"/>
          <w:sz w:val="24"/>
          <w:szCs w:val="24"/>
        </w:rPr>
        <w:t xml:space="preserve">the </w:t>
      </w:r>
      <w:r w:rsidR="00093FB5" w:rsidRPr="008423E2">
        <w:rPr>
          <w:rFonts w:asciiTheme="majorBidi" w:hAnsiTheme="majorBidi" w:cstheme="majorBidi"/>
          <w:sz w:val="24"/>
          <w:szCs w:val="24"/>
        </w:rPr>
        <w:t xml:space="preserve">challenges </w:t>
      </w:r>
      <w:r w:rsidR="00474862" w:rsidRPr="008423E2">
        <w:rPr>
          <w:rFonts w:asciiTheme="majorBidi" w:hAnsiTheme="majorBidi" w:cstheme="majorBidi"/>
          <w:sz w:val="24"/>
          <w:szCs w:val="24"/>
        </w:rPr>
        <w:t xml:space="preserve">in access to and use of resources </w:t>
      </w:r>
      <w:r w:rsidR="00093FB5" w:rsidRPr="008423E2">
        <w:rPr>
          <w:rFonts w:asciiTheme="majorBidi" w:hAnsiTheme="majorBidi" w:cstheme="majorBidi"/>
          <w:sz w:val="24"/>
          <w:szCs w:val="24"/>
        </w:rPr>
        <w:t>facing underrepresented minority groups</w:t>
      </w:r>
      <w:r w:rsidRPr="008423E2">
        <w:rPr>
          <w:rFonts w:asciiTheme="majorBidi" w:hAnsiTheme="majorBidi" w:cstheme="majorBidi"/>
          <w:sz w:val="24"/>
          <w:szCs w:val="24"/>
        </w:rPr>
        <w:t xml:space="preserve">. We also believe that our theorization of </w:t>
      </w:r>
      <w:r w:rsidR="00093FB5" w:rsidRPr="008423E2">
        <w:rPr>
          <w:rFonts w:asciiTheme="majorBidi" w:hAnsiTheme="majorBidi" w:cstheme="majorBidi"/>
          <w:sz w:val="24"/>
          <w:szCs w:val="24"/>
        </w:rPr>
        <w:t xml:space="preserve">complex visibility </w:t>
      </w:r>
      <w:r w:rsidRPr="008423E2">
        <w:rPr>
          <w:rFonts w:asciiTheme="majorBidi" w:hAnsiTheme="majorBidi" w:cstheme="majorBidi"/>
          <w:sz w:val="24"/>
          <w:szCs w:val="24"/>
        </w:rPr>
        <w:t>can be linked to many different organizational and individual outcomes</w:t>
      </w:r>
      <w:r w:rsidR="00727191" w:rsidRPr="008423E2">
        <w:rPr>
          <w:rFonts w:asciiTheme="majorBidi" w:hAnsiTheme="majorBidi" w:cstheme="majorBidi"/>
          <w:sz w:val="24"/>
          <w:szCs w:val="24"/>
        </w:rPr>
        <w:t>,</w:t>
      </w:r>
      <w:r w:rsidRPr="008423E2">
        <w:rPr>
          <w:rFonts w:asciiTheme="majorBidi" w:hAnsiTheme="majorBidi" w:cstheme="majorBidi"/>
          <w:sz w:val="24"/>
          <w:szCs w:val="24"/>
        </w:rPr>
        <w:t xml:space="preserve"> and that future researchers can incorporate it into their research question</w:t>
      </w:r>
      <w:r w:rsidR="00727191" w:rsidRPr="008423E2">
        <w:rPr>
          <w:rFonts w:asciiTheme="majorBidi" w:hAnsiTheme="majorBidi" w:cstheme="majorBidi"/>
          <w:sz w:val="24"/>
          <w:szCs w:val="24"/>
        </w:rPr>
        <w:t>s</w:t>
      </w:r>
      <w:r w:rsidRPr="008423E2">
        <w:rPr>
          <w:rFonts w:asciiTheme="majorBidi" w:hAnsiTheme="majorBidi" w:cstheme="majorBidi"/>
          <w:sz w:val="24"/>
          <w:szCs w:val="24"/>
        </w:rPr>
        <w:t xml:space="preserve"> and </w:t>
      </w:r>
      <w:r w:rsidR="00727191" w:rsidRPr="008423E2">
        <w:rPr>
          <w:rFonts w:asciiTheme="majorBidi" w:hAnsiTheme="majorBidi" w:cstheme="majorBidi"/>
          <w:sz w:val="24"/>
          <w:szCs w:val="24"/>
        </w:rPr>
        <w:t xml:space="preserve">study </w:t>
      </w:r>
      <w:r w:rsidRPr="008423E2">
        <w:rPr>
          <w:rFonts w:asciiTheme="majorBidi" w:hAnsiTheme="majorBidi" w:cstheme="majorBidi"/>
          <w:sz w:val="24"/>
          <w:szCs w:val="24"/>
        </w:rPr>
        <w:t>design</w:t>
      </w:r>
      <w:r w:rsidR="00727191" w:rsidRPr="008423E2">
        <w:rPr>
          <w:rFonts w:asciiTheme="majorBidi" w:hAnsiTheme="majorBidi" w:cstheme="majorBidi"/>
          <w:sz w:val="24"/>
          <w:szCs w:val="24"/>
        </w:rPr>
        <w:t>s</w:t>
      </w:r>
      <w:r w:rsidRPr="008423E2">
        <w:rPr>
          <w:rFonts w:asciiTheme="majorBidi" w:hAnsiTheme="majorBidi" w:cstheme="majorBidi"/>
          <w:sz w:val="24"/>
          <w:szCs w:val="24"/>
        </w:rPr>
        <w:t xml:space="preserve">. </w:t>
      </w:r>
      <w:r w:rsidR="00037653" w:rsidRPr="008423E2">
        <w:rPr>
          <w:rFonts w:asciiTheme="majorBidi" w:hAnsiTheme="majorBidi" w:cstheme="majorBidi"/>
          <w:sz w:val="24"/>
          <w:szCs w:val="24"/>
        </w:rPr>
        <w:t>C</w:t>
      </w:r>
      <w:r w:rsidR="00474089" w:rsidRPr="008423E2">
        <w:rPr>
          <w:rFonts w:asciiTheme="majorBidi" w:hAnsiTheme="majorBidi" w:cstheme="majorBidi"/>
          <w:sz w:val="24"/>
          <w:szCs w:val="24"/>
        </w:rPr>
        <w:t xml:space="preserve">omplex visibility has the potential to draw attention to the relative power of dominant group members to marginalized group members, and its focus on the influence of unstated organizational norms makes it well-suited to thinking about the negative workplace experiences of many types of marginalized groups. </w:t>
      </w:r>
      <w:r w:rsidRPr="008423E2">
        <w:rPr>
          <w:rFonts w:asciiTheme="majorBidi" w:hAnsiTheme="majorBidi" w:cstheme="majorBidi"/>
          <w:sz w:val="24"/>
          <w:szCs w:val="24"/>
        </w:rPr>
        <w:t>Our framework shows that</w:t>
      </w:r>
      <w:r w:rsidR="00727191" w:rsidRPr="008423E2">
        <w:rPr>
          <w:rFonts w:asciiTheme="majorBidi" w:hAnsiTheme="majorBidi" w:cstheme="majorBidi"/>
          <w:sz w:val="24"/>
          <w:szCs w:val="24"/>
        </w:rPr>
        <w:t>,</w:t>
      </w:r>
      <w:r w:rsidRPr="008423E2">
        <w:rPr>
          <w:rFonts w:asciiTheme="majorBidi" w:hAnsiTheme="majorBidi" w:cstheme="majorBidi"/>
          <w:sz w:val="24"/>
          <w:szCs w:val="24"/>
        </w:rPr>
        <w:t xml:space="preserve"> in an ideal world, without negative</w:t>
      </w:r>
      <w:r w:rsidR="00F67475" w:rsidRPr="008423E2">
        <w:rPr>
          <w:rFonts w:asciiTheme="majorBidi" w:hAnsiTheme="majorBidi" w:cstheme="majorBidi"/>
          <w:sz w:val="24"/>
          <w:szCs w:val="24"/>
        </w:rPr>
        <w:t xml:space="preserve"> social</w:t>
      </w:r>
      <w:r w:rsidRPr="008423E2">
        <w:rPr>
          <w:rFonts w:asciiTheme="majorBidi" w:hAnsiTheme="majorBidi" w:cstheme="majorBidi"/>
          <w:sz w:val="24"/>
          <w:szCs w:val="24"/>
        </w:rPr>
        <w:t xml:space="preserve"> stereotypes, biases, stigmas, and </w:t>
      </w:r>
      <w:r w:rsidR="00093FB5" w:rsidRPr="008423E2">
        <w:rPr>
          <w:rFonts w:asciiTheme="majorBidi" w:hAnsiTheme="majorBidi" w:cstheme="majorBidi"/>
          <w:sz w:val="24"/>
          <w:szCs w:val="24"/>
        </w:rPr>
        <w:t>complex visibility</w:t>
      </w:r>
      <w:r w:rsidRPr="008423E2">
        <w:rPr>
          <w:rFonts w:asciiTheme="majorBidi" w:hAnsiTheme="majorBidi" w:cstheme="majorBidi"/>
          <w:sz w:val="24"/>
          <w:szCs w:val="24"/>
        </w:rPr>
        <w:t xml:space="preserve">, </w:t>
      </w:r>
      <w:proofErr w:type="gramStart"/>
      <w:r w:rsidRPr="008423E2">
        <w:rPr>
          <w:rFonts w:asciiTheme="majorBidi" w:hAnsiTheme="majorBidi" w:cstheme="majorBidi"/>
          <w:sz w:val="24"/>
          <w:szCs w:val="24"/>
        </w:rPr>
        <w:t>singling</w:t>
      </w:r>
      <w:proofErr w:type="gramEnd"/>
      <w:r w:rsidRPr="008423E2">
        <w:rPr>
          <w:rFonts w:asciiTheme="majorBidi" w:hAnsiTheme="majorBidi" w:cstheme="majorBidi"/>
          <w:sz w:val="24"/>
          <w:szCs w:val="24"/>
        </w:rPr>
        <w:t xml:space="preserve"> out studies conducted among a specific minority group for a review would not be required. However, we are far from such an ideal world now, and this review can be a steppingstone </w:t>
      </w:r>
      <w:r w:rsidR="00727191" w:rsidRPr="008423E2">
        <w:rPr>
          <w:rFonts w:asciiTheme="majorBidi" w:hAnsiTheme="majorBidi" w:cstheme="majorBidi"/>
          <w:sz w:val="24"/>
          <w:szCs w:val="24"/>
        </w:rPr>
        <w:t xml:space="preserve">to </w:t>
      </w:r>
      <w:r w:rsidRPr="008423E2">
        <w:rPr>
          <w:rFonts w:asciiTheme="majorBidi" w:hAnsiTheme="majorBidi" w:cstheme="majorBidi"/>
          <w:sz w:val="24"/>
          <w:szCs w:val="24"/>
        </w:rPr>
        <w:t>extend career success scholarship to be more inclusive</w:t>
      </w:r>
    </w:p>
    <w:p w14:paraId="665A8F8F" w14:textId="43D10362" w:rsidR="00403B10" w:rsidRPr="008423E2" w:rsidRDefault="00EB72DA" w:rsidP="00B57688">
      <w:pPr>
        <w:widowControl w:val="0"/>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Future studies could explore the impact of structural changes, such as equitable promotion criteria, anti-bias policies, and accountability mechanisms, on career success disparit</w:t>
      </w:r>
      <w:r w:rsidR="00123B81" w:rsidRPr="008423E2">
        <w:rPr>
          <w:rFonts w:asciiTheme="majorBidi" w:hAnsiTheme="majorBidi" w:cstheme="majorBidi"/>
          <w:sz w:val="24"/>
          <w:szCs w:val="24"/>
        </w:rPr>
        <w:t>y</w:t>
      </w:r>
      <w:r w:rsidRPr="008423E2">
        <w:rPr>
          <w:rFonts w:asciiTheme="majorBidi" w:hAnsiTheme="majorBidi" w:cstheme="majorBidi"/>
          <w:sz w:val="24"/>
          <w:szCs w:val="24"/>
        </w:rPr>
        <w:t xml:space="preserve">. This research would provide insights into which organizational policies are most effective in </w:t>
      </w:r>
      <w:r w:rsidRPr="008423E2">
        <w:rPr>
          <w:rFonts w:asciiTheme="majorBidi" w:hAnsiTheme="majorBidi" w:cstheme="majorBidi"/>
          <w:sz w:val="24"/>
          <w:szCs w:val="24"/>
        </w:rPr>
        <w:lastRenderedPageBreak/>
        <w:t>ensuring sustained equity in career success. Also, f</w:t>
      </w:r>
      <w:r w:rsidR="003309A1" w:rsidRPr="008423E2">
        <w:rPr>
          <w:rFonts w:asciiTheme="majorBidi" w:hAnsiTheme="majorBidi" w:cstheme="majorBidi"/>
          <w:sz w:val="24"/>
          <w:szCs w:val="24"/>
        </w:rPr>
        <w:t xml:space="preserve">uture research could examine the effectiveness of interventions designed to improve minority access to critical career advancement resources, such as mentorship, networking opportunities, and training and development programs. </w:t>
      </w:r>
      <w:r w:rsidRPr="008423E2">
        <w:rPr>
          <w:rFonts w:asciiTheme="majorBidi" w:hAnsiTheme="majorBidi" w:cstheme="majorBidi"/>
          <w:sz w:val="24"/>
          <w:szCs w:val="24"/>
        </w:rPr>
        <w:t>Although initial evidence suggests that such interventions can positively impact minority career advancement</w:t>
      </w:r>
      <w:r w:rsidR="00077ADA" w:rsidRPr="008423E2">
        <w:rPr>
          <w:rFonts w:asciiTheme="majorBidi" w:hAnsiTheme="majorBidi" w:cstheme="majorBidi"/>
          <w:sz w:val="24"/>
          <w:szCs w:val="24"/>
        </w:rPr>
        <w:t xml:space="preserve"> </w:t>
      </w:r>
      <w:r w:rsidR="00077ADA" w:rsidRPr="008423E2">
        <w:rPr>
          <w:rFonts w:asciiTheme="majorBidi" w:hAnsiTheme="majorBidi" w:cstheme="majorBidi"/>
          <w:sz w:val="24"/>
          <w:szCs w:val="24"/>
        </w:rPr>
        <w:fldChar w:fldCharType="begin"/>
      </w:r>
      <w:r w:rsidR="00B57688">
        <w:rPr>
          <w:rFonts w:asciiTheme="majorBidi" w:hAnsiTheme="majorBidi" w:cstheme="majorBidi"/>
          <w:sz w:val="24"/>
          <w:szCs w:val="24"/>
        </w:rPr>
        <w:instrText xml:space="preserve"> ADDIN ZOTERO_ITEM CSL_CITATION {"citationID":"aJuEVD1m","properties":{"formattedCitation":"(e.g., Davis et al., 2022; Steele et al., 2024)","plainCitation":"(e.g., Davis et al., 2022; Steele et al., 2024)","noteIndex":0},"citationItems":[{"id":19039,"uris":["http://zotero.org/groups/5119330/items/WCTRJQWR"],"itemData":{"id":19039,"type":"article-journal","abstract":"Mentoring is important for career success and has been suggested to promote the advancement of faculty of color (FOC). However, some mentoring experiences may be negative and impede faculty's success. Building upon social cognitive career theory (SCCT), the current study examines whether FOC perceive challenges around receiving mentoring and applies an intersectional lens to assess whether these challenges vary by race/ethnicity and gender. We interviewed 118 tenure-track FOC from a predominantly White, research-intensive institution. We found that FOC experienced four mentoring challenges: negative mentoring experiences, difficulty finding mentors, insufficient institutional support for formal mentoring, and lack of post-tenure mentorship among tenured faculty. We also found that Black and Latinx women were most likely to describe barriers to mentoring whereas Asian and Black men reported the fewest. We discuss the implications of our findings within the framework of SCCT, along with potential interventions that may increase positive mentoring experiences for FOC.","container-title":"Journal of Career Development","DOI":"10.1177/08948453211013375","ISSN":"0894-8453","issue":"5, SI","language":"English","page":"1063-1081","title":"Barriers to the successful mentoring of faculty of color","volume":"49","author":[{"family":"Davis","given":"Tangier M."},{"family":"Jones","given":"Martinque K."},{"family":"Settles","given":"Isis H."},{"family":"Russell","given":"Paulette Granberry"}],"issued":{"date-parts":[["2022",10]]}},"label":"page","prefix":"e.g., "},{"id":20088,"uris":["http://zotero.org/groups/5119330/items/TL4YGIZS"],"itemData":{"id":20088,"type":"article-journal","abstract":"Women face obstacles to leader development within their organizations. We investigate how women benefit from joining women's professional organizations (WPOs). We first conducted a pilot study in which we surveyed members of a WPO in the Southeastern United States to investigate whether women join these types of organizations for leader development, with results indicating that most members joined for leader development. We then interviewed members of this same organization to explore what leadership-related benefits they derive from their involvement. We found that experiences within this organization allowed members to hone their leadership abilities, network with other women, work directly with and observe women leaders, and receive support from others to take on leadership roles. In turn, these members had increased leadership aspirations, more confidence in their leadership capabilities, and a more expansive view of leadership within their careers. Overall, the findings from this exploratory study highlight the important role that WPOs can play in women's leader development.","container-title":"Human Resource Development Quarterly","DOI":"10.1002/hrdq.21496","ISSN":"1044-8004","issue":"1","language":"English","page":"41–65","title":"Developing women leaders: The role of women's professional organizations","volume":"35","author":[{"family":"Steele","given":"Clarissa R."},{"family":"Moake","given":"Timothy R."},{"family":"Medina-Craven","given":"Michele N."}],"issued":{"date-parts":[["2024"]]}}}],"schema":"https://github.com/citation-style-language/schema/raw/master/csl-citation.json"} </w:instrText>
      </w:r>
      <w:r w:rsidR="00077ADA" w:rsidRPr="008423E2">
        <w:rPr>
          <w:rFonts w:asciiTheme="majorBidi" w:hAnsiTheme="majorBidi" w:cstheme="majorBidi"/>
          <w:sz w:val="24"/>
          <w:szCs w:val="24"/>
        </w:rPr>
        <w:fldChar w:fldCharType="separate"/>
      </w:r>
      <w:r w:rsidR="00B57688" w:rsidRPr="00B57688">
        <w:rPr>
          <w:rFonts w:ascii="Times New Roman" w:hAnsi="Times New Roman" w:cs="Times New Roman"/>
          <w:sz w:val="24"/>
        </w:rPr>
        <w:t>(e.g., Davis et al., 2022; Steele et al., 2024)</w:t>
      </w:r>
      <w:r w:rsidR="00077ADA" w:rsidRPr="008423E2">
        <w:rPr>
          <w:rFonts w:asciiTheme="majorBidi" w:hAnsiTheme="majorBidi" w:cstheme="majorBidi"/>
          <w:sz w:val="24"/>
          <w:szCs w:val="24"/>
        </w:rPr>
        <w:fldChar w:fldCharType="end"/>
      </w:r>
      <w:r w:rsidRPr="008423E2">
        <w:rPr>
          <w:rFonts w:asciiTheme="majorBidi" w:hAnsiTheme="majorBidi" w:cstheme="majorBidi"/>
          <w:sz w:val="24"/>
          <w:szCs w:val="24"/>
        </w:rPr>
        <w:t xml:space="preserve">, the limited number of studies in this area indicates a significant need for further research to validate and expand these findings. </w:t>
      </w:r>
      <w:r w:rsidR="003309A1" w:rsidRPr="008423E2">
        <w:rPr>
          <w:rFonts w:asciiTheme="majorBidi" w:hAnsiTheme="majorBidi" w:cstheme="majorBidi"/>
          <w:sz w:val="24"/>
          <w:szCs w:val="24"/>
        </w:rPr>
        <w:t xml:space="preserve">Evaluating whether these interventions mitigate barriers highlighted by complex visibility could help determine the most effective approaches for supporting minority </w:t>
      </w:r>
      <w:r w:rsidRPr="008423E2">
        <w:rPr>
          <w:rFonts w:asciiTheme="majorBidi" w:hAnsiTheme="majorBidi" w:cstheme="majorBidi"/>
          <w:sz w:val="24"/>
          <w:szCs w:val="24"/>
        </w:rPr>
        <w:t xml:space="preserve">groups’ </w:t>
      </w:r>
      <w:r w:rsidR="003309A1" w:rsidRPr="008423E2">
        <w:rPr>
          <w:rFonts w:asciiTheme="majorBidi" w:hAnsiTheme="majorBidi" w:cstheme="majorBidi"/>
          <w:sz w:val="24"/>
          <w:szCs w:val="24"/>
        </w:rPr>
        <w:t>career</w:t>
      </w:r>
      <w:r w:rsidR="00037653" w:rsidRPr="008423E2">
        <w:rPr>
          <w:rFonts w:asciiTheme="majorBidi" w:hAnsiTheme="majorBidi" w:cstheme="majorBidi"/>
          <w:sz w:val="24"/>
          <w:szCs w:val="24"/>
        </w:rPr>
        <w:t xml:space="preserve"> success</w:t>
      </w:r>
      <w:r w:rsidR="003309A1" w:rsidRPr="008423E2">
        <w:rPr>
          <w:rFonts w:asciiTheme="majorBidi" w:hAnsiTheme="majorBidi" w:cstheme="majorBidi"/>
          <w:sz w:val="24"/>
          <w:szCs w:val="24"/>
        </w:rPr>
        <w:t xml:space="preserve">. </w:t>
      </w:r>
    </w:p>
    <w:p w14:paraId="0484CCE1" w14:textId="18F9B969" w:rsidR="00DE7173" w:rsidRPr="008423E2" w:rsidRDefault="00AC3948" w:rsidP="00991A0F">
      <w:pPr>
        <w:spacing w:line="480" w:lineRule="auto"/>
        <w:ind w:firstLine="720"/>
        <w:rPr>
          <w:rFonts w:asciiTheme="majorBidi" w:hAnsiTheme="majorBidi" w:cstheme="majorBidi"/>
          <w:sz w:val="24"/>
          <w:szCs w:val="24"/>
        </w:rPr>
      </w:pPr>
      <w:r w:rsidRPr="008423E2">
        <w:rPr>
          <w:rFonts w:asciiTheme="majorBidi" w:hAnsiTheme="majorBidi" w:cstheme="majorBidi"/>
          <w:sz w:val="24"/>
          <w:szCs w:val="24"/>
          <w:lang w:val="en-GB"/>
        </w:rPr>
        <w:t xml:space="preserve">While our synthesis reflects the </w:t>
      </w:r>
      <w:r w:rsidR="00474862" w:rsidRPr="008423E2">
        <w:rPr>
          <w:rFonts w:asciiTheme="majorBidi" w:hAnsiTheme="majorBidi" w:cstheme="majorBidi"/>
          <w:sz w:val="24"/>
          <w:szCs w:val="24"/>
          <w:lang w:val="en-GB"/>
        </w:rPr>
        <w:t>challenging</w:t>
      </w:r>
      <w:r w:rsidR="00D91AAF" w:rsidRPr="008423E2">
        <w:rPr>
          <w:rFonts w:asciiTheme="majorBidi" w:hAnsiTheme="majorBidi" w:cstheme="majorBidi"/>
          <w:sz w:val="24"/>
          <w:szCs w:val="24"/>
          <w:lang w:val="en-GB"/>
        </w:rPr>
        <w:t xml:space="preserve"> </w:t>
      </w:r>
      <w:r w:rsidRPr="008423E2">
        <w:rPr>
          <w:rFonts w:asciiTheme="majorBidi" w:hAnsiTheme="majorBidi" w:cstheme="majorBidi"/>
          <w:sz w:val="24"/>
          <w:szCs w:val="24"/>
          <w:lang w:val="en-GB"/>
        </w:rPr>
        <w:t xml:space="preserve">aspects of </w:t>
      </w:r>
      <w:r w:rsidR="00474862" w:rsidRPr="008423E2">
        <w:rPr>
          <w:rFonts w:asciiTheme="majorBidi" w:hAnsiTheme="majorBidi" w:cstheme="majorBidi"/>
          <w:sz w:val="24"/>
          <w:szCs w:val="24"/>
          <w:lang w:val="en-GB"/>
        </w:rPr>
        <w:t>complex visibility</w:t>
      </w:r>
      <w:r w:rsidR="00EC5D83" w:rsidRPr="008423E2">
        <w:rPr>
          <w:rFonts w:asciiTheme="majorBidi" w:hAnsiTheme="majorBidi" w:cstheme="majorBidi"/>
          <w:sz w:val="24"/>
          <w:szCs w:val="24"/>
          <w:lang w:val="en-GB"/>
        </w:rPr>
        <w:t xml:space="preserve"> and systemic barriers</w:t>
      </w:r>
      <w:r w:rsidRPr="008423E2">
        <w:rPr>
          <w:rFonts w:asciiTheme="majorBidi" w:hAnsiTheme="majorBidi" w:cstheme="majorBidi"/>
          <w:sz w:val="24"/>
          <w:szCs w:val="24"/>
          <w:lang w:val="en-GB"/>
        </w:rPr>
        <w:t xml:space="preserve">, given the emphasis in the literature we reviewed, it is noteworthy that </w:t>
      </w:r>
      <w:r w:rsidR="00474862" w:rsidRPr="008423E2">
        <w:rPr>
          <w:rFonts w:asciiTheme="majorBidi" w:hAnsiTheme="majorBidi" w:cstheme="majorBidi"/>
          <w:sz w:val="24"/>
          <w:szCs w:val="24"/>
          <w:lang w:val="en-GB"/>
        </w:rPr>
        <w:t>diversity scholars</w:t>
      </w:r>
      <w:r w:rsidRPr="008423E2">
        <w:rPr>
          <w:rFonts w:asciiTheme="majorBidi" w:hAnsiTheme="majorBidi" w:cstheme="majorBidi"/>
          <w:sz w:val="24"/>
          <w:szCs w:val="24"/>
          <w:lang w:val="en-GB"/>
        </w:rPr>
        <w:t xml:space="preserve"> have </w:t>
      </w:r>
      <w:r w:rsidR="00474862" w:rsidRPr="008423E2">
        <w:rPr>
          <w:rFonts w:asciiTheme="majorBidi" w:hAnsiTheme="majorBidi" w:cstheme="majorBidi"/>
          <w:sz w:val="24"/>
          <w:szCs w:val="24"/>
          <w:lang w:val="en-GB"/>
        </w:rPr>
        <w:t>also called for</w:t>
      </w:r>
      <w:r w:rsidRPr="008423E2">
        <w:rPr>
          <w:rFonts w:asciiTheme="majorBidi" w:hAnsiTheme="majorBidi" w:cstheme="majorBidi"/>
          <w:sz w:val="24"/>
          <w:szCs w:val="24"/>
          <w:lang w:val="en-GB"/>
        </w:rPr>
        <w:t xml:space="preserve"> </w:t>
      </w:r>
      <w:r w:rsidR="00474862" w:rsidRPr="008423E2">
        <w:rPr>
          <w:rFonts w:asciiTheme="majorBidi" w:hAnsiTheme="majorBidi" w:cstheme="majorBidi"/>
          <w:sz w:val="24"/>
          <w:szCs w:val="24"/>
        </w:rPr>
        <w:t>more research examin</w:t>
      </w:r>
      <w:r w:rsidR="00F029B1" w:rsidRPr="008423E2">
        <w:rPr>
          <w:rFonts w:asciiTheme="majorBidi" w:hAnsiTheme="majorBidi" w:cstheme="majorBidi"/>
          <w:sz w:val="24"/>
          <w:szCs w:val="24"/>
        </w:rPr>
        <w:t>ing</w:t>
      </w:r>
      <w:r w:rsidR="00474862" w:rsidRPr="008423E2">
        <w:rPr>
          <w:rFonts w:asciiTheme="majorBidi" w:hAnsiTheme="majorBidi" w:cstheme="majorBidi"/>
          <w:sz w:val="24"/>
          <w:szCs w:val="24"/>
        </w:rPr>
        <w:t xml:space="preserve"> when and how invisibility might confer benefits to marginalized group members on their path to career success. For example, Rabelo and Mahalingam</w:t>
      </w:r>
      <w:r w:rsidR="00BD7E1B" w:rsidRPr="008423E2">
        <w:rPr>
          <w:rFonts w:asciiTheme="majorBidi" w:hAnsiTheme="majorBidi" w:cstheme="majorBidi"/>
          <w:sz w:val="24"/>
          <w:szCs w:val="24"/>
        </w:rPr>
        <w:t xml:space="preserve"> </w:t>
      </w:r>
      <w:r w:rsidR="00BD7E1B"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g1fEbOiX","properties":{"formattedCitation":"(2019)","plainCitation":"(2019)","noteIndex":0},"citationItems":[{"id":21658,"uris":["http://zotero.org/groups/5119330/items/CLS5JEQ3"],"itemData":{"id":21658,"type":"article-journal","container-title":"Journal of Vocational Behavior","DOI":"10.1016/j.jvb.2018.10.010","ISSN":"00018791","journalAbbreviation":"Journal of Vocational Behavior","language":"en","page":"103-114","source":"DOI.org (Crossref)","title":"“They really don't want to see us”: How cleaners experience invisible ‘dirty’ work","title-short":"“They really don't want to see us”","volume":"113","author":[{"family":"Rabelo","given":"Verónica Caridad"},{"family":"Mahalingam","given":"Ramaswami"}],"issued":{"date-parts":[["2019",8]]}},"label":"page","suppress-author":true}],"schema":"https://github.com/citation-style-language/schema/raw/master/csl-citation.json"} </w:instrText>
      </w:r>
      <w:r w:rsidR="00BD7E1B"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2019)</w:t>
      </w:r>
      <w:r w:rsidR="00BD7E1B" w:rsidRPr="008423E2">
        <w:rPr>
          <w:rFonts w:asciiTheme="majorBidi" w:hAnsiTheme="majorBidi" w:cstheme="majorBidi"/>
          <w:sz w:val="24"/>
          <w:szCs w:val="24"/>
        </w:rPr>
        <w:fldChar w:fldCharType="end"/>
      </w:r>
      <w:r w:rsidR="00BD7E1B" w:rsidRPr="008423E2">
        <w:rPr>
          <w:rFonts w:asciiTheme="majorBidi" w:hAnsiTheme="majorBidi" w:cstheme="majorBidi"/>
          <w:sz w:val="24"/>
          <w:szCs w:val="24"/>
        </w:rPr>
        <w:t xml:space="preserve"> </w:t>
      </w:r>
      <w:r w:rsidR="00474862" w:rsidRPr="008423E2">
        <w:rPr>
          <w:rFonts w:asciiTheme="majorBidi" w:hAnsiTheme="majorBidi" w:cstheme="majorBidi"/>
          <w:sz w:val="24"/>
          <w:szCs w:val="24"/>
        </w:rPr>
        <w:t>distinguish between harmful alienating invisibility and self-protective invisibility.</w:t>
      </w:r>
      <w:r w:rsidR="00474089" w:rsidRPr="008423E2">
        <w:rPr>
          <w:rFonts w:asciiTheme="majorBidi" w:hAnsiTheme="majorBidi" w:cstheme="majorBidi"/>
          <w:sz w:val="24"/>
          <w:szCs w:val="24"/>
        </w:rPr>
        <w:t xml:space="preserve"> </w:t>
      </w:r>
      <w:r w:rsidR="00AC316A" w:rsidRPr="008423E2">
        <w:rPr>
          <w:rFonts w:asciiTheme="majorBidi" w:hAnsiTheme="majorBidi" w:cstheme="majorBidi"/>
          <w:sz w:val="24"/>
          <w:szCs w:val="24"/>
        </w:rPr>
        <w:t>The varied positive and negative experiences associated with visibility underscore how the intersection of one’s social identities influences these dynamics. According to intersectionality theory</w:t>
      </w:r>
      <w:r w:rsidR="00D3514A" w:rsidRPr="008423E2">
        <w:rPr>
          <w:rFonts w:asciiTheme="majorBidi" w:hAnsiTheme="majorBidi" w:cstheme="majorBidi"/>
          <w:sz w:val="24"/>
          <w:szCs w:val="24"/>
        </w:rPr>
        <w:t xml:space="preserve"> </w:t>
      </w:r>
      <w:r w:rsidR="00D3514A" w:rsidRPr="008423E2">
        <w:rPr>
          <w:rFonts w:asciiTheme="majorBidi" w:hAnsiTheme="majorBidi" w:cstheme="majorBidi"/>
          <w:sz w:val="24"/>
          <w:szCs w:val="24"/>
        </w:rPr>
        <w:fldChar w:fldCharType="begin"/>
      </w:r>
      <w:r w:rsidR="007256FD">
        <w:rPr>
          <w:rFonts w:asciiTheme="majorBidi" w:hAnsiTheme="majorBidi" w:cstheme="majorBidi"/>
          <w:sz w:val="24"/>
          <w:szCs w:val="24"/>
        </w:rPr>
        <w:instrText xml:space="preserve"> ADDIN ZOTERO_ITEM CSL_CITATION {"citationID":"s1cSoYVD","properties":{"formattedCitation":"(Crenshaw, 1991)","plainCitation":"(Crenshaw, 1991)","noteIndex":0},"citationItems":[{"id":21672,"uris":["http://zotero.org/groups/5119330/items/ZW8PRU6E"],"itemData":{"id":21672,"type":"article-journal","container-title":"Stanford Law Review","DOI":"10.2307/1229039","ISSN":"00389765","issue":"6","journalAbbreviation":"Stanford Law Review","page":"1241","source":"DOI.org (Crossref)","title":"Mapping the margins: Intersectionality, identity politics, and violence against women of color","title-short":"Mapping the margins","volume":"43","author":[{"family":"Crenshaw","given":"Kimberle"}],"issued":{"date-parts":[["1991",7]]}}}],"schema":"https://github.com/citation-style-language/schema/raw/master/csl-citation.json"} </w:instrText>
      </w:r>
      <w:r w:rsidR="00D3514A" w:rsidRPr="008423E2">
        <w:rPr>
          <w:rFonts w:asciiTheme="majorBidi" w:hAnsiTheme="majorBidi" w:cstheme="majorBidi"/>
          <w:sz w:val="24"/>
          <w:szCs w:val="24"/>
        </w:rPr>
        <w:fldChar w:fldCharType="separate"/>
      </w:r>
      <w:r w:rsidR="00420852" w:rsidRPr="008423E2">
        <w:rPr>
          <w:rFonts w:ascii="Times New Roman" w:hAnsi="Times New Roman" w:cs="Times New Roman"/>
          <w:sz w:val="24"/>
        </w:rPr>
        <w:t>(Crenshaw, 1991)</w:t>
      </w:r>
      <w:r w:rsidR="00D3514A" w:rsidRPr="008423E2">
        <w:rPr>
          <w:rFonts w:asciiTheme="majorBidi" w:hAnsiTheme="majorBidi" w:cstheme="majorBidi"/>
          <w:sz w:val="24"/>
          <w:szCs w:val="24"/>
        </w:rPr>
        <w:fldChar w:fldCharType="end"/>
      </w:r>
      <w:r w:rsidR="00AC316A" w:rsidRPr="008423E2">
        <w:rPr>
          <w:rFonts w:asciiTheme="majorBidi" w:hAnsiTheme="majorBidi" w:cstheme="majorBidi"/>
          <w:sz w:val="24"/>
          <w:szCs w:val="24"/>
        </w:rPr>
        <w:t>, each identity’s significance depends on the interplay with other identities and the power structures associated with them. Individuals may face marginalization in certain aspects of their identities while benefiting from privilege in others.</w:t>
      </w:r>
      <w:r w:rsidR="00403B10" w:rsidRPr="008423E2">
        <w:rPr>
          <w:rFonts w:asciiTheme="majorBidi" w:hAnsiTheme="majorBidi" w:cstheme="majorBidi"/>
          <w:sz w:val="24"/>
          <w:szCs w:val="24"/>
        </w:rPr>
        <w:t xml:space="preserve"> </w:t>
      </w:r>
      <w:r w:rsidR="00AC316A" w:rsidRPr="008423E2">
        <w:rPr>
          <w:rFonts w:asciiTheme="majorBidi" w:hAnsiTheme="majorBidi" w:cstheme="majorBidi"/>
          <w:sz w:val="24"/>
          <w:szCs w:val="24"/>
        </w:rPr>
        <w:t xml:space="preserve">Such individuals may experience </w:t>
      </w:r>
      <w:r w:rsidR="00EC5D83" w:rsidRPr="008423E2">
        <w:rPr>
          <w:rFonts w:asciiTheme="majorBidi" w:hAnsiTheme="majorBidi" w:cstheme="majorBidi"/>
          <w:sz w:val="24"/>
          <w:szCs w:val="24"/>
        </w:rPr>
        <w:t>hyper</w:t>
      </w:r>
      <w:r w:rsidR="00F029B1" w:rsidRPr="008423E2">
        <w:rPr>
          <w:rFonts w:asciiTheme="majorBidi" w:hAnsiTheme="majorBidi" w:cstheme="majorBidi"/>
          <w:sz w:val="24"/>
          <w:szCs w:val="24"/>
        </w:rPr>
        <w:t>-</w:t>
      </w:r>
      <w:r w:rsidR="00EC5D83" w:rsidRPr="008423E2">
        <w:rPr>
          <w:rFonts w:asciiTheme="majorBidi" w:hAnsiTheme="majorBidi" w:cstheme="majorBidi"/>
          <w:sz w:val="24"/>
          <w:szCs w:val="24"/>
        </w:rPr>
        <w:t>visibility</w:t>
      </w:r>
      <w:r w:rsidR="00F029B1" w:rsidRPr="008423E2">
        <w:rPr>
          <w:rFonts w:asciiTheme="majorBidi" w:hAnsiTheme="majorBidi" w:cstheme="majorBidi"/>
          <w:sz w:val="24"/>
          <w:szCs w:val="24"/>
        </w:rPr>
        <w:t>,</w:t>
      </w:r>
      <w:r w:rsidR="00EC5D83" w:rsidRPr="008423E2">
        <w:rPr>
          <w:rFonts w:asciiTheme="majorBidi" w:hAnsiTheme="majorBidi" w:cstheme="majorBidi"/>
          <w:sz w:val="24"/>
          <w:szCs w:val="24"/>
        </w:rPr>
        <w:t xml:space="preserve"> </w:t>
      </w:r>
      <w:r w:rsidR="00AC316A" w:rsidRPr="008423E2">
        <w:rPr>
          <w:rFonts w:asciiTheme="majorBidi" w:hAnsiTheme="majorBidi" w:cstheme="majorBidi"/>
          <w:sz w:val="24"/>
          <w:szCs w:val="24"/>
        </w:rPr>
        <w:t xml:space="preserve">invisibility, or </w:t>
      </w:r>
      <w:r w:rsidR="00EC5D83" w:rsidRPr="008423E2">
        <w:rPr>
          <w:rFonts w:asciiTheme="majorBidi" w:hAnsiTheme="majorBidi" w:cstheme="majorBidi"/>
          <w:sz w:val="24"/>
          <w:szCs w:val="24"/>
        </w:rPr>
        <w:t xml:space="preserve">managed visibility, </w:t>
      </w:r>
      <w:r w:rsidR="00AC316A" w:rsidRPr="008423E2">
        <w:rPr>
          <w:rFonts w:asciiTheme="majorBidi" w:hAnsiTheme="majorBidi" w:cstheme="majorBidi"/>
          <w:sz w:val="24"/>
          <w:szCs w:val="24"/>
        </w:rPr>
        <w:t>depending on which identity is most prominent in a specific context.</w:t>
      </w:r>
      <w:r w:rsidR="00FC3E2A" w:rsidRPr="008423E2">
        <w:rPr>
          <w:rFonts w:asciiTheme="majorBidi" w:hAnsiTheme="majorBidi" w:cstheme="majorBidi"/>
          <w:sz w:val="24"/>
          <w:szCs w:val="24"/>
        </w:rPr>
        <w:t xml:space="preserve"> </w:t>
      </w:r>
    </w:p>
    <w:p w14:paraId="5AEE63CD" w14:textId="5A31A1EA" w:rsidR="002F597C" w:rsidRPr="008423E2" w:rsidRDefault="00093FB5" w:rsidP="00093FB5">
      <w:pPr>
        <w:pStyle w:val="Heading2"/>
        <w:spacing w:line="480" w:lineRule="auto"/>
        <w:rPr>
          <w:rFonts w:asciiTheme="majorBidi" w:hAnsiTheme="majorBidi"/>
          <w:b/>
          <w:bCs/>
          <w:color w:val="auto"/>
          <w:sz w:val="24"/>
          <w:szCs w:val="24"/>
        </w:rPr>
      </w:pPr>
      <w:r w:rsidRPr="008423E2">
        <w:rPr>
          <w:rFonts w:asciiTheme="majorBidi" w:hAnsiTheme="majorBidi"/>
          <w:b/>
          <w:bCs/>
          <w:color w:val="auto"/>
          <w:sz w:val="24"/>
          <w:szCs w:val="24"/>
        </w:rPr>
        <w:t xml:space="preserve">Implications for Practice </w:t>
      </w:r>
    </w:p>
    <w:p w14:paraId="3FF12086" w14:textId="19D4EAC5" w:rsidR="002F597C" w:rsidRPr="008423E2" w:rsidRDefault="009F5852" w:rsidP="002F597C">
      <w:pPr>
        <w:autoSpaceDE w:val="0"/>
        <w:autoSpaceDN w:val="0"/>
        <w:adjustRightInd w:val="0"/>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T</w:t>
      </w:r>
      <w:r w:rsidR="002F597C" w:rsidRPr="008423E2">
        <w:rPr>
          <w:rFonts w:asciiTheme="majorBidi" w:hAnsiTheme="majorBidi" w:cstheme="majorBidi"/>
          <w:sz w:val="24"/>
          <w:szCs w:val="24"/>
        </w:rPr>
        <w:t xml:space="preserve">o facilitate career success equality in workplaces, we advocate for a multipronged approach that raises awareness and addresses the aspects identified in our review. To begin, </w:t>
      </w:r>
      <w:r w:rsidR="002F597C" w:rsidRPr="008423E2">
        <w:rPr>
          <w:rFonts w:asciiTheme="majorBidi" w:hAnsiTheme="majorBidi" w:cstheme="majorBidi"/>
          <w:sz w:val="24"/>
          <w:szCs w:val="24"/>
        </w:rPr>
        <w:lastRenderedPageBreak/>
        <w:t xml:space="preserve">organizational decision-makers should develop a comprehensive understanding </w:t>
      </w:r>
      <w:r w:rsidR="0013534A" w:rsidRPr="008423E2">
        <w:rPr>
          <w:rFonts w:asciiTheme="majorBidi" w:hAnsiTheme="majorBidi" w:cstheme="majorBidi"/>
          <w:sz w:val="24"/>
          <w:szCs w:val="24"/>
        </w:rPr>
        <w:t xml:space="preserve">of </w:t>
      </w:r>
      <w:r w:rsidR="00AB40CD" w:rsidRPr="008423E2">
        <w:rPr>
          <w:rFonts w:asciiTheme="majorBidi" w:hAnsiTheme="majorBidi" w:cstheme="majorBidi"/>
          <w:sz w:val="24"/>
          <w:szCs w:val="24"/>
        </w:rPr>
        <w:t xml:space="preserve">the </w:t>
      </w:r>
      <w:r w:rsidRPr="008423E2">
        <w:rPr>
          <w:rFonts w:asciiTheme="majorBidi" w:hAnsiTheme="majorBidi" w:cstheme="majorBidi"/>
          <w:sz w:val="24"/>
          <w:szCs w:val="24"/>
        </w:rPr>
        <w:t>complex visibility</w:t>
      </w:r>
      <w:r w:rsidR="00E27473" w:rsidRPr="008423E2">
        <w:rPr>
          <w:rFonts w:asciiTheme="majorBidi" w:hAnsiTheme="majorBidi" w:cstheme="majorBidi"/>
          <w:sz w:val="24"/>
          <w:szCs w:val="24"/>
        </w:rPr>
        <w:t xml:space="preserve"> influencing</w:t>
      </w:r>
      <w:r w:rsidR="0096671C" w:rsidRPr="008423E2">
        <w:rPr>
          <w:rFonts w:asciiTheme="majorBidi" w:hAnsiTheme="majorBidi" w:cstheme="majorBidi"/>
          <w:sz w:val="24"/>
          <w:szCs w:val="24"/>
        </w:rPr>
        <w:t xml:space="preserve"> </w:t>
      </w:r>
      <w:r w:rsidR="002F597C" w:rsidRPr="008423E2">
        <w:rPr>
          <w:rFonts w:asciiTheme="majorBidi" w:hAnsiTheme="majorBidi" w:cstheme="majorBidi"/>
          <w:sz w:val="24"/>
          <w:szCs w:val="24"/>
        </w:rPr>
        <w:t>access to career advancement resources</w:t>
      </w:r>
      <w:r w:rsidR="00AB40CD" w:rsidRPr="008423E2">
        <w:rPr>
          <w:rFonts w:asciiTheme="majorBidi" w:hAnsiTheme="majorBidi" w:cstheme="majorBidi"/>
          <w:sz w:val="24"/>
          <w:szCs w:val="24"/>
        </w:rPr>
        <w:t xml:space="preserve"> in their context</w:t>
      </w:r>
      <w:r w:rsidR="002F597C" w:rsidRPr="008423E2">
        <w:rPr>
          <w:rFonts w:asciiTheme="majorBidi" w:hAnsiTheme="majorBidi" w:cstheme="majorBidi"/>
          <w:sz w:val="24"/>
          <w:szCs w:val="24"/>
        </w:rPr>
        <w:t xml:space="preserve"> and intentionally facilitate access to networks, mentors, role models, training</w:t>
      </w:r>
      <w:r w:rsidR="00AB40CD" w:rsidRPr="008423E2">
        <w:rPr>
          <w:rFonts w:asciiTheme="majorBidi" w:hAnsiTheme="majorBidi" w:cstheme="majorBidi"/>
          <w:sz w:val="24"/>
          <w:szCs w:val="24"/>
        </w:rPr>
        <w:t xml:space="preserve">, </w:t>
      </w:r>
      <w:r w:rsidR="002F597C" w:rsidRPr="008423E2">
        <w:rPr>
          <w:rFonts w:asciiTheme="majorBidi" w:hAnsiTheme="majorBidi" w:cstheme="majorBidi"/>
          <w:sz w:val="24"/>
          <w:szCs w:val="24"/>
        </w:rPr>
        <w:t xml:space="preserve">development, and </w:t>
      </w:r>
      <w:r w:rsidR="00CC4D9C" w:rsidRPr="008423E2">
        <w:rPr>
          <w:rFonts w:asciiTheme="majorBidi" w:hAnsiTheme="majorBidi" w:cstheme="majorBidi"/>
          <w:sz w:val="24"/>
          <w:szCs w:val="24"/>
        </w:rPr>
        <w:t>workplace</w:t>
      </w:r>
      <w:r w:rsidR="002F597C" w:rsidRPr="008423E2">
        <w:rPr>
          <w:rFonts w:asciiTheme="majorBidi" w:hAnsiTheme="majorBidi" w:cstheme="majorBidi"/>
          <w:sz w:val="24"/>
          <w:szCs w:val="24"/>
        </w:rPr>
        <w:t xml:space="preserve"> support for minority groups through planned interventions. Equal access to career advancement resources is necessary to implement unbiased HR practices, including recruitment, promotion, and performance evaluation. Diversity and equity practices should be informed by detailed reports of the level</w:t>
      </w:r>
      <w:r w:rsidR="00F67475" w:rsidRPr="008423E2">
        <w:rPr>
          <w:rFonts w:asciiTheme="majorBidi" w:hAnsiTheme="majorBidi" w:cstheme="majorBidi"/>
          <w:sz w:val="24"/>
          <w:szCs w:val="24"/>
        </w:rPr>
        <w:t>s</w:t>
      </w:r>
      <w:r w:rsidR="002F597C" w:rsidRPr="008423E2">
        <w:rPr>
          <w:rFonts w:asciiTheme="majorBidi" w:hAnsiTheme="majorBidi" w:cstheme="majorBidi"/>
          <w:sz w:val="24"/>
          <w:szCs w:val="24"/>
        </w:rPr>
        <w:t xml:space="preserve"> </w:t>
      </w:r>
      <w:r w:rsidR="00F67475" w:rsidRPr="008423E2">
        <w:rPr>
          <w:rFonts w:asciiTheme="majorBidi" w:hAnsiTheme="majorBidi" w:cstheme="majorBidi"/>
          <w:sz w:val="24"/>
          <w:szCs w:val="24"/>
        </w:rPr>
        <w:t xml:space="preserve">of </w:t>
      </w:r>
      <w:r w:rsidR="002F597C" w:rsidRPr="008423E2">
        <w:rPr>
          <w:rFonts w:asciiTheme="majorBidi" w:hAnsiTheme="majorBidi" w:cstheme="majorBidi"/>
          <w:sz w:val="24"/>
          <w:szCs w:val="24"/>
        </w:rPr>
        <w:t>access to organizational resources among a diverse range of employees and</w:t>
      </w:r>
      <w:r w:rsidR="00AB40CD" w:rsidRPr="008423E2">
        <w:rPr>
          <w:rFonts w:asciiTheme="majorBidi" w:hAnsiTheme="majorBidi" w:cstheme="majorBidi"/>
          <w:sz w:val="24"/>
          <w:szCs w:val="24"/>
        </w:rPr>
        <w:t xml:space="preserve"> </w:t>
      </w:r>
      <w:r w:rsidR="00E75DAA">
        <w:rPr>
          <w:rFonts w:asciiTheme="majorBidi" w:hAnsiTheme="majorBidi" w:cstheme="majorBidi"/>
          <w:sz w:val="24"/>
          <w:szCs w:val="24"/>
        </w:rPr>
        <w:t xml:space="preserve">should </w:t>
      </w:r>
      <w:r w:rsidR="00AB40CD" w:rsidRPr="008423E2">
        <w:rPr>
          <w:rFonts w:asciiTheme="majorBidi" w:hAnsiTheme="majorBidi" w:cstheme="majorBidi"/>
          <w:sz w:val="24"/>
          <w:szCs w:val="24"/>
        </w:rPr>
        <w:t>not</w:t>
      </w:r>
      <w:r w:rsidR="00E75DAA">
        <w:rPr>
          <w:rFonts w:asciiTheme="majorBidi" w:hAnsiTheme="majorBidi" w:cstheme="majorBidi"/>
          <w:sz w:val="24"/>
          <w:szCs w:val="24"/>
        </w:rPr>
        <w:t xml:space="preserve"> be</w:t>
      </w:r>
      <w:r w:rsidR="002F597C" w:rsidRPr="008423E2">
        <w:rPr>
          <w:rFonts w:asciiTheme="majorBidi" w:hAnsiTheme="majorBidi" w:cstheme="majorBidi"/>
          <w:sz w:val="24"/>
          <w:szCs w:val="24"/>
        </w:rPr>
        <w:t xml:space="preserve"> based on a one-size-fits-all approach. Such awareness of the contingencies of different minority groups can accommodate creating inclusive cultures and </w:t>
      </w:r>
      <w:r w:rsidR="000226D8" w:rsidRPr="008423E2">
        <w:rPr>
          <w:rFonts w:asciiTheme="majorBidi" w:hAnsiTheme="majorBidi" w:cstheme="majorBidi"/>
          <w:sz w:val="24"/>
          <w:szCs w:val="24"/>
        </w:rPr>
        <w:t xml:space="preserve">can </w:t>
      </w:r>
      <w:r w:rsidR="002F597C" w:rsidRPr="008423E2">
        <w:rPr>
          <w:rFonts w:asciiTheme="majorBidi" w:hAnsiTheme="majorBidi" w:cstheme="majorBidi"/>
          <w:sz w:val="24"/>
          <w:szCs w:val="24"/>
        </w:rPr>
        <w:t xml:space="preserve">mitigate ideal worker expectations to pave the way for </w:t>
      </w:r>
      <w:r w:rsidR="00AB40CD" w:rsidRPr="008423E2">
        <w:rPr>
          <w:rFonts w:asciiTheme="majorBidi" w:hAnsiTheme="majorBidi" w:cstheme="majorBidi"/>
          <w:sz w:val="24"/>
          <w:szCs w:val="24"/>
        </w:rPr>
        <w:t xml:space="preserve">minority groups’ </w:t>
      </w:r>
      <w:r w:rsidR="002F597C" w:rsidRPr="008423E2">
        <w:rPr>
          <w:rFonts w:asciiTheme="majorBidi" w:hAnsiTheme="majorBidi" w:cstheme="majorBidi"/>
          <w:sz w:val="24"/>
          <w:szCs w:val="24"/>
        </w:rPr>
        <w:t xml:space="preserve">career success. For example, companies might arrange accessible networking gatherings during standard working hours to foster connections among all staff members, ensuring the inclusion of those who might be left out if events were scheduled after hours. </w:t>
      </w:r>
    </w:p>
    <w:p w14:paraId="06778A24" w14:textId="5BFC5EB3" w:rsidR="002F597C" w:rsidRPr="008423E2" w:rsidRDefault="002F597C" w:rsidP="002F597C">
      <w:pPr>
        <w:autoSpaceDE w:val="0"/>
        <w:autoSpaceDN w:val="0"/>
        <w:adjustRightInd w:val="0"/>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Organizations may also offer benefits that support employees’ personal responsibilities (e.g., childcare and eldercare support), enabling them to commit more time and effort to career-building activities</w:t>
      </w:r>
      <w:r w:rsidR="00AB40CD" w:rsidRPr="008423E2">
        <w:rPr>
          <w:rFonts w:asciiTheme="majorBidi" w:hAnsiTheme="majorBidi" w:cstheme="majorBidi"/>
          <w:sz w:val="24"/>
          <w:szCs w:val="24"/>
        </w:rPr>
        <w:t>,</w:t>
      </w:r>
      <w:r w:rsidRPr="008423E2">
        <w:rPr>
          <w:rFonts w:asciiTheme="majorBidi" w:hAnsiTheme="majorBidi" w:cstheme="majorBidi"/>
          <w:sz w:val="24"/>
          <w:szCs w:val="24"/>
        </w:rPr>
        <w:t xml:space="preserve"> such as mentorship or educational degrees that may contribute to their career success. </w:t>
      </w:r>
      <w:r w:rsidR="008D5DD8" w:rsidRPr="008423E2">
        <w:rPr>
          <w:rFonts w:asciiTheme="majorBidi" w:hAnsiTheme="majorBidi" w:cstheme="majorBidi"/>
          <w:sz w:val="24"/>
          <w:szCs w:val="24"/>
        </w:rPr>
        <w:t>Also</w:t>
      </w:r>
      <w:r w:rsidRPr="008423E2">
        <w:rPr>
          <w:rFonts w:asciiTheme="majorBidi" w:hAnsiTheme="majorBidi" w:cstheme="majorBidi"/>
          <w:sz w:val="24"/>
          <w:szCs w:val="24"/>
        </w:rPr>
        <w:t xml:space="preserve">, workplaces should make continuous efforts to establish psychologically safe spaces, such as career forums, where employees can openly discuss barriers to success </w:t>
      </w:r>
      <w:r w:rsidR="00E75DAA">
        <w:rPr>
          <w:rFonts w:asciiTheme="majorBidi" w:hAnsiTheme="majorBidi" w:cstheme="majorBidi"/>
          <w:sz w:val="24"/>
          <w:szCs w:val="24"/>
        </w:rPr>
        <w:t>and</w:t>
      </w:r>
      <w:r w:rsidRPr="008423E2">
        <w:rPr>
          <w:rFonts w:asciiTheme="majorBidi" w:hAnsiTheme="majorBidi" w:cstheme="majorBidi"/>
          <w:sz w:val="24"/>
          <w:szCs w:val="24"/>
        </w:rPr>
        <w:t xml:space="preserve"> </w:t>
      </w:r>
      <w:r w:rsidR="008D5DD8" w:rsidRPr="008423E2">
        <w:rPr>
          <w:rFonts w:asciiTheme="majorBidi" w:hAnsiTheme="majorBidi" w:cstheme="majorBidi"/>
          <w:sz w:val="24"/>
          <w:szCs w:val="24"/>
        </w:rPr>
        <w:t>access</w:t>
      </w:r>
      <w:r w:rsidRPr="008423E2">
        <w:rPr>
          <w:rFonts w:asciiTheme="majorBidi" w:hAnsiTheme="majorBidi" w:cstheme="majorBidi"/>
          <w:sz w:val="24"/>
          <w:szCs w:val="24"/>
        </w:rPr>
        <w:t xml:space="preserve"> opportunities</w:t>
      </w:r>
      <w:r w:rsidR="003B6668" w:rsidRPr="008423E2">
        <w:rPr>
          <w:rFonts w:asciiTheme="majorBidi" w:hAnsiTheme="majorBidi" w:cstheme="majorBidi"/>
          <w:sz w:val="24"/>
          <w:szCs w:val="24"/>
        </w:rPr>
        <w:t>. This could prompt</w:t>
      </w:r>
      <w:r w:rsidRPr="008423E2">
        <w:rPr>
          <w:rFonts w:asciiTheme="majorBidi" w:hAnsiTheme="majorBidi" w:cstheme="majorBidi"/>
          <w:sz w:val="24"/>
          <w:szCs w:val="24"/>
        </w:rPr>
        <w:t xml:space="preserve"> discussions to identify solutions for specific professional contexts</w:t>
      </w:r>
      <w:r w:rsidR="003B6668" w:rsidRPr="008423E2">
        <w:rPr>
          <w:rFonts w:asciiTheme="majorBidi" w:hAnsiTheme="majorBidi" w:cstheme="majorBidi"/>
          <w:sz w:val="24"/>
          <w:szCs w:val="24"/>
        </w:rPr>
        <w:t>,</w:t>
      </w:r>
      <w:r w:rsidRPr="008423E2">
        <w:rPr>
          <w:rFonts w:asciiTheme="majorBidi" w:hAnsiTheme="majorBidi" w:cstheme="majorBidi"/>
          <w:sz w:val="24"/>
          <w:szCs w:val="24"/>
        </w:rPr>
        <w:t xml:space="preserve"> encourage informal social interactions among peers and colleagues, foster workplace support, and increas</w:t>
      </w:r>
      <w:r w:rsidR="003B6668" w:rsidRPr="008423E2">
        <w:rPr>
          <w:rFonts w:asciiTheme="majorBidi" w:hAnsiTheme="majorBidi" w:cstheme="majorBidi"/>
          <w:sz w:val="24"/>
          <w:szCs w:val="24"/>
        </w:rPr>
        <w:t>e</w:t>
      </w:r>
      <w:r w:rsidRPr="008423E2">
        <w:rPr>
          <w:rFonts w:asciiTheme="majorBidi" w:hAnsiTheme="majorBidi" w:cstheme="majorBidi"/>
          <w:sz w:val="24"/>
          <w:szCs w:val="24"/>
        </w:rPr>
        <w:t xml:space="preserve"> awareness across the organization of the lived experiences</w:t>
      </w:r>
      <w:r w:rsidR="003B6668" w:rsidRPr="008423E2">
        <w:rPr>
          <w:rFonts w:asciiTheme="majorBidi" w:hAnsiTheme="majorBidi" w:cstheme="majorBidi"/>
          <w:sz w:val="24"/>
          <w:szCs w:val="24"/>
        </w:rPr>
        <w:t xml:space="preserve"> and </w:t>
      </w:r>
      <w:r w:rsidR="009F5852" w:rsidRPr="008423E2">
        <w:rPr>
          <w:rFonts w:asciiTheme="majorBidi" w:hAnsiTheme="majorBidi" w:cstheme="majorBidi"/>
          <w:sz w:val="24"/>
          <w:szCs w:val="24"/>
        </w:rPr>
        <w:t>visibility challenges</w:t>
      </w:r>
      <w:r w:rsidRPr="008423E2">
        <w:rPr>
          <w:rFonts w:asciiTheme="majorBidi" w:hAnsiTheme="majorBidi" w:cstheme="majorBidi"/>
          <w:sz w:val="24"/>
          <w:szCs w:val="24"/>
        </w:rPr>
        <w:t xml:space="preserve"> of minorit</w:t>
      </w:r>
      <w:r w:rsidR="003B6668" w:rsidRPr="008423E2">
        <w:rPr>
          <w:rFonts w:asciiTheme="majorBidi" w:hAnsiTheme="majorBidi" w:cstheme="majorBidi"/>
          <w:sz w:val="24"/>
          <w:szCs w:val="24"/>
        </w:rPr>
        <w:t xml:space="preserve">ies </w:t>
      </w:r>
      <w:r w:rsidRPr="008423E2">
        <w:rPr>
          <w:rFonts w:asciiTheme="majorBidi" w:hAnsiTheme="majorBidi" w:cstheme="majorBidi"/>
          <w:sz w:val="24"/>
          <w:szCs w:val="24"/>
        </w:rPr>
        <w:t>who pursue career advancement. Making a case for accommodating minority groups’ needs</w:t>
      </w:r>
      <w:r w:rsidR="0049617A" w:rsidRPr="008423E2">
        <w:rPr>
          <w:rFonts w:asciiTheme="majorBidi" w:hAnsiTheme="majorBidi" w:cstheme="majorBidi"/>
          <w:sz w:val="24"/>
          <w:szCs w:val="24"/>
        </w:rPr>
        <w:t>, identifying</w:t>
      </w:r>
      <w:r w:rsidRPr="008423E2">
        <w:rPr>
          <w:rFonts w:asciiTheme="majorBidi" w:hAnsiTheme="majorBidi" w:cstheme="majorBidi"/>
          <w:sz w:val="24"/>
          <w:szCs w:val="24"/>
        </w:rPr>
        <w:t xml:space="preserve"> required adjustments</w:t>
      </w:r>
      <w:r w:rsidR="0049617A" w:rsidRPr="008423E2">
        <w:rPr>
          <w:rFonts w:asciiTheme="majorBidi" w:hAnsiTheme="majorBidi" w:cstheme="majorBidi"/>
          <w:sz w:val="24"/>
          <w:szCs w:val="24"/>
        </w:rPr>
        <w:t>,</w:t>
      </w:r>
      <w:r w:rsidRPr="008423E2">
        <w:rPr>
          <w:rFonts w:asciiTheme="majorBidi" w:hAnsiTheme="majorBidi" w:cstheme="majorBidi"/>
          <w:sz w:val="24"/>
          <w:szCs w:val="24"/>
        </w:rPr>
        <w:t xml:space="preserve"> and normalizing them within a </w:t>
      </w:r>
      <w:r w:rsidRPr="008423E2">
        <w:rPr>
          <w:rFonts w:asciiTheme="majorBidi" w:hAnsiTheme="majorBidi" w:cstheme="majorBidi"/>
          <w:sz w:val="24"/>
          <w:szCs w:val="24"/>
        </w:rPr>
        <w:lastRenderedPageBreak/>
        <w:t xml:space="preserve">workplace should be </w:t>
      </w:r>
      <w:r w:rsidR="0049617A" w:rsidRPr="008423E2">
        <w:rPr>
          <w:rFonts w:asciiTheme="majorBidi" w:hAnsiTheme="majorBidi" w:cstheme="majorBidi"/>
          <w:sz w:val="24"/>
          <w:szCs w:val="24"/>
        </w:rPr>
        <w:t xml:space="preserve">at the forefront of advocacy </w:t>
      </w:r>
      <w:r w:rsidR="009F5852" w:rsidRPr="008423E2">
        <w:rPr>
          <w:rFonts w:asciiTheme="majorBidi" w:hAnsiTheme="majorBidi" w:cstheme="majorBidi"/>
          <w:sz w:val="24"/>
          <w:szCs w:val="24"/>
        </w:rPr>
        <w:t>for an</w:t>
      </w:r>
      <w:r w:rsidRPr="008423E2">
        <w:rPr>
          <w:rFonts w:asciiTheme="majorBidi" w:hAnsiTheme="majorBidi" w:cstheme="majorBidi"/>
          <w:sz w:val="24"/>
          <w:szCs w:val="24"/>
        </w:rPr>
        <w:t xml:space="preserve"> inclusive career success process. In many cases, it is ideal for minority groups to feel included and looked after without</w:t>
      </w:r>
      <w:r w:rsidR="0049617A" w:rsidRPr="008423E2">
        <w:rPr>
          <w:rFonts w:asciiTheme="majorBidi" w:hAnsiTheme="majorBidi" w:cstheme="majorBidi"/>
          <w:sz w:val="24"/>
          <w:szCs w:val="24"/>
        </w:rPr>
        <w:t xml:space="preserve"> their</w:t>
      </w:r>
      <w:r w:rsidRPr="008423E2">
        <w:rPr>
          <w:rFonts w:asciiTheme="majorBidi" w:hAnsiTheme="majorBidi" w:cstheme="majorBidi"/>
          <w:sz w:val="24"/>
          <w:szCs w:val="24"/>
        </w:rPr>
        <w:t xml:space="preserve"> asking</w:t>
      </w:r>
      <w:r w:rsidR="0049617A" w:rsidRPr="008423E2">
        <w:rPr>
          <w:rFonts w:asciiTheme="majorBidi" w:hAnsiTheme="majorBidi" w:cstheme="majorBidi"/>
          <w:sz w:val="24"/>
          <w:szCs w:val="24"/>
        </w:rPr>
        <w:t xml:space="preserve"> for</w:t>
      </w:r>
      <w:r w:rsidRPr="008423E2">
        <w:rPr>
          <w:rFonts w:asciiTheme="majorBidi" w:hAnsiTheme="majorBidi" w:cstheme="majorBidi"/>
          <w:sz w:val="24"/>
          <w:szCs w:val="24"/>
        </w:rPr>
        <w:t xml:space="preserve"> or justifying their needs. Including a diverse range of individuals and facilitating career success is not a box to be ticked</w:t>
      </w:r>
      <w:r w:rsidR="0049617A" w:rsidRPr="008423E2">
        <w:rPr>
          <w:rFonts w:asciiTheme="majorBidi" w:hAnsiTheme="majorBidi" w:cstheme="majorBidi"/>
          <w:sz w:val="24"/>
          <w:szCs w:val="24"/>
        </w:rPr>
        <w:t>,</w:t>
      </w:r>
      <w:r w:rsidRPr="008423E2">
        <w:rPr>
          <w:rFonts w:asciiTheme="majorBidi" w:hAnsiTheme="majorBidi" w:cstheme="majorBidi"/>
          <w:sz w:val="24"/>
          <w:szCs w:val="24"/>
        </w:rPr>
        <w:t xml:space="preserve"> but a mindset </w:t>
      </w:r>
      <w:r w:rsidR="0049617A" w:rsidRPr="008423E2">
        <w:rPr>
          <w:rFonts w:asciiTheme="majorBidi" w:hAnsiTheme="majorBidi" w:cstheme="majorBidi"/>
          <w:sz w:val="24"/>
          <w:szCs w:val="24"/>
        </w:rPr>
        <w:t>to</w:t>
      </w:r>
      <w:r w:rsidRPr="008423E2">
        <w:rPr>
          <w:rFonts w:asciiTheme="majorBidi" w:hAnsiTheme="majorBidi" w:cstheme="majorBidi"/>
          <w:sz w:val="24"/>
          <w:szCs w:val="24"/>
        </w:rPr>
        <w:t xml:space="preserve"> inform organizational decisions and cascade </w:t>
      </w:r>
      <w:r w:rsidR="00120E02" w:rsidRPr="008423E2">
        <w:rPr>
          <w:rFonts w:asciiTheme="majorBidi" w:hAnsiTheme="majorBidi" w:cstheme="majorBidi"/>
          <w:sz w:val="24"/>
          <w:szCs w:val="24"/>
        </w:rPr>
        <w:t>through</w:t>
      </w:r>
      <w:r w:rsidRPr="008423E2">
        <w:rPr>
          <w:rFonts w:asciiTheme="majorBidi" w:hAnsiTheme="majorBidi" w:cstheme="majorBidi"/>
          <w:sz w:val="24"/>
          <w:szCs w:val="24"/>
        </w:rPr>
        <w:t xml:space="preserve"> organizational layers. </w:t>
      </w:r>
    </w:p>
    <w:p w14:paraId="14658F71" w14:textId="61819B9C" w:rsidR="00DD339F" w:rsidRPr="008423E2" w:rsidRDefault="00DD339F" w:rsidP="00DD339F">
      <w:pPr>
        <w:pStyle w:val="Heading1"/>
        <w:rPr>
          <w:rFonts w:asciiTheme="majorBidi" w:hAnsiTheme="majorBidi"/>
          <w:b w:val="0"/>
          <w:bCs w:val="0"/>
          <w:color w:val="0E101A"/>
        </w:rPr>
      </w:pPr>
      <w:r w:rsidRPr="008423E2">
        <w:rPr>
          <w:rFonts w:asciiTheme="majorBidi" w:hAnsiTheme="majorBidi"/>
          <w:color w:val="0E101A"/>
        </w:rPr>
        <w:t>CONCLUSION</w:t>
      </w:r>
    </w:p>
    <w:p w14:paraId="697CB9DA" w14:textId="1F14F8EE" w:rsidR="00DD339F" w:rsidRPr="008423E2" w:rsidRDefault="00DD339F" w:rsidP="00DD339F">
      <w:pPr>
        <w:autoSpaceDE w:val="0"/>
        <w:autoSpaceDN w:val="0"/>
        <w:adjustRightInd w:val="0"/>
        <w:spacing w:line="480" w:lineRule="auto"/>
        <w:ind w:firstLine="720"/>
        <w:rPr>
          <w:rFonts w:asciiTheme="majorBidi" w:hAnsiTheme="majorBidi" w:cstheme="majorBidi"/>
          <w:sz w:val="24"/>
          <w:szCs w:val="24"/>
        </w:rPr>
      </w:pPr>
      <w:r w:rsidRPr="008423E2">
        <w:rPr>
          <w:rFonts w:asciiTheme="majorBidi" w:hAnsiTheme="majorBidi" w:cstheme="majorBidi"/>
          <w:sz w:val="24"/>
          <w:szCs w:val="24"/>
        </w:rPr>
        <w:t xml:space="preserve">Our systematic review contributes to the career success scholarship by integrating insights from diversity research and career resource management to develop a more inclusive framework for understanding career success among historically marginalized minority groups. By highlighting the systemic barriers that limit access to and use of career advancement resources, we emphasize the role of complex </w:t>
      </w:r>
      <w:proofErr w:type="gramStart"/>
      <w:r w:rsidRPr="008423E2">
        <w:rPr>
          <w:rFonts w:asciiTheme="majorBidi" w:hAnsiTheme="majorBidi" w:cstheme="majorBidi"/>
          <w:sz w:val="24"/>
          <w:szCs w:val="24"/>
        </w:rPr>
        <w:t>visibility—</w:t>
      </w:r>
      <w:proofErr w:type="gramEnd"/>
      <w:r w:rsidRPr="008423E2">
        <w:rPr>
          <w:rFonts w:asciiTheme="majorBidi" w:hAnsiTheme="majorBidi" w:cstheme="majorBidi"/>
          <w:sz w:val="24"/>
          <w:szCs w:val="24"/>
        </w:rPr>
        <w:t>hyper-visibility, invisibility, and managed visibility—as a critical mechanism shaping career outcomes for minority employees. Our framework underscores the importance of organizational inclusivity in mitigating disparities by moderating the impacts of complex visibility and facilitating equitable access to career advancement resources. Our findings broaden the conceptualization of career success by incorporating subjective manifestations</w:t>
      </w:r>
      <w:r w:rsidR="00DF3EF6">
        <w:rPr>
          <w:rFonts w:asciiTheme="majorBidi" w:hAnsiTheme="majorBidi" w:cstheme="majorBidi"/>
          <w:sz w:val="24"/>
          <w:szCs w:val="24"/>
        </w:rPr>
        <w:t>,</w:t>
      </w:r>
      <w:r w:rsidRPr="008423E2">
        <w:rPr>
          <w:rFonts w:asciiTheme="majorBidi" w:hAnsiTheme="majorBidi" w:cstheme="majorBidi"/>
          <w:sz w:val="24"/>
          <w:szCs w:val="24"/>
        </w:rPr>
        <w:t xml:space="preserve"> such as survival, the collective good, and adjustability, emphasizing how minority status shapes career success perceptions and outcomes. This review advances theory by extending the resource management framework to account for the outsider-within experience of minority groups and offers practical implications for organizations aiming to foster more equitable career advancement opportunities. Future research should continue to explore the nuanced interactions between minority status, visibility, and career success to further refine theoretical and empirical understanding in this area.</w:t>
      </w:r>
    </w:p>
    <w:p w14:paraId="714E7C40" w14:textId="77777777" w:rsidR="00DD339F" w:rsidRPr="008423E2" w:rsidRDefault="00DD339F">
      <w:pPr>
        <w:spacing w:after="160" w:line="259" w:lineRule="auto"/>
        <w:rPr>
          <w:rFonts w:asciiTheme="majorBidi" w:hAnsiTheme="majorBidi"/>
          <w:color w:val="0E101A"/>
        </w:rPr>
      </w:pPr>
      <w:r w:rsidRPr="008423E2">
        <w:rPr>
          <w:rFonts w:asciiTheme="majorBidi" w:hAnsiTheme="majorBidi"/>
          <w:color w:val="0E101A"/>
        </w:rPr>
        <w:br w:type="page"/>
      </w:r>
    </w:p>
    <w:p w14:paraId="53432768" w14:textId="438C1D57" w:rsidR="007114FC" w:rsidRPr="008423E2" w:rsidRDefault="008D680A" w:rsidP="00A83CF5">
      <w:pPr>
        <w:pStyle w:val="Heading1"/>
        <w:rPr>
          <w:rFonts w:asciiTheme="majorBidi" w:hAnsiTheme="majorBidi"/>
          <w:b w:val="0"/>
          <w:bCs w:val="0"/>
          <w:color w:val="0E101A"/>
        </w:rPr>
      </w:pPr>
      <w:r w:rsidRPr="008423E2">
        <w:rPr>
          <w:rFonts w:asciiTheme="majorBidi" w:hAnsiTheme="majorBidi"/>
          <w:color w:val="0E101A"/>
        </w:rPr>
        <w:lastRenderedPageBreak/>
        <w:t>REFERENCES</w:t>
      </w:r>
    </w:p>
    <w:p w14:paraId="73A33ADA" w14:textId="77777777" w:rsidR="00AB5557" w:rsidRPr="00AB5557" w:rsidRDefault="007114FC" w:rsidP="00AB5557">
      <w:pPr>
        <w:pStyle w:val="Bibliography"/>
        <w:rPr>
          <w:rFonts w:ascii="Times New Roman" w:hAnsi="Times New Roman" w:cs="Times New Roman"/>
          <w:sz w:val="24"/>
          <w:szCs w:val="24"/>
        </w:rPr>
      </w:pPr>
      <w:r w:rsidRPr="00AB5557">
        <w:rPr>
          <w:rFonts w:ascii="Times New Roman" w:hAnsi="Times New Roman" w:cs="Times New Roman"/>
          <w:color w:val="0E101A"/>
          <w:sz w:val="24"/>
          <w:szCs w:val="24"/>
        </w:rPr>
        <w:fldChar w:fldCharType="begin"/>
      </w:r>
      <w:r w:rsidR="00AB5557" w:rsidRPr="00AB5557">
        <w:rPr>
          <w:rFonts w:ascii="Times New Roman" w:hAnsi="Times New Roman" w:cs="Times New Roman"/>
          <w:color w:val="0E101A"/>
          <w:sz w:val="24"/>
          <w:szCs w:val="24"/>
        </w:rPr>
        <w:instrText xml:space="preserve"> ADDIN ZOTERO_BIBL {"uncited":[],"omitted":[],"custom":[]} CSL_BIBLIOGRAPHY </w:instrText>
      </w:r>
      <w:r w:rsidRPr="00AB5557">
        <w:rPr>
          <w:rFonts w:ascii="Times New Roman" w:hAnsi="Times New Roman" w:cs="Times New Roman"/>
          <w:color w:val="0E101A"/>
          <w:sz w:val="24"/>
          <w:szCs w:val="24"/>
        </w:rPr>
        <w:fldChar w:fldCharType="separate"/>
      </w:r>
      <w:r w:rsidR="00AB5557" w:rsidRPr="00AB5557">
        <w:rPr>
          <w:rFonts w:ascii="Times New Roman" w:hAnsi="Times New Roman" w:cs="Times New Roman"/>
          <w:sz w:val="24"/>
          <w:szCs w:val="24"/>
        </w:rPr>
        <w:t xml:space="preserve">Aaltio, I., &amp; Huang, J. 2018. The guanxi ties of managers in mainland China - a critical analysis based on gender. </w:t>
      </w:r>
      <w:r w:rsidR="00AB5557" w:rsidRPr="00AB5557">
        <w:rPr>
          <w:rFonts w:ascii="Times New Roman" w:hAnsi="Times New Roman" w:cs="Times New Roman"/>
          <w:i/>
          <w:iCs/>
          <w:sz w:val="24"/>
          <w:szCs w:val="24"/>
        </w:rPr>
        <w:t>Gender in Management</w:t>
      </w:r>
      <w:r w:rsidR="00AB5557" w:rsidRPr="00AB5557">
        <w:rPr>
          <w:rFonts w:ascii="Times New Roman" w:hAnsi="Times New Roman" w:cs="Times New Roman"/>
          <w:sz w:val="24"/>
          <w:szCs w:val="24"/>
        </w:rPr>
        <w:t>, 33(7): 577–599.</w:t>
      </w:r>
    </w:p>
    <w:p w14:paraId="5815B8C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balkhail, J. M. 2017. Women and leadership: challenges and opportunities in Saudi higher education. </w:t>
      </w:r>
      <w:r w:rsidRPr="00AB5557">
        <w:rPr>
          <w:rFonts w:ascii="Times New Roman" w:hAnsi="Times New Roman" w:cs="Times New Roman"/>
          <w:i/>
          <w:iCs/>
          <w:sz w:val="24"/>
          <w:szCs w:val="24"/>
        </w:rPr>
        <w:t>Career Development International</w:t>
      </w:r>
      <w:r w:rsidRPr="00AB5557">
        <w:rPr>
          <w:rFonts w:ascii="Times New Roman" w:hAnsi="Times New Roman" w:cs="Times New Roman"/>
          <w:sz w:val="24"/>
          <w:szCs w:val="24"/>
        </w:rPr>
        <w:t>, 22(2): 165–183.</w:t>
      </w:r>
    </w:p>
    <w:p w14:paraId="545D8BD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balkhail, J. M. 2020. Women managing women: hierarchical relationships and career impact. </w:t>
      </w:r>
      <w:r w:rsidRPr="00AB5557">
        <w:rPr>
          <w:rFonts w:ascii="Times New Roman" w:hAnsi="Times New Roman" w:cs="Times New Roman"/>
          <w:i/>
          <w:iCs/>
          <w:sz w:val="24"/>
          <w:szCs w:val="24"/>
        </w:rPr>
        <w:t>Career Development International</w:t>
      </w:r>
      <w:r w:rsidRPr="00AB5557">
        <w:rPr>
          <w:rFonts w:ascii="Times New Roman" w:hAnsi="Times New Roman" w:cs="Times New Roman"/>
          <w:sz w:val="24"/>
          <w:szCs w:val="24"/>
        </w:rPr>
        <w:t>, 25(4): 389–413.</w:t>
      </w:r>
    </w:p>
    <w:p w14:paraId="23C9CA9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braham, M. 2017. Pay formalization revisited: Considering the effects of manager gender and discretion on closing the gender wage gap. </w:t>
      </w:r>
      <w:r w:rsidRPr="00AB5557">
        <w:rPr>
          <w:rFonts w:ascii="Times New Roman" w:hAnsi="Times New Roman" w:cs="Times New Roman"/>
          <w:i/>
          <w:iCs/>
          <w:sz w:val="24"/>
          <w:szCs w:val="24"/>
        </w:rPr>
        <w:t>Academy of Management Journal</w:t>
      </w:r>
      <w:r w:rsidRPr="00AB5557">
        <w:rPr>
          <w:rFonts w:ascii="Times New Roman" w:hAnsi="Times New Roman" w:cs="Times New Roman"/>
          <w:sz w:val="24"/>
          <w:szCs w:val="24"/>
        </w:rPr>
        <w:t>, 60(1): 29–54.</w:t>
      </w:r>
    </w:p>
    <w:p w14:paraId="0F6E9BE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damovic, M., &amp; Leibbrandt, A. 2023. Is there a glass ceiling for ethnic minorities to enter leadership positions? Evidence from a field experiment with over 12,000 job applications. </w:t>
      </w:r>
      <w:r w:rsidRPr="00AB5557">
        <w:rPr>
          <w:rFonts w:ascii="Times New Roman" w:hAnsi="Times New Roman" w:cs="Times New Roman"/>
          <w:i/>
          <w:iCs/>
          <w:sz w:val="24"/>
          <w:szCs w:val="24"/>
        </w:rPr>
        <w:t>The Leadership Quarterly</w:t>
      </w:r>
      <w:r w:rsidRPr="00AB5557">
        <w:rPr>
          <w:rFonts w:ascii="Times New Roman" w:hAnsi="Times New Roman" w:cs="Times New Roman"/>
          <w:sz w:val="24"/>
          <w:szCs w:val="24"/>
        </w:rPr>
        <w:t>, 34(2): 101655.</w:t>
      </w:r>
    </w:p>
    <w:p w14:paraId="2160204C" w14:textId="77777777" w:rsidR="00AB5557" w:rsidRPr="00AB5557" w:rsidRDefault="00AB5557" w:rsidP="00AB5557">
      <w:pPr>
        <w:pStyle w:val="Bibliography"/>
        <w:rPr>
          <w:rFonts w:ascii="Times New Roman" w:hAnsi="Times New Roman" w:cs="Times New Roman"/>
          <w:sz w:val="24"/>
          <w:szCs w:val="24"/>
        </w:rPr>
      </w:pPr>
      <w:r w:rsidRPr="00FC5DDC">
        <w:rPr>
          <w:rFonts w:ascii="Times New Roman" w:hAnsi="Times New Roman" w:cs="Times New Roman"/>
          <w:sz w:val="24"/>
          <w:szCs w:val="24"/>
          <w:lang w:val="pt-BR"/>
        </w:rPr>
        <w:t xml:space="preserve">Afiouni, F., &amp; Karam, C. M. 2014. </w:t>
      </w:r>
      <w:r w:rsidRPr="00AB5557">
        <w:rPr>
          <w:rFonts w:ascii="Times New Roman" w:hAnsi="Times New Roman" w:cs="Times New Roman"/>
          <w:sz w:val="24"/>
          <w:szCs w:val="24"/>
        </w:rPr>
        <w:t xml:space="preserve">Structure, agency, and notions of career success: A process-oriented, subjectively malleable and localized approach. </w:t>
      </w:r>
      <w:r w:rsidRPr="00AB5557">
        <w:rPr>
          <w:rFonts w:ascii="Times New Roman" w:hAnsi="Times New Roman" w:cs="Times New Roman"/>
          <w:i/>
          <w:iCs/>
          <w:sz w:val="24"/>
          <w:szCs w:val="24"/>
        </w:rPr>
        <w:t>Career Development International</w:t>
      </w:r>
      <w:r w:rsidRPr="00AB5557">
        <w:rPr>
          <w:rFonts w:ascii="Times New Roman" w:hAnsi="Times New Roman" w:cs="Times New Roman"/>
          <w:sz w:val="24"/>
          <w:szCs w:val="24"/>
        </w:rPr>
        <w:t>, 19(5): 548–571.</w:t>
      </w:r>
    </w:p>
    <w:p w14:paraId="7FC3D79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li, M., Grabarski, M. K., &amp; Konrad, A. M. 2021. Trickle-downandbottom-upeffects of women’s representation in the context of industry gender composition: A panel data investigation. </w:t>
      </w:r>
      <w:r w:rsidRPr="00AB5557">
        <w:rPr>
          <w:rFonts w:ascii="Times New Roman" w:hAnsi="Times New Roman" w:cs="Times New Roman"/>
          <w:i/>
          <w:iCs/>
          <w:sz w:val="24"/>
          <w:szCs w:val="24"/>
        </w:rPr>
        <w:t>Human Resource Management</w:t>
      </w:r>
      <w:r w:rsidRPr="00AB5557">
        <w:rPr>
          <w:rFonts w:ascii="Times New Roman" w:hAnsi="Times New Roman" w:cs="Times New Roman"/>
          <w:sz w:val="24"/>
          <w:szCs w:val="24"/>
        </w:rPr>
        <w:t>, 60(4): 559–580.</w:t>
      </w:r>
    </w:p>
    <w:p w14:paraId="1733208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li, R., &amp; Rasheed, A. 2021. Women leaders in Pakistani academia: Challenges and opportunities. </w:t>
      </w:r>
      <w:r w:rsidRPr="00AB5557">
        <w:rPr>
          <w:rFonts w:ascii="Times New Roman" w:hAnsi="Times New Roman" w:cs="Times New Roman"/>
          <w:i/>
          <w:iCs/>
          <w:sz w:val="24"/>
          <w:szCs w:val="24"/>
        </w:rPr>
        <w:t>Asian Journal of Womens Studies</w:t>
      </w:r>
      <w:r w:rsidRPr="00AB5557">
        <w:rPr>
          <w:rFonts w:ascii="Times New Roman" w:hAnsi="Times New Roman" w:cs="Times New Roman"/>
          <w:sz w:val="24"/>
          <w:szCs w:val="24"/>
        </w:rPr>
        <w:t>, 27(2): 208–231.</w:t>
      </w:r>
    </w:p>
    <w:p w14:paraId="1F740FB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mis, J. M., Mair, J., &amp; Munir, K. A. 2020. The organizational reproduction of inequality. </w:t>
      </w:r>
      <w:r w:rsidRPr="00AB5557">
        <w:rPr>
          <w:rFonts w:ascii="Times New Roman" w:hAnsi="Times New Roman" w:cs="Times New Roman"/>
          <w:i/>
          <w:iCs/>
          <w:sz w:val="24"/>
          <w:szCs w:val="24"/>
        </w:rPr>
        <w:t>Academy of Management Annals</w:t>
      </w:r>
      <w:r w:rsidRPr="00AB5557">
        <w:rPr>
          <w:rFonts w:ascii="Times New Roman" w:hAnsi="Times New Roman" w:cs="Times New Roman"/>
          <w:sz w:val="24"/>
          <w:szCs w:val="24"/>
        </w:rPr>
        <w:t>, 14(1): 195–230.</w:t>
      </w:r>
    </w:p>
    <w:p w14:paraId="428AF70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Anthony, M., &amp; Soontiens, W. 2022. Reality checks for career women: An interpretevist paradigm. </w:t>
      </w:r>
      <w:r w:rsidRPr="00AB5557">
        <w:rPr>
          <w:rFonts w:ascii="Times New Roman" w:hAnsi="Times New Roman" w:cs="Times New Roman"/>
          <w:i/>
          <w:iCs/>
          <w:sz w:val="24"/>
          <w:szCs w:val="24"/>
        </w:rPr>
        <w:t>Journal of Management &amp; Organization</w:t>
      </w:r>
      <w:r w:rsidRPr="00AB5557">
        <w:rPr>
          <w:rFonts w:ascii="Times New Roman" w:hAnsi="Times New Roman" w:cs="Times New Roman"/>
          <w:sz w:val="24"/>
          <w:szCs w:val="24"/>
        </w:rPr>
        <w:t>, 28(5): 1078–1099.</w:t>
      </w:r>
    </w:p>
    <w:p w14:paraId="6833BFC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rifeen, S. R. 2020. British Muslim women’s experience of the networking practice of happy hours. </w:t>
      </w:r>
      <w:r w:rsidRPr="00AB5557">
        <w:rPr>
          <w:rFonts w:ascii="Times New Roman" w:hAnsi="Times New Roman" w:cs="Times New Roman"/>
          <w:i/>
          <w:iCs/>
          <w:sz w:val="24"/>
          <w:szCs w:val="24"/>
        </w:rPr>
        <w:t>Employee Relations</w:t>
      </w:r>
      <w:r w:rsidRPr="00AB5557">
        <w:rPr>
          <w:rFonts w:ascii="Times New Roman" w:hAnsi="Times New Roman" w:cs="Times New Roman"/>
          <w:sz w:val="24"/>
          <w:szCs w:val="24"/>
        </w:rPr>
        <w:t>, 42(3): 646–661.</w:t>
      </w:r>
    </w:p>
    <w:p w14:paraId="245209C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rthur, M. B., Khapova, S. N., &amp; Wilderom, C. P. M. 2005. Career success in a boundaryless career world. </w:t>
      </w:r>
      <w:r w:rsidRPr="00AB5557">
        <w:rPr>
          <w:rFonts w:ascii="Times New Roman" w:hAnsi="Times New Roman" w:cs="Times New Roman"/>
          <w:i/>
          <w:iCs/>
          <w:sz w:val="24"/>
          <w:szCs w:val="24"/>
        </w:rPr>
        <w:t>Journal of Organizational Behavior</w:t>
      </w:r>
      <w:r w:rsidRPr="00AB5557">
        <w:rPr>
          <w:rFonts w:ascii="Times New Roman" w:hAnsi="Times New Roman" w:cs="Times New Roman"/>
          <w:sz w:val="24"/>
          <w:szCs w:val="24"/>
        </w:rPr>
        <w:t>, 26(2): 177–202.</w:t>
      </w:r>
    </w:p>
    <w:p w14:paraId="7A4D8C6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shforth, B. E., &amp; Mael, F. 1989. Social identity theory and the organization. </w:t>
      </w:r>
      <w:r w:rsidRPr="00AB5557">
        <w:rPr>
          <w:rFonts w:ascii="Times New Roman" w:hAnsi="Times New Roman" w:cs="Times New Roman"/>
          <w:i/>
          <w:iCs/>
          <w:sz w:val="24"/>
          <w:szCs w:val="24"/>
        </w:rPr>
        <w:t>Academy of Management Review</w:t>
      </w:r>
      <w:r w:rsidRPr="00AB5557">
        <w:rPr>
          <w:rFonts w:ascii="Times New Roman" w:hAnsi="Times New Roman" w:cs="Times New Roman"/>
          <w:sz w:val="24"/>
          <w:szCs w:val="24"/>
        </w:rPr>
        <w:t>, 14(1): 20.</w:t>
      </w:r>
    </w:p>
    <w:p w14:paraId="0C1124D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ssociation of LGBTQ+ Corporate Directors. 2024. </w:t>
      </w:r>
      <w:r w:rsidRPr="00AB5557">
        <w:rPr>
          <w:rFonts w:ascii="Times New Roman" w:hAnsi="Times New Roman" w:cs="Times New Roman"/>
          <w:i/>
          <w:iCs/>
          <w:sz w:val="24"/>
          <w:szCs w:val="24"/>
        </w:rPr>
        <w:t>2024 LGBTQ+ Board Monitor</w:t>
      </w:r>
      <w:r w:rsidRPr="00AB5557">
        <w:rPr>
          <w:rFonts w:ascii="Times New Roman" w:hAnsi="Times New Roman" w:cs="Times New Roman"/>
          <w:sz w:val="24"/>
          <w:szCs w:val="24"/>
        </w:rPr>
        <w:t>. Retrieved from https://lgbtqdirectors.org/2024/09/15/2024-lgbtq-board-monitor-report-reveals-underrepresentation-of-lgbtq-directors-on-f500-and-nasdaq-boards</w:t>
      </w:r>
    </w:p>
    <w:p w14:paraId="08BF0DA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thanasopoulou, A., Moss‐Cowan, A., Smets, M., &amp; Morris, T. 2018. Claiming the corner office: Female CEO careers and implications for leadership development. </w:t>
      </w:r>
      <w:r w:rsidRPr="00AB5557">
        <w:rPr>
          <w:rFonts w:ascii="Times New Roman" w:hAnsi="Times New Roman" w:cs="Times New Roman"/>
          <w:i/>
          <w:iCs/>
          <w:sz w:val="24"/>
          <w:szCs w:val="24"/>
        </w:rPr>
        <w:t>Human Resource Management</w:t>
      </w:r>
      <w:r w:rsidRPr="00AB5557">
        <w:rPr>
          <w:rFonts w:ascii="Times New Roman" w:hAnsi="Times New Roman" w:cs="Times New Roman"/>
          <w:sz w:val="24"/>
          <w:szCs w:val="24"/>
        </w:rPr>
        <w:t>, 57(2): 617–639.</w:t>
      </w:r>
    </w:p>
    <w:p w14:paraId="247C307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very, D. R., McKay, P. F., Roberson, Q. M., &amp; Thomas, K. M. 2023. REAL (racialized experiences in academic life) talk: A curated conversation with four black fellows. </w:t>
      </w:r>
      <w:r w:rsidRPr="00AB5557">
        <w:rPr>
          <w:rFonts w:ascii="Times New Roman" w:hAnsi="Times New Roman" w:cs="Times New Roman"/>
          <w:i/>
          <w:iCs/>
          <w:sz w:val="24"/>
          <w:szCs w:val="24"/>
        </w:rPr>
        <w:t>Journal of Business and Psychology</w:t>
      </w:r>
      <w:r w:rsidRPr="00AB5557">
        <w:rPr>
          <w:rFonts w:ascii="Times New Roman" w:hAnsi="Times New Roman" w:cs="Times New Roman"/>
          <w:sz w:val="24"/>
          <w:szCs w:val="24"/>
        </w:rPr>
        <w:t>, 38(1): 7–23.</w:t>
      </w:r>
    </w:p>
    <w:p w14:paraId="4B5CFD4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Avolio, B., Pretell, C., &amp; Valcazar, E. 2023. Women on corporate boards in a predominantly male-dominated society: the case of Peru. </w:t>
      </w:r>
      <w:r w:rsidRPr="00AB5557">
        <w:rPr>
          <w:rFonts w:ascii="Times New Roman" w:hAnsi="Times New Roman" w:cs="Times New Roman"/>
          <w:i/>
          <w:iCs/>
          <w:sz w:val="24"/>
          <w:szCs w:val="24"/>
        </w:rPr>
        <w:t>Gender in Management</w:t>
      </w:r>
      <w:r w:rsidRPr="00AB5557">
        <w:rPr>
          <w:rFonts w:ascii="Times New Roman" w:hAnsi="Times New Roman" w:cs="Times New Roman"/>
          <w:sz w:val="24"/>
          <w:szCs w:val="24"/>
        </w:rPr>
        <w:t>, 38(1): 93–110.</w:t>
      </w:r>
    </w:p>
    <w:p w14:paraId="496E87A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agilhole, B., &amp; Goode, J. 2001. The contradiction of the myth of individual merit, and the reality of a patriarchal support system in academic careers - A feminist investigation. </w:t>
      </w:r>
      <w:r w:rsidRPr="00AB5557">
        <w:rPr>
          <w:rFonts w:ascii="Times New Roman" w:hAnsi="Times New Roman" w:cs="Times New Roman"/>
          <w:i/>
          <w:iCs/>
          <w:sz w:val="24"/>
          <w:szCs w:val="24"/>
        </w:rPr>
        <w:t>European Journal of Womens Studies</w:t>
      </w:r>
      <w:r w:rsidRPr="00AB5557">
        <w:rPr>
          <w:rFonts w:ascii="Times New Roman" w:hAnsi="Times New Roman" w:cs="Times New Roman"/>
          <w:sz w:val="24"/>
          <w:szCs w:val="24"/>
        </w:rPr>
        <w:t>, 8(2): 161–180.</w:t>
      </w:r>
    </w:p>
    <w:p w14:paraId="305613B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Bagilhole, B., &amp; Stephens, M. 1999. Management responses to equal opportunities for ethnic minority women within an NHS hospital trust. </w:t>
      </w:r>
      <w:r w:rsidRPr="00AB5557">
        <w:rPr>
          <w:rFonts w:ascii="Times New Roman" w:hAnsi="Times New Roman" w:cs="Times New Roman"/>
          <w:i/>
          <w:iCs/>
          <w:sz w:val="24"/>
          <w:szCs w:val="24"/>
        </w:rPr>
        <w:t>Journal of Social Policy</w:t>
      </w:r>
      <w:r w:rsidRPr="00AB5557">
        <w:rPr>
          <w:rFonts w:ascii="Times New Roman" w:hAnsi="Times New Roman" w:cs="Times New Roman"/>
          <w:sz w:val="24"/>
          <w:szCs w:val="24"/>
        </w:rPr>
        <w:t>, 28(2): 235–248.</w:t>
      </w:r>
    </w:p>
    <w:p w14:paraId="713F205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aldridge, D. C., &amp; Kulkarni, M. 2017. The shaping of sustainable careers post hearing loss: Toward greater understanding of adult onset disability, disability identity, and career transitions. </w:t>
      </w:r>
      <w:r w:rsidRPr="00AB5557">
        <w:rPr>
          <w:rFonts w:ascii="Times New Roman" w:hAnsi="Times New Roman" w:cs="Times New Roman"/>
          <w:i/>
          <w:iCs/>
          <w:sz w:val="24"/>
          <w:szCs w:val="24"/>
        </w:rPr>
        <w:t>Human Relations</w:t>
      </w:r>
      <w:r w:rsidRPr="00AB5557">
        <w:rPr>
          <w:rFonts w:ascii="Times New Roman" w:hAnsi="Times New Roman" w:cs="Times New Roman"/>
          <w:sz w:val="24"/>
          <w:szCs w:val="24"/>
        </w:rPr>
        <w:t>, 70(10): 1217–1236.</w:t>
      </w:r>
    </w:p>
    <w:p w14:paraId="1DC92AD6"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allakrishnen, S., Fielding-Singh, P., &amp; Magliozzi, D. 2019. Intentional invisibility: Professional women and the navigation of workplace constraints. </w:t>
      </w:r>
      <w:r w:rsidRPr="00AB5557">
        <w:rPr>
          <w:rFonts w:ascii="Times New Roman" w:hAnsi="Times New Roman" w:cs="Times New Roman"/>
          <w:i/>
          <w:iCs/>
          <w:sz w:val="24"/>
          <w:szCs w:val="24"/>
        </w:rPr>
        <w:t>Sociological Perspectives</w:t>
      </w:r>
      <w:r w:rsidRPr="00AB5557">
        <w:rPr>
          <w:rFonts w:ascii="Times New Roman" w:hAnsi="Times New Roman" w:cs="Times New Roman"/>
          <w:sz w:val="24"/>
          <w:szCs w:val="24"/>
        </w:rPr>
        <w:t>, 62(1): 23–41.</w:t>
      </w:r>
    </w:p>
    <w:p w14:paraId="497D1D3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andura, A. 1986. </w:t>
      </w:r>
      <w:r w:rsidRPr="00AB5557">
        <w:rPr>
          <w:rFonts w:ascii="Times New Roman" w:hAnsi="Times New Roman" w:cs="Times New Roman"/>
          <w:i/>
          <w:iCs/>
          <w:sz w:val="24"/>
          <w:szCs w:val="24"/>
        </w:rPr>
        <w:t>Social foundations of thought and action: A social cognitive theory</w:t>
      </w:r>
      <w:r w:rsidRPr="00AB5557">
        <w:rPr>
          <w:rFonts w:ascii="Times New Roman" w:hAnsi="Times New Roman" w:cs="Times New Roman"/>
          <w:sz w:val="24"/>
          <w:szCs w:val="24"/>
        </w:rPr>
        <w:t>. Englewood Cliffs, NJ: Prentice-Hall.</w:t>
      </w:r>
    </w:p>
    <w:p w14:paraId="5FD7DAF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anerjee, S. B. 2022. Decolonizing management theory: a critical perspective. </w:t>
      </w:r>
      <w:r w:rsidRPr="00AB5557">
        <w:rPr>
          <w:rFonts w:ascii="Times New Roman" w:hAnsi="Times New Roman" w:cs="Times New Roman"/>
          <w:i/>
          <w:iCs/>
          <w:sz w:val="24"/>
          <w:szCs w:val="24"/>
        </w:rPr>
        <w:t>Journal of Management Studies</w:t>
      </w:r>
      <w:r w:rsidRPr="00AB5557">
        <w:rPr>
          <w:rFonts w:ascii="Times New Roman" w:hAnsi="Times New Roman" w:cs="Times New Roman"/>
          <w:sz w:val="24"/>
          <w:szCs w:val="24"/>
        </w:rPr>
        <w:t>, 59(4): 1074–1087.</w:t>
      </w:r>
    </w:p>
    <w:p w14:paraId="76F92BB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aranik, L. E., Gorman, B., &amp; Wales, W. J. 2018. What makes Muslim women entrepreneurs successful? A field study examining religiosity and social capital in Tunisia. </w:t>
      </w:r>
      <w:r w:rsidRPr="00AB5557">
        <w:rPr>
          <w:rFonts w:ascii="Times New Roman" w:hAnsi="Times New Roman" w:cs="Times New Roman"/>
          <w:i/>
          <w:iCs/>
          <w:sz w:val="24"/>
          <w:szCs w:val="24"/>
        </w:rPr>
        <w:t>Sex Roles</w:t>
      </w:r>
      <w:r w:rsidRPr="00AB5557">
        <w:rPr>
          <w:rFonts w:ascii="Times New Roman" w:hAnsi="Times New Roman" w:cs="Times New Roman"/>
          <w:sz w:val="24"/>
          <w:szCs w:val="24"/>
        </w:rPr>
        <w:t>, 78(3–4): 208–219.</w:t>
      </w:r>
    </w:p>
    <w:p w14:paraId="500E3B4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arkhuizen, E. N., Masakane, G., &amp; van der Sluis, L. 2022. In search of factors that hinder the career advancement of women to senior leadership positions. </w:t>
      </w:r>
      <w:r w:rsidRPr="00AB5557">
        <w:rPr>
          <w:rFonts w:ascii="Times New Roman" w:hAnsi="Times New Roman" w:cs="Times New Roman"/>
          <w:i/>
          <w:iCs/>
          <w:sz w:val="24"/>
          <w:szCs w:val="24"/>
        </w:rPr>
        <w:t>SA Journal of Industrial Psychology</w:t>
      </w:r>
      <w:r w:rsidRPr="00AB5557">
        <w:rPr>
          <w:rFonts w:ascii="Times New Roman" w:hAnsi="Times New Roman" w:cs="Times New Roman"/>
          <w:sz w:val="24"/>
          <w:szCs w:val="24"/>
        </w:rPr>
        <w:t>, 48.</w:t>
      </w:r>
    </w:p>
    <w:p w14:paraId="4D06120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ecker, G. S. 1962. Investment in human capital: A theoretical analysis. </w:t>
      </w:r>
      <w:r w:rsidRPr="00AB5557">
        <w:rPr>
          <w:rFonts w:ascii="Times New Roman" w:hAnsi="Times New Roman" w:cs="Times New Roman"/>
          <w:i/>
          <w:iCs/>
          <w:sz w:val="24"/>
          <w:szCs w:val="24"/>
        </w:rPr>
        <w:t>Journal of Political Economy</w:t>
      </w:r>
      <w:r w:rsidRPr="00AB5557">
        <w:rPr>
          <w:rFonts w:ascii="Times New Roman" w:hAnsi="Times New Roman" w:cs="Times New Roman"/>
          <w:sz w:val="24"/>
          <w:szCs w:val="24"/>
        </w:rPr>
        <w:t>, 70(5, Part 2): 9–49.</w:t>
      </w:r>
    </w:p>
    <w:p w14:paraId="7CEF5A1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haskar, A. U., Baruch, Y., &amp; Gupta, S. 2023. Drivers of career success among the visually impaired: Improving career inclusivity and sustainability in a career ecosystem. </w:t>
      </w:r>
      <w:r w:rsidRPr="00AB5557">
        <w:rPr>
          <w:rFonts w:ascii="Times New Roman" w:hAnsi="Times New Roman" w:cs="Times New Roman"/>
          <w:i/>
          <w:iCs/>
          <w:sz w:val="24"/>
          <w:szCs w:val="24"/>
        </w:rPr>
        <w:t>Human Relations</w:t>
      </w:r>
      <w:r w:rsidRPr="00AB5557">
        <w:rPr>
          <w:rFonts w:ascii="Times New Roman" w:hAnsi="Times New Roman" w:cs="Times New Roman"/>
          <w:sz w:val="24"/>
          <w:szCs w:val="24"/>
        </w:rPr>
        <w:t>, 76(10): 1507–1544.</w:t>
      </w:r>
    </w:p>
    <w:p w14:paraId="055FBDE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Bhattacharya, S., Mohapatra, S., &amp; Bhattacharya, S. 2018. Women advancing to leadership positions: A qualitative study of women leaders in IT and ITES sector in India. </w:t>
      </w:r>
      <w:r w:rsidRPr="00AB5557">
        <w:rPr>
          <w:rFonts w:ascii="Times New Roman" w:hAnsi="Times New Roman" w:cs="Times New Roman"/>
          <w:i/>
          <w:iCs/>
          <w:sz w:val="24"/>
          <w:szCs w:val="24"/>
        </w:rPr>
        <w:t>South Asian Journal of Human Resource Management</w:t>
      </w:r>
      <w:r w:rsidRPr="00AB5557">
        <w:rPr>
          <w:rFonts w:ascii="Times New Roman" w:hAnsi="Times New Roman" w:cs="Times New Roman"/>
          <w:sz w:val="24"/>
          <w:szCs w:val="24"/>
        </w:rPr>
        <w:t>, 5(2): 150–172.</w:t>
      </w:r>
    </w:p>
    <w:p w14:paraId="450544D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hide, V., &amp; Tootell, B. 2018. Perceptions of sponsoring as a career advancement tool for women: Are they different in Europe? </w:t>
      </w:r>
      <w:r w:rsidRPr="00AB5557">
        <w:rPr>
          <w:rFonts w:ascii="Times New Roman" w:hAnsi="Times New Roman" w:cs="Times New Roman"/>
          <w:i/>
          <w:iCs/>
          <w:sz w:val="24"/>
          <w:szCs w:val="24"/>
        </w:rPr>
        <w:t>International Journal of Evidence Based Coaching &amp; Mentoring</w:t>
      </w:r>
      <w:r w:rsidRPr="00AB5557">
        <w:rPr>
          <w:rFonts w:ascii="Times New Roman" w:hAnsi="Times New Roman" w:cs="Times New Roman"/>
          <w:sz w:val="24"/>
          <w:szCs w:val="24"/>
        </w:rPr>
        <w:t>, 16(1): 3–19.</w:t>
      </w:r>
    </w:p>
    <w:p w14:paraId="763005C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iggerstaff, L. E., Campbell, J. T., &amp; Goldie, B. A. 2024. Hitting the “grass ceiling”: Golfing ceos, exclusionary schema, and career outcomes for female executives. </w:t>
      </w:r>
      <w:r w:rsidRPr="00AB5557">
        <w:rPr>
          <w:rFonts w:ascii="Times New Roman" w:hAnsi="Times New Roman" w:cs="Times New Roman"/>
          <w:i/>
          <w:iCs/>
          <w:sz w:val="24"/>
          <w:szCs w:val="24"/>
        </w:rPr>
        <w:t>Journal of Management</w:t>
      </w:r>
      <w:r w:rsidRPr="00AB5557">
        <w:rPr>
          <w:rFonts w:ascii="Times New Roman" w:hAnsi="Times New Roman" w:cs="Times New Roman"/>
          <w:sz w:val="24"/>
          <w:szCs w:val="24"/>
        </w:rPr>
        <w:t>, 50(5): 1502–1535.</w:t>
      </w:r>
    </w:p>
    <w:p w14:paraId="2B5BDE7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lair-Loy, M. 1999. Career patterns of executive women in finance: An optimal matching analysis. </w:t>
      </w:r>
      <w:r w:rsidRPr="00AB5557">
        <w:rPr>
          <w:rFonts w:ascii="Times New Roman" w:hAnsi="Times New Roman" w:cs="Times New Roman"/>
          <w:i/>
          <w:iCs/>
          <w:sz w:val="24"/>
          <w:szCs w:val="24"/>
        </w:rPr>
        <w:t>American Journal of Sociology</w:t>
      </w:r>
      <w:r w:rsidRPr="00AB5557">
        <w:rPr>
          <w:rFonts w:ascii="Times New Roman" w:hAnsi="Times New Roman" w:cs="Times New Roman"/>
          <w:sz w:val="24"/>
          <w:szCs w:val="24"/>
        </w:rPr>
        <w:t>, 104(5): 1346–1397.</w:t>
      </w:r>
    </w:p>
    <w:p w14:paraId="7E73713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lake-Beard, S. 1999. The costs of living as an outsider within: An analysis of the mentoring relationships and career success of black and white women in the corporate sector. </w:t>
      </w:r>
      <w:r w:rsidRPr="00AB5557">
        <w:rPr>
          <w:rFonts w:ascii="Times New Roman" w:hAnsi="Times New Roman" w:cs="Times New Roman"/>
          <w:i/>
          <w:iCs/>
          <w:sz w:val="24"/>
          <w:szCs w:val="24"/>
        </w:rPr>
        <w:t>Journal of Career Development</w:t>
      </w:r>
      <w:r w:rsidRPr="00AB5557">
        <w:rPr>
          <w:rFonts w:ascii="Times New Roman" w:hAnsi="Times New Roman" w:cs="Times New Roman"/>
          <w:sz w:val="24"/>
          <w:szCs w:val="24"/>
        </w:rPr>
        <w:t>, 26(1): 21–36.</w:t>
      </w:r>
    </w:p>
    <w:p w14:paraId="2DCA7AC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lock, C. J., Cruz, M., Bairley, M., Harel-Marian, T., &amp; Roberson, L. 2019. Inside the prism of an invisible threat: Shining a light on the hidden work of contending with systemic stereotype threat in STEM fields.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113(SI): 33–50.</w:t>
      </w:r>
    </w:p>
    <w:p w14:paraId="4BD6238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oeltzig, H., Sullivan Sulewski, J., &amp; Hasnain, R. 2009. Career development among young disabled artists. </w:t>
      </w:r>
      <w:r w:rsidRPr="00AB5557">
        <w:rPr>
          <w:rFonts w:ascii="Times New Roman" w:hAnsi="Times New Roman" w:cs="Times New Roman"/>
          <w:i/>
          <w:iCs/>
          <w:sz w:val="24"/>
          <w:szCs w:val="24"/>
        </w:rPr>
        <w:t>Disability &amp; Society</w:t>
      </w:r>
      <w:r w:rsidRPr="00AB5557">
        <w:rPr>
          <w:rFonts w:ascii="Times New Roman" w:hAnsi="Times New Roman" w:cs="Times New Roman"/>
          <w:sz w:val="24"/>
          <w:szCs w:val="24"/>
        </w:rPr>
        <w:t>, 24(6): 753–769.</w:t>
      </w:r>
    </w:p>
    <w:p w14:paraId="711EB59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onaccio, S., Connelly, C. E., Gellatly, I. R., Jetha, A., &amp; Martin Ginis, K. A. 2020. The participation of people with disabilities in the workplace across the employment cycle: Employer concerns and research evidence. </w:t>
      </w:r>
      <w:r w:rsidRPr="00AB5557">
        <w:rPr>
          <w:rFonts w:ascii="Times New Roman" w:hAnsi="Times New Roman" w:cs="Times New Roman"/>
          <w:i/>
          <w:iCs/>
          <w:sz w:val="24"/>
          <w:szCs w:val="24"/>
        </w:rPr>
        <w:t>Journal of Business and Psychology</w:t>
      </w:r>
      <w:r w:rsidRPr="00AB5557">
        <w:rPr>
          <w:rFonts w:ascii="Times New Roman" w:hAnsi="Times New Roman" w:cs="Times New Roman"/>
          <w:sz w:val="24"/>
          <w:szCs w:val="24"/>
        </w:rPr>
        <w:t>, 35(2): 135–158.</w:t>
      </w:r>
    </w:p>
    <w:p w14:paraId="4228FB6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Bonet, R., Cappelli, P., &amp; Hamori, M. 2020. Gender differences in speed of advancement: An empirical examination of top executives in the fortune 100 firms. </w:t>
      </w:r>
      <w:r w:rsidRPr="00AB5557">
        <w:rPr>
          <w:rFonts w:ascii="Times New Roman" w:hAnsi="Times New Roman" w:cs="Times New Roman"/>
          <w:i/>
          <w:iCs/>
          <w:sz w:val="24"/>
          <w:szCs w:val="24"/>
        </w:rPr>
        <w:t>Strategic Management Journal</w:t>
      </w:r>
      <w:r w:rsidRPr="00AB5557">
        <w:rPr>
          <w:rFonts w:ascii="Times New Roman" w:hAnsi="Times New Roman" w:cs="Times New Roman"/>
          <w:sz w:val="24"/>
          <w:szCs w:val="24"/>
        </w:rPr>
        <w:t>, 41(4): 708–737.</w:t>
      </w:r>
    </w:p>
    <w:p w14:paraId="39419C6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rewster, S., Duncan, N., Emira, M., &amp; Clifford, A. 2017. Personal sacrifice and corporate cultures: career progression for disabled staff in higher education. </w:t>
      </w:r>
      <w:r w:rsidRPr="00AB5557">
        <w:rPr>
          <w:rFonts w:ascii="Times New Roman" w:hAnsi="Times New Roman" w:cs="Times New Roman"/>
          <w:i/>
          <w:iCs/>
          <w:sz w:val="24"/>
          <w:szCs w:val="24"/>
        </w:rPr>
        <w:t>Disability &amp; Society</w:t>
      </w:r>
      <w:r w:rsidRPr="00AB5557">
        <w:rPr>
          <w:rFonts w:ascii="Times New Roman" w:hAnsi="Times New Roman" w:cs="Times New Roman"/>
          <w:sz w:val="24"/>
          <w:szCs w:val="24"/>
        </w:rPr>
        <w:t>, 32(7): 1027–1042.</w:t>
      </w:r>
    </w:p>
    <w:p w14:paraId="2518CF5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ryson, A. 2017. Pay equity after the Equality Act 2010: does sexual orientation still matter?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31(3): 483–500.</w:t>
      </w:r>
    </w:p>
    <w:p w14:paraId="43D611F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uchanan, N. T., &amp; Settles, I. H. 2019. Managing (in)visibility and hypervisibility in the workplace.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113: 1–5.</w:t>
      </w:r>
    </w:p>
    <w:p w14:paraId="067D26A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Byington, E. K., Felps, W., &amp; Baruch, Y. 2019. Mapping the Journal of Vocational Behavior: A 23-year review.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110: 229–244.</w:t>
      </w:r>
    </w:p>
    <w:p w14:paraId="0A3F8A7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alinaud, V., Kokkranikal, J., &amp; Gebbels, M. 2021. Career advancement for women in the British hospitality industry: The enabling factors.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35(4): 677–695.</w:t>
      </w:r>
    </w:p>
    <w:p w14:paraId="42AEBB0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handler, D. E., Kram, K. E., &amp; Yip, J. 2011. An ecological systems perspective on mentoring at work: A review and future prospects. </w:t>
      </w:r>
      <w:r w:rsidRPr="00AB5557">
        <w:rPr>
          <w:rFonts w:ascii="Times New Roman" w:hAnsi="Times New Roman" w:cs="Times New Roman"/>
          <w:i/>
          <w:iCs/>
          <w:sz w:val="24"/>
          <w:szCs w:val="24"/>
        </w:rPr>
        <w:t>Academy of Management Annals</w:t>
      </w:r>
      <w:r w:rsidRPr="00AB5557">
        <w:rPr>
          <w:rFonts w:ascii="Times New Roman" w:hAnsi="Times New Roman" w:cs="Times New Roman"/>
          <w:sz w:val="24"/>
          <w:szCs w:val="24"/>
        </w:rPr>
        <w:t>, 5(1): 519–570.</w:t>
      </w:r>
    </w:p>
    <w:p w14:paraId="4449312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harles, M. W., &amp; Arndt, L. M. R. 2013. Gay- and lesbian-identified law enforcement officers: Intersection of career and sexual identity. </w:t>
      </w:r>
      <w:r w:rsidRPr="00AB5557">
        <w:rPr>
          <w:rFonts w:ascii="Times New Roman" w:hAnsi="Times New Roman" w:cs="Times New Roman"/>
          <w:i/>
          <w:iCs/>
          <w:sz w:val="24"/>
          <w:szCs w:val="24"/>
        </w:rPr>
        <w:t>Counseling Psychologist</w:t>
      </w:r>
      <w:r w:rsidRPr="00AB5557">
        <w:rPr>
          <w:rFonts w:ascii="Times New Roman" w:hAnsi="Times New Roman" w:cs="Times New Roman"/>
          <w:sz w:val="24"/>
          <w:szCs w:val="24"/>
        </w:rPr>
        <w:t>, 41(8): 1153–1185.</w:t>
      </w:r>
    </w:p>
    <w:p w14:paraId="46EEFDC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harmaz, K. 2006. </w:t>
      </w:r>
      <w:r w:rsidRPr="00AB5557">
        <w:rPr>
          <w:rFonts w:ascii="Times New Roman" w:hAnsi="Times New Roman" w:cs="Times New Roman"/>
          <w:i/>
          <w:iCs/>
          <w:sz w:val="24"/>
          <w:szCs w:val="24"/>
        </w:rPr>
        <w:t>Constructing grounded theory: A practical guide through qualitative research</w:t>
      </w:r>
      <w:r w:rsidRPr="00AB5557">
        <w:rPr>
          <w:rFonts w:ascii="Times New Roman" w:hAnsi="Times New Roman" w:cs="Times New Roman"/>
          <w:sz w:val="24"/>
          <w:szCs w:val="24"/>
        </w:rPr>
        <w:t>. London: Sage Publications, Inc.</w:t>
      </w:r>
    </w:p>
    <w:p w14:paraId="5989C07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harmaz, K. 2014. </w:t>
      </w:r>
      <w:r w:rsidRPr="00AB5557">
        <w:rPr>
          <w:rFonts w:ascii="Times New Roman" w:hAnsi="Times New Roman" w:cs="Times New Roman"/>
          <w:i/>
          <w:iCs/>
          <w:sz w:val="24"/>
          <w:szCs w:val="24"/>
        </w:rPr>
        <w:t>Constructing Grounded Theory</w:t>
      </w:r>
      <w:r w:rsidRPr="00AB5557">
        <w:rPr>
          <w:rFonts w:ascii="Times New Roman" w:hAnsi="Times New Roman" w:cs="Times New Roman"/>
          <w:sz w:val="24"/>
          <w:szCs w:val="24"/>
        </w:rPr>
        <w:t>. SAGE Publications.</w:t>
      </w:r>
    </w:p>
    <w:p w14:paraId="14AA3A0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Chawla, S., &amp; Sharma, R. R. 2016. How women traverse an upward journey in Indian industry: Multiple case studies. </w:t>
      </w:r>
      <w:r w:rsidRPr="00AB5557">
        <w:rPr>
          <w:rFonts w:ascii="Times New Roman" w:hAnsi="Times New Roman" w:cs="Times New Roman"/>
          <w:i/>
          <w:iCs/>
          <w:sz w:val="24"/>
          <w:szCs w:val="24"/>
        </w:rPr>
        <w:t>Gender in Management</w:t>
      </w:r>
      <w:r w:rsidRPr="00AB5557">
        <w:rPr>
          <w:rFonts w:ascii="Times New Roman" w:hAnsi="Times New Roman" w:cs="Times New Roman"/>
          <w:sz w:val="24"/>
          <w:szCs w:val="24"/>
        </w:rPr>
        <w:t>, 31(3): 181–206.</w:t>
      </w:r>
    </w:p>
    <w:p w14:paraId="6181D8D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hen, C. P., &amp; Hong, J. W. L. 2016. Career development of Chinese Canadian professional immigrants. </w:t>
      </w:r>
      <w:r w:rsidRPr="00AB5557">
        <w:rPr>
          <w:rFonts w:ascii="Times New Roman" w:hAnsi="Times New Roman" w:cs="Times New Roman"/>
          <w:i/>
          <w:iCs/>
          <w:sz w:val="24"/>
          <w:szCs w:val="24"/>
        </w:rPr>
        <w:t>Career Development Quarterly</w:t>
      </w:r>
      <w:r w:rsidRPr="00AB5557">
        <w:rPr>
          <w:rFonts w:ascii="Times New Roman" w:hAnsi="Times New Roman" w:cs="Times New Roman"/>
          <w:sz w:val="24"/>
          <w:szCs w:val="24"/>
        </w:rPr>
        <w:t>, 64(3, SI): 272–286.</w:t>
      </w:r>
    </w:p>
    <w:p w14:paraId="4D6995D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hi-Ching, E. Y. 1992. Perceptions of external barriers and the career success of female managers in Singapore. </w:t>
      </w:r>
      <w:r w:rsidRPr="00AB5557">
        <w:rPr>
          <w:rFonts w:ascii="Times New Roman" w:hAnsi="Times New Roman" w:cs="Times New Roman"/>
          <w:i/>
          <w:iCs/>
          <w:sz w:val="24"/>
          <w:szCs w:val="24"/>
        </w:rPr>
        <w:t>Journal of Social Psychology</w:t>
      </w:r>
      <w:r w:rsidRPr="00AB5557">
        <w:rPr>
          <w:rFonts w:ascii="Times New Roman" w:hAnsi="Times New Roman" w:cs="Times New Roman"/>
          <w:sz w:val="24"/>
          <w:szCs w:val="24"/>
        </w:rPr>
        <w:t>, 132(5): 661–674.</w:t>
      </w:r>
    </w:p>
    <w:p w14:paraId="66A52C3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hikapa, T. M., Rubery, J., &amp; Távora, I. 2023. The makeshift careers of women in malawi: Neither traditional nor flexible.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09500170231198736.</w:t>
      </w:r>
    </w:p>
    <w:p w14:paraId="699F450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ho, Y., Park, J., Han, S. J., &amp; Ho, Y. 2019. “A woman CEO? You’d better think twice!” Exploring career challenges of women CEOs at multinational corporations in South Korea. </w:t>
      </w:r>
      <w:r w:rsidRPr="00AB5557">
        <w:rPr>
          <w:rFonts w:ascii="Times New Roman" w:hAnsi="Times New Roman" w:cs="Times New Roman"/>
          <w:i/>
          <w:iCs/>
          <w:sz w:val="24"/>
          <w:szCs w:val="24"/>
        </w:rPr>
        <w:t>Career Development International</w:t>
      </w:r>
      <w:r w:rsidRPr="00AB5557">
        <w:rPr>
          <w:rFonts w:ascii="Times New Roman" w:hAnsi="Times New Roman" w:cs="Times New Roman"/>
          <w:sz w:val="24"/>
          <w:szCs w:val="24"/>
        </w:rPr>
        <w:t>, 24(1): 91–108.</w:t>
      </w:r>
    </w:p>
    <w:p w14:paraId="1E27023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larke, M. 2011. Advancing women’s careers through leadership development programs. </w:t>
      </w:r>
      <w:r w:rsidRPr="00AB5557">
        <w:rPr>
          <w:rFonts w:ascii="Times New Roman" w:hAnsi="Times New Roman" w:cs="Times New Roman"/>
          <w:i/>
          <w:iCs/>
          <w:sz w:val="24"/>
          <w:szCs w:val="24"/>
        </w:rPr>
        <w:t>Employee Relations</w:t>
      </w:r>
      <w:r w:rsidRPr="00AB5557">
        <w:rPr>
          <w:rFonts w:ascii="Times New Roman" w:hAnsi="Times New Roman" w:cs="Times New Roman"/>
          <w:sz w:val="24"/>
          <w:szCs w:val="24"/>
        </w:rPr>
        <w:t>, 33(5): 498–515.</w:t>
      </w:r>
    </w:p>
    <w:p w14:paraId="598CE36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loutier, C., &amp; Langley, A. 2020. What Makes a Process Theoretical Contribution? </w:t>
      </w:r>
      <w:r w:rsidRPr="00AB5557">
        <w:rPr>
          <w:rFonts w:ascii="Times New Roman" w:hAnsi="Times New Roman" w:cs="Times New Roman"/>
          <w:i/>
          <w:iCs/>
          <w:sz w:val="24"/>
          <w:szCs w:val="24"/>
        </w:rPr>
        <w:t>Organization Theory</w:t>
      </w:r>
      <w:r w:rsidRPr="00AB5557">
        <w:rPr>
          <w:rFonts w:ascii="Times New Roman" w:hAnsi="Times New Roman" w:cs="Times New Roman"/>
          <w:sz w:val="24"/>
          <w:szCs w:val="24"/>
        </w:rPr>
        <w:t>, 1(1): 1–32.</w:t>
      </w:r>
    </w:p>
    <w:p w14:paraId="0CFDB89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ohen, J. R., Dalton, D. W., Holder-Webb, L. L., &amp; McMillan, J. J. 2020. An analysis of glass ceiling perceptions in the accounting profession. </w:t>
      </w:r>
      <w:r w:rsidRPr="00AB5557">
        <w:rPr>
          <w:rFonts w:ascii="Times New Roman" w:hAnsi="Times New Roman" w:cs="Times New Roman"/>
          <w:i/>
          <w:iCs/>
          <w:sz w:val="24"/>
          <w:szCs w:val="24"/>
        </w:rPr>
        <w:t>Journal of Business Ethics</w:t>
      </w:r>
      <w:r w:rsidRPr="00AB5557">
        <w:rPr>
          <w:rFonts w:ascii="Times New Roman" w:hAnsi="Times New Roman" w:cs="Times New Roman"/>
          <w:sz w:val="24"/>
          <w:szCs w:val="24"/>
        </w:rPr>
        <w:t>, 164(1): 17–38.</w:t>
      </w:r>
    </w:p>
    <w:p w14:paraId="7C9E890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olbert, A. E., Bono, J. E., &amp; Purvanova, R. K. 2016. Flourishing via workplace relationships: Moving beyond instrumental support. </w:t>
      </w:r>
      <w:r w:rsidRPr="00AB5557">
        <w:rPr>
          <w:rFonts w:ascii="Times New Roman" w:hAnsi="Times New Roman" w:cs="Times New Roman"/>
          <w:i/>
          <w:iCs/>
          <w:sz w:val="24"/>
          <w:szCs w:val="24"/>
        </w:rPr>
        <w:t>Academy of Management Journal</w:t>
      </w:r>
      <w:r w:rsidRPr="00AB5557">
        <w:rPr>
          <w:rFonts w:ascii="Times New Roman" w:hAnsi="Times New Roman" w:cs="Times New Roman"/>
          <w:sz w:val="24"/>
          <w:szCs w:val="24"/>
        </w:rPr>
        <w:t>, 59(4): 1199–1223.</w:t>
      </w:r>
    </w:p>
    <w:p w14:paraId="68FD045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ollins, J. C., &amp; Callahan, J. L. 2012. Risky business: gay identity disclosure in a masculinized industry. </w:t>
      </w:r>
      <w:r w:rsidRPr="00AB5557">
        <w:rPr>
          <w:rFonts w:ascii="Times New Roman" w:hAnsi="Times New Roman" w:cs="Times New Roman"/>
          <w:i/>
          <w:iCs/>
          <w:sz w:val="24"/>
          <w:szCs w:val="24"/>
        </w:rPr>
        <w:t>Human Resource Development International</w:t>
      </w:r>
      <w:r w:rsidRPr="00AB5557">
        <w:rPr>
          <w:rFonts w:ascii="Times New Roman" w:hAnsi="Times New Roman" w:cs="Times New Roman"/>
          <w:sz w:val="24"/>
          <w:szCs w:val="24"/>
        </w:rPr>
        <w:t>, 15(4): 455–470.</w:t>
      </w:r>
    </w:p>
    <w:p w14:paraId="4D9CCCE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Constantinidis, C., Lebegue, T., El Abboubi, M., &amp; Salman, N. 2019. How families shape women’s entrepreneurial success in Morocco: an intersectional study. </w:t>
      </w:r>
      <w:r w:rsidRPr="00AB5557">
        <w:rPr>
          <w:rFonts w:ascii="Times New Roman" w:hAnsi="Times New Roman" w:cs="Times New Roman"/>
          <w:i/>
          <w:iCs/>
          <w:sz w:val="24"/>
          <w:szCs w:val="24"/>
        </w:rPr>
        <w:t>International Journal of Entrepreneurial Behavior &amp; Research</w:t>
      </w:r>
      <w:r w:rsidRPr="00AB5557">
        <w:rPr>
          <w:rFonts w:ascii="Times New Roman" w:hAnsi="Times New Roman" w:cs="Times New Roman"/>
          <w:sz w:val="24"/>
          <w:szCs w:val="24"/>
        </w:rPr>
        <w:t>, 25(8): 1786–1808.</w:t>
      </w:r>
    </w:p>
    <w:p w14:paraId="136EB74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ook, A., &amp; Glass, C. 2014. Above the glass ceiling: When are women and racial/ethnic minorities promoted to CEO?: Research Notes and Commentaries. </w:t>
      </w:r>
      <w:r w:rsidRPr="00AB5557">
        <w:rPr>
          <w:rFonts w:ascii="Times New Roman" w:hAnsi="Times New Roman" w:cs="Times New Roman"/>
          <w:i/>
          <w:iCs/>
          <w:sz w:val="24"/>
          <w:szCs w:val="24"/>
        </w:rPr>
        <w:t>Strategic Management Journal</w:t>
      </w:r>
      <w:r w:rsidRPr="00AB5557">
        <w:rPr>
          <w:rFonts w:ascii="Times New Roman" w:hAnsi="Times New Roman" w:cs="Times New Roman"/>
          <w:sz w:val="24"/>
          <w:szCs w:val="24"/>
        </w:rPr>
        <w:t>, 35(7): 1080–1089.</w:t>
      </w:r>
    </w:p>
    <w:p w14:paraId="197AF3F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rabtree, S. A., &amp; Shiel, C. 2019. “Playing mother”: Channeled careers and the construction of gender in academia. </w:t>
      </w:r>
      <w:r w:rsidRPr="00AB5557">
        <w:rPr>
          <w:rFonts w:ascii="Times New Roman" w:hAnsi="Times New Roman" w:cs="Times New Roman"/>
          <w:i/>
          <w:iCs/>
          <w:sz w:val="24"/>
          <w:szCs w:val="24"/>
        </w:rPr>
        <w:t>Sage Open</w:t>
      </w:r>
      <w:r w:rsidRPr="00AB5557">
        <w:rPr>
          <w:rFonts w:ascii="Times New Roman" w:hAnsi="Times New Roman" w:cs="Times New Roman"/>
          <w:sz w:val="24"/>
          <w:szCs w:val="24"/>
        </w:rPr>
        <w:t>, 9(3).</w:t>
      </w:r>
    </w:p>
    <w:p w14:paraId="1CED3EC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renshaw, K. 1991. Mapping the margins: Intersectionality, identity politics, and violence against women of color. </w:t>
      </w:r>
      <w:r w:rsidRPr="00AB5557">
        <w:rPr>
          <w:rFonts w:ascii="Times New Roman" w:hAnsi="Times New Roman" w:cs="Times New Roman"/>
          <w:i/>
          <w:iCs/>
          <w:sz w:val="24"/>
          <w:szCs w:val="24"/>
        </w:rPr>
        <w:t>Stanford Law Review</w:t>
      </w:r>
      <w:r w:rsidRPr="00AB5557">
        <w:rPr>
          <w:rFonts w:ascii="Times New Roman" w:hAnsi="Times New Roman" w:cs="Times New Roman"/>
          <w:sz w:val="24"/>
          <w:szCs w:val="24"/>
        </w:rPr>
        <w:t>, 43(6): 1241.</w:t>
      </w:r>
    </w:p>
    <w:p w14:paraId="548DB35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ross, C., Linehan, M., &amp; Murphy, C. 2017. The unintended consequences of role-modelling behaviour in female career progression. </w:t>
      </w:r>
      <w:r w:rsidRPr="00AB5557">
        <w:rPr>
          <w:rFonts w:ascii="Times New Roman" w:hAnsi="Times New Roman" w:cs="Times New Roman"/>
          <w:i/>
          <w:iCs/>
          <w:sz w:val="24"/>
          <w:szCs w:val="24"/>
        </w:rPr>
        <w:t>Personnel Review</w:t>
      </w:r>
      <w:r w:rsidRPr="00AB5557">
        <w:rPr>
          <w:rFonts w:ascii="Times New Roman" w:hAnsi="Times New Roman" w:cs="Times New Roman"/>
          <w:sz w:val="24"/>
          <w:szCs w:val="24"/>
        </w:rPr>
        <w:t>, 46(1): 86–99.</w:t>
      </w:r>
    </w:p>
    <w:p w14:paraId="5B266ED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roteau, J. M., Anderson, M. Z., &amp; VanderWal, B. L. 2008. Models of workplace sexual identity disclosure and management: Reviewing and extending concepts. </w:t>
      </w:r>
      <w:r w:rsidRPr="00AB5557">
        <w:rPr>
          <w:rFonts w:ascii="Times New Roman" w:hAnsi="Times New Roman" w:cs="Times New Roman"/>
          <w:i/>
          <w:iCs/>
          <w:sz w:val="24"/>
          <w:szCs w:val="24"/>
        </w:rPr>
        <w:t>Group &amp; Organization Management</w:t>
      </w:r>
      <w:r w:rsidRPr="00AB5557">
        <w:rPr>
          <w:rFonts w:ascii="Times New Roman" w:hAnsi="Times New Roman" w:cs="Times New Roman"/>
          <w:sz w:val="24"/>
          <w:szCs w:val="24"/>
        </w:rPr>
        <w:t>, 33(5): 532–565.</w:t>
      </w:r>
    </w:p>
    <w:p w14:paraId="6C77249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Cullen, L., &amp; Christopher, T. 2012. Career progression of female accountants in the state public sector. </w:t>
      </w:r>
      <w:r w:rsidRPr="00AB5557">
        <w:rPr>
          <w:rFonts w:ascii="Times New Roman" w:hAnsi="Times New Roman" w:cs="Times New Roman"/>
          <w:i/>
          <w:iCs/>
          <w:sz w:val="24"/>
          <w:szCs w:val="24"/>
        </w:rPr>
        <w:t>Australian Accounting Review</w:t>
      </w:r>
      <w:r w:rsidRPr="00AB5557">
        <w:rPr>
          <w:rFonts w:ascii="Times New Roman" w:hAnsi="Times New Roman" w:cs="Times New Roman"/>
          <w:sz w:val="24"/>
          <w:szCs w:val="24"/>
        </w:rPr>
        <w:t>, 22(1): 68–85.</w:t>
      </w:r>
    </w:p>
    <w:p w14:paraId="31C2AF2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Agostino, M., Levine, H., Sabharwal, M., &amp; Johnson-Manning, A. C. 2022. Organizational practices and second-generation gender bias: A qualitative inquiry into the career progression of us state-level managers. </w:t>
      </w:r>
      <w:r w:rsidRPr="00AB5557">
        <w:rPr>
          <w:rFonts w:ascii="Times New Roman" w:hAnsi="Times New Roman" w:cs="Times New Roman"/>
          <w:i/>
          <w:iCs/>
          <w:sz w:val="24"/>
          <w:szCs w:val="24"/>
        </w:rPr>
        <w:t>American Review of Public Administration</w:t>
      </w:r>
      <w:r w:rsidRPr="00AB5557">
        <w:rPr>
          <w:rFonts w:ascii="Times New Roman" w:hAnsi="Times New Roman" w:cs="Times New Roman"/>
          <w:sz w:val="24"/>
          <w:szCs w:val="24"/>
        </w:rPr>
        <w:t>, 52(5): 335–350.</w:t>
      </w:r>
    </w:p>
    <w:p w14:paraId="14C7761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Daly, A., Vlach, S. K., Tily, S., Murdter-Atkinson, J., &amp; Maloch, B. 2024. “I never explicitly brought that up to my mentor”: Early career teachers of color navigating whiteness with white mentors in a university-based induction program. </w:t>
      </w:r>
      <w:r w:rsidRPr="00AB5557">
        <w:rPr>
          <w:rFonts w:ascii="Times New Roman" w:hAnsi="Times New Roman" w:cs="Times New Roman"/>
          <w:i/>
          <w:iCs/>
          <w:sz w:val="24"/>
          <w:szCs w:val="24"/>
        </w:rPr>
        <w:t>Urban Education</w:t>
      </w:r>
      <w:r w:rsidRPr="00AB5557">
        <w:rPr>
          <w:rFonts w:ascii="Times New Roman" w:hAnsi="Times New Roman" w:cs="Times New Roman"/>
          <w:sz w:val="24"/>
          <w:szCs w:val="24"/>
        </w:rPr>
        <w:t>, 1–32.</w:t>
      </w:r>
    </w:p>
    <w:p w14:paraId="430B20C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avis, T. M., Jones, M. K., Settles, I. H., &amp; Russell, P. G. 2022. Barriers to the successful mentoring of faculty of color. </w:t>
      </w:r>
      <w:r w:rsidRPr="00AB5557">
        <w:rPr>
          <w:rFonts w:ascii="Times New Roman" w:hAnsi="Times New Roman" w:cs="Times New Roman"/>
          <w:i/>
          <w:iCs/>
          <w:sz w:val="24"/>
          <w:szCs w:val="24"/>
        </w:rPr>
        <w:t>Journal of Career Development</w:t>
      </w:r>
      <w:r w:rsidRPr="00AB5557">
        <w:rPr>
          <w:rFonts w:ascii="Times New Roman" w:hAnsi="Times New Roman" w:cs="Times New Roman"/>
          <w:sz w:val="24"/>
          <w:szCs w:val="24"/>
        </w:rPr>
        <w:t>, 49(5, SI): 1063–1081.</w:t>
      </w:r>
    </w:p>
    <w:p w14:paraId="1CF5883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ay, N. E., &amp; Schoenrade, P. 1997. Staying in the closet versus coming out: Relationships between communication about sexual orientation and work attitudes. </w:t>
      </w:r>
      <w:r w:rsidRPr="00AB5557">
        <w:rPr>
          <w:rFonts w:ascii="Times New Roman" w:hAnsi="Times New Roman" w:cs="Times New Roman"/>
          <w:i/>
          <w:iCs/>
          <w:sz w:val="24"/>
          <w:szCs w:val="24"/>
        </w:rPr>
        <w:t>Personnel Psychology</w:t>
      </w:r>
      <w:r w:rsidRPr="00AB5557">
        <w:rPr>
          <w:rFonts w:ascii="Times New Roman" w:hAnsi="Times New Roman" w:cs="Times New Roman"/>
          <w:sz w:val="24"/>
          <w:szCs w:val="24"/>
        </w:rPr>
        <w:t>, 50(1): 147–163.</w:t>
      </w:r>
    </w:p>
    <w:p w14:paraId="1277DE4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e Klerk, S., &amp; Verreynne, M. 2017. The networking practices of women managers in an emerging economy setting: negotiating institutional and social barriers. </w:t>
      </w:r>
      <w:r w:rsidRPr="00AB5557">
        <w:rPr>
          <w:rFonts w:ascii="Times New Roman" w:hAnsi="Times New Roman" w:cs="Times New Roman"/>
          <w:i/>
          <w:iCs/>
          <w:sz w:val="24"/>
          <w:szCs w:val="24"/>
        </w:rPr>
        <w:t>Human Resource Management Journal</w:t>
      </w:r>
      <w:r w:rsidRPr="00AB5557">
        <w:rPr>
          <w:rFonts w:ascii="Times New Roman" w:hAnsi="Times New Roman" w:cs="Times New Roman"/>
          <w:sz w:val="24"/>
          <w:szCs w:val="24"/>
        </w:rPr>
        <w:t>, 27(3): 477–501.</w:t>
      </w:r>
    </w:p>
    <w:p w14:paraId="1B9829E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eSimone, K. 2020. Beyond gender: reconceptualizing understandings of work-life balance and the extreme work model for 21st-century high-potential top earners. </w:t>
      </w:r>
      <w:r w:rsidRPr="00AB5557">
        <w:rPr>
          <w:rFonts w:ascii="Times New Roman" w:hAnsi="Times New Roman" w:cs="Times New Roman"/>
          <w:i/>
          <w:iCs/>
          <w:sz w:val="24"/>
          <w:szCs w:val="24"/>
        </w:rPr>
        <w:t>Journal of Organizational Change Management</w:t>
      </w:r>
      <w:r w:rsidRPr="00AB5557">
        <w:rPr>
          <w:rFonts w:ascii="Times New Roman" w:hAnsi="Times New Roman" w:cs="Times New Roman"/>
          <w:sz w:val="24"/>
          <w:szCs w:val="24"/>
        </w:rPr>
        <w:t>, 33(6): 1071–1084.</w:t>
      </w:r>
    </w:p>
    <w:p w14:paraId="378B8AE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ickens, D. D., &amp; Chavez, E. L. 2018. Navigating the workplace: The costs and benefits of shifting identities at work among early career us black women. </w:t>
      </w:r>
      <w:r w:rsidRPr="00AB5557">
        <w:rPr>
          <w:rFonts w:ascii="Times New Roman" w:hAnsi="Times New Roman" w:cs="Times New Roman"/>
          <w:i/>
          <w:iCs/>
          <w:sz w:val="24"/>
          <w:szCs w:val="24"/>
        </w:rPr>
        <w:t>Sex Roles</w:t>
      </w:r>
      <w:r w:rsidRPr="00AB5557">
        <w:rPr>
          <w:rFonts w:ascii="Times New Roman" w:hAnsi="Times New Roman" w:cs="Times New Roman"/>
          <w:sz w:val="24"/>
          <w:szCs w:val="24"/>
        </w:rPr>
        <w:t>, 78(11–12): 760–774.</w:t>
      </w:r>
    </w:p>
    <w:p w14:paraId="7F5BDA6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ik, B. J., Duffy, R. D., &amp; Eldridge, B. M. 2009. Calling and vocation in career counseling: Recommendations for promoting meaningful work. </w:t>
      </w:r>
      <w:r w:rsidRPr="00AB5557">
        <w:rPr>
          <w:rFonts w:ascii="Times New Roman" w:hAnsi="Times New Roman" w:cs="Times New Roman"/>
          <w:i/>
          <w:iCs/>
          <w:sz w:val="24"/>
          <w:szCs w:val="24"/>
        </w:rPr>
        <w:t>Professional Psychology: Research and Practice</w:t>
      </w:r>
      <w:r w:rsidRPr="00AB5557">
        <w:rPr>
          <w:rFonts w:ascii="Times New Roman" w:hAnsi="Times New Roman" w:cs="Times New Roman"/>
          <w:sz w:val="24"/>
          <w:szCs w:val="24"/>
        </w:rPr>
        <w:t>, 40(6): 625–632.</w:t>
      </w:r>
    </w:p>
    <w:p w14:paraId="01D6037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oubell, M., &amp; Struwig, M. 2014. Perceptions of factors influencing the career success of professional and business women in south africa. </w:t>
      </w:r>
      <w:r w:rsidRPr="00AB5557">
        <w:rPr>
          <w:rFonts w:ascii="Times New Roman" w:hAnsi="Times New Roman" w:cs="Times New Roman"/>
          <w:i/>
          <w:iCs/>
          <w:sz w:val="24"/>
          <w:szCs w:val="24"/>
        </w:rPr>
        <w:t>South African Journal of Economic and Management Sciences</w:t>
      </w:r>
      <w:r w:rsidRPr="00AB5557">
        <w:rPr>
          <w:rFonts w:ascii="Times New Roman" w:hAnsi="Times New Roman" w:cs="Times New Roman"/>
          <w:sz w:val="24"/>
          <w:szCs w:val="24"/>
        </w:rPr>
        <w:t>, 17(5): 531–543.</w:t>
      </w:r>
    </w:p>
    <w:p w14:paraId="0A4F137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Dowd, T. J., &amp; Park, J. H. 2024. She still works hard for the money: Composers, precarious work, and the gender pay gap. </w:t>
      </w:r>
      <w:r w:rsidRPr="00AB5557">
        <w:rPr>
          <w:rFonts w:ascii="Times New Roman" w:hAnsi="Times New Roman" w:cs="Times New Roman"/>
          <w:i/>
          <w:iCs/>
          <w:sz w:val="24"/>
          <w:szCs w:val="24"/>
        </w:rPr>
        <w:t>Work and Occupations</w:t>
      </w:r>
      <w:r w:rsidRPr="00AB5557">
        <w:rPr>
          <w:rFonts w:ascii="Times New Roman" w:hAnsi="Times New Roman" w:cs="Times New Roman"/>
          <w:sz w:val="24"/>
          <w:szCs w:val="24"/>
        </w:rPr>
        <w:t>, 51(3): 408–476.</w:t>
      </w:r>
    </w:p>
    <w:p w14:paraId="16A9A68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ries, N., Pepermans, R., Hofmans, J., &amp; Rypens, L. 2009. Development and validation of an objective intra-organizational career success measure for managers. </w:t>
      </w:r>
      <w:r w:rsidRPr="00AB5557">
        <w:rPr>
          <w:rFonts w:ascii="Times New Roman" w:hAnsi="Times New Roman" w:cs="Times New Roman"/>
          <w:i/>
          <w:iCs/>
          <w:sz w:val="24"/>
          <w:szCs w:val="24"/>
        </w:rPr>
        <w:t>Journal of Organizational Behavior</w:t>
      </w:r>
      <w:r w:rsidRPr="00AB5557">
        <w:rPr>
          <w:rFonts w:ascii="Times New Roman" w:hAnsi="Times New Roman" w:cs="Times New Roman"/>
          <w:sz w:val="24"/>
          <w:szCs w:val="24"/>
        </w:rPr>
        <w:t>, 30(4): 543–560.</w:t>
      </w:r>
    </w:p>
    <w:p w14:paraId="056656A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rydakis, N. 2015. Sexual orientation discrimination in the United Kingdom’s labour market: A field experiment. </w:t>
      </w:r>
      <w:r w:rsidRPr="00AB5557">
        <w:rPr>
          <w:rFonts w:ascii="Times New Roman" w:hAnsi="Times New Roman" w:cs="Times New Roman"/>
          <w:i/>
          <w:iCs/>
          <w:sz w:val="24"/>
          <w:szCs w:val="24"/>
        </w:rPr>
        <w:t>Human Relations</w:t>
      </w:r>
      <w:r w:rsidRPr="00AB5557">
        <w:rPr>
          <w:rFonts w:ascii="Times New Roman" w:hAnsi="Times New Roman" w:cs="Times New Roman"/>
          <w:sz w:val="24"/>
          <w:szCs w:val="24"/>
        </w:rPr>
        <w:t>, 68(11): 1769–1796.</w:t>
      </w:r>
    </w:p>
    <w:p w14:paraId="421762E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urbin, S., &amp; Tomlinson, J. 2010. Female part-time managers: networks and career mobility.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24(4): 621–640.</w:t>
      </w:r>
    </w:p>
    <w:p w14:paraId="16392CE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Durbin, S., &amp; Tomlinson, J. 2014. Female part-time managers: Careers, mentors and role models. </w:t>
      </w:r>
      <w:r w:rsidRPr="00AB5557">
        <w:rPr>
          <w:rFonts w:ascii="Times New Roman" w:hAnsi="Times New Roman" w:cs="Times New Roman"/>
          <w:i/>
          <w:iCs/>
          <w:sz w:val="24"/>
          <w:szCs w:val="24"/>
        </w:rPr>
        <w:t>Gender Work and Organization</w:t>
      </w:r>
      <w:r w:rsidRPr="00AB5557">
        <w:rPr>
          <w:rFonts w:ascii="Times New Roman" w:hAnsi="Times New Roman" w:cs="Times New Roman"/>
          <w:sz w:val="24"/>
          <w:szCs w:val="24"/>
        </w:rPr>
        <w:t>, 21(4): 308–320.</w:t>
      </w:r>
    </w:p>
    <w:p w14:paraId="2A7BEC3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Einarsdottir, U. D., Christiansen, T. H., &amp; Kristjansdottir, E. S. 2018. “It’s a man who runs the show”: How women middle-managers experience their professional position, opportunities, and barriers. </w:t>
      </w:r>
      <w:r w:rsidRPr="00AB5557">
        <w:rPr>
          <w:rFonts w:ascii="Times New Roman" w:hAnsi="Times New Roman" w:cs="Times New Roman"/>
          <w:i/>
          <w:iCs/>
          <w:sz w:val="24"/>
          <w:szCs w:val="24"/>
        </w:rPr>
        <w:t>Sage Open</w:t>
      </w:r>
      <w:r w:rsidRPr="00AB5557">
        <w:rPr>
          <w:rFonts w:ascii="Times New Roman" w:hAnsi="Times New Roman" w:cs="Times New Roman"/>
          <w:sz w:val="24"/>
          <w:szCs w:val="24"/>
        </w:rPr>
        <w:t>, 8(1).</w:t>
      </w:r>
    </w:p>
    <w:p w14:paraId="6F21B51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Ely, R. J., Ibarra, H., &amp; Kolb, D. M. 2011. Taking gender into account: Theory and design for women’s leadership development programs. </w:t>
      </w:r>
      <w:r w:rsidRPr="00AB5557">
        <w:rPr>
          <w:rFonts w:ascii="Times New Roman" w:hAnsi="Times New Roman" w:cs="Times New Roman"/>
          <w:i/>
          <w:iCs/>
          <w:sz w:val="24"/>
          <w:szCs w:val="24"/>
        </w:rPr>
        <w:t>Academy of Management Learning &amp; Education</w:t>
      </w:r>
      <w:r w:rsidRPr="00AB5557">
        <w:rPr>
          <w:rFonts w:ascii="Times New Roman" w:hAnsi="Times New Roman" w:cs="Times New Roman"/>
          <w:sz w:val="24"/>
          <w:szCs w:val="24"/>
        </w:rPr>
        <w:t>, 10(3): 474–493.</w:t>
      </w:r>
    </w:p>
    <w:p w14:paraId="7B2D65F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Essers, C., van der Heijden, B., Fletcher, L., &amp; Pijpers, R. 2022. It’s all about identity: The identity constructions of LGBT entrepreneurs from an intersectionality perspective. </w:t>
      </w:r>
      <w:r w:rsidRPr="00AB5557">
        <w:rPr>
          <w:rFonts w:ascii="Times New Roman" w:hAnsi="Times New Roman" w:cs="Times New Roman"/>
          <w:i/>
          <w:iCs/>
          <w:sz w:val="24"/>
          <w:szCs w:val="24"/>
        </w:rPr>
        <w:t>International Small Business Journal-Researching Entrepreneurship</w:t>
      </w:r>
      <w:r w:rsidRPr="00AB5557">
        <w:rPr>
          <w:rFonts w:ascii="Times New Roman" w:hAnsi="Times New Roman" w:cs="Times New Roman"/>
          <w:sz w:val="24"/>
          <w:szCs w:val="24"/>
        </w:rPr>
        <w:t>, 41(7): 774–795.</w:t>
      </w:r>
    </w:p>
    <w:p w14:paraId="17AE4F96"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Ezerins, M. E., Simon, L. S., Vogus, T. J., Gabriel, A. S., Calderwood, C., &amp; Rosen, C. C. 2024. Autism and employment: A review of the “new frontier” of diversity research. </w:t>
      </w:r>
      <w:r w:rsidRPr="00AB5557">
        <w:rPr>
          <w:rFonts w:ascii="Times New Roman" w:hAnsi="Times New Roman" w:cs="Times New Roman"/>
          <w:i/>
          <w:iCs/>
          <w:sz w:val="24"/>
          <w:szCs w:val="24"/>
        </w:rPr>
        <w:t>Journal of Management</w:t>
      </w:r>
      <w:r w:rsidRPr="00AB5557">
        <w:rPr>
          <w:rFonts w:ascii="Times New Roman" w:hAnsi="Times New Roman" w:cs="Times New Roman"/>
          <w:sz w:val="24"/>
          <w:szCs w:val="24"/>
        </w:rPr>
        <w:t>, 50(3): 1102–1144.</w:t>
      </w:r>
    </w:p>
    <w:p w14:paraId="152FFBA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Fagan, C., &amp; Teasdale, N. 2021. Women professors across STEMM and non-STEMM disciplines: Navigating gendered spaces and playing the academic game.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35(4): 774–792.</w:t>
      </w:r>
    </w:p>
    <w:p w14:paraId="6CD5ADB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Fazal, S., Naz, S., Khan, M. I., &amp; Pedder, D. 2019. Barriers and enablers of women’s academic careers in Pakistan. </w:t>
      </w:r>
      <w:r w:rsidRPr="00AB5557">
        <w:rPr>
          <w:rFonts w:ascii="Times New Roman" w:hAnsi="Times New Roman" w:cs="Times New Roman"/>
          <w:i/>
          <w:iCs/>
          <w:sz w:val="24"/>
          <w:szCs w:val="24"/>
        </w:rPr>
        <w:t>Asian Journal of Womens Studies</w:t>
      </w:r>
      <w:r w:rsidRPr="00AB5557">
        <w:rPr>
          <w:rFonts w:ascii="Times New Roman" w:hAnsi="Times New Roman" w:cs="Times New Roman"/>
          <w:sz w:val="24"/>
          <w:szCs w:val="24"/>
        </w:rPr>
        <w:t>, 25(2): 217–238.</w:t>
      </w:r>
    </w:p>
    <w:p w14:paraId="5C7688A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Federo, R. 2024. The rainbow glass ceiling: Breaking barriers for LGBTQ+ inclusion in board diversity. </w:t>
      </w:r>
      <w:r w:rsidRPr="00AB5557">
        <w:rPr>
          <w:rFonts w:ascii="Times New Roman" w:hAnsi="Times New Roman" w:cs="Times New Roman"/>
          <w:i/>
          <w:iCs/>
          <w:sz w:val="24"/>
          <w:szCs w:val="24"/>
        </w:rPr>
        <w:t>Academy of Management Perspectives</w:t>
      </w:r>
      <w:r w:rsidRPr="00AB5557">
        <w:rPr>
          <w:rFonts w:ascii="Times New Roman" w:hAnsi="Times New Roman" w:cs="Times New Roman"/>
          <w:sz w:val="24"/>
          <w:szCs w:val="24"/>
        </w:rPr>
        <w:t>, 38(3): 325–348.</w:t>
      </w:r>
    </w:p>
    <w:p w14:paraId="4A65E8B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Fernando, W. D. A., &amp; Cohen, L. 2013. Exploring the interplay between Buddhism and career development: a study of highly skilled women workers in Sri Lanka.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27(6): 1021–1038.</w:t>
      </w:r>
    </w:p>
    <w:p w14:paraId="429D2066"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Fielden, S. L., &amp; Jepson, H. 2016. An exploration into the career experiences of lesbians in the UK. </w:t>
      </w:r>
      <w:r w:rsidRPr="00AB5557">
        <w:rPr>
          <w:rFonts w:ascii="Times New Roman" w:hAnsi="Times New Roman" w:cs="Times New Roman"/>
          <w:i/>
          <w:iCs/>
          <w:sz w:val="24"/>
          <w:szCs w:val="24"/>
        </w:rPr>
        <w:t>Gender in Management</w:t>
      </w:r>
      <w:r w:rsidRPr="00AB5557">
        <w:rPr>
          <w:rFonts w:ascii="Times New Roman" w:hAnsi="Times New Roman" w:cs="Times New Roman"/>
          <w:sz w:val="24"/>
          <w:szCs w:val="24"/>
        </w:rPr>
        <w:t>, 31(4): 281–296.</w:t>
      </w:r>
    </w:p>
    <w:p w14:paraId="20F0CF2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Fletcher, T. D., Major, D. A., &amp; Davis, D. D. 2008. The interactive relationship of competitive climate and trait competitiveness with workplace attitudes, stress, and performance. </w:t>
      </w:r>
      <w:r w:rsidRPr="00AB5557">
        <w:rPr>
          <w:rFonts w:ascii="Times New Roman" w:hAnsi="Times New Roman" w:cs="Times New Roman"/>
          <w:i/>
          <w:iCs/>
          <w:sz w:val="24"/>
          <w:szCs w:val="24"/>
        </w:rPr>
        <w:t>Journal of Organizational Behavior</w:t>
      </w:r>
      <w:r w:rsidRPr="00AB5557">
        <w:rPr>
          <w:rFonts w:ascii="Times New Roman" w:hAnsi="Times New Roman" w:cs="Times New Roman"/>
          <w:sz w:val="24"/>
          <w:szCs w:val="24"/>
        </w:rPr>
        <w:t>, 29(7): 899–922.</w:t>
      </w:r>
    </w:p>
    <w:p w14:paraId="514907A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Follmer, K. B., Sabat, I. E., &amp; Siuta, R. L. 2020. Disclosure of stigmatized identities at work: An interdisciplinary review and agenda for future research. </w:t>
      </w:r>
      <w:r w:rsidRPr="00AB5557">
        <w:rPr>
          <w:rFonts w:ascii="Times New Roman" w:hAnsi="Times New Roman" w:cs="Times New Roman"/>
          <w:i/>
          <w:iCs/>
          <w:sz w:val="24"/>
          <w:szCs w:val="24"/>
        </w:rPr>
        <w:t>Journal of Organizational Behavior</w:t>
      </w:r>
      <w:r w:rsidRPr="00AB5557">
        <w:rPr>
          <w:rFonts w:ascii="Times New Roman" w:hAnsi="Times New Roman" w:cs="Times New Roman"/>
          <w:sz w:val="24"/>
          <w:szCs w:val="24"/>
        </w:rPr>
        <w:t>, 41(2): 169–184.</w:t>
      </w:r>
    </w:p>
    <w:p w14:paraId="79B779B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Ford, J., Atkinson, C., Harding, N., &amp; Collinson, D. 2021. ‘You just had to get on with it’: Exploring the persistence of gender inequality through women’s career histories.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35(1): 78–96.</w:t>
      </w:r>
    </w:p>
    <w:p w14:paraId="0EC6535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Fotaki, M. 2013. No woman is like a man (in academia): The masculine symbolic order and the unwanted female body. </w:t>
      </w:r>
      <w:r w:rsidRPr="00AB5557">
        <w:rPr>
          <w:rFonts w:ascii="Times New Roman" w:hAnsi="Times New Roman" w:cs="Times New Roman"/>
          <w:i/>
          <w:iCs/>
          <w:sz w:val="24"/>
          <w:szCs w:val="24"/>
        </w:rPr>
        <w:t>Organization Studies</w:t>
      </w:r>
      <w:r w:rsidRPr="00AB5557">
        <w:rPr>
          <w:rFonts w:ascii="Times New Roman" w:hAnsi="Times New Roman" w:cs="Times New Roman"/>
          <w:sz w:val="24"/>
          <w:szCs w:val="24"/>
        </w:rPr>
        <w:t>, 34(9): 1251–1275.</w:t>
      </w:r>
    </w:p>
    <w:p w14:paraId="6977872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Frear, K. A., Paustian-Underdahl, S. C., Heggestad, E. D., &amp; Walker, L. S. 2019. Gender and career success: A typology and analysis of dual paradigms. </w:t>
      </w:r>
      <w:r w:rsidRPr="00AB5557">
        <w:rPr>
          <w:rFonts w:ascii="Times New Roman" w:hAnsi="Times New Roman" w:cs="Times New Roman"/>
          <w:i/>
          <w:iCs/>
          <w:sz w:val="24"/>
          <w:szCs w:val="24"/>
        </w:rPr>
        <w:t>Journal of Organizational Behavior</w:t>
      </w:r>
      <w:r w:rsidRPr="00AB5557">
        <w:rPr>
          <w:rFonts w:ascii="Times New Roman" w:hAnsi="Times New Roman" w:cs="Times New Roman"/>
          <w:sz w:val="24"/>
          <w:szCs w:val="24"/>
        </w:rPr>
        <w:t>, 40(4): 400–416.</w:t>
      </w:r>
    </w:p>
    <w:p w14:paraId="29896BA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Fritsch, N.-S. 2015. At the leading edge - does gender still matter? A qualitative study of prevailing obstacles and successful coping strategies in academia. </w:t>
      </w:r>
      <w:r w:rsidRPr="00AB5557">
        <w:rPr>
          <w:rFonts w:ascii="Times New Roman" w:hAnsi="Times New Roman" w:cs="Times New Roman"/>
          <w:i/>
          <w:iCs/>
          <w:sz w:val="24"/>
          <w:szCs w:val="24"/>
        </w:rPr>
        <w:t>Current Sociology</w:t>
      </w:r>
      <w:r w:rsidRPr="00AB5557">
        <w:rPr>
          <w:rFonts w:ascii="Times New Roman" w:hAnsi="Times New Roman" w:cs="Times New Roman"/>
          <w:sz w:val="24"/>
          <w:szCs w:val="24"/>
        </w:rPr>
        <w:t>, 63(4): 547–565.</w:t>
      </w:r>
    </w:p>
    <w:p w14:paraId="17F439F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abriel, A. S., Ladge, J. J., Little, L. M., MacGowan, R. L., &amp; Stillwell, E. E. 2023. Sensemaking through the storm: How postpartum depression shapes personal work–family narratives. </w:t>
      </w:r>
      <w:r w:rsidRPr="00AB5557">
        <w:rPr>
          <w:rFonts w:ascii="Times New Roman" w:hAnsi="Times New Roman" w:cs="Times New Roman"/>
          <w:i/>
          <w:iCs/>
          <w:sz w:val="24"/>
          <w:szCs w:val="24"/>
        </w:rPr>
        <w:t>Journal of Applied Psychology</w:t>
      </w:r>
      <w:r w:rsidRPr="00AB5557">
        <w:rPr>
          <w:rFonts w:ascii="Times New Roman" w:hAnsi="Times New Roman" w:cs="Times New Roman"/>
          <w:sz w:val="24"/>
          <w:szCs w:val="24"/>
        </w:rPr>
        <w:t>, 108(12): 1903–1923.</w:t>
      </w:r>
    </w:p>
    <w:p w14:paraId="0F5F9C9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arrard, J. 2020. </w:t>
      </w:r>
      <w:r w:rsidRPr="00AB5557">
        <w:rPr>
          <w:rFonts w:ascii="Times New Roman" w:hAnsi="Times New Roman" w:cs="Times New Roman"/>
          <w:i/>
          <w:iCs/>
          <w:sz w:val="24"/>
          <w:szCs w:val="24"/>
        </w:rPr>
        <w:t>Health sciences literature review made easy: The matrix method</w:t>
      </w:r>
      <w:r w:rsidRPr="00AB5557">
        <w:rPr>
          <w:rFonts w:ascii="Times New Roman" w:hAnsi="Times New Roman" w:cs="Times New Roman"/>
          <w:sz w:val="24"/>
          <w:szCs w:val="24"/>
        </w:rPr>
        <w:t>. Jones &amp; Bartlett Learning.</w:t>
      </w:r>
    </w:p>
    <w:p w14:paraId="6206C54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ersick, C., &amp; Kram, K. 2002. High-achieving women at midlife - An exploratory study. </w:t>
      </w:r>
      <w:r w:rsidRPr="00AB5557">
        <w:rPr>
          <w:rFonts w:ascii="Times New Roman" w:hAnsi="Times New Roman" w:cs="Times New Roman"/>
          <w:i/>
          <w:iCs/>
          <w:sz w:val="24"/>
          <w:szCs w:val="24"/>
        </w:rPr>
        <w:t>Journal of Management Inquiry</w:t>
      </w:r>
      <w:r w:rsidRPr="00AB5557">
        <w:rPr>
          <w:rFonts w:ascii="Times New Roman" w:hAnsi="Times New Roman" w:cs="Times New Roman"/>
          <w:sz w:val="24"/>
          <w:szCs w:val="24"/>
        </w:rPr>
        <w:t>, 11(2): 104–127.</w:t>
      </w:r>
    </w:p>
    <w:p w14:paraId="38CB7476"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lass, C., &amp; Cook, A. 2016. Leading at the top: Understanding women’s challenges above the glass ceiling. </w:t>
      </w:r>
      <w:r w:rsidRPr="00AB5557">
        <w:rPr>
          <w:rFonts w:ascii="Times New Roman" w:hAnsi="Times New Roman" w:cs="Times New Roman"/>
          <w:i/>
          <w:iCs/>
          <w:sz w:val="24"/>
          <w:szCs w:val="24"/>
        </w:rPr>
        <w:t>Leadership Quarterly</w:t>
      </w:r>
      <w:r w:rsidRPr="00AB5557">
        <w:rPr>
          <w:rFonts w:ascii="Times New Roman" w:hAnsi="Times New Roman" w:cs="Times New Roman"/>
          <w:sz w:val="24"/>
          <w:szCs w:val="24"/>
        </w:rPr>
        <w:t>, 27(1): 51–63.</w:t>
      </w:r>
    </w:p>
    <w:p w14:paraId="703F9EC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lass, C., &amp; Cook, A. 2020a. Pathways to the glass cliff: A risk tax for women and minority leaders? </w:t>
      </w:r>
      <w:r w:rsidRPr="00AB5557">
        <w:rPr>
          <w:rFonts w:ascii="Times New Roman" w:hAnsi="Times New Roman" w:cs="Times New Roman"/>
          <w:i/>
          <w:iCs/>
          <w:sz w:val="24"/>
          <w:szCs w:val="24"/>
        </w:rPr>
        <w:t>Social Problems</w:t>
      </w:r>
      <w:r w:rsidRPr="00AB5557">
        <w:rPr>
          <w:rFonts w:ascii="Times New Roman" w:hAnsi="Times New Roman" w:cs="Times New Roman"/>
          <w:sz w:val="24"/>
          <w:szCs w:val="24"/>
        </w:rPr>
        <w:t>, 67(4): 637–653.</w:t>
      </w:r>
    </w:p>
    <w:p w14:paraId="53BAC57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lass, C., &amp; Cook, A. 2020b. Performative contortions: How White women and people of colour navigate elite leadership roles. </w:t>
      </w:r>
      <w:r w:rsidRPr="00AB5557">
        <w:rPr>
          <w:rFonts w:ascii="Times New Roman" w:hAnsi="Times New Roman" w:cs="Times New Roman"/>
          <w:i/>
          <w:iCs/>
          <w:sz w:val="24"/>
          <w:szCs w:val="24"/>
        </w:rPr>
        <w:t>Gender, Work &amp; Organization</w:t>
      </w:r>
      <w:r w:rsidRPr="00AB5557">
        <w:rPr>
          <w:rFonts w:ascii="Times New Roman" w:hAnsi="Times New Roman" w:cs="Times New Roman"/>
          <w:sz w:val="24"/>
          <w:szCs w:val="24"/>
        </w:rPr>
        <w:t>, 27(6): 1232–1252.</w:t>
      </w:r>
    </w:p>
    <w:p w14:paraId="3F36D85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orska, A. M., Dobija, D., Staniszewska, Z., &amp; Prystupa-Rzadca, K. 2022. Women’s journey to the top: the role of bonding and bridging social capital. </w:t>
      </w:r>
      <w:r w:rsidRPr="00AB5557">
        <w:rPr>
          <w:rFonts w:ascii="Times New Roman" w:hAnsi="Times New Roman" w:cs="Times New Roman"/>
          <w:i/>
          <w:iCs/>
          <w:sz w:val="24"/>
          <w:szCs w:val="24"/>
        </w:rPr>
        <w:t>Gender in Management</w:t>
      </w:r>
      <w:r w:rsidRPr="00AB5557">
        <w:rPr>
          <w:rFonts w:ascii="Times New Roman" w:hAnsi="Times New Roman" w:cs="Times New Roman"/>
          <w:sz w:val="24"/>
          <w:szCs w:val="24"/>
        </w:rPr>
        <w:t>, 37(1): 77–93.</w:t>
      </w:r>
    </w:p>
    <w:p w14:paraId="3615BD6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Goryunova, E., Schwartz, A. K., &amp; Turesky, E. F. 2022. Exploring workplace experiences of transgender individuals in the USA. </w:t>
      </w:r>
      <w:r w:rsidRPr="00AB5557">
        <w:rPr>
          <w:rFonts w:ascii="Times New Roman" w:hAnsi="Times New Roman" w:cs="Times New Roman"/>
          <w:i/>
          <w:iCs/>
          <w:sz w:val="24"/>
          <w:szCs w:val="24"/>
        </w:rPr>
        <w:t>Gender in Management</w:t>
      </w:r>
      <w:r w:rsidRPr="00AB5557">
        <w:rPr>
          <w:rFonts w:ascii="Times New Roman" w:hAnsi="Times New Roman" w:cs="Times New Roman"/>
          <w:sz w:val="24"/>
          <w:szCs w:val="24"/>
        </w:rPr>
        <w:t>, 37(6): 732–750.</w:t>
      </w:r>
    </w:p>
    <w:p w14:paraId="7B10A6D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overnance Institute of Australia. 2024. </w:t>
      </w:r>
      <w:r w:rsidRPr="00AB5557">
        <w:rPr>
          <w:rFonts w:ascii="Times New Roman" w:hAnsi="Times New Roman" w:cs="Times New Roman"/>
          <w:i/>
          <w:iCs/>
          <w:sz w:val="24"/>
          <w:szCs w:val="24"/>
        </w:rPr>
        <w:t>Board Diversity Index 2024</w:t>
      </w:r>
      <w:r w:rsidRPr="00AB5557">
        <w:rPr>
          <w:rFonts w:ascii="Times New Roman" w:hAnsi="Times New Roman" w:cs="Times New Roman"/>
          <w:sz w:val="24"/>
          <w:szCs w:val="24"/>
        </w:rPr>
        <w:t>. Retrieved from https://www.governanceinstitute.com.au/app/uploads/2024/04/2024-Board-Diversity-Index.pdf</w:t>
      </w:r>
    </w:p>
    <w:p w14:paraId="48DD27F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oyal, P., Bhattacharya, S., &amp; Gandhi, A. 2022. Grounded theory in management research: Through the lens of gender-based pay disparity. </w:t>
      </w:r>
      <w:r w:rsidRPr="00AB5557">
        <w:rPr>
          <w:rFonts w:ascii="Times New Roman" w:hAnsi="Times New Roman" w:cs="Times New Roman"/>
          <w:i/>
          <w:iCs/>
          <w:sz w:val="24"/>
          <w:szCs w:val="24"/>
        </w:rPr>
        <w:t>Journal of Advances in Management Research</w:t>
      </w:r>
      <w:r w:rsidRPr="00AB5557">
        <w:rPr>
          <w:rFonts w:ascii="Times New Roman" w:hAnsi="Times New Roman" w:cs="Times New Roman"/>
          <w:sz w:val="24"/>
          <w:szCs w:val="24"/>
        </w:rPr>
        <w:t>, 19(1): 12–30.</w:t>
      </w:r>
    </w:p>
    <w:p w14:paraId="6753593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rant, M. J., &amp; Booth, A. 2009. A typology of reviews: an analysis of 14 review types and associated methodologies. </w:t>
      </w:r>
      <w:r w:rsidRPr="00AB5557">
        <w:rPr>
          <w:rFonts w:ascii="Times New Roman" w:hAnsi="Times New Roman" w:cs="Times New Roman"/>
          <w:i/>
          <w:iCs/>
          <w:sz w:val="24"/>
          <w:szCs w:val="24"/>
        </w:rPr>
        <w:t>Health Information &amp; Libraries Journal</w:t>
      </w:r>
      <w:r w:rsidRPr="00AB5557">
        <w:rPr>
          <w:rFonts w:ascii="Times New Roman" w:hAnsi="Times New Roman" w:cs="Times New Roman"/>
          <w:sz w:val="24"/>
          <w:szCs w:val="24"/>
        </w:rPr>
        <w:t>, 26(2): 91–108.</w:t>
      </w:r>
    </w:p>
    <w:p w14:paraId="03918F8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uan, Y., Arthur, M. B., Khapova, S. N., Hall, R. J., &amp; Lord, R. G. 2019. Career boundarylessness and career success: A review, integration and guide to future research.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110: 390–402.</w:t>
      </w:r>
    </w:p>
    <w:p w14:paraId="023D23D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unasekara, A., Bertone, S., Almeida, S., &amp; Crowley-Henry, M. 2021. Dancing to two tunes: The role of bicultural identity and strong ties in skilled migrants ? value-driven protean careers. </w:t>
      </w:r>
      <w:r w:rsidRPr="00AB5557">
        <w:rPr>
          <w:rFonts w:ascii="Times New Roman" w:hAnsi="Times New Roman" w:cs="Times New Roman"/>
          <w:i/>
          <w:iCs/>
          <w:sz w:val="24"/>
          <w:szCs w:val="24"/>
        </w:rPr>
        <w:t>International Journal of Intercultural Relations</w:t>
      </w:r>
      <w:r w:rsidRPr="00AB5557">
        <w:rPr>
          <w:rFonts w:ascii="Times New Roman" w:hAnsi="Times New Roman" w:cs="Times New Roman"/>
          <w:sz w:val="24"/>
          <w:szCs w:val="24"/>
        </w:rPr>
        <w:t>, 81: 42–53.</w:t>
      </w:r>
    </w:p>
    <w:p w14:paraId="7E9590A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Gunz, H. P., &amp; Heslin, P. A. 2005. Reconceptualizing career success. </w:t>
      </w:r>
      <w:r w:rsidRPr="00AB5557">
        <w:rPr>
          <w:rFonts w:ascii="Times New Roman" w:hAnsi="Times New Roman" w:cs="Times New Roman"/>
          <w:i/>
          <w:iCs/>
          <w:sz w:val="24"/>
          <w:szCs w:val="24"/>
        </w:rPr>
        <w:t>Journal of Organizational Behavior</w:t>
      </w:r>
      <w:r w:rsidRPr="00AB5557">
        <w:rPr>
          <w:rFonts w:ascii="Times New Roman" w:hAnsi="Times New Roman" w:cs="Times New Roman"/>
          <w:sz w:val="24"/>
          <w:szCs w:val="24"/>
        </w:rPr>
        <w:t>, 26(2): 105–111.</w:t>
      </w:r>
    </w:p>
    <w:p w14:paraId="4ADA44E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aenggli, M., &amp; Hirschi, A. 2020. Career adaptability and career success in the context of a broader career resources framework.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119: 103414.</w:t>
      </w:r>
    </w:p>
    <w:p w14:paraId="32936A8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all, D. T. 1996. Protean Careers of the 21st Century. </w:t>
      </w:r>
      <w:r w:rsidRPr="00AB5557">
        <w:rPr>
          <w:rFonts w:ascii="Times New Roman" w:hAnsi="Times New Roman" w:cs="Times New Roman"/>
          <w:i/>
          <w:iCs/>
          <w:sz w:val="24"/>
          <w:szCs w:val="24"/>
        </w:rPr>
        <w:t>Academy of Management Perspectives</w:t>
      </w:r>
      <w:r w:rsidRPr="00AB5557">
        <w:rPr>
          <w:rFonts w:ascii="Times New Roman" w:hAnsi="Times New Roman" w:cs="Times New Roman"/>
          <w:sz w:val="24"/>
          <w:szCs w:val="24"/>
        </w:rPr>
        <w:t>, 10(4): 8–16.</w:t>
      </w:r>
    </w:p>
    <w:p w14:paraId="5C699CF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Hallward, M., &amp; Bekdash-Muellers, H. 2019. Success and agency: localizing women’s leadership in Oman. </w:t>
      </w:r>
      <w:r w:rsidRPr="00AB5557">
        <w:rPr>
          <w:rFonts w:ascii="Times New Roman" w:hAnsi="Times New Roman" w:cs="Times New Roman"/>
          <w:i/>
          <w:iCs/>
          <w:sz w:val="24"/>
          <w:szCs w:val="24"/>
        </w:rPr>
        <w:t>Gender in Management</w:t>
      </w:r>
      <w:r w:rsidRPr="00AB5557">
        <w:rPr>
          <w:rFonts w:ascii="Times New Roman" w:hAnsi="Times New Roman" w:cs="Times New Roman"/>
          <w:sz w:val="24"/>
          <w:szCs w:val="24"/>
        </w:rPr>
        <w:t>, 34(7, SI): 606–618.</w:t>
      </w:r>
    </w:p>
    <w:p w14:paraId="5AB8BD1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ancock, M. G., &amp; Hums, M. A. 2016. A “leaky pipeline”?: Factors affecting the career development of senior-level female administrators in NCAA Division I athletic departments. </w:t>
      </w:r>
      <w:r w:rsidRPr="00AB5557">
        <w:rPr>
          <w:rFonts w:ascii="Times New Roman" w:hAnsi="Times New Roman" w:cs="Times New Roman"/>
          <w:i/>
          <w:iCs/>
          <w:sz w:val="24"/>
          <w:szCs w:val="24"/>
        </w:rPr>
        <w:t>Sport Management Review</w:t>
      </w:r>
      <w:r w:rsidRPr="00AB5557">
        <w:rPr>
          <w:rFonts w:ascii="Times New Roman" w:hAnsi="Times New Roman" w:cs="Times New Roman"/>
          <w:sz w:val="24"/>
          <w:szCs w:val="24"/>
        </w:rPr>
        <w:t>, 19(2): 198–210.</w:t>
      </w:r>
    </w:p>
    <w:p w14:paraId="7C3A64F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aynie, J. M., &amp; Shepherd, D. 2011. Toward a theory of discontinuous career transition: Investigating career transitions necessitated by traumatic life events. </w:t>
      </w:r>
      <w:r w:rsidRPr="00AB5557">
        <w:rPr>
          <w:rFonts w:ascii="Times New Roman" w:hAnsi="Times New Roman" w:cs="Times New Roman"/>
          <w:i/>
          <w:iCs/>
          <w:sz w:val="24"/>
          <w:szCs w:val="24"/>
        </w:rPr>
        <w:t>Journal of Applied Psychology</w:t>
      </w:r>
      <w:r w:rsidRPr="00AB5557">
        <w:rPr>
          <w:rFonts w:ascii="Times New Roman" w:hAnsi="Times New Roman" w:cs="Times New Roman"/>
          <w:sz w:val="24"/>
          <w:szCs w:val="24"/>
        </w:rPr>
        <w:t>, 96(3): 501–524.</w:t>
      </w:r>
    </w:p>
    <w:p w14:paraId="673FE9C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ebl, M. R., Tonidandel, S., &amp; Ruggs, E. N. 2012. The impact of like-mentors for gay/lesbian employees. </w:t>
      </w:r>
      <w:r w:rsidRPr="00AB5557">
        <w:rPr>
          <w:rFonts w:ascii="Times New Roman" w:hAnsi="Times New Roman" w:cs="Times New Roman"/>
          <w:i/>
          <w:iCs/>
          <w:sz w:val="24"/>
          <w:szCs w:val="24"/>
        </w:rPr>
        <w:t>Human Performance</w:t>
      </w:r>
      <w:r w:rsidRPr="00AB5557">
        <w:rPr>
          <w:rFonts w:ascii="Times New Roman" w:hAnsi="Times New Roman" w:cs="Times New Roman"/>
          <w:sz w:val="24"/>
          <w:szCs w:val="24"/>
        </w:rPr>
        <w:t>, 25(1): 52–71.</w:t>
      </w:r>
    </w:p>
    <w:p w14:paraId="19F8BBA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iggins, J. P., &amp; Green, S. (Eds.). 2008. </w:t>
      </w:r>
      <w:r w:rsidRPr="00AB5557">
        <w:rPr>
          <w:rFonts w:ascii="Times New Roman" w:hAnsi="Times New Roman" w:cs="Times New Roman"/>
          <w:i/>
          <w:iCs/>
          <w:sz w:val="24"/>
          <w:szCs w:val="24"/>
        </w:rPr>
        <w:t>Cochrane Handbook for Systematic Reviews of Interventions: Cochrane Book Series</w:t>
      </w:r>
      <w:r w:rsidRPr="00AB5557">
        <w:rPr>
          <w:rFonts w:ascii="Times New Roman" w:hAnsi="Times New Roman" w:cs="Times New Roman"/>
          <w:sz w:val="24"/>
          <w:szCs w:val="24"/>
        </w:rPr>
        <w:t xml:space="preserve"> (1st ed.). Wiley.</w:t>
      </w:r>
    </w:p>
    <w:p w14:paraId="7644DF1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iggins, K., Friedman, S., &amp; Reeves, A. 2024. “Outsiders on the inside”: How minoritised elites respond to racial inequality. </w:t>
      </w:r>
      <w:r w:rsidRPr="00AB5557">
        <w:rPr>
          <w:rFonts w:ascii="Times New Roman" w:hAnsi="Times New Roman" w:cs="Times New Roman"/>
          <w:i/>
          <w:iCs/>
          <w:sz w:val="24"/>
          <w:szCs w:val="24"/>
        </w:rPr>
        <w:t>Ethnic and Racial Studies</w:t>
      </w:r>
      <w:r w:rsidRPr="00AB5557">
        <w:rPr>
          <w:rFonts w:ascii="Times New Roman" w:hAnsi="Times New Roman" w:cs="Times New Roman"/>
          <w:sz w:val="24"/>
          <w:szCs w:val="24"/>
        </w:rPr>
        <w:t>, 1–21.</w:t>
      </w:r>
    </w:p>
    <w:p w14:paraId="4B308B1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irschi, A., Nagy, N., Baumeler, F., Johnston, C. S., &amp; Spurk, D. 2018. Assessing key predictors of career success: development and validation of the career resources questionnaire. </w:t>
      </w:r>
      <w:r w:rsidRPr="00AB5557">
        <w:rPr>
          <w:rFonts w:ascii="Times New Roman" w:hAnsi="Times New Roman" w:cs="Times New Roman"/>
          <w:i/>
          <w:iCs/>
          <w:sz w:val="24"/>
          <w:szCs w:val="24"/>
        </w:rPr>
        <w:t>Journal of Career Assessment</w:t>
      </w:r>
      <w:r w:rsidRPr="00AB5557">
        <w:rPr>
          <w:rFonts w:ascii="Times New Roman" w:hAnsi="Times New Roman" w:cs="Times New Roman"/>
          <w:sz w:val="24"/>
          <w:szCs w:val="24"/>
        </w:rPr>
        <w:t>, 26(2): 338–358.</w:t>
      </w:r>
    </w:p>
    <w:p w14:paraId="2054E1A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olton, V., &amp; Dent, F. E. 2016. A better career environment for women: Developing a blueprint for individuals and organisations. </w:t>
      </w:r>
      <w:r w:rsidRPr="00AB5557">
        <w:rPr>
          <w:rFonts w:ascii="Times New Roman" w:hAnsi="Times New Roman" w:cs="Times New Roman"/>
          <w:i/>
          <w:iCs/>
          <w:sz w:val="24"/>
          <w:szCs w:val="24"/>
        </w:rPr>
        <w:t>Gender in Management</w:t>
      </w:r>
      <w:r w:rsidRPr="00AB5557">
        <w:rPr>
          <w:rFonts w:ascii="Times New Roman" w:hAnsi="Times New Roman" w:cs="Times New Roman"/>
          <w:sz w:val="24"/>
          <w:szCs w:val="24"/>
        </w:rPr>
        <w:t>, 31(8): 542–561.</w:t>
      </w:r>
    </w:p>
    <w:p w14:paraId="7362680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Hoobler, J. M., Lemmon, G., &amp; Wayne, S. J. 2014. Women’s managerial aspirations: An organizational development perspective. </w:t>
      </w:r>
      <w:r w:rsidRPr="00AB5557">
        <w:rPr>
          <w:rFonts w:ascii="Times New Roman" w:hAnsi="Times New Roman" w:cs="Times New Roman"/>
          <w:i/>
          <w:iCs/>
          <w:sz w:val="24"/>
          <w:szCs w:val="24"/>
        </w:rPr>
        <w:t>Journal of Management</w:t>
      </w:r>
      <w:r w:rsidRPr="00AB5557">
        <w:rPr>
          <w:rFonts w:ascii="Times New Roman" w:hAnsi="Times New Roman" w:cs="Times New Roman"/>
          <w:sz w:val="24"/>
          <w:szCs w:val="24"/>
        </w:rPr>
        <w:t>, 40(3): 703–730.</w:t>
      </w:r>
    </w:p>
    <w:p w14:paraId="213E185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ILO. 2022. </w:t>
      </w:r>
      <w:r w:rsidRPr="00AB5557">
        <w:rPr>
          <w:rFonts w:ascii="Times New Roman" w:hAnsi="Times New Roman" w:cs="Times New Roman"/>
          <w:i/>
          <w:iCs/>
          <w:sz w:val="24"/>
          <w:szCs w:val="24"/>
        </w:rPr>
        <w:t>Pay transparency legislation: Implications for employers’ and workers’ organizations</w:t>
      </w:r>
      <w:r w:rsidRPr="00AB5557">
        <w:rPr>
          <w:rFonts w:ascii="Times New Roman" w:hAnsi="Times New Roman" w:cs="Times New Roman"/>
          <w:sz w:val="24"/>
          <w:szCs w:val="24"/>
        </w:rPr>
        <w:t xml:space="preserve">. International Labour Organization. Retrieved from </w:t>
      </w:r>
      <w:r w:rsidRPr="00AB5557">
        <w:rPr>
          <w:rFonts w:ascii="Times New Roman" w:hAnsi="Times New Roman" w:cs="Times New Roman"/>
          <w:sz w:val="24"/>
          <w:szCs w:val="24"/>
        </w:rPr>
        <w:lastRenderedPageBreak/>
        <w:t>https://www.ilo.org/publications/pay-transparency-legislation-implications-employers-and-workers</w:t>
      </w:r>
    </w:p>
    <w:p w14:paraId="6638407B" w14:textId="77777777" w:rsidR="00AB5557" w:rsidRPr="00AB5557" w:rsidRDefault="00AB5557" w:rsidP="00AB5557">
      <w:pPr>
        <w:pStyle w:val="Bibliography"/>
        <w:rPr>
          <w:rFonts w:ascii="Times New Roman" w:hAnsi="Times New Roman" w:cs="Times New Roman"/>
          <w:sz w:val="24"/>
          <w:szCs w:val="24"/>
        </w:rPr>
      </w:pPr>
      <w:r w:rsidRPr="00FC5DDC">
        <w:rPr>
          <w:rFonts w:ascii="Times New Roman" w:hAnsi="Times New Roman" w:cs="Times New Roman"/>
          <w:sz w:val="24"/>
          <w:szCs w:val="24"/>
          <w:lang w:val="pt-BR"/>
        </w:rPr>
        <w:t xml:space="preserve">Ingram, P., &amp; Oh, J. J. 2022. </w:t>
      </w:r>
      <w:r w:rsidRPr="00AB5557">
        <w:rPr>
          <w:rFonts w:ascii="Times New Roman" w:hAnsi="Times New Roman" w:cs="Times New Roman"/>
          <w:sz w:val="24"/>
          <w:szCs w:val="24"/>
        </w:rPr>
        <w:t xml:space="preserve">Mapping the class ceiling: The social class disadvantage for attaining management positions. </w:t>
      </w:r>
      <w:r w:rsidRPr="00AB5557">
        <w:rPr>
          <w:rFonts w:ascii="Times New Roman" w:hAnsi="Times New Roman" w:cs="Times New Roman"/>
          <w:i/>
          <w:iCs/>
          <w:sz w:val="24"/>
          <w:szCs w:val="24"/>
        </w:rPr>
        <w:t>Academy of Management Discoveries</w:t>
      </w:r>
      <w:r w:rsidRPr="00AB5557">
        <w:rPr>
          <w:rFonts w:ascii="Times New Roman" w:hAnsi="Times New Roman" w:cs="Times New Roman"/>
          <w:sz w:val="24"/>
          <w:szCs w:val="24"/>
        </w:rPr>
        <w:t>, 8(1): 56–76.</w:t>
      </w:r>
    </w:p>
    <w:p w14:paraId="170E9317" w14:textId="77777777" w:rsidR="00AB5557" w:rsidRPr="00AB5557" w:rsidRDefault="00AB5557" w:rsidP="00AB5557">
      <w:pPr>
        <w:pStyle w:val="Bibliography"/>
        <w:rPr>
          <w:rFonts w:ascii="Times New Roman" w:hAnsi="Times New Roman" w:cs="Times New Roman"/>
          <w:sz w:val="24"/>
          <w:szCs w:val="24"/>
          <w:lang w:val="fr-CA"/>
        </w:rPr>
      </w:pPr>
      <w:r w:rsidRPr="00AB5557">
        <w:rPr>
          <w:rFonts w:ascii="Times New Roman" w:hAnsi="Times New Roman" w:cs="Times New Roman"/>
          <w:sz w:val="24"/>
          <w:szCs w:val="24"/>
        </w:rPr>
        <w:t xml:space="preserve">Jackson, A. Y., &amp; Mazzei, L. A. 2013. Plugging one text into another: Thinking with theory in qualitative research. </w:t>
      </w:r>
      <w:r w:rsidRPr="00AB5557">
        <w:rPr>
          <w:rFonts w:ascii="Times New Roman" w:hAnsi="Times New Roman" w:cs="Times New Roman"/>
          <w:i/>
          <w:iCs/>
          <w:sz w:val="24"/>
          <w:szCs w:val="24"/>
          <w:lang w:val="fr-CA"/>
        </w:rPr>
        <w:t>Qualitative Inquiry</w:t>
      </w:r>
      <w:r w:rsidRPr="00AB5557">
        <w:rPr>
          <w:rFonts w:ascii="Times New Roman" w:hAnsi="Times New Roman" w:cs="Times New Roman"/>
          <w:sz w:val="24"/>
          <w:szCs w:val="24"/>
          <w:lang w:val="fr-CA"/>
        </w:rPr>
        <w:t>, 19(4): 261–271.</w:t>
      </w:r>
    </w:p>
    <w:p w14:paraId="252D9C1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lang w:val="fr-CA"/>
        </w:rPr>
        <w:t xml:space="preserve">Janssen, S., Van Vuuren, M., &amp; De Jong, M. D. T. 2016. </w:t>
      </w:r>
      <w:r w:rsidRPr="00AB5557">
        <w:rPr>
          <w:rFonts w:ascii="Times New Roman" w:hAnsi="Times New Roman" w:cs="Times New Roman"/>
          <w:sz w:val="24"/>
          <w:szCs w:val="24"/>
        </w:rPr>
        <w:t xml:space="preserve">Informal mentoring at work: A review and suggestions for future research. </w:t>
      </w:r>
      <w:r w:rsidRPr="00AB5557">
        <w:rPr>
          <w:rFonts w:ascii="Times New Roman" w:hAnsi="Times New Roman" w:cs="Times New Roman"/>
          <w:i/>
          <w:iCs/>
          <w:sz w:val="24"/>
          <w:szCs w:val="24"/>
        </w:rPr>
        <w:t>International Journal of Management Reviews</w:t>
      </w:r>
      <w:r w:rsidRPr="00AB5557">
        <w:rPr>
          <w:rFonts w:ascii="Times New Roman" w:hAnsi="Times New Roman" w:cs="Times New Roman"/>
          <w:sz w:val="24"/>
          <w:szCs w:val="24"/>
        </w:rPr>
        <w:t>, 18(4): 498–517.</w:t>
      </w:r>
    </w:p>
    <w:p w14:paraId="61CAFEA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Jayashree, P., Lindsay, V., &amp; McCarthy, G. 2021. Career capital development of women in the Arab Middle East context: addressing the pipeline block. </w:t>
      </w:r>
      <w:r w:rsidRPr="00AB5557">
        <w:rPr>
          <w:rFonts w:ascii="Times New Roman" w:hAnsi="Times New Roman" w:cs="Times New Roman"/>
          <w:i/>
          <w:iCs/>
          <w:sz w:val="24"/>
          <w:szCs w:val="24"/>
        </w:rPr>
        <w:t>Personnel Review</w:t>
      </w:r>
      <w:r w:rsidRPr="00AB5557">
        <w:rPr>
          <w:rFonts w:ascii="Times New Roman" w:hAnsi="Times New Roman" w:cs="Times New Roman"/>
          <w:sz w:val="24"/>
          <w:szCs w:val="24"/>
        </w:rPr>
        <w:t>, 50(4): 1253–1278.</w:t>
      </w:r>
    </w:p>
    <w:p w14:paraId="4398C2C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Johnson, C. D., &amp; Eby, L. T. 2011. Evaluating career success of African American males: It’s what you know and who you are that matters.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79(3, SI): 699–709.</w:t>
      </w:r>
    </w:p>
    <w:p w14:paraId="56764D2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Joseph, T. D., &amp; Hirshfield, L. E. 2011. “Why don’t you get somebody new to do it?” Race and cultural taxation in the academy. </w:t>
      </w:r>
      <w:r w:rsidRPr="00AB5557">
        <w:rPr>
          <w:rFonts w:ascii="Times New Roman" w:hAnsi="Times New Roman" w:cs="Times New Roman"/>
          <w:i/>
          <w:iCs/>
          <w:sz w:val="24"/>
          <w:szCs w:val="24"/>
        </w:rPr>
        <w:t>Ethnic and Racial Studies</w:t>
      </w:r>
      <w:r w:rsidRPr="00AB5557">
        <w:rPr>
          <w:rFonts w:ascii="Times New Roman" w:hAnsi="Times New Roman" w:cs="Times New Roman"/>
          <w:sz w:val="24"/>
          <w:szCs w:val="24"/>
        </w:rPr>
        <w:t>, 34(1): 121–141.</w:t>
      </w:r>
    </w:p>
    <w:p w14:paraId="13799AD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Judge, T. A., Cable, D. M., Boudreau, J. W., &amp; Bretz, R. D. 1995. An empirical-investigation of the predictors of executive career success. </w:t>
      </w:r>
      <w:r w:rsidRPr="00AB5557">
        <w:rPr>
          <w:rFonts w:ascii="Times New Roman" w:hAnsi="Times New Roman" w:cs="Times New Roman"/>
          <w:i/>
          <w:iCs/>
          <w:sz w:val="24"/>
          <w:szCs w:val="24"/>
        </w:rPr>
        <w:t>Personnel Psychology</w:t>
      </w:r>
      <w:r w:rsidRPr="00AB5557">
        <w:rPr>
          <w:rFonts w:ascii="Times New Roman" w:hAnsi="Times New Roman" w:cs="Times New Roman"/>
          <w:sz w:val="24"/>
          <w:szCs w:val="24"/>
        </w:rPr>
        <w:t>, 48(3): 485–519.</w:t>
      </w:r>
    </w:p>
    <w:p w14:paraId="3B37131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Judge, T. A., Higgins, C. A., Thoresen, C. J., &amp; Barrick, M. R. 1999. The big five personality traits, general mental ability, and career success across the life span. </w:t>
      </w:r>
      <w:r w:rsidRPr="00AB5557">
        <w:rPr>
          <w:rFonts w:ascii="Times New Roman" w:hAnsi="Times New Roman" w:cs="Times New Roman"/>
          <w:i/>
          <w:iCs/>
          <w:sz w:val="24"/>
          <w:szCs w:val="24"/>
        </w:rPr>
        <w:t>Personnel Psychology</w:t>
      </w:r>
      <w:r w:rsidRPr="00AB5557">
        <w:rPr>
          <w:rFonts w:ascii="Times New Roman" w:hAnsi="Times New Roman" w:cs="Times New Roman"/>
          <w:sz w:val="24"/>
          <w:szCs w:val="24"/>
        </w:rPr>
        <w:t>, 52(3): 621–652.</w:t>
      </w:r>
    </w:p>
    <w:p w14:paraId="4AE4F88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Juntunen, C., Barraclough, D., Broneck, C., Seibel, G., Winrow, S., &amp; Morin, P. 2001. American Indian perspectives on the career journey. </w:t>
      </w:r>
      <w:r w:rsidRPr="00AB5557">
        <w:rPr>
          <w:rFonts w:ascii="Times New Roman" w:hAnsi="Times New Roman" w:cs="Times New Roman"/>
          <w:i/>
          <w:iCs/>
          <w:sz w:val="24"/>
          <w:szCs w:val="24"/>
        </w:rPr>
        <w:t>Journal of Counseling Psychology</w:t>
      </w:r>
      <w:r w:rsidRPr="00AB5557">
        <w:rPr>
          <w:rFonts w:ascii="Times New Roman" w:hAnsi="Times New Roman" w:cs="Times New Roman"/>
          <w:sz w:val="24"/>
          <w:szCs w:val="24"/>
        </w:rPr>
        <w:t>, 48(3): 274–285.</w:t>
      </w:r>
    </w:p>
    <w:p w14:paraId="4D20423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Kameny, R. R., DeRosier, M. E., Taylor, L. C., McMillen, J. S., Knowles, M. M., &amp; Pifer, K. 2014. Barriers to career success for minority researchers in the behavioral sciences. </w:t>
      </w:r>
      <w:r w:rsidRPr="00AB5557">
        <w:rPr>
          <w:rFonts w:ascii="Times New Roman" w:hAnsi="Times New Roman" w:cs="Times New Roman"/>
          <w:i/>
          <w:iCs/>
          <w:sz w:val="24"/>
          <w:szCs w:val="24"/>
        </w:rPr>
        <w:t>Journal of Career Development</w:t>
      </w:r>
      <w:r w:rsidRPr="00AB5557">
        <w:rPr>
          <w:rFonts w:ascii="Times New Roman" w:hAnsi="Times New Roman" w:cs="Times New Roman"/>
          <w:sz w:val="24"/>
          <w:szCs w:val="24"/>
        </w:rPr>
        <w:t>, 41(1): 43–61.</w:t>
      </w:r>
    </w:p>
    <w:p w14:paraId="69982D2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Kauffeld, S., &amp; Spurk, D. 2022. Why does psychological capital foster subjective and objective career success? The mediating role of career-specific resources. </w:t>
      </w:r>
      <w:r w:rsidRPr="00AB5557">
        <w:rPr>
          <w:rFonts w:ascii="Times New Roman" w:hAnsi="Times New Roman" w:cs="Times New Roman"/>
          <w:i/>
          <w:iCs/>
          <w:sz w:val="24"/>
          <w:szCs w:val="24"/>
        </w:rPr>
        <w:t>Journal of Career Assessment</w:t>
      </w:r>
      <w:r w:rsidRPr="00AB5557">
        <w:rPr>
          <w:rFonts w:ascii="Times New Roman" w:hAnsi="Times New Roman" w:cs="Times New Roman"/>
          <w:sz w:val="24"/>
          <w:szCs w:val="24"/>
        </w:rPr>
        <w:t>, 30(2): 285–308.</w:t>
      </w:r>
    </w:p>
    <w:p w14:paraId="0E0881A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Koekemoer, E., Fourie, H. L. R., &amp; Jorgensen, L. I. 2019. Exploring subjective career success among blue-collar workers: Motivators that matter. </w:t>
      </w:r>
      <w:r w:rsidRPr="00AB5557">
        <w:rPr>
          <w:rFonts w:ascii="Times New Roman" w:hAnsi="Times New Roman" w:cs="Times New Roman"/>
          <w:i/>
          <w:iCs/>
          <w:sz w:val="24"/>
          <w:szCs w:val="24"/>
        </w:rPr>
        <w:t>Journal of Career Development</w:t>
      </w:r>
      <w:r w:rsidRPr="00AB5557">
        <w:rPr>
          <w:rFonts w:ascii="Times New Roman" w:hAnsi="Times New Roman" w:cs="Times New Roman"/>
          <w:sz w:val="24"/>
          <w:szCs w:val="24"/>
        </w:rPr>
        <w:t>, 46(3): 314–331.</w:t>
      </w:r>
    </w:p>
    <w:p w14:paraId="77632A7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Kray, L. J., Kennedy, J. A., &amp; Lee, M. 2024. Now, women do ask: A call to update beliefs about the gender pay gap. </w:t>
      </w:r>
      <w:r w:rsidRPr="00AB5557">
        <w:rPr>
          <w:rFonts w:ascii="Times New Roman" w:hAnsi="Times New Roman" w:cs="Times New Roman"/>
          <w:i/>
          <w:iCs/>
          <w:sz w:val="24"/>
          <w:szCs w:val="24"/>
        </w:rPr>
        <w:t>Academy of Management Discoveries</w:t>
      </w:r>
      <w:r w:rsidRPr="00AB5557">
        <w:rPr>
          <w:rFonts w:ascii="Times New Roman" w:hAnsi="Times New Roman" w:cs="Times New Roman"/>
          <w:sz w:val="24"/>
          <w:szCs w:val="24"/>
        </w:rPr>
        <w:t>, 10(1): 11–37.</w:t>
      </w:r>
    </w:p>
    <w:p w14:paraId="326079D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Kulkarni, M. 2016. Organizational career development initiatives for employees with a disability. </w:t>
      </w:r>
      <w:r w:rsidRPr="00AB5557">
        <w:rPr>
          <w:rFonts w:ascii="Times New Roman" w:hAnsi="Times New Roman" w:cs="Times New Roman"/>
          <w:i/>
          <w:iCs/>
          <w:sz w:val="24"/>
          <w:szCs w:val="24"/>
        </w:rPr>
        <w:t>The International Journal of Human Resource Management</w:t>
      </w:r>
      <w:r w:rsidRPr="00AB5557">
        <w:rPr>
          <w:rFonts w:ascii="Times New Roman" w:hAnsi="Times New Roman" w:cs="Times New Roman"/>
          <w:sz w:val="24"/>
          <w:szCs w:val="24"/>
        </w:rPr>
        <w:t>, 27(14): 1662–1679.</w:t>
      </w:r>
    </w:p>
    <w:p w14:paraId="3A2FBEF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Kulkarni, M., &amp; Gopakumar, K. V. 2014. Career management strategies of people with disabilities. </w:t>
      </w:r>
      <w:r w:rsidRPr="00AB5557">
        <w:rPr>
          <w:rFonts w:ascii="Times New Roman" w:hAnsi="Times New Roman" w:cs="Times New Roman"/>
          <w:i/>
          <w:iCs/>
          <w:sz w:val="24"/>
          <w:szCs w:val="24"/>
        </w:rPr>
        <w:t>Human Resource Management</w:t>
      </w:r>
      <w:r w:rsidRPr="00AB5557">
        <w:rPr>
          <w:rFonts w:ascii="Times New Roman" w:hAnsi="Times New Roman" w:cs="Times New Roman"/>
          <w:sz w:val="24"/>
          <w:szCs w:val="24"/>
        </w:rPr>
        <w:t>, 53(3): 445–466.</w:t>
      </w:r>
    </w:p>
    <w:p w14:paraId="54BE05F6"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Kumra, S., &amp; Vinnicombe, S. 2010. Impressing for success: A gendered analysis of a key social capital accumulation strategy. </w:t>
      </w:r>
      <w:r w:rsidRPr="00AB5557">
        <w:rPr>
          <w:rFonts w:ascii="Times New Roman" w:hAnsi="Times New Roman" w:cs="Times New Roman"/>
          <w:i/>
          <w:iCs/>
          <w:sz w:val="24"/>
          <w:szCs w:val="24"/>
        </w:rPr>
        <w:t>Gender Work and Organization</w:t>
      </w:r>
      <w:r w:rsidRPr="00AB5557">
        <w:rPr>
          <w:rFonts w:ascii="Times New Roman" w:hAnsi="Times New Roman" w:cs="Times New Roman"/>
          <w:sz w:val="24"/>
          <w:szCs w:val="24"/>
        </w:rPr>
        <w:t>, 17(5): 521–546.</w:t>
      </w:r>
    </w:p>
    <w:p w14:paraId="18F78E5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Kwon, C.-K., &amp; An, S. 2022. Roads to success: The career attainment experiences of lawyers with visual impairments in South Korea. </w:t>
      </w:r>
      <w:r w:rsidRPr="00AB5557">
        <w:rPr>
          <w:rFonts w:ascii="Times New Roman" w:hAnsi="Times New Roman" w:cs="Times New Roman"/>
          <w:i/>
          <w:iCs/>
          <w:sz w:val="24"/>
          <w:szCs w:val="24"/>
        </w:rPr>
        <w:t>Advances in Developing Human Resources</w:t>
      </w:r>
      <w:r w:rsidRPr="00AB5557">
        <w:rPr>
          <w:rFonts w:ascii="Times New Roman" w:hAnsi="Times New Roman" w:cs="Times New Roman"/>
          <w:sz w:val="24"/>
          <w:szCs w:val="24"/>
        </w:rPr>
        <w:t>, 24(1): 6–25.</w:t>
      </w:r>
    </w:p>
    <w:p w14:paraId="6C1CE05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Ladge, J. J., Clair, J. A., &amp; Greenberg, D. 2012. Cross-domain identity transition during liminal periods: Constructing multiple selves as professional and mother during pregnancy. </w:t>
      </w:r>
      <w:r w:rsidRPr="00AB5557">
        <w:rPr>
          <w:rFonts w:ascii="Times New Roman" w:hAnsi="Times New Roman" w:cs="Times New Roman"/>
          <w:i/>
          <w:iCs/>
          <w:sz w:val="24"/>
          <w:szCs w:val="24"/>
        </w:rPr>
        <w:t>Academy of Management Journal</w:t>
      </w:r>
      <w:r w:rsidRPr="00AB5557">
        <w:rPr>
          <w:rFonts w:ascii="Times New Roman" w:hAnsi="Times New Roman" w:cs="Times New Roman"/>
          <w:sz w:val="24"/>
          <w:szCs w:val="24"/>
        </w:rPr>
        <w:t>, 55(6): 1449–1471.</w:t>
      </w:r>
    </w:p>
    <w:p w14:paraId="2AD68A86"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Lapalme, M., Stamper, C. L., Simard, G., &amp; Tremblay, M. 2009. Bringing the outside in: Can “external” workers experience insider status? </w:t>
      </w:r>
      <w:r w:rsidRPr="00AB5557">
        <w:rPr>
          <w:rFonts w:ascii="Times New Roman" w:hAnsi="Times New Roman" w:cs="Times New Roman"/>
          <w:i/>
          <w:iCs/>
          <w:sz w:val="24"/>
          <w:szCs w:val="24"/>
        </w:rPr>
        <w:t>Journal of Organizational Behavior</w:t>
      </w:r>
      <w:r w:rsidRPr="00AB5557">
        <w:rPr>
          <w:rFonts w:ascii="Times New Roman" w:hAnsi="Times New Roman" w:cs="Times New Roman"/>
          <w:sz w:val="24"/>
          <w:szCs w:val="24"/>
        </w:rPr>
        <w:t>, 30(7): 919–940.</w:t>
      </w:r>
    </w:p>
    <w:p w14:paraId="038CFD5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Lazarus, R. S., &amp; Folkman, S. 1984. </w:t>
      </w:r>
      <w:r w:rsidRPr="00AB5557">
        <w:rPr>
          <w:rFonts w:ascii="Times New Roman" w:hAnsi="Times New Roman" w:cs="Times New Roman"/>
          <w:i/>
          <w:iCs/>
          <w:sz w:val="24"/>
          <w:szCs w:val="24"/>
        </w:rPr>
        <w:t>Stress, Appraisal, and Coping</w:t>
      </w:r>
      <w:r w:rsidRPr="00AB5557">
        <w:rPr>
          <w:rFonts w:ascii="Times New Roman" w:hAnsi="Times New Roman" w:cs="Times New Roman"/>
          <w:sz w:val="24"/>
          <w:szCs w:val="24"/>
        </w:rPr>
        <w:t>. New York, NY: Springer.</w:t>
      </w:r>
    </w:p>
    <w:p w14:paraId="52DFB11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Lazear, E. P., &amp; Rosen, S. 1981. Rank-order tournaments as optimum labor contracts. </w:t>
      </w:r>
      <w:r w:rsidRPr="00AB5557">
        <w:rPr>
          <w:rFonts w:ascii="Times New Roman" w:hAnsi="Times New Roman" w:cs="Times New Roman"/>
          <w:i/>
          <w:iCs/>
          <w:sz w:val="24"/>
          <w:szCs w:val="24"/>
        </w:rPr>
        <w:t>Journal of Political Economy</w:t>
      </w:r>
      <w:r w:rsidRPr="00AB5557">
        <w:rPr>
          <w:rFonts w:ascii="Times New Roman" w:hAnsi="Times New Roman" w:cs="Times New Roman"/>
          <w:sz w:val="24"/>
          <w:szCs w:val="24"/>
        </w:rPr>
        <w:t>, 89(5): 841–864.</w:t>
      </w:r>
    </w:p>
    <w:p w14:paraId="6A99D24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Lincoln, Y. S., &amp; Guba, E. G. 1985. </w:t>
      </w:r>
      <w:r w:rsidRPr="00AB5557">
        <w:rPr>
          <w:rFonts w:ascii="Times New Roman" w:hAnsi="Times New Roman" w:cs="Times New Roman"/>
          <w:i/>
          <w:iCs/>
          <w:sz w:val="24"/>
          <w:szCs w:val="24"/>
        </w:rPr>
        <w:t>Naturalistic inquiry</w:t>
      </w:r>
      <w:r w:rsidRPr="00AB5557">
        <w:rPr>
          <w:rFonts w:ascii="Times New Roman" w:hAnsi="Times New Roman" w:cs="Times New Roman"/>
          <w:sz w:val="24"/>
          <w:szCs w:val="24"/>
        </w:rPr>
        <w:t>. Beverly Hills, Calif: Sage Publications.</w:t>
      </w:r>
    </w:p>
    <w:p w14:paraId="2A25424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Lupu, I., &amp; Empson, L. 2015. Illusio and overwork: playing the game in the accounting field. </w:t>
      </w:r>
      <w:r w:rsidRPr="00AB5557">
        <w:rPr>
          <w:rFonts w:ascii="Times New Roman" w:hAnsi="Times New Roman" w:cs="Times New Roman"/>
          <w:i/>
          <w:iCs/>
          <w:sz w:val="24"/>
          <w:szCs w:val="24"/>
        </w:rPr>
        <w:t>Accounting Auditing &amp; Accountability Journal</w:t>
      </w:r>
      <w:r w:rsidRPr="00AB5557">
        <w:rPr>
          <w:rFonts w:ascii="Times New Roman" w:hAnsi="Times New Roman" w:cs="Times New Roman"/>
          <w:sz w:val="24"/>
          <w:szCs w:val="24"/>
        </w:rPr>
        <w:t>, 28(8): 1310–1340.</w:t>
      </w:r>
    </w:p>
    <w:p w14:paraId="726CEFD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ainiero, L., &amp; Sullivan, S. 2005. Kaleidoscope careers: An alternate explanation for the “opt-out” revolution. </w:t>
      </w:r>
      <w:r w:rsidRPr="00AB5557">
        <w:rPr>
          <w:rFonts w:ascii="Times New Roman" w:hAnsi="Times New Roman" w:cs="Times New Roman"/>
          <w:i/>
          <w:iCs/>
          <w:sz w:val="24"/>
          <w:szCs w:val="24"/>
        </w:rPr>
        <w:t>Academy of Management Executive</w:t>
      </w:r>
      <w:r w:rsidRPr="00AB5557">
        <w:rPr>
          <w:rFonts w:ascii="Times New Roman" w:hAnsi="Times New Roman" w:cs="Times New Roman"/>
          <w:sz w:val="24"/>
          <w:szCs w:val="24"/>
        </w:rPr>
        <w:t>, 19(1): 106–123.</w:t>
      </w:r>
    </w:p>
    <w:p w14:paraId="5839041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anfredi, S., &amp; Clayton-Hathway, K. 2021. Gender equality and the business case in horse racing. </w:t>
      </w:r>
      <w:r w:rsidRPr="00AB5557">
        <w:rPr>
          <w:rFonts w:ascii="Times New Roman" w:hAnsi="Times New Roman" w:cs="Times New Roman"/>
          <w:i/>
          <w:iCs/>
          <w:sz w:val="24"/>
          <w:szCs w:val="24"/>
        </w:rPr>
        <w:t>Equality Diversity and Inclusion</w:t>
      </w:r>
      <w:r w:rsidRPr="00AB5557">
        <w:rPr>
          <w:rFonts w:ascii="Times New Roman" w:hAnsi="Times New Roman" w:cs="Times New Roman"/>
          <w:sz w:val="24"/>
          <w:szCs w:val="24"/>
        </w:rPr>
        <w:t>, 40(6): 653–666.</w:t>
      </w:r>
    </w:p>
    <w:p w14:paraId="1E5E8DD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ate, S. E., McDonald, M., &amp; Do, T. 2019. The barriers and enablers to career and leadership development An exploration of women’s stories in two work cultures. </w:t>
      </w:r>
      <w:r w:rsidRPr="00AB5557">
        <w:rPr>
          <w:rFonts w:ascii="Times New Roman" w:hAnsi="Times New Roman" w:cs="Times New Roman"/>
          <w:i/>
          <w:iCs/>
          <w:sz w:val="24"/>
          <w:szCs w:val="24"/>
        </w:rPr>
        <w:t>International Journal of Organizational Analysis</w:t>
      </w:r>
      <w:r w:rsidRPr="00AB5557">
        <w:rPr>
          <w:rFonts w:ascii="Times New Roman" w:hAnsi="Times New Roman" w:cs="Times New Roman"/>
          <w:sz w:val="24"/>
          <w:szCs w:val="24"/>
        </w:rPr>
        <w:t>, 27(4): 857–874.</w:t>
      </w:r>
    </w:p>
    <w:p w14:paraId="2C7466B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McBride, A. 2011. Lifting the barriers? Workplace education and training, women and job progression. </w:t>
      </w:r>
      <w:r w:rsidRPr="00AB5557">
        <w:rPr>
          <w:rFonts w:ascii="Times New Roman" w:hAnsi="Times New Roman" w:cs="Times New Roman"/>
          <w:i/>
          <w:iCs/>
          <w:sz w:val="24"/>
          <w:szCs w:val="24"/>
        </w:rPr>
        <w:t>Gender Work and Organization</w:t>
      </w:r>
      <w:r w:rsidRPr="00AB5557">
        <w:rPr>
          <w:rFonts w:ascii="Times New Roman" w:hAnsi="Times New Roman" w:cs="Times New Roman"/>
          <w:sz w:val="24"/>
          <w:szCs w:val="24"/>
        </w:rPr>
        <w:t>, 18(5, SI): 528–547.</w:t>
      </w:r>
    </w:p>
    <w:p w14:paraId="0896679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cDonald, M. L., &amp; Westphal, J. D. 2013. Access denied: Low mentoring of women and minority first-time directors and its negative effects on appointments to additional boards. </w:t>
      </w:r>
      <w:r w:rsidRPr="00AB5557">
        <w:rPr>
          <w:rFonts w:ascii="Times New Roman" w:hAnsi="Times New Roman" w:cs="Times New Roman"/>
          <w:i/>
          <w:iCs/>
          <w:sz w:val="24"/>
          <w:szCs w:val="24"/>
        </w:rPr>
        <w:t>Academy of Management Journal</w:t>
      </w:r>
      <w:r w:rsidRPr="00AB5557">
        <w:rPr>
          <w:rFonts w:ascii="Times New Roman" w:hAnsi="Times New Roman" w:cs="Times New Roman"/>
          <w:sz w:val="24"/>
          <w:szCs w:val="24"/>
        </w:rPr>
        <w:t>, 56(4): 1169–1198.</w:t>
      </w:r>
    </w:p>
    <w:p w14:paraId="0D11845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cGee, K. 2018. The influence of gender, and race/ethnicity on advancement in information technology (IT). </w:t>
      </w:r>
      <w:r w:rsidRPr="00AB5557">
        <w:rPr>
          <w:rFonts w:ascii="Times New Roman" w:hAnsi="Times New Roman" w:cs="Times New Roman"/>
          <w:i/>
          <w:iCs/>
          <w:sz w:val="24"/>
          <w:szCs w:val="24"/>
        </w:rPr>
        <w:t>Information and Organization</w:t>
      </w:r>
      <w:r w:rsidRPr="00AB5557">
        <w:rPr>
          <w:rFonts w:ascii="Times New Roman" w:hAnsi="Times New Roman" w:cs="Times New Roman"/>
          <w:sz w:val="24"/>
          <w:szCs w:val="24"/>
        </w:rPr>
        <w:t>, 28(1): 1–36.</w:t>
      </w:r>
    </w:p>
    <w:p w14:paraId="740DFD8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cLaren, H., Patmisari, E., Hamiduzzaman, M., Star, C., &amp; Widianingsih, I. 2023. Indonesian women’s civil service leadership: Analysis of career progression opportunity and constraint. </w:t>
      </w:r>
      <w:r w:rsidRPr="00AB5557">
        <w:rPr>
          <w:rFonts w:ascii="Times New Roman" w:hAnsi="Times New Roman" w:cs="Times New Roman"/>
          <w:i/>
          <w:iCs/>
          <w:sz w:val="24"/>
          <w:szCs w:val="24"/>
        </w:rPr>
        <w:t>Administration &amp; Society</w:t>
      </w:r>
      <w:r w:rsidRPr="00AB5557">
        <w:rPr>
          <w:rFonts w:ascii="Times New Roman" w:hAnsi="Times New Roman" w:cs="Times New Roman"/>
          <w:sz w:val="24"/>
          <w:szCs w:val="24"/>
        </w:rPr>
        <w:t>, 55(6): 1218–1249.</w:t>
      </w:r>
    </w:p>
    <w:p w14:paraId="57C4FA2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cPhail, R., McNulty, Y., &amp; Hutchings, K. 2016. Lesbian and gay expatriation: opportunities, barriers and challenges for global mobility. </w:t>
      </w:r>
      <w:r w:rsidRPr="00AB5557">
        <w:rPr>
          <w:rFonts w:ascii="Times New Roman" w:hAnsi="Times New Roman" w:cs="Times New Roman"/>
          <w:i/>
          <w:iCs/>
          <w:sz w:val="24"/>
          <w:szCs w:val="24"/>
        </w:rPr>
        <w:t>The International Journal of Human Resource Management</w:t>
      </w:r>
      <w:r w:rsidRPr="00AB5557">
        <w:rPr>
          <w:rFonts w:ascii="Times New Roman" w:hAnsi="Times New Roman" w:cs="Times New Roman"/>
          <w:sz w:val="24"/>
          <w:szCs w:val="24"/>
        </w:rPr>
        <w:t>, 27(3): 382–406.</w:t>
      </w:r>
    </w:p>
    <w:p w14:paraId="3ABE057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ehra, A., Kilduff, M., &amp; Brass, D. J. 1998. At the margins: A distinctiveness approach to the social identity and social networks of underrepresented groups. </w:t>
      </w:r>
      <w:r w:rsidRPr="00AB5557">
        <w:rPr>
          <w:rFonts w:ascii="Times New Roman" w:hAnsi="Times New Roman" w:cs="Times New Roman"/>
          <w:i/>
          <w:iCs/>
          <w:sz w:val="24"/>
          <w:szCs w:val="24"/>
        </w:rPr>
        <w:t>Academy of Management Journal</w:t>
      </w:r>
      <w:r w:rsidRPr="00AB5557">
        <w:rPr>
          <w:rFonts w:ascii="Times New Roman" w:hAnsi="Times New Roman" w:cs="Times New Roman"/>
          <w:sz w:val="24"/>
          <w:szCs w:val="24"/>
        </w:rPr>
        <w:t>, 41(4): 441–452.</w:t>
      </w:r>
    </w:p>
    <w:p w14:paraId="26E532E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erriam, S. B. 2009. </w:t>
      </w:r>
      <w:r w:rsidRPr="00AB5557">
        <w:rPr>
          <w:rFonts w:ascii="Times New Roman" w:hAnsi="Times New Roman" w:cs="Times New Roman"/>
          <w:i/>
          <w:iCs/>
          <w:sz w:val="24"/>
          <w:szCs w:val="24"/>
        </w:rPr>
        <w:t>Qualitative research: A guide to design and implementation</w:t>
      </w:r>
      <w:r w:rsidRPr="00AB5557">
        <w:rPr>
          <w:rFonts w:ascii="Times New Roman" w:hAnsi="Times New Roman" w:cs="Times New Roman"/>
          <w:sz w:val="24"/>
          <w:szCs w:val="24"/>
        </w:rPr>
        <w:t>. San Francisco, CA: Jossey-Bass.</w:t>
      </w:r>
    </w:p>
    <w:p w14:paraId="41DF6F8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etz, I., &amp; Tharenou, P. 2001. Women’s career advancement - The relative contribution of human and social capital. </w:t>
      </w:r>
      <w:r w:rsidRPr="00AB5557">
        <w:rPr>
          <w:rFonts w:ascii="Times New Roman" w:hAnsi="Times New Roman" w:cs="Times New Roman"/>
          <w:i/>
          <w:iCs/>
          <w:sz w:val="24"/>
          <w:szCs w:val="24"/>
        </w:rPr>
        <w:t>Group &amp; Organization Management</w:t>
      </w:r>
      <w:r w:rsidRPr="00AB5557">
        <w:rPr>
          <w:rFonts w:ascii="Times New Roman" w:hAnsi="Times New Roman" w:cs="Times New Roman"/>
          <w:sz w:val="24"/>
          <w:szCs w:val="24"/>
        </w:rPr>
        <w:t>, 26(3): 312–342.</w:t>
      </w:r>
    </w:p>
    <w:p w14:paraId="33C5BE0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mbaha, J. M., &amp; Chepyator-Thomson, J. R. 2019. Factors influencing career paths and progress of Kenyan women in sport leadership. </w:t>
      </w:r>
      <w:r w:rsidRPr="00AB5557">
        <w:rPr>
          <w:rFonts w:ascii="Times New Roman" w:hAnsi="Times New Roman" w:cs="Times New Roman"/>
          <w:i/>
          <w:iCs/>
          <w:sz w:val="24"/>
          <w:szCs w:val="24"/>
        </w:rPr>
        <w:t>Qualitative Research in Sport Exercise and Health</w:t>
      </w:r>
      <w:r w:rsidRPr="00AB5557">
        <w:rPr>
          <w:rFonts w:ascii="Times New Roman" w:hAnsi="Times New Roman" w:cs="Times New Roman"/>
          <w:sz w:val="24"/>
          <w:szCs w:val="24"/>
        </w:rPr>
        <w:t>, 11(3): 316–333.</w:t>
      </w:r>
    </w:p>
    <w:p w14:paraId="44179FF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Morgenroth, T., Kirby, T. A., Ryan, M. K., &amp; Sudkämper, A. 2020. The who, when, and why of the glass cliff phenomenon: A meta-analysis of appointments to precarious leadership positions. </w:t>
      </w:r>
      <w:r w:rsidRPr="00AB5557">
        <w:rPr>
          <w:rFonts w:ascii="Times New Roman" w:hAnsi="Times New Roman" w:cs="Times New Roman"/>
          <w:i/>
          <w:iCs/>
          <w:sz w:val="24"/>
          <w:szCs w:val="24"/>
        </w:rPr>
        <w:t>Psychological Bulletin</w:t>
      </w:r>
      <w:r w:rsidRPr="00AB5557">
        <w:rPr>
          <w:rFonts w:ascii="Times New Roman" w:hAnsi="Times New Roman" w:cs="Times New Roman"/>
          <w:sz w:val="24"/>
          <w:szCs w:val="24"/>
        </w:rPr>
        <w:t>, 146(9): 797–829.</w:t>
      </w:r>
    </w:p>
    <w:p w14:paraId="5960412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Muzanenhamo, P., &amp; Chowdhury, R. 2023. Epistemic injustice and hegemonic ordeal in management and organization studies: Advancing Black scholarship. </w:t>
      </w:r>
      <w:r w:rsidRPr="00AB5557">
        <w:rPr>
          <w:rFonts w:ascii="Times New Roman" w:hAnsi="Times New Roman" w:cs="Times New Roman"/>
          <w:i/>
          <w:iCs/>
          <w:sz w:val="24"/>
          <w:szCs w:val="24"/>
        </w:rPr>
        <w:t>Human Relations</w:t>
      </w:r>
      <w:r w:rsidRPr="00AB5557">
        <w:rPr>
          <w:rFonts w:ascii="Times New Roman" w:hAnsi="Times New Roman" w:cs="Times New Roman"/>
          <w:sz w:val="24"/>
          <w:szCs w:val="24"/>
        </w:rPr>
        <w:t>, 76(1): 3–26.</w:t>
      </w:r>
    </w:p>
    <w:p w14:paraId="5CB1975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Naraine, M. D., &amp; Lindsay, P. H. 2011. Social inclusion of employees who are blind or low vision. </w:t>
      </w:r>
      <w:r w:rsidRPr="00AB5557">
        <w:rPr>
          <w:rFonts w:ascii="Times New Roman" w:hAnsi="Times New Roman" w:cs="Times New Roman"/>
          <w:i/>
          <w:iCs/>
          <w:sz w:val="24"/>
          <w:szCs w:val="24"/>
        </w:rPr>
        <w:t>Disability &amp; Society</w:t>
      </w:r>
      <w:r w:rsidRPr="00AB5557">
        <w:rPr>
          <w:rFonts w:ascii="Times New Roman" w:hAnsi="Times New Roman" w:cs="Times New Roman"/>
          <w:sz w:val="24"/>
          <w:szCs w:val="24"/>
        </w:rPr>
        <w:t>, 26(4): 389–403.</w:t>
      </w:r>
    </w:p>
    <w:p w14:paraId="2407DAB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Newman, A., Ucbasaran, D., Zhu, F., &amp; Hirst, G. 2014. Psychological capital: A review and synthesis. </w:t>
      </w:r>
      <w:r w:rsidRPr="00AB5557">
        <w:rPr>
          <w:rFonts w:ascii="Times New Roman" w:hAnsi="Times New Roman" w:cs="Times New Roman"/>
          <w:i/>
          <w:iCs/>
          <w:sz w:val="24"/>
          <w:szCs w:val="24"/>
        </w:rPr>
        <w:t>Journal of Organizational Behavior</w:t>
      </w:r>
      <w:r w:rsidRPr="00AB5557">
        <w:rPr>
          <w:rFonts w:ascii="Times New Roman" w:hAnsi="Times New Roman" w:cs="Times New Roman"/>
          <w:sz w:val="24"/>
          <w:szCs w:val="24"/>
        </w:rPr>
        <w:t>, 35(S1): S120–S138.</w:t>
      </w:r>
    </w:p>
    <w:p w14:paraId="5C5D9C54" w14:textId="77777777" w:rsidR="00AB5557" w:rsidRPr="00AB5557" w:rsidRDefault="00AB5557" w:rsidP="00AB5557">
      <w:pPr>
        <w:pStyle w:val="Bibliography"/>
        <w:rPr>
          <w:rFonts w:ascii="Times New Roman" w:hAnsi="Times New Roman" w:cs="Times New Roman"/>
          <w:sz w:val="24"/>
          <w:szCs w:val="24"/>
          <w:lang w:val="fr-CA"/>
        </w:rPr>
      </w:pPr>
      <w:r w:rsidRPr="00AB5557">
        <w:rPr>
          <w:rFonts w:ascii="Times New Roman" w:hAnsi="Times New Roman" w:cs="Times New Roman"/>
          <w:sz w:val="24"/>
          <w:szCs w:val="24"/>
        </w:rPr>
        <w:t xml:space="preserve">Ng, E. S., &amp; McGowan, R. A. 2023. Breaking the glass ceiling: Views of women from the second-wave feminist movement. </w:t>
      </w:r>
      <w:r w:rsidRPr="00AB5557">
        <w:rPr>
          <w:rFonts w:ascii="Times New Roman" w:hAnsi="Times New Roman" w:cs="Times New Roman"/>
          <w:i/>
          <w:iCs/>
          <w:sz w:val="24"/>
          <w:szCs w:val="24"/>
          <w:lang w:val="fr-CA"/>
        </w:rPr>
        <w:t>Canadian Journal of Administrative Sciences-Revue Canadienne Des Sciences De L Administration</w:t>
      </w:r>
      <w:r w:rsidRPr="00AB5557">
        <w:rPr>
          <w:rFonts w:ascii="Times New Roman" w:hAnsi="Times New Roman" w:cs="Times New Roman"/>
          <w:sz w:val="24"/>
          <w:szCs w:val="24"/>
          <w:lang w:val="fr-CA"/>
        </w:rPr>
        <w:t>, 40(2): 173–187.</w:t>
      </w:r>
    </w:p>
    <w:p w14:paraId="0E432F2A" w14:textId="77777777" w:rsidR="00AB5557" w:rsidRPr="00AB5557" w:rsidRDefault="00AB5557" w:rsidP="00AB5557">
      <w:pPr>
        <w:pStyle w:val="Bibliography"/>
        <w:rPr>
          <w:rFonts w:ascii="Times New Roman" w:hAnsi="Times New Roman" w:cs="Times New Roman"/>
          <w:sz w:val="24"/>
          <w:szCs w:val="24"/>
          <w:lang w:val="fr-CA"/>
        </w:rPr>
      </w:pPr>
      <w:r w:rsidRPr="00AB5557">
        <w:rPr>
          <w:rFonts w:ascii="Times New Roman" w:hAnsi="Times New Roman" w:cs="Times New Roman"/>
          <w:sz w:val="24"/>
          <w:szCs w:val="24"/>
        </w:rPr>
        <w:t xml:space="preserve">Ng, E. S., &amp; Rumens, N. 2017. Diversity and inclusion for LGBT workers: Current issues and new horizons for research. </w:t>
      </w:r>
      <w:r w:rsidRPr="00AB5557">
        <w:rPr>
          <w:rFonts w:ascii="Times New Roman" w:hAnsi="Times New Roman" w:cs="Times New Roman"/>
          <w:i/>
          <w:iCs/>
          <w:sz w:val="24"/>
          <w:szCs w:val="24"/>
          <w:lang w:val="fr-CA"/>
        </w:rPr>
        <w:t>Canadian Journal of Administrative Sciences / Revue Canadienne des Sciences de l’Administration</w:t>
      </w:r>
      <w:r w:rsidRPr="00AB5557">
        <w:rPr>
          <w:rFonts w:ascii="Times New Roman" w:hAnsi="Times New Roman" w:cs="Times New Roman"/>
          <w:sz w:val="24"/>
          <w:szCs w:val="24"/>
          <w:lang w:val="fr-CA"/>
        </w:rPr>
        <w:t>, 34(2): 109–120.</w:t>
      </w:r>
    </w:p>
    <w:p w14:paraId="4275204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Ng, E. S., &amp; Sears, G. J. 2017. The glass ceiling in context: the influence of CEO gender, recruitment practices and firm internationalisation on the representation of women in management. </w:t>
      </w:r>
      <w:r w:rsidRPr="00AB5557">
        <w:rPr>
          <w:rFonts w:ascii="Times New Roman" w:hAnsi="Times New Roman" w:cs="Times New Roman"/>
          <w:i/>
          <w:iCs/>
          <w:sz w:val="24"/>
          <w:szCs w:val="24"/>
        </w:rPr>
        <w:t>Human Resource Management Journal</w:t>
      </w:r>
      <w:r w:rsidRPr="00AB5557">
        <w:rPr>
          <w:rFonts w:ascii="Times New Roman" w:hAnsi="Times New Roman" w:cs="Times New Roman"/>
          <w:sz w:val="24"/>
          <w:szCs w:val="24"/>
        </w:rPr>
        <w:t>, 27(1): 133–151.</w:t>
      </w:r>
    </w:p>
    <w:p w14:paraId="2263D1E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Ng, S. I., Lim, Q. H., Cheah, J.-H., Ho, J. A., &amp; Tee, K. K. 2022. A moderated-mediation model of career adaptability and life satisfaction among working adults in Malaysia. </w:t>
      </w:r>
      <w:r w:rsidRPr="00AB5557">
        <w:rPr>
          <w:rFonts w:ascii="Times New Roman" w:hAnsi="Times New Roman" w:cs="Times New Roman"/>
          <w:i/>
          <w:iCs/>
          <w:sz w:val="24"/>
          <w:szCs w:val="24"/>
        </w:rPr>
        <w:t>Current Psychology</w:t>
      </w:r>
      <w:r w:rsidRPr="00AB5557">
        <w:rPr>
          <w:rFonts w:ascii="Times New Roman" w:hAnsi="Times New Roman" w:cs="Times New Roman"/>
          <w:sz w:val="24"/>
          <w:szCs w:val="24"/>
        </w:rPr>
        <w:t>, 41(5): 3078–3092.</w:t>
      </w:r>
    </w:p>
    <w:p w14:paraId="6A77844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Ng, T. W. H., Eby, L., Sorensen, K., &amp; Feldman, D. 2005. Predictors of objective and subjective career success: A meta-analysis. </w:t>
      </w:r>
      <w:r w:rsidRPr="00AB5557">
        <w:rPr>
          <w:rFonts w:ascii="Times New Roman" w:hAnsi="Times New Roman" w:cs="Times New Roman"/>
          <w:i/>
          <w:iCs/>
          <w:sz w:val="24"/>
          <w:szCs w:val="24"/>
        </w:rPr>
        <w:t>Personnel Psychology</w:t>
      </w:r>
      <w:r w:rsidRPr="00AB5557">
        <w:rPr>
          <w:rFonts w:ascii="Times New Roman" w:hAnsi="Times New Roman" w:cs="Times New Roman"/>
          <w:sz w:val="24"/>
          <w:szCs w:val="24"/>
        </w:rPr>
        <w:t>, 58(2): 367–408.</w:t>
      </w:r>
    </w:p>
    <w:p w14:paraId="061A3B9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Ng, T. W. H., &amp; Feldman, D. C. 2014. Subjective career success: A meta-analytic review.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85(2): 169–179.</w:t>
      </w:r>
    </w:p>
    <w:p w14:paraId="376DA2C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Niemisto, C., Hearn, J., Kehn, C., &amp; Tuori, A. 2021. Motherhood 2.0: Slow progress for career women and motherhood within the “Finnish dream.”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35(4): 696–715.</w:t>
      </w:r>
    </w:p>
    <w:p w14:paraId="040A23E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OECD. 2023. </w:t>
      </w:r>
      <w:r w:rsidRPr="00AB5557">
        <w:rPr>
          <w:rFonts w:ascii="Times New Roman" w:hAnsi="Times New Roman" w:cs="Times New Roman"/>
          <w:i/>
          <w:iCs/>
          <w:sz w:val="24"/>
          <w:szCs w:val="24"/>
        </w:rPr>
        <w:t>Gender wage gap</w:t>
      </w:r>
      <w:r w:rsidRPr="00AB5557">
        <w:rPr>
          <w:rFonts w:ascii="Times New Roman" w:hAnsi="Times New Roman" w:cs="Times New Roman"/>
          <w:sz w:val="24"/>
          <w:szCs w:val="24"/>
        </w:rPr>
        <w:t>. Organisation for Economic Cooperation and Development. Retrieved from https://data.oecd.org/earnwage/gender-wage-gap.htm</w:t>
      </w:r>
    </w:p>
    <w:p w14:paraId="1410219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Opoku, A., &amp; Williams, N. 2019. Second-generation gender bias An exploratory study of the women’s leadership gap in a UK construction organisation. </w:t>
      </w:r>
      <w:r w:rsidRPr="00AB5557">
        <w:rPr>
          <w:rFonts w:ascii="Times New Roman" w:hAnsi="Times New Roman" w:cs="Times New Roman"/>
          <w:i/>
          <w:iCs/>
          <w:sz w:val="24"/>
          <w:szCs w:val="24"/>
        </w:rPr>
        <w:t>International Journal of Ethics and Systems</w:t>
      </w:r>
      <w:r w:rsidRPr="00AB5557">
        <w:rPr>
          <w:rFonts w:ascii="Times New Roman" w:hAnsi="Times New Roman" w:cs="Times New Roman"/>
          <w:sz w:val="24"/>
          <w:szCs w:val="24"/>
        </w:rPr>
        <w:t>, 35(1): 2–23.</w:t>
      </w:r>
    </w:p>
    <w:p w14:paraId="49E4B0E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Parnell, M. K., Lease, S. H., &amp; Green, M. L. 2012. Perceived career barriers for gay, lesbian, and bisexual individuals. </w:t>
      </w:r>
      <w:r w:rsidRPr="00AB5557">
        <w:rPr>
          <w:rFonts w:ascii="Times New Roman" w:hAnsi="Times New Roman" w:cs="Times New Roman"/>
          <w:i/>
          <w:iCs/>
          <w:sz w:val="24"/>
          <w:szCs w:val="24"/>
        </w:rPr>
        <w:t>Journal of Career Development</w:t>
      </w:r>
      <w:r w:rsidRPr="00AB5557">
        <w:rPr>
          <w:rFonts w:ascii="Times New Roman" w:hAnsi="Times New Roman" w:cs="Times New Roman"/>
          <w:sz w:val="24"/>
          <w:szCs w:val="24"/>
        </w:rPr>
        <w:t>, 39(3): 248–268.</w:t>
      </w:r>
    </w:p>
    <w:p w14:paraId="6563B06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Pas, B., Peters, P., Doorewaard, H., Eisinga, R., &amp; Lagro-Janssen, T. 2014. Supporting ‘superwomen’? Conflicting role prescriptions, gender-equality arrangements and career motivation among Dutch women physicians. </w:t>
      </w:r>
      <w:r w:rsidRPr="00AB5557">
        <w:rPr>
          <w:rFonts w:ascii="Times New Roman" w:hAnsi="Times New Roman" w:cs="Times New Roman"/>
          <w:i/>
          <w:iCs/>
          <w:sz w:val="24"/>
          <w:szCs w:val="24"/>
        </w:rPr>
        <w:t>Human Relations</w:t>
      </w:r>
      <w:r w:rsidRPr="00AB5557">
        <w:rPr>
          <w:rFonts w:ascii="Times New Roman" w:hAnsi="Times New Roman" w:cs="Times New Roman"/>
          <w:sz w:val="24"/>
          <w:szCs w:val="24"/>
        </w:rPr>
        <w:t>, 67(2): 175–204.</w:t>
      </w:r>
    </w:p>
    <w:p w14:paraId="3C7491B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Pastwa-Wojciechowska, B., &amp; Chybicka, A. 2022. Outstanding women psychologists mainly from Europe - What helped and what limited them in their scientific careers? Guidelines for gender equity programs in academia. </w:t>
      </w:r>
      <w:r w:rsidRPr="00AB5557">
        <w:rPr>
          <w:rFonts w:ascii="Times New Roman" w:hAnsi="Times New Roman" w:cs="Times New Roman"/>
          <w:i/>
          <w:iCs/>
          <w:sz w:val="24"/>
          <w:szCs w:val="24"/>
        </w:rPr>
        <w:t>Frontiers in Psychology</w:t>
      </w:r>
      <w:r w:rsidRPr="00AB5557">
        <w:rPr>
          <w:rFonts w:ascii="Times New Roman" w:hAnsi="Times New Roman" w:cs="Times New Roman"/>
          <w:sz w:val="24"/>
          <w:szCs w:val="24"/>
        </w:rPr>
        <w:t>, 13.</w:t>
      </w:r>
    </w:p>
    <w:p w14:paraId="5F06782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Pettigrew, A. M. 1990. Longitudinal field research on change: Theory and practice. </w:t>
      </w:r>
      <w:r w:rsidRPr="00AB5557">
        <w:rPr>
          <w:rFonts w:ascii="Times New Roman" w:hAnsi="Times New Roman" w:cs="Times New Roman"/>
          <w:i/>
          <w:iCs/>
          <w:sz w:val="24"/>
          <w:szCs w:val="24"/>
        </w:rPr>
        <w:t>Organization Science</w:t>
      </w:r>
      <w:r w:rsidRPr="00AB5557">
        <w:rPr>
          <w:rFonts w:ascii="Times New Roman" w:hAnsi="Times New Roman" w:cs="Times New Roman"/>
          <w:sz w:val="24"/>
          <w:szCs w:val="24"/>
        </w:rPr>
        <w:t>, 1(3): 267–292.</w:t>
      </w:r>
    </w:p>
    <w:p w14:paraId="163BB71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Peus, C., Braun, S., &amp; Knipfer, K. 2015. On becoming a leader in Asia and America: Empirical evidence from women managers. </w:t>
      </w:r>
      <w:r w:rsidRPr="00AB5557">
        <w:rPr>
          <w:rFonts w:ascii="Times New Roman" w:hAnsi="Times New Roman" w:cs="Times New Roman"/>
          <w:i/>
          <w:iCs/>
          <w:sz w:val="24"/>
          <w:szCs w:val="24"/>
        </w:rPr>
        <w:t>Leadership Quarterly</w:t>
      </w:r>
      <w:r w:rsidRPr="00AB5557">
        <w:rPr>
          <w:rFonts w:ascii="Times New Roman" w:hAnsi="Times New Roman" w:cs="Times New Roman"/>
          <w:sz w:val="24"/>
          <w:szCs w:val="24"/>
        </w:rPr>
        <w:t>, 26(1, SI): 55–67.</w:t>
      </w:r>
    </w:p>
    <w:p w14:paraId="0BEB1E0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Pitcan, M., Park-Taylor, J., &amp; Hayslett, J. 2018. Black men and racial microaggressions at work. </w:t>
      </w:r>
      <w:r w:rsidRPr="00AB5557">
        <w:rPr>
          <w:rFonts w:ascii="Times New Roman" w:hAnsi="Times New Roman" w:cs="Times New Roman"/>
          <w:i/>
          <w:iCs/>
          <w:sz w:val="24"/>
          <w:szCs w:val="24"/>
        </w:rPr>
        <w:t>Career Development Quarterly</w:t>
      </w:r>
      <w:r w:rsidRPr="00AB5557">
        <w:rPr>
          <w:rFonts w:ascii="Times New Roman" w:hAnsi="Times New Roman" w:cs="Times New Roman"/>
          <w:sz w:val="24"/>
          <w:szCs w:val="24"/>
        </w:rPr>
        <w:t>, 66(4): 300–314.</w:t>
      </w:r>
    </w:p>
    <w:p w14:paraId="55EAFED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Porter, C. M., &amp; Woo, S. E. 2015. Untangling the networking phenomenon: A dynamic psychological perspective on how and why people network. </w:t>
      </w:r>
      <w:r w:rsidRPr="00AB5557">
        <w:rPr>
          <w:rFonts w:ascii="Times New Roman" w:hAnsi="Times New Roman" w:cs="Times New Roman"/>
          <w:i/>
          <w:iCs/>
          <w:sz w:val="24"/>
          <w:szCs w:val="24"/>
        </w:rPr>
        <w:t>Journal of Management</w:t>
      </w:r>
      <w:r w:rsidRPr="00AB5557">
        <w:rPr>
          <w:rFonts w:ascii="Times New Roman" w:hAnsi="Times New Roman" w:cs="Times New Roman"/>
          <w:sz w:val="24"/>
          <w:szCs w:val="24"/>
        </w:rPr>
        <w:t>, 41(5): 1477–1500.</w:t>
      </w:r>
    </w:p>
    <w:p w14:paraId="333FE00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Primecz, H., &amp; Karjalainen, H. 2019. Gender relations in the workplace: The experience of female managers in African harbours. </w:t>
      </w:r>
      <w:r w:rsidRPr="00AB5557">
        <w:rPr>
          <w:rFonts w:ascii="Times New Roman" w:hAnsi="Times New Roman" w:cs="Times New Roman"/>
          <w:i/>
          <w:iCs/>
          <w:sz w:val="24"/>
          <w:szCs w:val="24"/>
        </w:rPr>
        <w:t>International Journal of Cross Cultural Management</w:t>
      </w:r>
      <w:r w:rsidRPr="00AB5557">
        <w:rPr>
          <w:rFonts w:ascii="Times New Roman" w:hAnsi="Times New Roman" w:cs="Times New Roman"/>
          <w:sz w:val="24"/>
          <w:szCs w:val="24"/>
        </w:rPr>
        <w:t>, 19(3): 291–314.</w:t>
      </w:r>
    </w:p>
    <w:p w14:paraId="3481C5B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Puwar, N. 2004. </w:t>
      </w:r>
      <w:r w:rsidRPr="00AB5557">
        <w:rPr>
          <w:rFonts w:ascii="Times New Roman" w:hAnsi="Times New Roman" w:cs="Times New Roman"/>
          <w:i/>
          <w:iCs/>
          <w:sz w:val="24"/>
          <w:szCs w:val="24"/>
        </w:rPr>
        <w:t>Space Invaders: Race, Gender and Bodies Out of Place</w:t>
      </w:r>
      <w:r w:rsidRPr="00AB5557">
        <w:rPr>
          <w:rFonts w:ascii="Times New Roman" w:hAnsi="Times New Roman" w:cs="Times New Roman"/>
          <w:sz w:val="24"/>
          <w:szCs w:val="24"/>
        </w:rPr>
        <w:t>. Oxford, UK: Berg.</w:t>
      </w:r>
    </w:p>
    <w:p w14:paraId="718B6D5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Rabelo, V. C., &amp; Mahalingam, R. 2019. “They really don’t want to see us”: How cleaners experience invisible ‘dirty’ work.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113: 103–114.</w:t>
      </w:r>
    </w:p>
    <w:p w14:paraId="0CEDF38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Ragins, B. R., &amp; Cornwell, J. M. 2001. Pink triangles: Antecedents and consequences of perceived workplace discrimination against gay and lesbian employees. </w:t>
      </w:r>
      <w:r w:rsidRPr="00AB5557">
        <w:rPr>
          <w:rFonts w:ascii="Times New Roman" w:hAnsi="Times New Roman" w:cs="Times New Roman"/>
          <w:i/>
          <w:iCs/>
          <w:sz w:val="24"/>
          <w:szCs w:val="24"/>
        </w:rPr>
        <w:t>Journal of Applied Psychology</w:t>
      </w:r>
      <w:r w:rsidRPr="00AB5557">
        <w:rPr>
          <w:rFonts w:ascii="Times New Roman" w:hAnsi="Times New Roman" w:cs="Times New Roman"/>
          <w:sz w:val="24"/>
          <w:szCs w:val="24"/>
        </w:rPr>
        <w:t>, 86(6): 1244–1261.</w:t>
      </w:r>
    </w:p>
    <w:p w14:paraId="1FA53F5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Ragins, B. R., Singh, R., &amp; Cornwell, J. M. 2007. Making the invisible visible: Fear and disclosure of sexual orientation at work. </w:t>
      </w:r>
      <w:r w:rsidRPr="00AB5557">
        <w:rPr>
          <w:rFonts w:ascii="Times New Roman" w:hAnsi="Times New Roman" w:cs="Times New Roman"/>
          <w:i/>
          <w:iCs/>
          <w:sz w:val="24"/>
          <w:szCs w:val="24"/>
        </w:rPr>
        <w:t>Journal of Applied Psychology</w:t>
      </w:r>
      <w:r w:rsidRPr="00AB5557">
        <w:rPr>
          <w:rFonts w:ascii="Times New Roman" w:hAnsi="Times New Roman" w:cs="Times New Roman"/>
          <w:sz w:val="24"/>
          <w:szCs w:val="24"/>
        </w:rPr>
        <w:t>, 92(4): 1103–1118.</w:t>
      </w:r>
    </w:p>
    <w:p w14:paraId="217CB62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Randle, K., &amp; Hardy, K. 2017. Macho, mobile and resilient? How workers with impairments are doubly disabled in project-based film and television work.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31(3): 447–464.</w:t>
      </w:r>
    </w:p>
    <w:p w14:paraId="4864575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Rath, T. S., Mohanty, M., &amp; Pradhan, B. B. 2019. An alternative career progression model for Indian women bank managers: A labyrinth approach. </w:t>
      </w:r>
      <w:r w:rsidRPr="00AB5557">
        <w:rPr>
          <w:rFonts w:ascii="Times New Roman" w:hAnsi="Times New Roman" w:cs="Times New Roman"/>
          <w:i/>
          <w:iCs/>
          <w:sz w:val="24"/>
          <w:szCs w:val="24"/>
        </w:rPr>
        <w:t>Womens Studies International Forum</w:t>
      </w:r>
      <w:r w:rsidRPr="00AB5557">
        <w:rPr>
          <w:rFonts w:ascii="Times New Roman" w:hAnsi="Times New Roman" w:cs="Times New Roman"/>
          <w:sz w:val="24"/>
          <w:szCs w:val="24"/>
        </w:rPr>
        <w:t>, 73: 24–34.</w:t>
      </w:r>
    </w:p>
    <w:p w14:paraId="4C78BE9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Richie, B., Fassinger, R., Linn, S., Johnson, J., Prosser, J., &amp; Robinson, S. 1997. Persistence, connection, and passion: A qualitative study of the career development of highly achieving African American Black and White women. </w:t>
      </w:r>
      <w:r w:rsidRPr="00AB5557">
        <w:rPr>
          <w:rFonts w:ascii="Times New Roman" w:hAnsi="Times New Roman" w:cs="Times New Roman"/>
          <w:i/>
          <w:iCs/>
          <w:sz w:val="24"/>
          <w:szCs w:val="24"/>
        </w:rPr>
        <w:t>Journal of Counseling Psychology</w:t>
      </w:r>
      <w:r w:rsidRPr="00AB5557">
        <w:rPr>
          <w:rFonts w:ascii="Times New Roman" w:hAnsi="Times New Roman" w:cs="Times New Roman"/>
          <w:sz w:val="24"/>
          <w:szCs w:val="24"/>
        </w:rPr>
        <w:t>, 44(2): 133–148.</w:t>
      </w:r>
    </w:p>
    <w:p w14:paraId="4F35647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Roberts, L. M. 2005. Changing faces: Professional image construction in diverse organizational settings. </w:t>
      </w:r>
      <w:r w:rsidRPr="00AB5557">
        <w:rPr>
          <w:rFonts w:ascii="Times New Roman" w:hAnsi="Times New Roman" w:cs="Times New Roman"/>
          <w:i/>
          <w:iCs/>
          <w:sz w:val="24"/>
          <w:szCs w:val="24"/>
        </w:rPr>
        <w:t>Academy of Management Review</w:t>
      </w:r>
      <w:r w:rsidRPr="00AB5557">
        <w:rPr>
          <w:rFonts w:ascii="Times New Roman" w:hAnsi="Times New Roman" w:cs="Times New Roman"/>
          <w:sz w:val="24"/>
          <w:szCs w:val="24"/>
        </w:rPr>
        <w:t>, 30(4): 685–711.</w:t>
      </w:r>
    </w:p>
    <w:p w14:paraId="4E5C752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Ross-Smith, A., &amp; Chesterman, C. 2009. “Girl disease”: Women managers’ reticence and ambivalence towards organizational advancement. </w:t>
      </w:r>
      <w:r w:rsidRPr="00AB5557">
        <w:rPr>
          <w:rFonts w:ascii="Times New Roman" w:hAnsi="Times New Roman" w:cs="Times New Roman"/>
          <w:i/>
          <w:iCs/>
          <w:sz w:val="24"/>
          <w:szCs w:val="24"/>
        </w:rPr>
        <w:t>Journal of Management &amp; Organization</w:t>
      </w:r>
      <w:r w:rsidRPr="00AB5557">
        <w:rPr>
          <w:rFonts w:ascii="Times New Roman" w:hAnsi="Times New Roman" w:cs="Times New Roman"/>
          <w:sz w:val="24"/>
          <w:szCs w:val="24"/>
        </w:rPr>
        <w:t>, 15(5): 582–595.</w:t>
      </w:r>
    </w:p>
    <w:p w14:paraId="4C08763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Ryan, M. K., &amp; Haslam, S. A. 2007. The glass cliff: Exploring the dynamics surrounding the appointment of women to precarious leadership positions. </w:t>
      </w:r>
      <w:r w:rsidRPr="00AB5557">
        <w:rPr>
          <w:rFonts w:ascii="Times New Roman" w:hAnsi="Times New Roman" w:cs="Times New Roman"/>
          <w:i/>
          <w:iCs/>
          <w:sz w:val="24"/>
          <w:szCs w:val="24"/>
        </w:rPr>
        <w:t>Academy of Management Review</w:t>
      </w:r>
      <w:r w:rsidRPr="00AB5557">
        <w:rPr>
          <w:rFonts w:ascii="Times New Roman" w:hAnsi="Times New Roman" w:cs="Times New Roman"/>
          <w:sz w:val="24"/>
          <w:szCs w:val="24"/>
        </w:rPr>
        <w:t>, 32(2): 549–572.</w:t>
      </w:r>
    </w:p>
    <w:p w14:paraId="7BAD377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an Miguel, A. M., &amp; Kim, M. M. 2015. Successful Latina scientists and engineers: Their lived mentoring experiences and career development. </w:t>
      </w:r>
      <w:r w:rsidRPr="00AB5557">
        <w:rPr>
          <w:rFonts w:ascii="Times New Roman" w:hAnsi="Times New Roman" w:cs="Times New Roman"/>
          <w:i/>
          <w:iCs/>
          <w:sz w:val="24"/>
          <w:szCs w:val="24"/>
        </w:rPr>
        <w:t>Journal of Career Development</w:t>
      </w:r>
      <w:r w:rsidRPr="00AB5557">
        <w:rPr>
          <w:rFonts w:ascii="Times New Roman" w:hAnsi="Times New Roman" w:cs="Times New Roman"/>
          <w:sz w:val="24"/>
          <w:szCs w:val="24"/>
        </w:rPr>
        <w:t>, 42(2): 133–148.</w:t>
      </w:r>
    </w:p>
    <w:p w14:paraId="3F367FC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antuzzi, A. M., &amp; Waltz, P. R. 2016. Disability in the workplace: a unique and variable identity. </w:t>
      </w:r>
      <w:r w:rsidRPr="00AB5557">
        <w:rPr>
          <w:rFonts w:ascii="Times New Roman" w:hAnsi="Times New Roman" w:cs="Times New Roman"/>
          <w:i/>
          <w:iCs/>
          <w:sz w:val="24"/>
          <w:szCs w:val="24"/>
        </w:rPr>
        <w:t>Journal of Management</w:t>
      </w:r>
      <w:r w:rsidRPr="00AB5557">
        <w:rPr>
          <w:rFonts w:ascii="Times New Roman" w:hAnsi="Times New Roman" w:cs="Times New Roman"/>
          <w:sz w:val="24"/>
          <w:szCs w:val="24"/>
        </w:rPr>
        <w:t>, 42(5): 1111–1135.</w:t>
      </w:r>
    </w:p>
    <w:p w14:paraId="28D0557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chur, L., Han, K., Kim, A., Ameri, M., Blanck, P., &amp; Kruse, D. 2017. Disability at work: A look back and forward. </w:t>
      </w:r>
      <w:r w:rsidRPr="00AB5557">
        <w:rPr>
          <w:rFonts w:ascii="Times New Roman" w:hAnsi="Times New Roman" w:cs="Times New Roman"/>
          <w:i/>
          <w:iCs/>
          <w:sz w:val="24"/>
          <w:szCs w:val="24"/>
        </w:rPr>
        <w:t>Journal of Occupational Rehabilitation</w:t>
      </w:r>
      <w:r w:rsidRPr="00AB5557">
        <w:rPr>
          <w:rFonts w:ascii="Times New Roman" w:hAnsi="Times New Roman" w:cs="Times New Roman"/>
          <w:sz w:val="24"/>
          <w:szCs w:val="24"/>
        </w:rPr>
        <w:t>, 27(4): 482–497.</w:t>
      </w:r>
    </w:p>
    <w:p w14:paraId="5B6AEF0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Sealy, R. H. V., &amp; Singh, V. 2010. The importance of role models and demographic context for senior women’s work identity development. </w:t>
      </w:r>
      <w:r w:rsidRPr="00AB5557">
        <w:rPr>
          <w:rFonts w:ascii="Times New Roman" w:hAnsi="Times New Roman" w:cs="Times New Roman"/>
          <w:i/>
          <w:iCs/>
          <w:sz w:val="24"/>
          <w:szCs w:val="24"/>
        </w:rPr>
        <w:t>International Journal of Management Reviews</w:t>
      </w:r>
      <w:r w:rsidRPr="00AB5557">
        <w:rPr>
          <w:rFonts w:ascii="Times New Roman" w:hAnsi="Times New Roman" w:cs="Times New Roman"/>
          <w:sz w:val="24"/>
          <w:szCs w:val="24"/>
        </w:rPr>
        <w:t>, 12(3): 284–300.</w:t>
      </w:r>
    </w:p>
    <w:p w14:paraId="30618A2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eibert, S. E., &amp; Kraimer, M. L. 2001. The five-factor model of personality and career success.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58(1): 1–21.</w:t>
      </w:r>
    </w:p>
    <w:p w14:paraId="28FD0DF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eibert, S. E., Kraimer, M. L., &amp; Crant, J. M. 2001. What do proactive people do? A longitudinal model linking proactive personality and career success. </w:t>
      </w:r>
      <w:r w:rsidRPr="00AB5557">
        <w:rPr>
          <w:rFonts w:ascii="Times New Roman" w:hAnsi="Times New Roman" w:cs="Times New Roman"/>
          <w:i/>
          <w:iCs/>
          <w:sz w:val="24"/>
          <w:szCs w:val="24"/>
        </w:rPr>
        <w:t>Personnel Psychology</w:t>
      </w:r>
      <w:r w:rsidRPr="00AB5557">
        <w:rPr>
          <w:rFonts w:ascii="Times New Roman" w:hAnsi="Times New Roman" w:cs="Times New Roman"/>
          <w:sz w:val="24"/>
          <w:szCs w:val="24"/>
        </w:rPr>
        <w:t>, 54(4): 845–874.</w:t>
      </w:r>
    </w:p>
    <w:p w14:paraId="0F0DD836"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eibert, S. E., Kraimer, M. L., Holtom, B. C., &amp; Pierotti, A. J. 2013. Even the best laid plans sometimes go askew: Career self-management processes, career shocks, and the decision to pursue graduate education. </w:t>
      </w:r>
      <w:r w:rsidRPr="00AB5557">
        <w:rPr>
          <w:rFonts w:ascii="Times New Roman" w:hAnsi="Times New Roman" w:cs="Times New Roman"/>
          <w:i/>
          <w:iCs/>
          <w:sz w:val="24"/>
          <w:szCs w:val="24"/>
        </w:rPr>
        <w:t>Journal of Applied Psychology</w:t>
      </w:r>
      <w:r w:rsidRPr="00AB5557">
        <w:rPr>
          <w:rFonts w:ascii="Times New Roman" w:hAnsi="Times New Roman" w:cs="Times New Roman"/>
          <w:sz w:val="24"/>
          <w:szCs w:val="24"/>
        </w:rPr>
        <w:t>, 98(1): 169–182.</w:t>
      </w:r>
    </w:p>
    <w:p w14:paraId="212C3F6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eierstad, C., Tatli, A., Aldossari, M., &amp; Huse, M. 2021. Broadening of the field of corporate boards and legitimate capitals: An investigation into the use of gender quotas in corporate boards in Norway.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35(4): 753–773.</w:t>
      </w:r>
    </w:p>
    <w:p w14:paraId="3989E7B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ettles, I. H., Buchanan, N. T., &amp; Dotson, K. 2019. Scrutinized but not recognized: (In)visibility and hypervisibility experiences of faculty of color.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113: 62–74.</w:t>
      </w:r>
    </w:p>
    <w:p w14:paraId="7A8BAE1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ewell, W. H. 1992. A theory of structure: Duality, agency, and transformation. </w:t>
      </w:r>
      <w:r w:rsidRPr="00AB5557">
        <w:rPr>
          <w:rFonts w:ascii="Times New Roman" w:hAnsi="Times New Roman" w:cs="Times New Roman"/>
          <w:i/>
          <w:iCs/>
          <w:sz w:val="24"/>
          <w:szCs w:val="24"/>
        </w:rPr>
        <w:t>American Journal of Sociology</w:t>
      </w:r>
      <w:r w:rsidRPr="00AB5557">
        <w:rPr>
          <w:rFonts w:ascii="Times New Roman" w:hAnsi="Times New Roman" w:cs="Times New Roman"/>
          <w:sz w:val="24"/>
          <w:szCs w:val="24"/>
        </w:rPr>
        <w:t>, 98(1): 1–29.</w:t>
      </w:r>
    </w:p>
    <w:p w14:paraId="5BA1F12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hanmugam, M. M. 2017. Impact of parenthood on women’s careers in the IT sector: A study in the Indian context. </w:t>
      </w:r>
      <w:r w:rsidRPr="00AB5557">
        <w:rPr>
          <w:rFonts w:ascii="Times New Roman" w:hAnsi="Times New Roman" w:cs="Times New Roman"/>
          <w:i/>
          <w:iCs/>
          <w:sz w:val="24"/>
          <w:szCs w:val="24"/>
        </w:rPr>
        <w:t>Gender in Management</w:t>
      </w:r>
      <w:r w:rsidRPr="00AB5557">
        <w:rPr>
          <w:rFonts w:ascii="Times New Roman" w:hAnsi="Times New Roman" w:cs="Times New Roman"/>
          <w:sz w:val="24"/>
          <w:szCs w:val="24"/>
        </w:rPr>
        <w:t>, 32(5): 352–368.</w:t>
      </w:r>
    </w:p>
    <w:p w14:paraId="6EAC844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hapiro, E. C., Haseltine, F. P., &amp; Rowe, M. P. 1978. Moving up: role models, mentors, and the “patron system.” </w:t>
      </w:r>
      <w:r w:rsidRPr="00AB5557">
        <w:rPr>
          <w:rFonts w:ascii="Times New Roman" w:hAnsi="Times New Roman" w:cs="Times New Roman"/>
          <w:i/>
          <w:iCs/>
          <w:sz w:val="24"/>
          <w:szCs w:val="24"/>
        </w:rPr>
        <w:t>Sloan Management Review</w:t>
      </w:r>
      <w:r w:rsidRPr="00AB5557">
        <w:rPr>
          <w:rFonts w:ascii="Times New Roman" w:hAnsi="Times New Roman" w:cs="Times New Roman"/>
          <w:sz w:val="24"/>
          <w:szCs w:val="24"/>
        </w:rPr>
        <w:t>, 19(3): 51–58.</w:t>
      </w:r>
    </w:p>
    <w:p w14:paraId="6B5BC3A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Shaw, S., Taylor, M., &amp; Harris, I. 1999. Jobs for the girls: A study of the careers of professional women returners following participation in a European funded updating programme. </w:t>
      </w:r>
      <w:r w:rsidRPr="00AB5557">
        <w:rPr>
          <w:rFonts w:ascii="Times New Roman" w:hAnsi="Times New Roman" w:cs="Times New Roman"/>
          <w:i/>
          <w:iCs/>
          <w:sz w:val="24"/>
          <w:szCs w:val="24"/>
        </w:rPr>
        <w:t>International Journal of Manpower</w:t>
      </w:r>
      <w:r w:rsidRPr="00AB5557">
        <w:rPr>
          <w:rFonts w:ascii="Times New Roman" w:hAnsi="Times New Roman" w:cs="Times New Roman"/>
          <w:sz w:val="24"/>
          <w:szCs w:val="24"/>
        </w:rPr>
        <w:t>, 20(3–4): 179–188.</w:t>
      </w:r>
    </w:p>
    <w:p w14:paraId="3A6EB81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heerin, C., &amp; Hughes, C. 2018. Gender-segregated labour spaces and social capital - does context matter? </w:t>
      </w:r>
      <w:r w:rsidRPr="00AB5557">
        <w:rPr>
          <w:rFonts w:ascii="Times New Roman" w:hAnsi="Times New Roman" w:cs="Times New Roman"/>
          <w:i/>
          <w:iCs/>
          <w:sz w:val="24"/>
          <w:szCs w:val="24"/>
        </w:rPr>
        <w:t>European Journal of Training and Development</w:t>
      </w:r>
      <w:r w:rsidRPr="00AB5557">
        <w:rPr>
          <w:rFonts w:ascii="Times New Roman" w:hAnsi="Times New Roman" w:cs="Times New Roman"/>
          <w:sz w:val="24"/>
          <w:szCs w:val="24"/>
        </w:rPr>
        <w:t>, 42(3–4): 226–245.</w:t>
      </w:r>
    </w:p>
    <w:p w14:paraId="44980D2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hih, M., Young, M. J., &amp; Bucher, A. 2013. Working to reduce the effects of discrimination: Identity management strategies in organizations. </w:t>
      </w:r>
      <w:r w:rsidRPr="00AB5557">
        <w:rPr>
          <w:rFonts w:ascii="Times New Roman" w:hAnsi="Times New Roman" w:cs="Times New Roman"/>
          <w:i/>
          <w:iCs/>
          <w:sz w:val="24"/>
          <w:szCs w:val="24"/>
        </w:rPr>
        <w:t>American Psychologist</w:t>
      </w:r>
      <w:r w:rsidRPr="00AB5557">
        <w:rPr>
          <w:rFonts w:ascii="Times New Roman" w:hAnsi="Times New Roman" w:cs="Times New Roman"/>
          <w:sz w:val="24"/>
          <w:szCs w:val="24"/>
        </w:rPr>
        <w:t>, 68(3): 145–157.</w:t>
      </w:r>
    </w:p>
    <w:p w14:paraId="183DC57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hockley, K. M., Ureksoy, H., Rodopman, O. B., Poteat, L. F., &amp; Dullaghan, T. R. 2016. Development of a new scale to measure subjective career success: A mixed-methods study. </w:t>
      </w:r>
      <w:r w:rsidRPr="00AB5557">
        <w:rPr>
          <w:rFonts w:ascii="Times New Roman" w:hAnsi="Times New Roman" w:cs="Times New Roman"/>
          <w:i/>
          <w:iCs/>
          <w:sz w:val="24"/>
          <w:szCs w:val="24"/>
        </w:rPr>
        <w:t>Journal of Organizational Behavior</w:t>
      </w:r>
      <w:r w:rsidRPr="00AB5557">
        <w:rPr>
          <w:rFonts w:ascii="Times New Roman" w:hAnsi="Times New Roman" w:cs="Times New Roman"/>
          <w:sz w:val="24"/>
          <w:szCs w:val="24"/>
        </w:rPr>
        <w:t>, 37(1): 128–153.</w:t>
      </w:r>
    </w:p>
    <w:p w14:paraId="14CC814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hore, L. M., Randel, A. E., Chung, B. G., Dean, M. A., Holcombe Ehrhart, K., &amp; Singh, G. 2011. Inclusion and diversity in work groups: A review and model for future research. </w:t>
      </w:r>
      <w:r w:rsidRPr="00AB5557">
        <w:rPr>
          <w:rFonts w:ascii="Times New Roman" w:hAnsi="Times New Roman" w:cs="Times New Roman"/>
          <w:i/>
          <w:iCs/>
          <w:sz w:val="24"/>
          <w:szCs w:val="24"/>
        </w:rPr>
        <w:t>Journal of Management</w:t>
      </w:r>
      <w:r w:rsidRPr="00AB5557">
        <w:rPr>
          <w:rFonts w:ascii="Times New Roman" w:hAnsi="Times New Roman" w:cs="Times New Roman"/>
          <w:sz w:val="24"/>
          <w:szCs w:val="24"/>
        </w:rPr>
        <w:t>, 37(4): 1262–1289.</w:t>
      </w:r>
    </w:p>
    <w:p w14:paraId="04894D7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isco, S. 2020. Race-conscious career development: Exploring self-preservation and coping strategies of black professionals in corporate America. </w:t>
      </w:r>
      <w:r w:rsidRPr="00AB5557">
        <w:rPr>
          <w:rFonts w:ascii="Times New Roman" w:hAnsi="Times New Roman" w:cs="Times New Roman"/>
          <w:i/>
          <w:iCs/>
          <w:sz w:val="24"/>
          <w:szCs w:val="24"/>
        </w:rPr>
        <w:t>Advances in Developing Human Resources</w:t>
      </w:r>
      <w:r w:rsidRPr="00AB5557">
        <w:rPr>
          <w:rFonts w:ascii="Times New Roman" w:hAnsi="Times New Roman" w:cs="Times New Roman"/>
          <w:sz w:val="24"/>
          <w:szCs w:val="24"/>
        </w:rPr>
        <w:t>, 22(4): 419–436.</w:t>
      </w:r>
    </w:p>
    <w:p w14:paraId="226E076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mith, A. N., Watkins, M. B., Ladge, J. J., &amp; Carlton, P. 2019. Making the invisible visible: paradoxical effects of intersectional invisibility on the career experiences of executive black women. </w:t>
      </w:r>
      <w:r w:rsidRPr="00AB5557">
        <w:rPr>
          <w:rFonts w:ascii="Times New Roman" w:hAnsi="Times New Roman" w:cs="Times New Roman"/>
          <w:i/>
          <w:iCs/>
          <w:sz w:val="24"/>
          <w:szCs w:val="24"/>
        </w:rPr>
        <w:t>Academy of Management Journal</w:t>
      </w:r>
      <w:r w:rsidRPr="00AB5557">
        <w:rPr>
          <w:rFonts w:ascii="Times New Roman" w:hAnsi="Times New Roman" w:cs="Times New Roman"/>
          <w:sz w:val="24"/>
          <w:szCs w:val="24"/>
        </w:rPr>
        <w:t>, 62(6): 1705–1734.</w:t>
      </w:r>
    </w:p>
    <w:p w14:paraId="721DE7B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mith, P., Caputi, P., &amp; Crittenden, N. 2012. How are women’s glass ceiling beliefs related to career success? </w:t>
      </w:r>
      <w:r w:rsidRPr="00AB5557">
        <w:rPr>
          <w:rFonts w:ascii="Times New Roman" w:hAnsi="Times New Roman" w:cs="Times New Roman"/>
          <w:i/>
          <w:iCs/>
          <w:sz w:val="24"/>
          <w:szCs w:val="24"/>
        </w:rPr>
        <w:t>Career Development International</w:t>
      </w:r>
      <w:r w:rsidRPr="00AB5557">
        <w:rPr>
          <w:rFonts w:ascii="Times New Roman" w:hAnsi="Times New Roman" w:cs="Times New Roman"/>
          <w:sz w:val="24"/>
          <w:szCs w:val="24"/>
        </w:rPr>
        <w:t>, 17(4–5): 458–474.</w:t>
      </w:r>
    </w:p>
    <w:p w14:paraId="004EF1E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Sparkman, T. E. 2021. Black male executives in higher education: The experience of ascending the academic leadership ladder. </w:t>
      </w:r>
      <w:r w:rsidRPr="00AB5557">
        <w:rPr>
          <w:rFonts w:ascii="Times New Roman" w:hAnsi="Times New Roman" w:cs="Times New Roman"/>
          <w:i/>
          <w:iCs/>
          <w:sz w:val="24"/>
          <w:szCs w:val="24"/>
        </w:rPr>
        <w:t>Advances in Developing Human Resources</w:t>
      </w:r>
      <w:r w:rsidRPr="00AB5557">
        <w:rPr>
          <w:rFonts w:ascii="Times New Roman" w:hAnsi="Times New Roman" w:cs="Times New Roman"/>
          <w:sz w:val="24"/>
          <w:szCs w:val="24"/>
        </w:rPr>
        <w:t>, 23(4, SI): 277–299.</w:t>
      </w:r>
    </w:p>
    <w:p w14:paraId="6FA415F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pencer Stuart. 2024. </w:t>
      </w:r>
      <w:r w:rsidRPr="00AB5557">
        <w:rPr>
          <w:rFonts w:ascii="Times New Roman" w:hAnsi="Times New Roman" w:cs="Times New Roman"/>
          <w:i/>
          <w:iCs/>
          <w:sz w:val="24"/>
          <w:szCs w:val="24"/>
        </w:rPr>
        <w:t>UK Spencer Stuart Board Index 2024</w:t>
      </w:r>
      <w:r w:rsidRPr="00AB5557">
        <w:rPr>
          <w:rFonts w:ascii="Times New Roman" w:hAnsi="Times New Roman" w:cs="Times New Roman"/>
          <w:sz w:val="24"/>
          <w:szCs w:val="24"/>
        </w:rPr>
        <w:t>. Retrieved from https://www.spencerstuart.com/research-and-insight/uk-board-index/diversity</w:t>
      </w:r>
    </w:p>
    <w:p w14:paraId="04EAC0A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pilsbury, H., Sonnabend, S., &amp; Clark, C. 2024. </w:t>
      </w:r>
      <w:r w:rsidRPr="00AB5557">
        <w:rPr>
          <w:rFonts w:ascii="Times New Roman" w:hAnsi="Times New Roman" w:cs="Times New Roman"/>
          <w:i/>
          <w:iCs/>
          <w:sz w:val="24"/>
          <w:szCs w:val="24"/>
        </w:rPr>
        <w:t>2024 Women on boards gender diversity index: Annual progress report of women corporate directors by race &amp; ethnicity, company size, state, and sector in the US</w:t>
      </w:r>
      <w:r w:rsidRPr="00AB5557">
        <w:rPr>
          <w:rFonts w:ascii="Times New Roman" w:hAnsi="Times New Roman" w:cs="Times New Roman"/>
          <w:sz w:val="24"/>
          <w:szCs w:val="24"/>
        </w:rPr>
        <w:t>. 50/50 Women on Boards. Retrieved from https://5050wob.com/annual-reports</w:t>
      </w:r>
    </w:p>
    <w:p w14:paraId="3CECAEF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purk, D., Hirschi, A., &amp; Dries, N. 2019. Antecedents and outcomes of objective versus subjective career success: Competing perspectives and future directions. </w:t>
      </w:r>
      <w:r w:rsidRPr="00AB5557">
        <w:rPr>
          <w:rFonts w:ascii="Times New Roman" w:hAnsi="Times New Roman" w:cs="Times New Roman"/>
          <w:i/>
          <w:iCs/>
          <w:sz w:val="24"/>
          <w:szCs w:val="24"/>
        </w:rPr>
        <w:t>Journal of Management</w:t>
      </w:r>
      <w:r w:rsidRPr="00AB5557">
        <w:rPr>
          <w:rFonts w:ascii="Times New Roman" w:hAnsi="Times New Roman" w:cs="Times New Roman"/>
          <w:sz w:val="24"/>
          <w:szCs w:val="24"/>
        </w:rPr>
        <w:t>, 45(1): 35–69.</w:t>
      </w:r>
    </w:p>
    <w:p w14:paraId="5F000DD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teele, C. R., Moake, T. R., &amp; Medina-Craven, M. N. 2024. Developing women leaders: The role of women’s professional organizations. </w:t>
      </w:r>
      <w:r w:rsidRPr="00AB5557">
        <w:rPr>
          <w:rFonts w:ascii="Times New Roman" w:hAnsi="Times New Roman" w:cs="Times New Roman"/>
          <w:i/>
          <w:iCs/>
          <w:sz w:val="24"/>
          <w:szCs w:val="24"/>
        </w:rPr>
        <w:t>Human Resource Development Quarterly</w:t>
      </w:r>
      <w:r w:rsidRPr="00AB5557">
        <w:rPr>
          <w:rFonts w:ascii="Times New Roman" w:hAnsi="Times New Roman" w:cs="Times New Roman"/>
          <w:sz w:val="24"/>
          <w:szCs w:val="24"/>
        </w:rPr>
        <w:t>, 35(1): 41–65.</w:t>
      </w:r>
    </w:p>
    <w:p w14:paraId="201FFD7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Summers, L. M., Davis, T., &amp; Kosovac, B. 2022. Hair we grow again: Upward mobility, career compromise, and natural hair bias in the workplace. </w:t>
      </w:r>
      <w:r w:rsidRPr="00AB5557">
        <w:rPr>
          <w:rFonts w:ascii="Times New Roman" w:hAnsi="Times New Roman" w:cs="Times New Roman"/>
          <w:i/>
          <w:iCs/>
          <w:sz w:val="24"/>
          <w:szCs w:val="24"/>
        </w:rPr>
        <w:t>Career Development Quarterly</w:t>
      </w:r>
      <w:r w:rsidRPr="00AB5557">
        <w:rPr>
          <w:rFonts w:ascii="Times New Roman" w:hAnsi="Times New Roman" w:cs="Times New Roman"/>
          <w:sz w:val="24"/>
          <w:szCs w:val="24"/>
        </w:rPr>
        <w:t>, 70(3): 202–214.</w:t>
      </w:r>
    </w:p>
    <w:p w14:paraId="064AE06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aser-Erdogan, D. 2022. Careers advancement of women: Applying a multi-level relational perspective in the context of Turkish banking organisations. </w:t>
      </w:r>
      <w:r w:rsidRPr="00AB5557">
        <w:rPr>
          <w:rFonts w:ascii="Times New Roman" w:hAnsi="Times New Roman" w:cs="Times New Roman"/>
          <w:i/>
          <w:iCs/>
          <w:sz w:val="24"/>
          <w:szCs w:val="24"/>
        </w:rPr>
        <w:t>Human Relations</w:t>
      </w:r>
      <w:r w:rsidRPr="00AB5557">
        <w:rPr>
          <w:rFonts w:ascii="Times New Roman" w:hAnsi="Times New Roman" w:cs="Times New Roman"/>
          <w:sz w:val="24"/>
          <w:szCs w:val="24"/>
        </w:rPr>
        <w:t>, 75(6): 1053–1083.</w:t>
      </w:r>
    </w:p>
    <w:p w14:paraId="0190593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Tatli, A., Ozturk, M. B., &amp; Woo, H. S. 2017. Individualization and marketization of responsibility for gender equality: The case of female managers in China. </w:t>
      </w:r>
      <w:r w:rsidRPr="00AB5557">
        <w:rPr>
          <w:rFonts w:ascii="Times New Roman" w:hAnsi="Times New Roman" w:cs="Times New Roman"/>
          <w:i/>
          <w:iCs/>
          <w:sz w:val="24"/>
          <w:szCs w:val="24"/>
        </w:rPr>
        <w:t>Human Resource Management</w:t>
      </w:r>
      <w:r w:rsidRPr="00AB5557">
        <w:rPr>
          <w:rFonts w:ascii="Times New Roman" w:hAnsi="Times New Roman" w:cs="Times New Roman"/>
          <w:sz w:val="24"/>
          <w:szCs w:val="24"/>
        </w:rPr>
        <w:t>, 56(3): 407–430.</w:t>
      </w:r>
    </w:p>
    <w:p w14:paraId="19BA6AF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harmaseelan, N., Inkson, K., &amp; Carr, S. C. 2010. Migration and career success: testing a time-sequenced model. </w:t>
      </w:r>
      <w:r w:rsidRPr="00AB5557">
        <w:rPr>
          <w:rFonts w:ascii="Times New Roman" w:hAnsi="Times New Roman" w:cs="Times New Roman"/>
          <w:i/>
          <w:iCs/>
          <w:sz w:val="24"/>
          <w:szCs w:val="24"/>
        </w:rPr>
        <w:t>Career Development International</w:t>
      </w:r>
      <w:r w:rsidRPr="00AB5557">
        <w:rPr>
          <w:rFonts w:ascii="Times New Roman" w:hAnsi="Times New Roman" w:cs="Times New Roman"/>
          <w:sz w:val="24"/>
          <w:szCs w:val="24"/>
        </w:rPr>
        <w:t>, 15(2–3): 218–238.</w:t>
      </w:r>
    </w:p>
    <w:p w14:paraId="1FA762F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homas, D. A. 1993. Racial dynamics in cross-race developmental relationships. </w:t>
      </w:r>
      <w:r w:rsidRPr="00AB5557">
        <w:rPr>
          <w:rFonts w:ascii="Times New Roman" w:hAnsi="Times New Roman" w:cs="Times New Roman"/>
          <w:i/>
          <w:iCs/>
          <w:sz w:val="24"/>
          <w:szCs w:val="24"/>
        </w:rPr>
        <w:t>Administrative Science Quarterly</w:t>
      </w:r>
      <w:r w:rsidRPr="00AB5557">
        <w:rPr>
          <w:rFonts w:ascii="Times New Roman" w:hAnsi="Times New Roman" w:cs="Times New Roman"/>
          <w:sz w:val="24"/>
          <w:szCs w:val="24"/>
        </w:rPr>
        <w:t>, 38(2): 169.</w:t>
      </w:r>
    </w:p>
    <w:p w14:paraId="738CC17C"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horoughgood, C. N., Sawyer, K. B., &amp; Webster, J. R. 2021. Because you’re worth the risks: Acts of oppositional courage as symbolic messages of relational value to transgender employees. </w:t>
      </w:r>
      <w:r w:rsidRPr="00AB5557">
        <w:rPr>
          <w:rFonts w:ascii="Times New Roman" w:hAnsi="Times New Roman" w:cs="Times New Roman"/>
          <w:i/>
          <w:iCs/>
          <w:sz w:val="24"/>
          <w:szCs w:val="24"/>
        </w:rPr>
        <w:t>Journal of Applied Psychology</w:t>
      </w:r>
      <w:r w:rsidRPr="00AB5557">
        <w:rPr>
          <w:rFonts w:ascii="Times New Roman" w:hAnsi="Times New Roman" w:cs="Times New Roman"/>
          <w:sz w:val="24"/>
          <w:szCs w:val="24"/>
        </w:rPr>
        <w:t>, 106(3): 399–421.</w:t>
      </w:r>
    </w:p>
    <w:p w14:paraId="79E79E2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illman, L. C. 2001. Mentoring African American faculty in predominantly White institutions. </w:t>
      </w:r>
      <w:r w:rsidRPr="00AB5557">
        <w:rPr>
          <w:rFonts w:ascii="Times New Roman" w:hAnsi="Times New Roman" w:cs="Times New Roman"/>
          <w:i/>
          <w:iCs/>
          <w:sz w:val="24"/>
          <w:szCs w:val="24"/>
        </w:rPr>
        <w:t>Research in Higher Education</w:t>
      </w:r>
      <w:r w:rsidRPr="00AB5557">
        <w:rPr>
          <w:rFonts w:ascii="Times New Roman" w:hAnsi="Times New Roman" w:cs="Times New Roman"/>
          <w:sz w:val="24"/>
          <w:szCs w:val="24"/>
        </w:rPr>
        <w:t>, 42(3): 295–325.</w:t>
      </w:r>
    </w:p>
    <w:p w14:paraId="45AA45C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laiss, H. A. 2015. Neither-nor: career success of women in an Arab Middle Eastern context. </w:t>
      </w:r>
      <w:r w:rsidRPr="00AB5557">
        <w:rPr>
          <w:rFonts w:ascii="Times New Roman" w:hAnsi="Times New Roman" w:cs="Times New Roman"/>
          <w:i/>
          <w:iCs/>
          <w:sz w:val="24"/>
          <w:szCs w:val="24"/>
        </w:rPr>
        <w:t>Employee Relations</w:t>
      </w:r>
      <w:r w:rsidRPr="00AB5557">
        <w:rPr>
          <w:rFonts w:ascii="Times New Roman" w:hAnsi="Times New Roman" w:cs="Times New Roman"/>
          <w:sz w:val="24"/>
          <w:szCs w:val="24"/>
        </w:rPr>
        <w:t>, 37(5): 525–546.</w:t>
      </w:r>
    </w:p>
    <w:p w14:paraId="3043015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laiss, H. A. 2019. Contextualizing the career success of Arab women entrepreneurs. </w:t>
      </w:r>
      <w:r w:rsidRPr="00AB5557">
        <w:rPr>
          <w:rFonts w:ascii="Times New Roman" w:hAnsi="Times New Roman" w:cs="Times New Roman"/>
          <w:i/>
          <w:iCs/>
          <w:sz w:val="24"/>
          <w:szCs w:val="24"/>
        </w:rPr>
        <w:t>Entrepreneurship and Regional Development</w:t>
      </w:r>
      <w:r w:rsidRPr="00AB5557">
        <w:rPr>
          <w:rFonts w:ascii="Times New Roman" w:hAnsi="Times New Roman" w:cs="Times New Roman"/>
          <w:sz w:val="24"/>
          <w:szCs w:val="24"/>
        </w:rPr>
        <w:t>, 31(3–4, SI): 226–241.</w:t>
      </w:r>
    </w:p>
    <w:p w14:paraId="1598171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okbaeva, D., &amp; Achtenhagen, L. 2023. Career resilience of female professionals in the male-dominated IT industry in Sweden: Toward a process perspective. </w:t>
      </w:r>
      <w:r w:rsidRPr="00AB5557">
        <w:rPr>
          <w:rFonts w:ascii="Times New Roman" w:hAnsi="Times New Roman" w:cs="Times New Roman"/>
          <w:i/>
          <w:iCs/>
          <w:sz w:val="24"/>
          <w:szCs w:val="24"/>
        </w:rPr>
        <w:t>Gender Work and Organization</w:t>
      </w:r>
      <w:r w:rsidRPr="00AB5557">
        <w:rPr>
          <w:rFonts w:ascii="Times New Roman" w:hAnsi="Times New Roman" w:cs="Times New Roman"/>
          <w:sz w:val="24"/>
          <w:szCs w:val="24"/>
        </w:rPr>
        <w:t>, 30(1): 223–262.</w:t>
      </w:r>
    </w:p>
    <w:p w14:paraId="06BB949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omaskovic-Devey, D., &amp; Avent-Holt, D. 2019. </w:t>
      </w:r>
      <w:r w:rsidRPr="00AB5557">
        <w:rPr>
          <w:rFonts w:ascii="Times New Roman" w:hAnsi="Times New Roman" w:cs="Times New Roman"/>
          <w:i/>
          <w:iCs/>
          <w:sz w:val="24"/>
          <w:szCs w:val="24"/>
        </w:rPr>
        <w:t>Relational Inequalities: An Organizational Approach</w:t>
      </w:r>
      <w:r w:rsidRPr="00AB5557">
        <w:rPr>
          <w:rFonts w:ascii="Times New Roman" w:hAnsi="Times New Roman" w:cs="Times New Roman"/>
          <w:sz w:val="24"/>
          <w:szCs w:val="24"/>
        </w:rPr>
        <w:t xml:space="preserve"> (1st ed.). Oxford University Press.</w:t>
      </w:r>
    </w:p>
    <w:p w14:paraId="653F612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Tomlinson, J., Muzio, D., Sommerlad, H., Webley, L., &amp; Duff, L. 2013. Structure, agency and career strategies of white women and black and minority ethnic individuals in the legal profession. </w:t>
      </w:r>
      <w:r w:rsidRPr="00AB5557">
        <w:rPr>
          <w:rFonts w:ascii="Times New Roman" w:hAnsi="Times New Roman" w:cs="Times New Roman"/>
          <w:i/>
          <w:iCs/>
          <w:sz w:val="24"/>
          <w:szCs w:val="24"/>
        </w:rPr>
        <w:t>Human Relations</w:t>
      </w:r>
      <w:r w:rsidRPr="00AB5557">
        <w:rPr>
          <w:rFonts w:ascii="Times New Roman" w:hAnsi="Times New Roman" w:cs="Times New Roman"/>
          <w:sz w:val="24"/>
          <w:szCs w:val="24"/>
        </w:rPr>
        <w:t>, 66(2): 245–269.</w:t>
      </w:r>
    </w:p>
    <w:p w14:paraId="4B7E22C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ranfield, D., Denyer, D., &amp; Smart, P. 2003. Towards a methodology for developing evidence‐informed management knowledge by means of systematic review. </w:t>
      </w:r>
      <w:r w:rsidRPr="00AB5557">
        <w:rPr>
          <w:rFonts w:ascii="Times New Roman" w:hAnsi="Times New Roman" w:cs="Times New Roman"/>
          <w:i/>
          <w:iCs/>
          <w:sz w:val="24"/>
          <w:szCs w:val="24"/>
        </w:rPr>
        <w:t>British Journal of Management</w:t>
      </w:r>
      <w:r w:rsidRPr="00AB5557">
        <w:rPr>
          <w:rFonts w:ascii="Times New Roman" w:hAnsi="Times New Roman" w:cs="Times New Roman"/>
          <w:sz w:val="24"/>
          <w:szCs w:val="24"/>
        </w:rPr>
        <w:t>, 14(3): 207–222.</w:t>
      </w:r>
    </w:p>
    <w:p w14:paraId="410811F1"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raves, J., Brockbank, A., &amp; Tomlinson, F. 1997. Careers of women managers in the retail industry. </w:t>
      </w:r>
      <w:r w:rsidRPr="00AB5557">
        <w:rPr>
          <w:rFonts w:ascii="Times New Roman" w:hAnsi="Times New Roman" w:cs="Times New Roman"/>
          <w:i/>
          <w:iCs/>
          <w:sz w:val="24"/>
          <w:szCs w:val="24"/>
        </w:rPr>
        <w:t>Service Industries Journal</w:t>
      </w:r>
      <w:r w:rsidRPr="00AB5557">
        <w:rPr>
          <w:rFonts w:ascii="Times New Roman" w:hAnsi="Times New Roman" w:cs="Times New Roman"/>
          <w:sz w:val="24"/>
          <w:szCs w:val="24"/>
        </w:rPr>
        <w:t>, 17(1): 133–154.</w:t>
      </w:r>
    </w:p>
    <w:p w14:paraId="6DA51D7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reanor, L., &amp; Marlow, S. 2021. Paws for thought? Analysing how prevailing masculinities constrain career progression for UK women veterinary surgeons. </w:t>
      </w:r>
      <w:r w:rsidRPr="00AB5557">
        <w:rPr>
          <w:rFonts w:ascii="Times New Roman" w:hAnsi="Times New Roman" w:cs="Times New Roman"/>
          <w:i/>
          <w:iCs/>
          <w:sz w:val="24"/>
          <w:szCs w:val="24"/>
        </w:rPr>
        <w:t>Human Relations</w:t>
      </w:r>
      <w:r w:rsidRPr="00AB5557">
        <w:rPr>
          <w:rFonts w:ascii="Times New Roman" w:hAnsi="Times New Roman" w:cs="Times New Roman"/>
          <w:sz w:val="24"/>
          <w:szCs w:val="24"/>
        </w:rPr>
        <w:t>, 74(1): 105–130.</w:t>
      </w:r>
    </w:p>
    <w:p w14:paraId="72696DE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Turner, R. H. 1960. Sponsored and contest mobility and the school system. </w:t>
      </w:r>
      <w:r w:rsidRPr="00AB5557">
        <w:rPr>
          <w:rFonts w:ascii="Times New Roman" w:hAnsi="Times New Roman" w:cs="Times New Roman"/>
          <w:i/>
          <w:iCs/>
          <w:sz w:val="24"/>
          <w:szCs w:val="24"/>
        </w:rPr>
        <w:t>American Sociological Review of Educational Research</w:t>
      </w:r>
      <w:r w:rsidRPr="00AB5557">
        <w:rPr>
          <w:rFonts w:ascii="Times New Roman" w:hAnsi="Times New Roman" w:cs="Times New Roman"/>
          <w:sz w:val="24"/>
          <w:szCs w:val="24"/>
        </w:rPr>
        <w:t>, 25: 855–867.</w:t>
      </w:r>
    </w:p>
    <w:p w14:paraId="51A9E599"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Ulaş-Kılıç, Ö., Bayar, Ö., &amp; Koç, M. 2021. The career stories of LGB-Q in Turkey. </w:t>
      </w:r>
      <w:r w:rsidRPr="00AB5557">
        <w:rPr>
          <w:rFonts w:ascii="Times New Roman" w:hAnsi="Times New Roman" w:cs="Times New Roman"/>
          <w:i/>
          <w:iCs/>
          <w:sz w:val="24"/>
          <w:szCs w:val="24"/>
        </w:rPr>
        <w:t>Journal of Homosexuality</w:t>
      </w:r>
      <w:r w:rsidRPr="00AB5557">
        <w:rPr>
          <w:rFonts w:ascii="Times New Roman" w:hAnsi="Times New Roman" w:cs="Times New Roman"/>
          <w:sz w:val="24"/>
          <w:szCs w:val="24"/>
        </w:rPr>
        <w:t>, 68(10): 1699–1726.</w:t>
      </w:r>
    </w:p>
    <w:p w14:paraId="7DD9FEB6"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UN Women. 2024. </w:t>
      </w:r>
      <w:r w:rsidRPr="00AB5557">
        <w:rPr>
          <w:rFonts w:ascii="Times New Roman" w:hAnsi="Times New Roman" w:cs="Times New Roman"/>
          <w:i/>
          <w:iCs/>
          <w:sz w:val="24"/>
          <w:szCs w:val="24"/>
        </w:rPr>
        <w:t>Facts and figures: Women’s leadership and political participation</w:t>
      </w:r>
      <w:r w:rsidRPr="00AB5557">
        <w:rPr>
          <w:rFonts w:ascii="Times New Roman" w:hAnsi="Times New Roman" w:cs="Times New Roman"/>
          <w:sz w:val="24"/>
          <w:szCs w:val="24"/>
        </w:rPr>
        <w:t>. Retrieved from https://www.unwomen.org/en/what-we-do/leadership-and-political-participation/facts-and-figures</w:t>
      </w:r>
    </w:p>
    <w:p w14:paraId="2F0D8E0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Upadhyay, A., &amp; Triana, M. D. C. 2021. Drivers of diversity on boards: The impact of the Sarbanes-Oxley act. </w:t>
      </w:r>
      <w:r w:rsidRPr="00AB5557">
        <w:rPr>
          <w:rFonts w:ascii="Times New Roman" w:hAnsi="Times New Roman" w:cs="Times New Roman"/>
          <w:i/>
          <w:iCs/>
          <w:sz w:val="24"/>
          <w:szCs w:val="24"/>
        </w:rPr>
        <w:t>Human Resource Management</w:t>
      </w:r>
      <w:r w:rsidRPr="00AB5557">
        <w:rPr>
          <w:rFonts w:ascii="Times New Roman" w:hAnsi="Times New Roman" w:cs="Times New Roman"/>
          <w:sz w:val="24"/>
          <w:szCs w:val="24"/>
        </w:rPr>
        <w:t>, 60(4): 517–534.</w:t>
      </w:r>
    </w:p>
    <w:p w14:paraId="360F14A3"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Wallace, J. 2001. The benefits of mentoring for female lawyers. </w:t>
      </w:r>
      <w:r w:rsidRPr="00AB5557">
        <w:rPr>
          <w:rFonts w:ascii="Times New Roman" w:hAnsi="Times New Roman" w:cs="Times New Roman"/>
          <w:i/>
          <w:iCs/>
          <w:sz w:val="24"/>
          <w:szCs w:val="24"/>
        </w:rPr>
        <w:t>Journal of Vocational Behavior</w:t>
      </w:r>
      <w:r w:rsidRPr="00AB5557">
        <w:rPr>
          <w:rFonts w:ascii="Times New Roman" w:hAnsi="Times New Roman" w:cs="Times New Roman"/>
          <w:sz w:val="24"/>
          <w:szCs w:val="24"/>
        </w:rPr>
        <w:t>, 58(3): 366–391.</w:t>
      </w:r>
    </w:p>
    <w:p w14:paraId="7B97867B"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Webster, J. R., &amp; Adams, G. A. 2023. Stifled from the start: biased allocation of developmental opportunities and the underrepresentation of lesbian women and gay men in leadership. </w:t>
      </w:r>
      <w:r w:rsidRPr="00AB5557">
        <w:rPr>
          <w:rFonts w:ascii="Times New Roman" w:hAnsi="Times New Roman" w:cs="Times New Roman"/>
          <w:i/>
          <w:iCs/>
          <w:sz w:val="24"/>
          <w:szCs w:val="24"/>
        </w:rPr>
        <w:t>Equality, Diversity and Inclusion: An International Journal</w:t>
      </w:r>
      <w:r w:rsidRPr="00AB5557">
        <w:rPr>
          <w:rFonts w:ascii="Times New Roman" w:hAnsi="Times New Roman" w:cs="Times New Roman"/>
          <w:sz w:val="24"/>
          <w:szCs w:val="24"/>
        </w:rPr>
        <w:t>, 42(2): 300–318.</w:t>
      </w:r>
    </w:p>
    <w:p w14:paraId="7F0F11A5"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Whitehouse, G., &amp; Smith, M. 2020. Equal pay for work of equal value, wage-setting and the gender pay gap. </w:t>
      </w:r>
      <w:r w:rsidRPr="00AB5557">
        <w:rPr>
          <w:rFonts w:ascii="Times New Roman" w:hAnsi="Times New Roman" w:cs="Times New Roman"/>
          <w:i/>
          <w:iCs/>
          <w:sz w:val="24"/>
          <w:szCs w:val="24"/>
        </w:rPr>
        <w:t>Journal of Industrial Relations</w:t>
      </w:r>
      <w:r w:rsidRPr="00AB5557">
        <w:rPr>
          <w:rFonts w:ascii="Times New Roman" w:hAnsi="Times New Roman" w:cs="Times New Roman"/>
          <w:sz w:val="24"/>
          <w:szCs w:val="24"/>
        </w:rPr>
        <w:t>, 62(4): 519–532.</w:t>
      </w:r>
    </w:p>
    <w:p w14:paraId="0024D59D"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Wicks, D. 2017. The consequences of outness: gay men’s workplace experiences. </w:t>
      </w:r>
      <w:r w:rsidRPr="00AB5557">
        <w:rPr>
          <w:rFonts w:ascii="Times New Roman" w:hAnsi="Times New Roman" w:cs="Times New Roman"/>
          <w:i/>
          <w:iCs/>
          <w:sz w:val="24"/>
          <w:szCs w:val="24"/>
        </w:rPr>
        <w:t>Management Decision</w:t>
      </w:r>
      <w:r w:rsidRPr="00AB5557">
        <w:rPr>
          <w:rFonts w:ascii="Times New Roman" w:hAnsi="Times New Roman" w:cs="Times New Roman"/>
          <w:sz w:val="24"/>
          <w:szCs w:val="24"/>
        </w:rPr>
        <w:t>, 55(9): 1868–1887.</w:t>
      </w:r>
    </w:p>
    <w:p w14:paraId="2023A674"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Wilson‐Kovacs, D., Ryan, M. K., Haslam, S. A., &amp; Rabinovich, A. 2008. ‘Just because you can get a wheelchair in the building doesn’t necessarily mean that you can still participate’: barriers to the career advancement of disabled professionals. </w:t>
      </w:r>
      <w:r w:rsidRPr="00AB5557">
        <w:rPr>
          <w:rFonts w:ascii="Times New Roman" w:hAnsi="Times New Roman" w:cs="Times New Roman"/>
          <w:i/>
          <w:iCs/>
          <w:sz w:val="24"/>
          <w:szCs w:val="24"/>
        </w:rPr>
        <w:t>Disability &amp; Society</w:t>
      </w:r>
      <w:r w:rsidRPr="00AB5557">
        <w:rPr>
          <w:rFonts w:ascii="Times New Roman" w:hAnsi="Times New Roman" w:cs="Times New Roman"/>
          <w:sz w:val="24"/>
          <w:szCs w:val="24"/>
        </w:rPr>
        <w:t>, 23(7): 705–717.</w:t>
      </w:r>
    </w:p>
    <w:p w14:paraId="12B56F62"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Wingfield, A. H. 2010. Are some emotions marked “Whites only”? Racialized feeling rules in professional workplaces. </w:t>
      </w:r>
      <w:r w:rsidRPr="00AB5557">
        <w:rPr>
          <w:rFonts w:ascii="Times New Roman" w:hAnsi="Times New Roman" w:cs="Times New Roman"/>
          <w:i/>
          <w:iCs/>
          <w:sz w:val="24"/>
          <w:szCs w:val="24"/>
        </w:rPr>
        <w:t>Social Problems</w:t>
      </w:r>
      <w:r w:rsidRPr="00AB5557">
        <w:rPr>
          <w:rFonts w:ascii="Times New Roman" w:hAnsi="Times New Roman" w:cs="Times New Roman"/>
          <w:sz w:val="24"/>
          <w:szCs w:val="24"/>
        </w:rPr>
        <w:t>, 57(2): 251–268.</w:t>
      </w:r>
    </w:p>
    <w:p w14:paraId="557ED02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Women Business Collaborative. 2024. </w:t>
      </w:r>
      <w:r w:rsidRPr="00AB5557">
        <w:rPr>
          <w:rFonts w:ascii="Times New Roman" w:hAnsi="Times New Roman" w:cs="Times New Roman"/>
          <w:i/>
          <w:iCs/>
          <w:sz w:val="24"/>
          <w:szCs w:val="24"/>
        </w:rPr>
        <w:t>Women CEOs in America: Changing the Face of Business Leadership</w:t>
      </w:r>
      <w:r w:rsidRPr="00AB5557">
        <w:rPr>
          <w:rFonts w:ascii="Times New Roman" w:hAnsi="Times New Roman" w:cs="Times New Roman"/>
          <w:sz w:val="24"/>
          <w:szCs w:val="24"/>
        </w:rPr>
        <w:t>. Retrieved from https://wbcollaborative.org/women-ceo-report/data-summaries/russell-3000</w:t>
      </w:r>
    </w:p>
    <w:p w14:paraId="7D0441EE"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Woodfield, R. 2016. Gender and the achievement of skilled status in the workplace: the case of women leaders in the UK Fire and Rescue Service. </w:t>
      </w:r>
      <w:r w:rsidRPr="00AB5557">
        <w:rPr>
          <w:rFonts w:ascii="Times New Roman" w:hAnsi="Times New Roman" w:cs="Times New Roman"/>
          <w:i/>
          <w:iCs/>
          <w:sz w:val="24"/>
          <w:szCs w:val="24"/>
        </w:rPr>
        <w:t>Work, Employment and Society</w:t>
      </w:r>
      <w:r w:rsidRPr="00AB5557">
        <w:rPr>
          <w:rFonts w:ascii="Times New Roman" w:hAnsi="Times New Roman" w:cs="Times New Roman"/>
          <w:sz w:val="24"/>
          <w:szCs w:val="24"/>
        </w:rPr>
        <w:t>, 30(2): 237–255.</w:t>
      </w:r>
    </w:p>
    <w:p w14:paraId="2762388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Woodhams, C., Xian, H., &amp; Lupton, B. 2015. Women managers’ careers in China: Theorizing the influence of gender and collectivism. </w:t>
      </w:r>
      <w:r w:rsidRPr="00AB5557">
        <w:rPr>
          <w:rFonts w:ascii="Times New Roman" w:hAnsi="Times New Roman" w:cs="Times New Roman"/>
          <w:i/>
          <w:iCs/>
          <w:sz w:val="24"/>
          <w:szCs w:val="24"/>
        </w:rPr>
        <w:t>Human Resource Management</w:t>
      </w:r>
      <w:r w:rsidRPr="00AB5557">
        <w:rPr>
          <w:rFonts w:ascii="Times New Roman" w:hAnsi="Times New Roman" w:cs="Times New Roman"/>
          <w:sz w:val="24"/>
          <w:szCs w:val="24"/>
        </w:rPr>
        <w:t>, 54(6): 913–931.</w:t>
      </w:r>
    </w:p>
    <w:p w14:paraId="7E1F70A0"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Wyatt, M., &amp; Silvester, J. 2015. Reflections on the labyrinth: Investigating black and minority ethnic leaders’ career experiences. </w:t>
      </w:r>
      <w:r w:rsidRPr="00AB5557">
        <w:rPr>
          <w:rFonts w:ascii="Times New Roman" w:hAnsi="Times New Roman" w:cs="Times New Roman"/>
          <w:i/>
          <w:iCs/>
          <w:sz w:val="24"/>
          <w:szCs w:val="24"/>
        </w:rPr>
        <w:t>Human Relations</w:t>
      </w:r>
      <w:r w:rsidRPr="00AB5557">
        <w:rPr>
          <w:rFonts w:ascii="Times New Roman" w:hAnsi="Times New Roman" w:cs="Times New Roman"/>
          <w:sz w:val="24"/>
          <w:szCs w:val="24"/>
        </w:rPr>
        <w:t>, 68(8): 1243–1269.</w:t>
      </w:r>
    </w:p>
    <w:p w14:paraId="1730A54F"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lastRenderedPageBreak/>
        <w:t xml:space="preserve">Yassour-Borochowitz, D., &amp; Wasserman, V. 2020. Between a western career and traditional community narratives of successful Ethiopian immigrant women. </w:t>
      </w:r>
      <w:r w:rsidRPr="00AB5557">
        <w:rPr>
          <w:rFonts w:ascii="Times New Roman" w:hAnsi="Times New Roman" w:cs="Times New Roman"/>
          <w:i/>
          <w:iCs/>
          <w:sz w:val="24"/>
          <w:szCs w:val="24"/>
        </w:rPr>
        <w:t>Journal of Career Development</w:t>
      </w:r>
      <w:r w:rsidRPr="00AB5557">
        <w:rPr>
          <w:rFonts w:ascii="Times New Roman" w:hAnsi="Times New Roman" w:cs="Times New Roman"/>
          <w:sz w:val="24"/>
          <w:szCs w:val="24"/>
        </w:rPr>
        <w:t>, 47(5): 509–523.</w:t>
      </w:r>
    </w:p>
    <w:p w14:paraId="404292DA"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Yates, J., &amp; Skinner, S. 2021. How do female engineers conceptualise career advancement in engineering: a template analysis. </w:t>
      </w:r>
      <w:r w:rsidRPr="00AB5557">
        <w:rPr>
          <w:rFonts w:ascii="Times New Roman" w:hAnsi="Times New Roman" w:cs="Times New Roman"/>
          <w:i/>
          <w:iCs/>
          <w:sz w:val="24"/>
          <w:szCs w:val="24"/>
        </w:rPr>
        <w:t>Career Development International</w:t>
      </w:r>
      <w:r w:rsidRPr="00AB5557">
        <w:rPr>
          <w:rFonts w:ascii="Times New Roman" w:hAnsi="Times New Roman" w:cs="Times New Roman"/>
          <w:sz w:val="24"/>
          <w:szCs w:val="24"/>
        </w:rPr>
        <w:t>, 26(5): 697–719.</w:t>
      </w:r>
    </w:p>
    <w:p w14:paraId="55089627"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Yu, H. H. 2020. Glass ceiling in federal law enforcement: An exploratory analysis of the factors contributing to women’s career advancement. </w:t>
      </w:r>
      <w:r w:rsidRPr="00AB5557">
        <w:rPr>
          <w:rFonts w:ascii="Times New Roman" w:hAnsi="Times New Roman" w:cs="Times New Roman"/>
          <w:i/>
          <w:iCs/>
          <w:sz w:val="24"/>
          <w:szCs w:val="24"/>
        </w:rPr>
        <w:t>Review of Public Personnel Administration</w:t>
      </w:r>
      <w:r w:rsidRPr="00AB5557">
        <w:rPr>
          <w:rFonts w:ascii="Times New Roman" w:hAnsi="Times New Roman" w:cs="Times New Roman"/>
          <w:sz w:val="24"/>
          <w:szCs w:val="24"/>
        </w:rPr>
        <w:t>, 40(2): 183–201.</w:t>
      </w:r>
    </w:p>
    <w:p w14:paraId="457531A8" w14:textId="77777777" w:rsidR="00AB5557" w:rsidRPr="00AB5557" w:rsidRDefault="00AB5557" w:rsidP="00AB5557">
      <w:pPr>
        <w:pStyle w:val="Bibliography"/>
        <w:rPr>
          <w:rFonts w:ascii="Times New Roman" w:hAnsi="Times New Roman" w:cs="Times New Roman"/>
          <w:sz w:val="24"/>
          <w:szCs w:val="24"/>
        </w:rPr>
      </w:pPr>
      <w:r w:rsidRPr="00AB5557">
        <w:rPr>
          <w:rFonts w:ascii="Times New Roman" w:hAnsi="Times New Roman" w:cs="Times New Roman"/>
          <w:sz w:val="24"/>
          <w:szCs w:val="24"/>
        </w:rPr>
        <w:t xml:space="preserve">Zhang, R. P., Holdsworth, S., Turner, M., &amp; Andamon, M. M. 2021. Does gender really matter? A closer look at early career women in construction. </w:t>
      </w:r>
      <w:r w:rsidRPr="00AB5557">
        <w:rPr>
          <w:rFonts w:ascii="Times New Roman" w:hAnsi="Times New Roman" w:cs="Times New Roman"/>
          <w:i/>
          <w:iCs/>
          <w:sz w:val="24"/>
          <w:szCs w:val="24"/>
        </w:rPr>
        <w:t>Construction Management and Economics</w:t>
      </w:r>
      <w:r w:rsidRPr="00AB5557">
        <w:rPr>
          <w:rFonts w:ascii="Times New Roman" w:hAnsi="Times New Roman" w:cs="Times New Roman"/>
          <w:sz w:val="24"/>
          <w:szCs w:val="24"/>
        </w:rPr>
        <w:t>, 39(8): 669–686.</w:t>
      </w:r>
    </w:p>
    <w:p w14:paraId="42CAA814" w14:textId="38D3D20A" w:rsidR="007114FC" w:rsidRPr="00AB5557" w:rsidRDefault="007114FC" w:rsidP="00CE20A6">
      <w:pPr>
        <w:pStyle w:val="NormalWeb"/>
        <w:tabs>
          <w:tab w:val="left" w:pos="360"/>
        </w:tabs>
        <w:spacing w:before="0" w:beforeAutospacing="0" w:after="0" w:afterAutospacing="0" w:line="480" w:lineRule="auto"/>
        <w:ind w:left="720" w:hanging="720"/>
        <w:rPr>
          <w:color w:val="0E101A"/>
        </w:rPr>
      </w:pPr>
      <w:r w:rsidRPr="00AB5557">
        <w:rPr>
          <w:color w:val="0E101A"/>
        </w:rPr>
        <w:fldChar w:fldCharType="end"/>
      </w:r>
    </w:p>
    <w:sectPr w:rsidR="007114FC" w:rsidRPr="00AB5557" w:rsidSect="000A1049">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663F99" w14:textId="77777777" w:rsidR="00412FA4" w:rsidRDefault="00412FA4" w:rsidP="005B5B61">
      <w:r>
        <w:separator/>
      </w:r>
    </w:p>
  </w:endnote>
  <w:endnote w:type="continuationSeparator" w:id="0">
    <w:p w14:paraId="79B0D99C" w14:textId="77777777" w:rsidR="00412FA4" w:rsidRDefault="00412FA4" w:rsidP="005B5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E15748" w14:textId="77777777" w:rsidR="00412FA4" w:rsidRDefault="00412FA4" w:rsidP="005B5B61">
      <w:r>
        <w:separator/>
      </w:r>
    </w:p>
  </w:footnote>
  <w:footnote w:type="continuationSeparator" w:id="0">
    <w:p w14:paraId="2731EDAA" w14:textId="77777777" w:rsidR="00412FA4" w:rsidRDefault="00412FA4" w:rsidP="005B5B61">
      <w:r>
        <w:continuationSeparator/>
      </w:r>
    </w:p>
  </w:footnote>
  <w:footnote w:id="1">
    <w:p w14:paraId="36EBE578" w14:textId="0D7AD438" w:rsidR="00ED708C" w:rsidRPr="00403A7B" w:rsidRDefault="00ED708C" w:rsidP="00403A7B">
      <w:pPr>
        <w:pStyle w:val="FootnoteText"/>
        <w:ind w:firstLine="0"/>
        <w:rPr>
          <w:sz w:val="16"/>
          <w:szCs w:val="16"/>
          <w:lang w:val="en-GB"/>
        </w:rPr>
      </w:pPr>
      <w:r w:rsidRPr="002102BA">
        <w:rPr>
          <w:rStyle w:val="FootnoteReference"/>
        </w:rPr>
        <w:footnoteRef/>
      </w:r>
      <w:r w:rsidR="00403A7B" w:rsidRPr="00403A7B">
        <w:rPr>
          <w:rFonts w:asciiTheme="majorBidi" w:hAnsiTheme="majorBidi" w:cstheme="majorBidi"/>
          <w:sz w:val="16"/>
          <w:szCs w:val="16"/>
        </w:rPr>
        <w:t>.</w:t>
      </w:r>
      <w:r w:rsidRPr="00403A7B">
        <w:rPr>
          <w:rFonts w:asciiTheme="majorBidi" w:hAnsiTheme="majorBidi" w:cstheme="majorBidi"/>
          <w:sz w:val="16"/>
          <w:szCs w:val="16"/>
        </w:rPr>
        <w:t xml:space="preserve"> </w:t>
      </w:r>
      <w:r w:rsidRPr="00403A7B">
        <w:rPr>
          <w:rFonts w:asciiTheme="majorBidi" w:hAnsiTheme="majorBidi" w:cstheme="majorBidi"/>
          <w:sz w:val="16"/>
          <w:szCs w:val="16"/>
          <w:lang w:val="en-GB"/>
        </w:rPr>
        <w:t>The theoretical lenses informing our review were not selected up</w:t>
      </w:r>
      <w:r w:rsidR="00483697">
        <w:rPr>
          <w:rFonts w:asciiTheme="majorBidi" w:hAnsiTheme="majorBidi" w:cstheme="majorBidi"/>
          <w:sz w:val="16"/>
          <w:szCs w:val="16"/>
          <w:lang w:val="en-GB"/>
        </w:rPr>
        <w:t>-</w:t>
      </w:r>
      <w:r w:rsidRPr="00403A7B">
        <w:rPr>
          <w:rFonts w:asciiTheme="majorBidi" w:hAnsiTheme="majorBidi" w:cstheme="majorBidi"/>
          <w:sz w:val="16"/>
          <w:szCs w:val="16"/>
          <w:lang w:val="en-GB"/>
        </w:rPr>
        <w:t>front. While coding and categorizing the findings of the reviewed studies, we consulted the literature and found the combination of the two theor</w:t>
      </w:r>
      <w:r w:rsidR="00541261" w:rsidRPr="00403A7B">
        <w:rPr>
          <w:rFonts w:asciiTheme="majorBidi" w:hAnsiTheme="majorBidi" w:cstheme="majorBidi"/>
          <w:sz w:val="16"/>
          <w:szCs w:val="16"/>
          <w:lang w:val="en-GB"/>
        </w:rPr>
        <w:t>etical anchors</w:t>
      </w:r>
      <w:r w:rsidRPr="00403A7B">
        <w:rPr>
          <w:rFonts w:asciiTheme="majorBidi" w:hAnsiTheme="majorBidi" w:cstheme="majorBidi"/>
          <w:sz w:val="16"/>
          <w:szCs w:val="16"/>
          <w:lang w:val="en-GB"/>
        </w:rPr>
        <w:t xml:space="preserve"> helpful in explaining our findings. </w:t>
      </w:r>
    </w:p>
  </w:footnote>
  <w:footnote w:id="2">
    <w:p w14:paraId="71177A02" w14:textId="3C44A1C9" w:rsidR="005B5B61" w:rsidRPr="0039674A" w:rsidRDefault="005B5B61" w:rsidP="0039674A">
      <w:pPr>
        <w:rPr>
          <w:rFonts w:ascii="Times New Roman" w:hAnsi="Times New Roman" w:cs="Times New Roman"/>
        </w:rPr>
      </w:pPr>
      <w:r w:rsidRPr="002102BA">
        <w:rPr>
          <w:rStyle w:val="FootnoteReference"/>
        </w:rPr>
        <w:footnoteRef/>
      </w:r>
      <w:r w:rsidR="00A441B7">
        <w:rPr>
          <w:rFonts w:ascii="Times New Roman" w:hAnsi="Times New Roman" w:cs="Times New Roman"/>
          <w:sz w:val="16"/>
          <w:szCs w:val="16"/>
        </w:rPr>
        <w:t xml:space="preserve"> </w:t>
      </w:r>
      <w:r w:rsidR="00642F36">
        <w:rPr>
          <w:rFonts w:ascii="Times New Roman" w:hAnsi="Times New Roman" w:cs="Times New Roman"/>
          <w:sz w:val="16"/>
          <w:szCs w:val="16"/>
        </w:rPr>
        <w:t>.</w:t>
      </w:r>
      <w:r>
        <w:rPr>
          <w:rFonts w:ascii="Times New Roman" w:hAnsi="Times New Roman" w:cs="Times New Roman"/>
          <w:sz w:val="16"/>
          <w:szCs w:val="16"/>
        </w:rPr>
        <w:t xml:space="preserve"> </w:t>
      </w:r>
      <w:r w:rsidRPr="005441CF">
        <w:rPr>
          <w:rFonts w:ascii="Times New Roman" w:hAnsi="Times New Roman" w:cs="Times New Roman"/>
          <w:sz w:val="16"/>
          <w:szCs w:val="16"/>
        </w:rPr>
        <w:t>It is important to note that a quantitative meta-analysis or qualitative meta-synthesis was not feasible, as the included studies were not sufficiently similar</w:t>
      </w:r>
      <w:r>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7256FD">
        <w:rPr>
          <w:rFonts w:ascii="Times New Roman" w:hAnsi="Times New Roman" w:cs="Times New Roman"/>
          <w:sz w:val="16"/>
          <w:szCs w:val="16"/>
        </w:rPr>
        <w:instrText xml:space="preserve"> ADDIN ZOTERO_ITEM CSL_CITATION {"citationID":"NHS1CS7t","properties":{"formattedCitation":"(Grant &amp; Booth, 2009)","plainCitation":"(Grant &amp; Booth, 2009)","noteIndex":2},"citationItems":[{"id":4557,"uris":["http://zotero.org/groups/4906289/items/AG9PBYXS"],"itemData":{"id":4557,"type":"article-journal","container-title":"Health Information &amp; Libraries Journal","DOI":"10.1111/j.1471-1842.2009.00848.x","ISSN":"14711834","issue":"2","page":"91–108","title":"A typology of reviews: an analysis of 14 review types and associated methodologies","volume":"26","author":[{"family":"Grant","given":"Maria J."},{"family":"Booth","given":"Andrew"}],"issued":{"date-parts":[["2009",6]]}}}],"schema":"https://github.com/citation-style-language/schema/raw/master/csl-citation.json"} </w:instrText>
      </w:r>
      <w:r>
        <w:rPr>
          <w:rFonts w:ascii="Times New Roman" w:hAnsi="Times New Roman" w:cs="Times New Roman"/>
          <w:sz w:val="16"/>
          <w:szCs w:val="16"/>
        </w:rPr>
        <w:fldChar w:fldCharType="separate"/>
      </w:r>
      <w:r w:rsidR="00420852" w:rsidRPr="00420852">
        <w:rPr>
          <w:rFonts w:ascii="Times New Roman" w:hAnsi="Times New Roman" w:cs="Times New Roman"/>
          <w:sz w:val="16"/>
        </w:rPr>
        <w:t>(Grant &amp; Booth, 2009)</w:t>
      </w:r>
      <w:r>
        <w:rPr>
          <w:rFonts w:ascii="Times New Roman" w:hAnsi="Times New Roman" w:cs="Times New Roman"/>
          <w:sz w:val="16"/>
          <w:szCs w:val="16"/>
        </w:rPr>
        <w:fldChar w:fldCharType="end"/>
      </w:r>
      <w:r w:rsidRPr="005441CF">
        <w:rPr>
          <w:rFonts w:ascii="Times New Roman" w:hAnsi="Times New Roman" w:cs="Times New Roman"/>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2090944"/>
      <w:docPartObj>
        <w:docPartGallery w:val="Page Numbers (Top of Page)"/>
        <w:docPartUnique/>
      </w:docPartObj>
    </w:sdtPr>
    <w:sdtEndPr>
      <w:rPr>
        <w:noProof/>
      </w:rPr>
    </w:sdtEndPr>
    <w:sdtContent>
      <w:p w14:paraId="48FF243E" w14:textId="47846104" w:rsidR="00833D8D" w:rsidRDefault="00833D8D">
        <w:pPr>
          <w:pStyle w:val="Header"/>
          <w:jc w:val="right"/>
        </w:pPr>
        <w:r w:rsidRPr="00833D8D">
          <w:rPr>
            <w:rFonts w:asciiTheme="majorBidi" w:hAnsiTheme="majorBidi" w:cstheme="majorBidi"/>
            <w:sz w:val="24"/>
            <w:szCs w:val="24"/>
          </w:rPr>
          <w:fldChar w:fldCharType="begin"/>
        </w:r>
        <w:r w:rsidRPr="00833D8D">
          <w:rPr>
            <w:rFonts w:asciiTheme="majorBidi" w:hAnsiTheme="majorBidi" w:cstheme="majorBidi"/>
            <w:sz w:val="24"/>
            <w:szCs w:val="24"/>
          </w:rPr>
          <w:instrText xml:space="preserve"> PAGE   \* MERGEFORMAT </w:instrText>
        </w:r>
        <w:r w:rsidRPr="00833D8D">
          <w:rPr>
            <w:rFonts w:asciiTheme="majorBidi" w:hAnsiTheme="majorBidi" w:cstheme="majorBidi"/>
            <w:sz w:val="24"/>
            <w:szCs w:val="24"/>
          </w:rPr>
          <w:fldChar w:fldCharType="separate"/>
        </w:r>
        <w:r w:rsidRPr="00833D8D">
          <w:rPr>
            <w:rFonts w:asciiTheme="majorBidi" w:hAnsiTheme="majorBidi" w:cstheme="majorBidi"/>
            <w:noProof/>
            <w:sz w:val="24"/>
            <w:szCs w:val="24"/>
          </w:rPr>
          <w:t>2</w:t>
        </w:r>
        <w:r w:rsidRPr="00833D8D">
          <w:rPr>
            <w:rFonts w:asciiTheme="majorBidi" w:hAnsiTheme="majorBidi" w:cstheme="majorBidi"/>
            <w:noProof/>
            <w:sz w:val="24"/>
            <w:szCs w:val="24"/>
          </w:rPr>
          <w:fldChar w:fldCharType="end"/>
        </w:r>
      </w:p>
    </w:sdtContent>
  </w:sdt>
  <w:p w14:paraId="792B0478" w14:textId="77777777" w:rsidR="00833D8D" w:rsidRDefault="00833D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BD7633"/>
    <w:multiLevelType w:val="hybridMultilevel"/>
    <w:tmpl w:val="83327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88195C"/>
    <w:multiLevelType w:val="hybridMultilevel"/>
    <w:tmpl w:val="123E2042"/>
    <w:lvl w:ilvl="0" w:tplc="09C89380">
      <w:start w:val="1"/>
      <w:numFmt w:val="decimal"/>
      <w:lvlText w:val="%1)"/>
      <w:lvlJc w:val="left"/>
      <w:pPr>
        <w:ind w:left="1020" w:hanging="360"/>
      </w:pPr>
    </w:lvl>
    <w:lvl w:ilvl="1" w:tplc="2EEA12F4">
      <w:start w:val="1"/>
      <w:numFmt w:val="decimal"/>
      <w:lvlText w:val="%2)"/>
      <w:lvlJc w:val="left"/>
      <w:pPr>
        <w:ind w:left="1020" w:hanging="360"/>
      </w:pPr>
    </w:lvl>
    <w:lvl w:ilvl="2" w:tplc="9EE8C7AE">
      <w:start w:val="1"/>
      <w:numFmt w:val="decimal"/>
      <w:lvlText w:val="%3)"/>
      <w:lvlJc w:val="left"/>
      <w:pPr>
        <w:ind w:left="1020" w:hanging="360"/>
      </w:pPr>
    </w:lvl>
    <w:lvl w:ilvl="3" w:tplc="F0D2550C">
      <w:start w:val="1"/>
      <w:numFmt w:val="decimal"/>
      <w:lvlText w:val="%4)"/>
      <w:lvlJc w:val="left"/>
      <w:pPr>
        <w:ind w:left="1020" w:hanging="360"/>
      </w:pPr>
    </w:lvl>
    <w:lvl w:ilvl="4" w:tplc="17DCCD78">
      <w:start w:val="1"/>
      <w:numFmt w:val="decimal"/>
      <w:lvlText w:val="%5)"/>
      <w:lvlJc w:val="left"/>
      <w:pPr>
        <w:ind w:left="1020" w:hanging="360"/>
      </w:pPr>
    </w:lvl>
    <w:lvl w:ilvl="5" w:tplc="E9CA89DA">
      <w:start w:val="1"/>
      <w:numFmt w:val="decimal"/>
      <w:lvlText w:val="%6)"/>
      <w:lvlJc w:val="left"/>
      <w:pPr>
        <w:ind w:left="1020" w:hanging="360"/>
      </w:pPr>
    </w:lvl>
    <w:lvl w:ilvl="6" w:tplc="E7D680AE">
      <w:start w:val="1"/>
      <w:numFmt w:val="decimal"/>
      <w:lvlText w:val="%7)"/>
      <w:lvlJc w:val="left"/>
      <w:pPr>
        <w:ind w:left="1020" w:hanging="360"/>
      </w:pPr>
    </w:lvl>
    <w:lvl w:ilvl="7" w:tplc="150A9F1E">
      <w:start w:val="1"/>
      <w:numFmt w:val="decimal"/>
      <w:lvlText w:val="%8)"/>
      <w:lvlJc w:val="left"/>
      <w:pPr>
        <w:ind w:left="1020" w:hanging="360"/>
      </w:pPr>
    </w:lvl>
    <w:lvl w:ilvl="8" w:tplc="BDF4D4D0">
      <w:start w:val="1"/>
      <w:numFmt w:val="decimal"/>
      <w:lvlText w:val="%9)"/>
      <w:lvlJc w:val="left"/>
      <w:pPr>
        <w:ind w:left="1020" w:hanging="360"/>
      </w:pPr>
    </w:lvl>
  </w:abstractNum>
  <w:abstractNum w:abstractNumId="2" w15:restartNumberingAfterBreak="0">
    <w:nsid w:val="10850128"/>
    <w:multiLevelType w:val="hybridMultilevel"/>
    <w:tmpl w:val="31FA9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CB4992"/>
    <w:multiLevelType w:val="hybridMultilevel"/>
    <w:tmpl w:val="3EA00F8A"/>
    <w:lvl w:ilvl="0" w:tplc="01D4A36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2290B"/>
    <w:multiLevelType w:val="hybridMultilevel"/>
    <w:tmpl w:val="193A3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89569C"/>
    <w:multiLevelType w:val="hybridMultilevel"/>
    <w:tmpl w:val="AF78FE3E"/>
    <w:lvl w:ilvl="0" w:tplc="562C684E">
      <w:start w:val="1"/>
      <w:numFmt w:val="decimal"/>
      <w:lvlText w:val="%1)"/>
      <w:lvlJc w:val="left"/>
      <w:pPr>
        <w:ind w:left="1020" w:hanging="360"/>
      </w:pPr>
    </w:lvl>
    <w:lvl w:ilvl="1" w:tplc="0C7C683C">
      <w:start w:val="1"/>
      <w:numFmt w:val="decimal"/>
      <w:lvlText w:val="%2)"/>
      <w:lvlJc w:val="left"/>
      <w:pPr>
        <w:ind w:left="1020" w:hanging="360"/>
      </w:pPr>
    </w:lvl>
    <w:lvl w:ilvl="2" w:tplc="5B2E72E0">
      <w:start w:val="1"/>
      <w:numFmt w:val="decimal"/>
      <w:lvlText w:val="%3)"/>
      <w:lvlJc w:val="left"/>
      <w:pPr>
        <w:ind w:left="1020" w:hanging="360"/>
      </w:pPr>
    </w:lvl>
    <w:lvl w:ilvl="3" w:tplc="86469700">
      <w:start w:val="1"/>
      <w:numFmt w:val="decimal"/>
      <w:lvlText w:val="%4)"/>
      <w:lvlJc w:val="left"/>
      <w:pPr>
        <w:ind w:left="1020" w:hanging="360"/>
      </w:pPr>
    </w:lvl>
    <w:lvl w:ilvl="4" w:tplc="8A72DA8A">
      <w:start w:val="1"/>
      <w:numFmt w:val="decimal"/>
      <w:lvlText w:val="%5)"/>
      <w:lvlJc w:val="left"/>
      <w:pPr>
        <w:ind w:left="1020" w:hanging="360"/>
      </w:pPr>
    </w:lvl>
    <w:lvl w:ilvl="5" w:tplc="597093F4">
      <w:start w:val="1"/>
      <w:numFmt w:val="decimal"/>
      <w:lvlText w:val="%6)"/>
      <w:lvlJc w:val="left"/>
      <w:pPr>
        <w:ind w:left="1020" w:hanging="360"/>
      </w:pPr>
    </w:lvl>
    <w:lvl w:ilvl="6" w:tplc="69D4793A">
      <w:start w:val="1"/>
      <w:numFmt w:val="decimal"/>
      <w:lvlText w:val="%7)"/>
      <w:lvlJc w:val="left"/>
      <w:pPr>
        <w:ind w:left="1020" w:hanging="360"/>
      </w:pPr>
    </w:lvl>
    <w:lvl w:ilvl="7" w:tplc="30D0E550">
      <w:start w:val="1"/>
      <w:numFmt w:val="decimal"/>
      <w:lvlText w:val="%8)"/>
      <w:lvlJc w:val="left"/>
      <w:pPr>
        <w:ind w:left="1020" w:hanging="360"/>
      </w:pPr>
    </w:lvl>
    <w:lvl w:ilvl="8" w:tplc="DFDEC6C4">
      <w:start w:val="1"/>
      <w:numFmt w:val="decimal"/>
      <w:lvlText w:val="%9)"/>
      <w:lvlJc w:val="left"/>
      <w:pPr>
        <w:ind w:left="1020" w:hanging="360"/>
      </w:pPr>
    </w:lvl>
  </w:abstractNum>
  <w:abstractNum w:abstractNumId="6" w15:restartNumberingAfterBreak="0">
    <w:nsid w:val="5CAA1E03"/>
    <w:multiLevelType w:val="hybridMultilevel"/>
    <w:tmpl w:val="AD121E52"/>
    <w:lvl w:ilvl="0" w:tplc="C27476B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613E35"/>
    <w:multiLevelType w:val="hybridMultilevel"/>
    <w:tmpl w:val="90684B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A2E793B"/>
    <w:multiLevelType w:val="hybridMultilevel"/>
    <w:tmpl w:val="BFC22438"/>
    <w:lvl w:ilvl="0" w:tplc="1EF4F67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40790936">
    <w:abstractNumId w:val="8"/>
  </w:num>
  <w:num w:numId="2" w16cid:durableId="59638644">
    <w:abstractNumId w:val="4"/>
  </w:num>
  <w:num w:numId="3" w16cid:durableId="2084643394">
    <w:abstractNumId w:val="0"/>
  </w:num>
  <w:num w:numId="4" w16cid:durableId="108671656">
    <w:abstractNumId w:val="2"/>
  </w:num>
  <w:num w:numId="5" w16cid:durableId="260767763">
    <w:abstractNumId w:val="3"/>
  </w:num>
  <w:num w:numId="6" w16cid:durableId="1588659505">
    <w:abstractNumId w:val="6"/>
  </w:num>
  <w:num w:numId="7" w16cid:durableId="1864703118">
    <w:abstractNumId w:val="5"/>
  </w:num>
  <w:num w:numId="8" w16cid:durableId="1835562491">
    <w:abstractNumId w:val="1"/>
  </w:num>
  <w:num w:numId="9" w16cid:durableId="5318469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B61"/>
    <w:rsid w:val="00000655"/>
    <w:rsid w:val="00000E02"/>
    <w:rsid w:val="0000124B"/>
    <w:rsid w:val="00003DF3"/>
    <w:rsid w:val="0000504C"/>
    <w:rsid w:val="0000682C"/>
    <w:rsid w:val="00006B7B"/>
    <w:rsid w:val="00013399"/>
    <w:rsid w:val="00013605"/>
    <w:rsid w:val="000136EB"/>
    <w:rsid w:val="000143D8"/>
    <w:rsid w:val="00015267"/>
    <w:rsid w:val="00015DD0"/>
    <w:rsid w:val="00016ABD"/>
    <w:rsid w:val="00017B98"/>
    <w:rsid w:val="000202E7"/>
    <w:rsid w:val="000226D8"/>
    <w:rsid w:val="00026804"/>
    <w:rsid w:val="00027A2A"/>
    <w:rsid w:val="00033DC9"/>
    <w:rsid w:val="00036826"/>
    <w:rsid w:val="000369A7"/>
    <w:rsid w:val="00037653"/>
    <w:rsid w:val="000378A0"/>
    <w:rsid w:val="000401D8"/>
    <w:rsid w:val="000420A2"/>
    <w:rsid w:val="000427C2"/>
    <w:rsid w:val="00043C4A"/>
    <w:rsid w:val="00043C53"/>
    <w:rsid w:val="00046C90"/>
    <w:rsid w:val="00047093"/>
    <w:rsid w:val="00047356"/>
    <w:rsid w:val="00047E8E"/>
    <w:rsid w:val="00050D72"/>
    <w:rsid w:val="0005168C"/>
    <w:rsid w:val="000517AD"/>
    <w:rsid w:val="00054680"/>
    <w:rsid w:val="0005604A"/>
    <w:rsid w:val="0006145B"/>
    <w:rsid w:val="000668EE"/>
    <w:rsid w:val="00066D73"/>
    <w:rsid w:val="0007144D"/>
    <w:rsid w:val="00071484"/>
    <w:rsid w:val="00071984"/>
    <w:rsid w:val="00071B2A"/>
    <w:rsid w:val="00071C8B"/>
    <w:rsid w:val="000722B3"/>
    <w:rsid w:val="000750FA"/>
    <w:rsid w:val="00075DBF"/>
    <w:rsid w:val="000765B2"/>
    <w:rsid w:val="00076F2F"/>
    <w:rsid w:val="00077ADA"/>
    <w:rsid w:val="00080F08"/>
    <w:rsid w:val="0008414E"/>
    <w:rsid w:val="00084723"/>
    <w:rsid w:val="000865E5"/>
    <w:rsid w:val="000900C5"/>
    <w:rsid w:val="00091CA6"/>
    <w:rsid w:val="00093B06"/>
    <w:rsid w:val="00093FB5"/>
    <w:rsid w:val="000940BE"/>
    <w:rsid w:val="00094EDB"/>
    <w:rsid w:val="00095E28"/>
    <w:rsid w:val="000A0331"/>
    <w:rsid w:val="000A1049"/>
    <w:rsid w:val="000A1A30"/>
    <w:rsid w:val="000A3ABB"/>
    <w:rsid w:val="000A4AD0"/>
    <w:rsid w:val="000A63D6"/>
    <w:rsid w:val="000A72CB"/>
    <w:rsid w:val="000B2B74"/>
    <w:rsid w:val="000B3374"/>
    <w:rsid w:val="000B36E7"/>
    <w:rsid w:val="000B44A7"/>
    <w:rsid w:val="000C0F8B"/>
    <w:rsid w:val="000C1B68"/>
    <w:rsid w:val="000C1F68"/>
    <w:rsid w:val="000D19A8"/>
    <w:rsid w:val="000D293C"/>
    <w:rsid w:val="000D4C08"/>
    <w:rsid w:val="000D4F12"/>
    <w:rsid w:val="000E1700"/>
    <w:rsid w:val="000E20AC"/>
    <w:rsid w:val="000E220B"/>
    <w:rsid w:val="000E23AE"/>
    <w:rsid w:val="000E379A"/>
    <w:rsid w:val="000E3FFC"/>
    <w:rsid w:val="000E4263"/>
    <w:rsid w:val="000F1711"/>
    <w:rsid w:val="000F384D"/>
    <w:rsid w:val="000F410E"/>
    <w:rsid w:val="000F47E0"/>
    <w:rsid w:val="000F4F24"/>
    <w:rsid w:val="000F6D6B"/>
    <w:rsid w:val="000F733C"/>
    <w:rsid w:val="00100E74"/>
    <w:rsid w:val="00104654"/>
    <w:rsid w:val="00110F05"/>
    <w:rsid w:val="00111A32"/>
    <w:rsid w:val="00112218"/>
    <w:rsid w:val="001152F4"/>
    <w:rsid w:val="00115BAD"/>
    <w:rsid w:val="00115DEF"/>
    <w:rsid w:val="00120E02"/>
    <w:rsid w:val="001230BE"/>
    <w:rsid w:val="00123B81"/>
    <w:rsid w:val="00125313"/>
    <w:rsid w:val="001253C8"/>
    <w:rsid w:val="00125F85"/>
    <w:rsid w:val="001267BA"/>
    <w:rsid w:val="00132892"/>
    <w:rsid w:val="0013534A"/>
    <w:rsid w:val="00135CE1"/>
    <w:rsid w:val="00136126"/>
    <w:rsid w:val="00136D4F"/>
    <w:rsid w:val="00137419"/>
    <w:rsid w:val="001404D7"/>
    <w:rsid w:val="0014193E"/>
    <w:rsid w:val="00141AD4"/>
    <w:rsid w:val="001470AA"/>
    <w:rsid w:val="00150F93"/>
    <w:rsid w:val="001517F4"/>
    <w:rsid w:val="0015247D"/>
    <w:rsid w:val="001524DE"/>
    <w:rsid w:val="00153075"/>
    <w:rsid w:val="00153685"/>
    <w:rsid w:val="00155018"/>
    <w:rsid w:val="00161443"/>
    <w:rsid w:val="00163A17"/>
    <w:rsid w:val="001652F7"/>
    <w:rsid w:val="00166F40"/>
    <w:rsid w:val="00172141"/>
    <w:rsid w:val="00172EFF"/>
    <w:rsid w:val="001734A6"/>
    <w:rsid w:val="001735AD"/>
    <w:rsid w:val="0017400E"/>
    <w:rsid w:val="001757CC"/>
    <w:rsid w:val="0017612E"/>
    <w:rsid w:val="001770B5"/>
    <w:rsid w:val="0017784D"/>
    <w:rsid w:val="00182A0F"/>
    <w:rsid w:val="00182BE8"/>
    <w:rsid w:val="00184C3E"/>
    <w:rsid w:val="0018655E"/>
    <w:rsid w:val="00192067"/>
    <w:rsid w:val="00194262"/>
    <w:rsid w:val="00194F62"/>
    <w:rsid w:val="00196D4E"/>
    <w:rsid w:val="001A08CD"/>
    <w:rsid w:val="001A0C28"/>
    <w:rsid w:val="001A1574"/>
    <w:rsid w:val="001A25F4"/>
    <w:rsid w:val="001A3877"/>
    <w:rsid w:val="001A4468"/>
    <w:rsid w:val="001A5EB9"/>
    <w:rsid w:val="001A61E4"/>
    <w:rsid w:val="001A6D59"/>
    <w:rsid w:val="001B0F61"/>
    <w:rsid w:val="001B24D2"/>
    <w:rsid w:val="001B4220"/>
    <w:rsid w:val="001B52D9"/>
    <w:rsid w:val="001B6611"/>
    <w:rsid w:val="001B7FAB"/>
    <w:rsid w:val="001C082D"/>
    <w:rsid w:val="001C15FC"/>
    <w:rsid w:val="001C15FD"/>
    <w:rsid w:val="001D17F8"/>
    <w:rsid w:val="001D1C89"/>
    <w:rsid w:val="001D2B13"/>
    <w:rsid w:val="001D4D5E"/>
    <w:rsid w:val="001D5A19"/>
    <w:rsid w:val="001D634E"/>
    <w:rsid w:val="001D7504"/>
    <w:rsid w:val="001D79E1"/>
    <w:rsid w:val="001E01FE"/>
    <w:rsid w:val="001E0594"/>
    <w:rsid w:val="001E2953"/>
    <w:rsid w:val="001E3C13"/>
    <w:rsid w:val="001E4B39"/>
    <w:rsid w:val="001E5439"/>
    <w:rsid w:val="001E740A"/>
    <w:rsid w:val="001F0586"/>
    <w:rsid w:val="001F2660"/>
    <w:rsid w:val="001F2BFB"/>
    <w:rsid w:val="001F2D02"/>
    <w:rsid w:val="001F44EB"/>
    <w:rsid w:val="001F48BE"/>
    <w:rsid w:val="001F504A"/>
    <w:rsid w:val="001F6635"/>
    <w:rsid w:val="001F6EA0"/>
    <w:rsid w:val="001F7FE7"/>
    <w:rsid w:val="002005BC"/>
    <w:rsid w:val="0020168A"/>
    <w:rsid w:val="00203A9E"/>
    <w:rsid w:val="00205A7F"/>
    <w:rsid w:val="00205C64"/>
    <w:rsid w:val="0020741F"/>
    <w:rsid w:val="002078F9"/>
    <w:rsid w:val="002102BA"/>
    <w:rsid w:val="0021132E"/>
    <w:rsid w:val="002127CA"/>
    <w:rsid w:val="0021330A"/>
    <w:rsid w:val="002139E6"/>
    <w:rsid w:val="002141D8"/>
    <w:rsid w:val="00214A48"/>
    <w:rsid w:val="0021520E"/>
    <w:rsid w:val="0021552C"/>
    <w:rsid w:val="00217088"/>
    <w:rsid w:val="00217E61"/>
    <w:rsid w:val="002261B3"/>
    <w:rsid w:val="00227697"/>
    <w:rsid w:val="00227762"/>
    <w:rsid w:val="00227E06"/>
    <w:rsid w:val="00234371"/>
    <w:rsid w:val="00234D3D"/>
    <w:rsid w:val="00237F5C"/>
    <w:rsid w:val="002404A0"/>
    <w:rsid w:val="00240933"/>
    <w:rsid w:val="002422DD"/>
    <w:rsid w:val="002423B8"/>
    <w:rsid w:val="0024446F"/>
    <w:rsid w:val="00244C64"/>
    <w:rsid w:val="00246121"/>
    <w:rsid w:val="00246A67"/>
    <w:rsid w:val="00246F6F"/>
    <w:rsid w:val="00247595"/>
    <w:rsid w:val="002505F6"/>
    <w:rsid w:val="0025279F"/>
    <w:rsid w:val="00252A6C"/>
    <w:rsid w:val="00253066"/>
    <w:rsid w:val="00260909"/>
    <w:rsid w:val="002617ED"/>
    <w:rsid w:val="00263F5B"/>
    <w:rsid w:val="00264A9B"/>
    <w:rsid w:val="00265258"/>
    <w:rsid w:val="002653ED"/>
    <w:rsid w:val="00266229"/>
    <w:rsid w:val="00270EBF"/>
    <w:rsid w:val="00272A3C"/>
    <w:rsid w:val="00273503"/>
    <w:rsid w:val="00274FAF"/>
    <w:rsid w:val="002773AA"/>
    <w:rsid w:val="00277575"/>
    <w:rsid w:val="00280EE5"/>
    <w:rsid w:val="002810D9"/>
    <w:rsid w:val="002912AB"/>
    <w:rsid w:val="002967A7"/>
    <w:rsid w:val="00296BD4"/>
    <w:rsid w:val="002A041F"/>
    <w:rsid w:val="002A0F01"/>
    <w:rsid w:val="002A1ED9"/>
    <w:rsid w:val="002A2FCB"/>
    <w:rsid w:val="002A3AD4"/>
    <w:rsid w:val="002A4537"/>
    <w:rsid w:val="002A4B12"/>
    <w:rsid w:val="002A6BDF"/>
    <w:rsid w:val="002A7C4E"/>
    <w:rsid w:val="002B0679"/>
    <w:rsid w:val="002B1E77"/>
    <w:rsid w:val="002B2878"/>
    <w:rsid w:val="002B2C70"/>
    <w:rsid w:val="002B4AC3"/>
    <w:rsid w:val="002B4B58"/>
    <w:rsid w:val="002B74DB"/>
    <w:rsid w:val="002C15F7"/>
    <w:rsid w:val="002C1F33"/>
    <w:rsid w:val="002C6A43"/>
    <w:rsid w:val="002C76C2"/>
    <w:rsid w:val="002C7B56"/>
    <w:rsid w:val="002D2A2B"/>
    <w:rsid w:val="002D2EB3"/>
    <w:rsid w:val="002D3A6B"/>
    <w:rsid w:val="002D4B7B"/>
    <w:rsid w:val="002D4D86"/>
    <w:rsid w:val="002D4F3A"/>
    <w:rsid w:val="002D5090"/>
    <w:rsid w:val="002D53E7"/>
    <w:rsid w:val="002D54EE"/>
    <w:rsid w:val="002D5DDA"/>
    <w:rsid w:val="002D67C8"/>
    <w:rsid w:val="002D6C13"/>
    <w:rsid w:val="002D7977"/>
    <w:rsid w:val="002D7B75"/>
    <w:rsid w:val="002E1ECF"/>
    <w:rsid w:val="002E2E3D"/>
    <w:rsid w:val="002E6AED"/>
    <w:rsid w:val="002F070E"/>
    <w:rsid w:val="002F2B6E"/>
    <w:rsid w:val="002F2C2F"/>
    <w:rsid w:val="002F2CF0"/>
    <w:rsid w:val="002F4821"/>
    <w:rsid w:val="002F4B41"/>
    <w:rsid w:val="002F51A8"/>
    <w:rsid w:val="002F597C"/>
    <w:rsid w:val="002F6427"/>
    <w:rsid w:val="002F6E22"/>
    <w:rsid w:val="002F7E7B"/>
    <w:rsid w:val="00301CA7"/>
    <w:rsid w:val="0030208F"/>
    <w:rsid w:val="00303508"/>
    <w:rsid w:val="00303B10"/>
    <w:rsid w:val="003041C5"/>
    <w:rsid w:val="003043B5"/>
    <w:rsid w:val="0030705D"/>
    <w:rsid w:val="0030740F"/>
    <w:rsid w:val="00310006"/>
    <w:rsid w:val="0031124C"/>
    <w:rsid w:val="003116E4"/>
    <w:rsid w:val="00311CBC"/>
    <w:rsid w:val="0031502D"/>
    <w:rsid w:val="003164F3"/>
    <w:rsid w:val="00316733"/>
    <w:rsid w:val="00317245"/>
    <w:rsid w:val="00320523"/>
    <w:rsid w:val="003227DD"/>
    <w:rsid w:val="00323B6B"/>
    <w:rsid w:val="00324D0A"/>
    <w:rsid w:val="00325DDA"/>
    <w:rsid w:val="003263C8"/>
    <w:rsid w:val="003309A1"/>
    <w:rsid w:val="00332C3F"/>
    <w:rsid w:val="003331B6"/>
    <w:rsid w:val="00333829"/>
    <w:rsid w:val="00335E35"/>
    <w:rsid w:val="00337A6B"/>
    <w:rsid w:val="00340180"/>
    <w:rsid w:val="003430AA"/>
    <w:rsid w:val="003453B7"/>
    <w:rsid w:val="0035006A"/>
    <w:rsid w:val="00352BF3"/>
    <w:rsid w:val="00354129"/>
    <w:rsid w:val="003544D6"/>
    <w:rsid w:val="00355A1F"/>
    <w:rsid w:val="00356C12"/>
    <w:rsid w:val="00356D61"/>
    <w:rsid w:val="00362611"/>
    <w:rsid w:val="00362AD8"/>
    <w:rsid w:val="00364E95"/>
    <w:rsid w:val="00367178"/>
    <w:rsid w:val="003738C8"/>
    <w:rsid w:val="00373958"/>
    <w:rsid w:val="00373BA6"/>
    <w:rsid w:val="003744BD"/>
    <w:rsid w:val="00376462"/>
    <w:rsid w:val="0038223B"/>
    <w:rsid w:val="00385C26"/>
    <w:rsid w:val="00387184"/>
    <w:rsid w:val="003879D6"/>
    <w:rsid w:val="00390BAD"/>
    <w:rsid w:val="00391A94"/>
    <w:rsid w:val="00393CF9"/>
    <w:rsid w:val="00394406"/>
    <w:rsid w:val="003946DC"/>
    <w:rsid w:val="00394CB3"/>
    <w:rsid w:val="0039501B"/>
    <w:rsid w:val="0039674A"/>
    <w:rsid w:val="003A0182"/>
    <w:rsid w:val="003A0BCD"/>
    <w:rsid w:val="003A1563"/>
    <w:rsid w:val="003A211B"/>
    <w:rsid w:val="003A2240"/>
    <w:rsid w:val="003A262B"/>
    <w:rsid w:val="003A42DE"/>
    <w:rsid w:val="003A4F53"/>
    <w:rsid w:val="003A5BE9"/>
    <w:rsid w:val="003A6E02"/>
    <w:rsid w:val="003A70A4"/>
    <w:rsid w:val="003B08B0"/>
    <w:rsid w:val="003B11BB"/>
    <w:rsid w:val="003B2647"/>
    <w:rsid w:val="003B26AA"/>
    <w:rsid w:val="003B41C7"/>
    <w:rsid w:val="003B48F6"/>
    <w:rsid w:val="003B545B"/>
    <w:rsid w:val="003B63D6"/>
    <w:rsid w:val="003B6668"/>
    <w:rsid w:val="003B7E7C"/>
    <w:rsid w:val="003C4E81"/>
    <w:rsid w:val="003C524A"/>
    <w:rsid w:val="003C5F2A"/>
    <w:rsid w:val="003C778E"/>
    <w:rsid w:val="003D03AB"/>
    <w:rsid w:val="003D05F3"/>
    <w:rsid w:val="003D0E40"/>
    <w:rsid w:val="003D1BE0"/>
    <w:rsid w:val="003D347C"/>
    <w:rsid w:val="003D3D46"/>
    <w:rsid w:val="003D542E"/>
    <w:rsid w:val="003E0AA7"/>
    <w:rsid w:val="003E421B"/>
    <w:rsid w:val="003E44C8"/>
    <w:rsid w:val="003E4C4F"/>
    <w:rsid w:val="003E565D"/>
    <w:rsid w:val="003F4178"/>
    <w:rsid w:val="003F4385"/>
    <w:rsid w:val="003F4EE0"/>
    <w:rsid w:val="003F64D9"/>
    <w:rsid w:val="003F6572"/>
    <w:rsid w:val="004010B4"/>
    <w:rsid w:val="004015D2"/>
    <w:rsid w:val="0040311D"/>
    <w:rsid w:val="00403A7B"/>
    <w:rsid w:val="00403B10"/>
    <w:rsid w:val="00403E5A"/>
    <w:rsid w:val="004040BF"/>
    <w:rsid w:val="004063D7"/>
    <w:rsid w:val="004065D8"/>
    <w:rsid w:val="00411B25"/>
    <w:rsid w:val="00411C7C"/>
    <w:rsid w:val="00412FA4"/>
    <w:rsid w:val="0042002A"/>
    <w:rsid w:val="00420852"/>
    <w:rsid w:val="00422609"/>
    <w:rsid w:val="004246C0"/>
    <w:rsid w:val="004249BE"/>
    <w:rsid w:val="00424A05"/>
    <w:rsid w:val="00430B50"/>
    <w:rsid w:val="00431576"/>
    <w:rsid w:val="004321A2"/>
    <w:rsid w:val="004327F5"/>
    <w:rsid w:val="00434AB8"/>
    <w:rsid w:val="00436D9A"/>
    <w:rsid w:val="0043704E"/>
    <w:rsid w:val="004434F6"/>
    <w:rsid w:val="00443530"/>
    <w:rsid w:val="00444214"/>
    <w:rsid w:val="0044443F"/>
    <w:rsid w:val="00447661"/>
    <w:rsid w:val="00450182"/>
    <w:rsid w:val="00450395"/>
    <w:rsid w:val="00450A86"/>
    <w:rsid w:val="00451027"/>
    <w:rsid w:val="0045390C"/>
    <w:rsid w:val="004556DB"/>
    <w:rsid w:val="00456784"/>
    <w:rsid w:val="00457BFE"/>
    <w:rsid w:val="00461255"/>
    <w:rsid w:val="00462137"/>
    <w:rsid w:val="00462D96"/>
    <w:rsid w:val="004638E3"/>
    <w:rsid w:val="004638F8"/>
    <w:rsid w:val="004652B8"/>
    <w:rsid w:val="0046557A"/>
    <w:rsid w:val="00465D2A"/>
    <w:rsid w:val="00466F0A"/>
    <w:rsid w:val="0047238A"/>
    <w:rsid w:val="00472723"/>
    <w:rsid w:val="00474089"/>
    <w:rsid w:val="00474862"/>
    <w:rsid w:val="00475217"/>
    <w:rsid w:val="00475EC7"/>
    <w:rsid w:val="004807B2"/>
    <w:rsid w:val="00483697"/>
    <w:rsid w:val="00483CBF"/>
    <w:rsid w:val="00484E00"/>
    <w:rsid w:val="004866B9"/>
    <w:rsid w:val="004866C3"/>
    <w:rsid w:val="00487531"/>
    <w:rsid w:val="0049001C"/>
    <w:rsid w:val="0049008F"/>
    <w:rsid w:val="004919C0"/>
    <w:rsid w:val="004933E0"/>
    <w:rsid w:val="00493E29"/>
    <w:rsid w:val="0049617A"/>
    <w:rsid w:val="004A1756"/>
    <w:rsid w:val="004A1BF6"/>
    <w:rsid w:val="004A1CE4"/>
    <w:rsid w:val="004A2441"/>
    <w:rsid w:val="004A264B"/>
    <w:rsid w:val="004A4D0C"/>
    <w:rsid w:val="004A584A"/>
    <w:rsid w:val="004A62E6"/>
    <w:rsid w:val="004A6783"/>
    <w:rsid w:val="004A67E0"/>
    <w:rsid w:val="004B1875"/>
    <w:rsid w:val="004B23E9"/>
    <w:rsid w:val="004B5AF0"/>
    <w:rsid w:val="004B60FC"/>
    <w:rsid w:val="004B7ACF"/>
    <w:rsid w:val="004C1A8E"/>
    <w:rsid w:val="004C21A8"/>
    <w:rsid w:val="004C2930"/>
    <w:rsid w:val="004C390B"/>
    <w:rsid w:val="004C3EEA"/>
    <w:rsid w:val="004C51C9"/>
    <w:rsid w:val="004C5D90"/>
    <w:rsid w:val="004C5E73"/>
    <w:rsid w:val="004C6D4F"/>
    <w:rsid w:val="004C6DBE"/>
    <w:rsid w:val="004D1531"/>
    <w:rsid w:val="004D2F08"/>
    <w:rsid w:val="004D3C58"/>
    <w:rsid w:val="004D4EAB"/>
    <w:rsid w:val="004E1EFB"/>
    <w:rsid w:val="004E2D83"/>
    <w:rsid w:val="004E6C2F"/>
    <w:rsid w:val="004E7580"/>
    <w:rsid w:val="004F022F"/>
    <w:rsid w:val="004F0936"/>
    <w:rsid w:val="004F0AFD"/>
    <w:rsid w:val="004F0D49"/>
    <w:rsid w:val="004F0D4A"/>
    <w:rsid w:val="004F1292"/>
    <w:rsid w:val="004F1B86"/>
    <w:rsid w:val="004F4148"/>
    <w:rsid w:val="004F47C7"/>
    <w:rsid w:val="004F4F36"/>
    <w:rsid w:val="0050545D"/>
    <w:rsid w:val="00506D6E"/>
    <w:rsid w:val="005074DE"/>
    <w:rsid w:val="00510B68"/>
    <w:rsid w:val="005130A5"/>
    <w:rsid w:val="005130A8"/>
    <w:rsid w:val="00513246"/>
    <w:rsid w:val="0051373F"/>
    <w:rsid w:val="00515613"/>
    <w:rsid w:val="005238BF"/>
    <w:rsid w:val="00524D5A"/>
    <w:rsid w:val="005261C4"/>
    <w:rsid w:val="005262B0"/>
    <w:rsid w:val="00527C40"/>
    <w:rsid w:val="00534303"/>
    <w:rsid w:val="00534327"/>
    <w:rsid w:val="005346AB"/>
    <w:rsid w:val="005376FC"/>
    <w:rsid w:val="00540643"/>
    <w:rsid w:val="00540C9F"/>
    <w:rsid w:val="00541261"/>
    <w:rsid w:val="0054449A"/>
    <w:rsid w:val="00544791"/>
    <w:rsid w:val="005504DB"/>
    <w:rsid w:val="005508DF"/>
    <w:rsid w:val="00550B1B"/>
    <w:rsid w:val="00550F36"/>
    <w:rsid w:val="0055145F"/>
    <w:rsid w:val="005515C7"/>
    <w:rsid w:val="00551A2C"/>
    <w:rsid w:val="00552C8F"/>
    <w:rsid w:val="00553182"/>
    <w:rsid w:val="005539C5"/>
    <w:rsid w:val="00553D33"/>
    <w:rsid w:val="00556218"/>
    <w:rsid w:val="00556245"/>
    <w:rsid w:val="00557776"/>
    <w:rsid w:val="00563AF8"/>
    <w:rsid w:val="00564E54"/>
    <w:rsid w:val="00571948"/>
    <w:rsid w:val="00574D19"/>
    <w:rsid w:val="00575230"/>
    <w:rsid w:val="00575AAF"/>
    <w:rsid w:val="00575DFC"/>
    <w:rsid w:val="00580AFB"/>
    <w:rsid w:val="00580FDE"/>
    <w:rsid w:val="005813FD"/>
    <w:rsid w:val="0058283E"/>
    <w:rsid w:val="00583240"/>
    <w:rsid w:val="005842E0"/>
    <w:rsid w:val="00584FBD"/>
    <w:rsid w:val="005873F5"/>
    <w:rsid w:val="005924C2"/>
    <w:rsid w:val="00592B14"/>
    <w:rsid w:val="00593940"/>
    <w:rsid w:val="00593F31"/>
    <w:rsid w:val="005968AC"/>
    <w:rsid w:val="00596BBB"/>
    <w:rsid w:val="0059797A"/>
    <w:rsid w:val="005A47DF"/>
    <w:rsid w:val="005A689F"/>
    <w:rsid w:val="005A6F11"/>
    <w:rsid w:val="005B279E"/>
    <w:rsid w:val="005B2C11"/>
    <w:rsid w:val="005B46B5"/>
    <w:rsid w:val="005B54B7"/>
    <w:rsid w:val="005B5B61"/>
    <w:rsid w:val="005C0EDE"/>
    <w:rsid w:val="005C2FC9"/>
    <w:rsid w:val="005C3F73"/>
    <w:rsid w:val="005C4F3F"/>
    <w:rsid w:val="005C5BE2"/>
    <w:rsid w:val="005C5F5C"/>
    <w:rsid w:val="005C63D4"/>
    <w:rsid w:val="005C6776"/>
    <w:rsid w:val="005D0DC1"/>
    <w:rsid w:val="005D5CE7"/>
    <w:rsid w:val="005D60AA"/>
    <w:rsid w:val="005D6E32"/>
    <w:rsid w:val="005D725B"/>
    <w:rsid w:val="005D76E7"/>
    <w:rsid w:val="005D7922"/>
    <w:rsid w:val="005D7CD0"/>
    <w:rsid w:val="005E0593"/>
    <w:rsid w:val="005E15B0"/>
    <w:rsid w:val="005E1FB3"/>
    <w:rsid w:val="005E281E"/>
    <w:rsid w:val="005E284C"/>
    <w:rsid w:val="005E4C11"/>
    <w:rsid w:val="005E4C57"/>
    <w:rsid w:val="005E7076"/>
    <w:rsid w:val="005E73B1"/>
    <w:rsid w:val="005E75A7"/>
    <w:rsid w:val="005E7FBC"/>
    <w:rsid w:val="005F1059"/>
    <w:rsid w:val="005F1127"/>
    <w:rsid w:val="005F214F"/>
    <w:rsid w:val="005F243E"/>
    <w:rsid w:val="005F27D6"/>
    <w:rsid w:val="005F30E9"/>
    <w:rsid w:val="005F459F"/>
    <w:rsid w:val="005F4A67"/>
    <w:rsid w:val="005F778D"/>
    <w:rsid w:val="0060075B"/>
    <w:rsid w:val="006008C9"/>
    <w:rsid w:val="0060124F"/>
    <w:rsid w:val="006023FA"/>
    <w:rsid w:val="00603ECB"/>
    <w:rsid w:val="00606241"/>
    <w:rsid w:val="00606E64"/>
    <w:rsid w:val="00607512"/>
    <w:rsid w:val="0061187F"/>
    <w:rsid w:val="00611C56"/>
    <w:rsid w:val="006131BE"/>
    <w:rsid w:val="00613D27"/>
    <w:rsid w:val="00614BAC"/>
    <w:rsid w:val="00615FB7"/>
    <w:rsid w:val="00620CE5"/>
    <w:rsid w:val="00623945"/>
    <w:rsid w:val="00624268"/>
    <w:rsid w:val="00624CAB"/>
    <w:rsid w:val="00624D65"/>
    <w:rsid w:val="00624DE5"/>
    <w:rsid w:val="006261E5"/>
    <w:rsid w:val="00626B87"/>
    <w:rsid w:val="00627041"/>
    <w:rsid w:val="006376C0"/>
    <w:rsid w:val="00637F91"/>
    <w:rsid w:val="00640CD5"/>
    <w:rsid w:val="006411FD"/>
    <w:rsid w:val="00642F36"/>
    <w:rsid w:val="0064484C"/>
    <w:rsid w:val="006466DD"/>
    <w:rsid w:val="00646BFD"/>
    <w:rsid w:val="006519B9"/>
    <w:rsid w:val="00653879"/>
    <w:rsid w:val="00654793"/>
    <w:rsid w:val="00656A5F"/>
    <w:rsid w:val="006609F3"/>
    <w:rsid w:val="00661AA5"/>
    <w:rsid w:val="006627D3"/>
    <w:rsid w:val="006661D7"/>
    <w:rsid w:val="006700D4"/>
    <w:rsid w:val="00670187"/>
    <w:rsid w:val="00671086"/>
    <w:rsid w:val="00671CA4"/>
    <w:rsid w:val="00675E42"/>
    <w:rsid w:val="006762FE"/>
    <w:rsid w:val="00676E22"/>
    <w:rsid w:val="006808BA"/>
    <w:rsid w:val="00682AA9"/>
    <w:rsid w:val="006835E0"/>
    <w:rsid w:val="00683FD6"/>
    <w:rsid w:val="0068405A"/>
    <w:rsid w:val="00684EE9"/>
    <w:rsid w:val="00687AE0"/>
    <w:rsid w:val="00690AA2"/>
    <w:rsid w:val="00690FE6"/>
    <w:rsid w:val="00691F64"/>
    <w:rsid w:val="0069315B"/>
    <w:rsid w:val="0069452F"/>
    <w:rsid w:val="00695F4A"/>
    <w:rsid w:val="00696752"/>
    <w:rsid w:val="00697961"/>
    <w:rsid w:val="006A1515"/>
    <w:rsid w:val="006A22CC"/>
    <w:rsid w:val="006A2583"/>
    <w:rsid w:val="006A2EE9"/>
    <w:rsid w:val="006A56ED"/>
    <w:rsid w:val="006A58C0"/>
    <w:rsid w:val="006A6323"/>
    <w:rsid w:val="006A6F20"/>
    <w:rsid w:val="006B09F9"/>
    <w:rsid w:val="006B346D"/>
    <w:rsid w:val="006B3689"/>
    <w:rsid w:val="006B5C28"/>
    <w:rsid w:val="006B5E98"/>
    <w:rsid w:val="006B6856"/>
    <w:rsid w:val="006C03D2"/>
    <w:rsid w:val="006C1246"/>
    <w:rsid w:val="006C30D5"/>
    <w:rsid w:val="006C359B"/>
    <w:rsid w:val="006C72ED"/>
    <w:rsid w:val="006D0985"/>
    <w:rsid w:val="006D1ACC"/>
    <w:rsid w:val="006D32F5"/>
    <w:rsid w:val="006D3356"/>
    <w:rsid w:val="006D3A01"/>
    <w:rsid w:val="006D3F3E"/>
    <w:rsid w:val="006D5170"/>
    <w:rsid w:val="006D610B"/>
    <w:rsid w:val="006E00F4"/>
    <w:rsid w:val="006E0948"/>
    <w:rsid w:val="006E0E34"/>
    <w:rsid w:val="006E17F2"/>
    <w:rsid w:val="006E3DEE"/>
    <w:rsid w:val="006E4165"/>
    <w:rsid w:val="006E6559"/>
    <w:rsid w:val="006F2945"/>
    <w:rsid w:val="006F3B0E"/>
    <w:rsid w:val="006F40A0"/>
    <w:rsid w:val="006F4417"/>
    <w:rsid w:val="006F4D12"/>
    <w:rsid w:val="006F5892"/>
    <w:rsid w:val="006F7312"/>
    <w:rsid w:val="006F78C5"/>
    <w:rsid w:val="006F7C20"/>
    <w:rsid w:val="00703D00"/>
    <w:rsid w:val="00704D25"/>
    <w:rsid w:val="00706A36"/>
    <w:rsid w:val="00707FAF"/>
    <w:rsid w:val="007114FC"/>
    <w:rsid w:val="0071167B"/>
    <w:rsid w:val="00711A69"/>
    <w:rsid w:val="00711AEA"/>
    <w:rsid w:val="00712717"/>
    <w:rsid w:val="007155C5"/>
    <w:rsid w:val="00715ED4"/>
    <w:rsid w:val="00717FF8"/>
    <w:rsid w:val="00720F0A"/>
    <w:rsid w:val="0072184B"/>
    <w:rsid w:val="00723446"/>
    <w:rsid w:val="007249E5"/>
    <w:rsid w:val="007256FD"/>
    <w:rsid w:val="00725879"/>
    <w:rsid w:val="00726AAF"/>
    <w:rsid w:val="00727191"/>
    <w:rsid w:val="007304E2"/>
    <w:rsid w:val="00730DB4"/>
    <w:rsid w:val="007316BE"/>
    <w:rsid w:val="00731DEC"/>
    <w:rsid w:val="00731F61"/>
    <w:rsid w:val="0073508B"/>
    <w:rsid w:val="00735296"/>
    <w:rsid w:val="00736852"/>
    <w:rsid w:val="00740183"/>
    <w:rsid w:val="007501B9"/>
    <w:rsid w:val="00752C48"/>
    <w:rsid w:val="00753315"/>
    <w:rsid w:val="00760858"/>
    <w:rsid w:val="00761A84"/>
    <w:rsid w:val="00762217"/>
    <w:rsid w:val="007624C0"/>
    <w:rsid w:val="00763483"/>
    <w:rsid w:val="00764A95"/>
    <w:rsid w:val="00764C0C"/>
    <w:rsid w:val="007660DC"/>
    <w:rsid w:val="00766C63"/>
    <w:rsid w:val="0077404B"/>
    <w:rsid w:val="0077470E"/>
    <w:rsid w:val="00780887"/>
    <w:rsid w:val="0078363B"/>
    <w:rsid w:val="00784B89"/>
    <w:rsid w:val="00785F89"/>
    <w:rsid w:val="00790B2B"/>
    <w:rsid w:val="007942BB"/>
    <w:rsid w:val="007945D7"/>
    <w:rsid w:val="007969B0"/>
    <w:rsid w:val="007A1076"/>
    <w:rsid w:val="007A13D1"/>
    <w:rsid w:val="007A15A0"/>
    <w:rsid w:val="007A3B16"/>
    <w:rsid w:val="007A3F89"/>
    <w:rsid w:val="007A6947"/>
    <w:rsid w:val="007A6C1E"/>
    <w:rsid w:val="007B1733"/>
    <w:rsid w:val="007B42C9"/>
    <w:rsid w:val="007B53F1"/>
    <w:rsid w:val="007B636F"/>
    <w:rsid w:val="007B73E3"/>
    <w:rsid w:val="007C2591"/>
    <w:rsid w:val="007C2930"/>
    <w:rsid w:val="007C2C4D"/>
    <w:rsid w:val="007C2D88"/>
    <w:rsid w:val="007C3327"/>
    <w:rsid w:val="007C561D"/>
    <w:rsid w:val="007C762C"/>
    <w:rsid w:val="007C76F3"/>
    <w:rsid w:val="007D05A8"/>
    <w:rsid w:val="007D05FE"/>
    <w:rsid w:val="007D2CF3"/>
    <w:rsid w:val="007D2DD6"/>
    <w:rsid w:val="007D4158"/>
    <w:rsid w:val="007D467B"/>
    <w:rsid w:val="007D4FF7"/>
    <w:rsid w:val="007D6067"/>
    <w:rsid w:val="007D7A12"/>
    <w:rsid w:val="007E1578"/>
    <w:rsid w:val="007E1862"/>
    <w:rsid w:val="007E22E1"/>
    <w:rsid w:val="007E2BB6"/>
    <w:rsid w:val="007E37D6"/>
    <w:rsid w:val="007E58C0"/>
    <w:rsid w:val="007E6331"/>
    <w:rsid w:val="007E6A3A"/>
    <w:rsid w:val="007F03D1"/>
    <w:rsid w:val="007F2312"/>
    <w:rsid w:val="007F4BCD"/>
    <w:rsid w:val="007F71BF"/>
    <w:rsid w:val="007F7E80"/>
    <w:rsid w:val="0080187A"/>
    <w:rsid w:val="00801E47"/>
    <w:rsid w:val="00801EFF"/>
    <w:rsid w:val="00802C9B"/>
    <w:rsid w:val="00802FF6"/>
    <w:rsid w:val="008034B0"/>
    <w:rsid w:val="0080353A"/>
    <w:rsid w:val="00804FF0"/>
    <w:rsid w:val="00805219"/>
    <w:rsid w:val="008074E8"/>
    <w:rsid w:val="00811419"/>
    <w:rsid w:val="00812568"/>
    <w:rsid w:val="00812898"/>
    <w:rsid w:val="00813C2B"/>
    <w:rsid w:val="0081642D"/>
    <w:rsid w:val="00816FEA"/>
    <w:rsid w:val="00823D71"/>
    <w:rsid w:val="00823FC2"/>
    <w:rsid w:val="008259A9"/>
    <w:rsid w:val="0082635F"/>
    <w:rsid w:val="00827764"/>
    <w:rsid w:val="008307C5"/>
    <w:rsid w:val="008337B3"/>
    <w:rsid w:val="00833D8D"/>
    <w:rsid w:val="00835AFD"/>
    <w:rsid w:val="00836160"/>
    <w:rsid w:val="00837FA9"/>
    <w:rsid w:val="008423E2"/>
    <w:rsid w:val="00843025"/>
    <w:rsid w:val="00844A8B"/>
    <w:rsid w:val="0084788B"/>
    <w:rsid w:val="00851E6C"/>
    <w:rsid w:val="00854D31"/>
    <w:rsid w:val="00856A95"/>
    <w:rsid w:val="00860C88"/>
    <w:rsid w:val="00860F83"/>
    <w:rsid w:val="00861D5A"/>
    <w:rsid w:val="0086550E"/>
    <w:rsid w:val="00865861"/>
    <w:rsid w:val="008663FD"/>
    <w:rsid w:val="00867CA8"/>
    <w:rsid w:val="0087076F"/>
    <w:rsid w:val="0087188F"/>
    <w:rsid w:val="00875485"/>
    <w:rsid w:val="00877E42"/>
    <w:rsid w:val="00877FF7"/>
    <w:rsid w:val="008805A1"/>
    <w:rsid w:val="008811FC"/>
    <w:rsid w:val="008813A9"/>
    <w:rsid w:val="00884034"/>
    <w:rsid w:val="0088695C"/>
    <w:rsid w:val="00886AC4"/>
    <w:rsid w:val="00887829"/>
    <w:rsid w:val="008902D8"/>
    <w:rsid w:val="00891C6B"/>
    <w:rsid w:val="008928BE"/>
    <w:rsid w:val="0089319E"/>
    <w:rsid w:val="00893896"/>
    <w:rsid w:val="00894A3C"/>
    <w:rsid w:val="0089505F"/>
    <w:rsid w:val="00895AA4"/>
    <w:rsid w:val="008965CD"/>
    <w:rsid w:val="00896F24"/>
    <w:rsid w:val="008A0887"/>
    <w:rsid w:val="008A1733"/>
    <w:rsid w:val="008A314E"/>
    <w:rsid w:val="008A4193"/>
    <w:rsid w:val="008A4846"/>
    <w:rsid w:val="008A4B8C"/>
    <w:rsid w:val="008A76FB"/>
    <w:rsid w:val="008B0157"/>
    <w:rsid w:val="008C03EA"/>
    <w:rsid w:val="008C0644"/>
    <w:rsid w:val="008C1429"/>
    <w:rsid w:val="008C3BBF"/>
    <w:rsid w:val="008C3EB4"/>
    <w:rsid w:val="008C5AE2"/>
    <w:rsid w:val="008C7813"/>
    <w:rsid w:val="008D0F80"/>
    <w:rsid w:val="008D1FF8"/>
    <w:rsid w:val="008D2420"/>
    <w:rsid w:val="008D4E8E"/>
    <w:rsid w:val="008D54FD"/>
    <w:rsid w:val="008D592B"/>
    <w:rsid w:val="008D5DD8"/>
    <w:rsid w:val="008D680A"/>
    <w:rsid w:val="008E2170"/>
    <w:rsid w:val="008E6649"/>
    <w:rsid w:val="008E7A2C"/>
    <w:rsid w:val="008F0377"/>
    <w:rsid w:val="008F1286"/>
    <w:rsid w:val="008F1930"/>
    <w:rsid w:val="008F2FE4"/>
    <w:rsid w:val="008F4032"/>
    <w:rsid w:val="00905503"/>
    <w:rsid w:val="00905676"/>
    <w:rsid w:val="009057FD"/>
    <w:rsid w:val="00906061"/>
    <w:rsid w:val="009066E7"/>
    <w:rsid w:val="00910077"/>
    <w:rsid w:val="00911702"/>
    <w:rsid w:val="00912A34"/>
    <w:rsid w:val="0091300C"/>
    <w:rsid w:val="00913C4F"/>
    <w:rsid w:val="00914079"/>
    <w:rsid w:val="00915E74"/>
    <w:rsid w:val="0091618E"/>
    <w:rsid w:val="0091668B"/>
    <w:rsid w:val="00916FFF"/>
    <w:rsid w:val="00920FAB"/>
    <w:rsid w:val="00924720"/>
    <w:rsid w:val="00927024"/>
    <w:rsid w:val="009273E5"/>
    <w:rsid w:val="00931472"/>
    <w:rsid w:val="00932931"/>
    <w:rsid w:val="00932BEF"/>
    <w:rsid w:val="00937AEB"/>
    <w:rsid w:val="009416FF"/>
    <w:rsid w:val="009426FF"/>
    <w:rsid w:val="00942F79"/>
    <w:rsid w:val="00945D90"/>
    <w:rsid w:val="00946469"/>
    <w:rsid w:val="009476C6"/>
    <w:rsid w:val="0094775E"/>
    <w:rsid w:val="00947B63"/>
    <w:rsid w:val="00950824"/>
    <w:rsid w:val="00951C3B"/>
    <w:rsid w:val="00952048"/>
    <w:rsid w:val="009536E4"/>
    <w:rsid w:val="0095386A"/>
    <w:rsid w:val="00957D2C"/>
    <w:rsid w:val="0096034E"/>
    <w:rsid w:val="00960B5A"/>
    <w:rsid w:val="00962369"/>
    <w:rsid w:val="009624DE"/>
    <w:rsid w:val="009640D2"/>
    <w:rsid w:val="009648FD"/>
    <w:rsid w:val="00965FC8"/>
    <w:rsid w:val="00966470"/>
    <w:rsid w:val="0096671C"/>
    <w:rsid w:val="00966AB1"/>
    <w:rsid w:val="00970F23"/>
    <w:rsid w:val="0097141D"/>
    <w:rsid w:val="00972162"/>
    <w:rsid w:val="00973492"/>
    <w:rsid w:val="00973E62"/>
    <w:rsid w:val="00973E8D"/>
    <w:rsid w:val="009743B5"/>
    <w:rsid w:val="00975179"/>
    <w:rsid w:val="00975A75"/>
    <w:rsid w:val="00975CE1"/>
    <w:rsid w:val="00980478"/>
    <w:rsid w:val="009806A5"/>
    <w:rsid w:val="009815BC"/>
    <w:rsid w:val="00981B11"/>
    <w:rsid w:val="00984555"/>
    <w:rsid w:val="00985315"/>
    <w:rsid w:val="0098574A"/>
    <w:rsid w:val="00986BB8"/>
    <w:rsid w:val="00991A0F"/>
    <w:rsid w:val="00994ED4"/>
    <w:rsid w:val="00995758"/>
    <w:rsid w:val="0099798B"/>
    <w:rsid w:val="009A1625"/>
    <w:rsid w:val="009A1E6D"/>
    <w:rsid w:val="009A4AFF"/>
    <w:rsid w:val="009A794E"/>
    <w:rsid w:val="009A7ADF"/>
    <w:rsid w:val="009B1FAB"/>
    <w:rsid w:val="009B2A72"/>
    <w:rsid w:val="009B36D5"/>
    <w:rsid w:val="009B3FC8"/>
    <w:rsid w:val="009B5DEC"/>
    <w:rsid w:val="009B752E"/>
    <w:rsid w:val="009C2380"/>
    <w:rsid w:val="009C4C33"/>
    <w:rsid w:val="009C6E55"/>
    <w:rsid w:val="009D0C99"/>
    <w:rsid w:val="009D166C"/>
    <w:rsid w:val="009D18D1"/>
    <w:rsid w:val="009D2B80"/>
    <w:rsid w:val="009D7F09"/>
    <w:rsid w:val="009E14EC"/>
    <w:rsid w:val="009E2D6B"/>
    <w:rsid w:val="009E385A"/>
    <w:rsid w:val="009E4906"/>
    <w:rsid w:val="009E5416"/>
    <w:rsid w:val="009E543F"/>
    <w:rsid w:val="009E69CE"/>
    <w:rsid w:val="009E74CF"/>
    <w:rsid w:val="009F0FC9"/>
    <w:rsid w:val="009F1024"/>
    <w:rsid w:val="009F28CC"/>
    <w:rsid w:val="009F4752"/>
    <w:rsid w:val="009F4E8E"/>
    <w:rsid w:val="009F5852"/>
    <w:rsid w:val="009F673A"/>
    <w:rsid w:val="00A0174E"/>
    <w:rsid w:val="00A0212C"/>
    <w:rsid w:val="00A02773"/>
    <w:rsid w:val="00A032BF"/>
    <w:rsid w:val="00A03879"/>
    <w:rsid w:val="00A05151"/>
    <w:rsid w:val="00A05611"/>
    <w:rsid w:val="00A07780"/>
    <w:rsid w:val="00A07CC7"/>
    <w:rsid w:val="00A07E84"/>
    <w:rsid w:val="00A11588"/>
    <w:rsid w:val="00A11C37"/>
    <w:rsid w:val="00A12583"/>
    <w:rsid w:val="00A16236"/>
    <w:rsid w:val="00A163B9"/>
    <w:rsid w:val="00A2088F"/>
    <w:rsid w:val="00A208CD"/>
    <w:rsid w:val="00A2412B"/>
    <w:rsid w:val="00A259A2"/>
    <w:rsid w:val="00A26588"/>
    <w:rsid w:val="00A2659B"/>
    <w:rsid w:val="00A26D88"/>
    <w:rsid w:val="00A30E39"/>
    <w:rsid w:val="00A30FF7"/>
    <w:rsid w:val="00A32C1B"/>
    <w:rsid w:val="00A338FD"/>
    <w:rsid w:val="00A33E39"/>
    <w:rsid w:val="00A33F5D"/>
    <w:rsid w:val="00A34614"/>
    <w:rsid w:val="00A35705"/>
    <w:rsid w:val="00A37774"/>
    <w:rsid w:val="00A436D8"/>
    <w:rsid w:val="00A441B7"/>
    <w:rsid w:val="00A4469B"/>
    <w:rsid w:val="00A45F3D"/>
    <w:rsid w:val="00A4603E"/>
    <w:rsid w:val="00A4718F"/>
    <w:rsid w:val="00A50878"/>
    <w:rsid w:val="00A56A25"/>
    <w:rsid w:val="00A63B79"/>
    <w:rsid w:val="00A6456A"/>
    <w:rsid w:val="00A65EDF"/>
    <w:rsid w:val="00A66856"/>
    <w:rsid w:val="00A66B46"/>
    <w:rsid w:val="00A67A68"/>
    <w:rsid w:val="00A706E2"/>
    <w:rsid w:val="00A71200"/>
    <w:rsid w:val="00A713B5"/>
    <w:rsid w:val="00A73D6B"/>
    <w:rsid w:val="00A741C8"/>
    <w:rsid w:val="00A74664"/>
    <w:rsid w:val="00A747B0"/>
    <w:rsid w:val="00A822F4"/>
    <w:rsid w:val="00A82CA0"/>
    <w:rsid w:val="00A82CE8"/>
    <w:rsid w:val="00A83A12"/>
    <w:rsid w:val="00A83CF5"/>
    <w:rsid w:val="00A8594E"/>
    <w:rsid w:val="00A86573"/>
    <w:rsid w:val="00A90317"/>
    <w:rsid w:val="00A9168F"/>
    <w:rsid w:val="00A91697"/>
    <w:rsid w:val="00A92A15"/>
    <w:rsid w:val="00A94739"/>
    <w:rsid w:val="00A96CF8"/>
    <w:rsid w:val="00A97DCA"/>
    <w:rsid w:val="00AA0A1B"/>
    <w:rsid w:val="00AA1B1B"/>
    <w:rsid w:val="00AA1F1D"/>
    <w:rsid w:val="00AA2F04"/>
    <w:rsid w:val="00AA667A"/>
    <w:rsid w:val="00AB0182"/>
    <w:rsid w:val="00AB2B5E"/>
    <w:rsid w:val="00AB2FA1"/>
    <w:rsid w:val="00AB3E42"/>
    <w:rsid w:val="00AB40CD"/>
    <w:rsid w:val="00AB5557"/>
    <w:rsid w:val="00AC1E12"/>
    <w:rsid w:val="00AC316A"/>
    <w:rsid w:val="00AC3948"/>
    <w:rsid w:val="00AC7584"/>
    <w:rsid w:val="00AD0AB3"/>
    <w:rsid w:val="00AD1572"/>
    <w:rsid w:val="00AD27FE"/>
    <w:rsid w:val="00AD2A71"/>
    <w:rsid w:val="00AD4E98"/>
    <w:rsid w:val="00AD54F6"/>
    <w:rsid w:val="00AD55F6"/>
    <w:rsid w:val="00AD56BD"/>
    <w:rsid w:val="00AE01C2"/>
    <w:rsid w:val="00AF090D"/>
    <w:rsid w:val="00AF1214"/>
    <w:rsid w:val="00AF149F"/>
    <w:rsid w:val="00AF22E8"/>
    <w:rsid w:val="00AF3FF2"/>
    <w:rsid w:val="00AF41D7"/>
    <w:rsid w:val="00B012FD"/>
    <w:rsid w:val="00B03D98"/>
    <w:rsid w:val="00B03E3F"/>
    <w:rsid w:val="00B04351"/>
    <w:rsid w:val="00B05AFC"/>
    <w:rsid w:val="00B0630A"/>
    <w:rsid w:val="00B06B68"/>
    <w:rsid w:val="00B0755A"/>
    <w:rsid w:val="00B101BA"/>
    <w:rsid w:val="00B1069D"/>
    <w:rsid w:val="00B10C18"/>
    <w:rsid w:val="00B13D77"/>
    <w:rsid w:val="00B165A0"/>
    <w:rsid w:val="00B20CBC"/>
    <w:rsid w:val="00B21E73"/>
    <w:rsid w:val="00B2251C"/>
    <w:rsid w:val="00B22887"/>
    <w:rsid w:val="00B2358A"/>
    <w:rsid w:val="00B24953"/>
    <w:rsid w:val="00B24CAE"/>
    <w:rsid w:val="00B26BB5"/>
    <w:rsid w:val="00B26C2B"/>
    <w:rsid w:val="00B27873"/>
    <w:rsid w:val="00B308C6"/>
    <w:rsid w:val="00B326BE"/>
    <w:rsid w:val="00B33624"/>
    <w:rsid w:val="00B34049"/>
    <w:rsid w:val="00B34215"/>
    <w:rsid w:val="00B34E54"/>
    <w:rsid w:val="00B3795F"/>
    <w:rsid w:val="00B450E1"/>
    <w:rsid w:val="00B452E9"/>
    <w:rsid w:val="00B474DB"/>
    <w:rsid w:val="00B47F5D"/>
    <w:rsid w:val="00B512E3"/>
    <w:rsid w:val="00B514F9"/>
    <w:rsid w:val="00B53419"/>
    <w:rsid w:val="00B5380B"/>
    <w:rsid w:val="00B56C86"/>
    <w:rsid w:val="00B57688"/>
    <w:rsid w:val="00B6251E"/>
    <w:rsid w:val="00B65CA2"/>
    <w:rsid w:val="00B666CC"/>
    <w:rsid w:val="00B72DF7"/>
    <w:rsid w:val="00B74538"/>
    <w:rsid w:val="00B76B8B"/>
    <w:rsid w:val="00B76F7C"/>
    <w:rsid w:val="00B818DA"/>
    <w:rsid w:val="00B820EC"/>
    <w:rsid w:val="00B82336"/>
    <w:rsid w:val="00B8248E"/>
    <w:rsid w:val="00B82FE5"/>
    <w:rsid w:val="00B83194"/>
    <w:rsid w:val="00B838F0"/>
    <w:rsid w:val="00B83AA8"/>
    <w:rsid w:val="00B8614B"/>
    <w:rsid w:val="00B862D4"/>
    <w:rsid w:val="00B87633"/>
    <w:rsid w:val="00B87E24"/>
    <w:rsid w:val="00B90A97"/>
    <w:rsid w:val="00B92A17"/>
    <w:rsid w:val="00B92F4E"/>
    <w:rsid w:val="00B94907"/>
    <w:rsid w:val="00B950DE"/>
    <w:rsid w:val="00B96872"/>
    <w:rsid w:val="00B96C53"/>
    <w:rsid w:val="00BA0DEE"/>
    <w:rsid w:val="00BA159C"/>
    <w:rsid w:val="00BA1D4E"/>
    <w:rsid w:val="00BA24FC"/>
    <w:rsid w:val="00BA28AD"/>
    <w:rsid w:val="00BA3133"/>
    <w:rsid w:val="00BA3E45"/>
    <w:rsid w:val="00BA5C52"/>
    <w:rsid w:val="00BA64BB"/>
    <w:rsid w:val="00BB05AA"/>
    <w:rsid w:val="00BB10BB"/>
    <w:rsid w:val="00BB3290"/>
    <w:rsid w:val="00BB3A35"/>
    <w:rsid w:val="00BB4B64"/>
    <w:rsid w:val="00BB684A"/>
    <w:rsid w:val="00BC0D3D"/>
    <w:rsid w:val="00BC4193"/>
    <w:rsid w:val="00BC4509"/>
    <w:rsid w:val="00BC4CD2"/>
    <w:rsid w:val="00BC5569"/>
    <w:rsid w:val="00BC685A"/>
    <w:rsid w:val="00BC6968"/>
    <w:rsid w:val="00BD1C67"/>
    <w:rsid w:val="00BD28C2"/>
    <w:rsid w:val="00BD33F2"/>
    <w:rsid w:val="00BD3779"/>
    <w:rsid w:val="00BD38BD"/>
    <w:rsid w:val="00BD4490"/>
    <w:rsid w:val="00BD5DB9"/>
    <w:rsid w:val="00BD6459"/>
    <w:rsid w:val="00BD685B"/>
    <w:rsid w:val="00BD6C5A"/>
    <w:rsid w:val="00BD7AE5"/>
    <w:rsid w:val="00BD7D03"/>
    <w:rsid w:val="00BD7D5B"/>
    <w:rsid w:val="00BD7E1B"/>
    <w:rsid w:val="00BE1CF2"/>
    <w:rsid w:val="00BE525B"/>
    <w:rsid w:val="00BE5676"/>
    <w:rsid w:val="00BE5837"/>
    <w:rsid w:val="00BE6003"/>
    <w:rsid w:val="00BF051F"/>
    <w:rsid w:val="00BF18B5"/>
    <w:rsid w:val="00BF2A1D"/>
    <w:rsid w:val="00BF561B"/>
    <w:rsid w:val="00BF65CE"/>
    <w:rsid w:val="00C02421"/>
    <w:rsid w:val="00C02A50"/>
    <w:rsid w:val="00C0488F"/>
    <w:rsid w:val="00C0712E"/>
    <w:rsid w:val="00C07E8F"/>
    <w:rsid w:val="00C1081D"/>
    <w:rsid w:val="00C11732"/>
    <w:rsid w:val="00C11A43"/>
    <w:rsid w:val="00C14120"/>
    <w:rsid w:val="00C14245"/>
    <w:rsid w:val="00C148B9"/>
    <w:rsid w:val="00C2245A"/>
    <w:rsid w:val="00C25C35"/>
    <w:rsid w:val="00C268D5"/>
    <w:rsid w:val="00C31208"/>
    <w:rsid w:val="00C32466"/>
    <w:rsid w:val="00C329DC"/>
    <w:rsid w:val="00C34674"/>
    <w:rsid w:val="00C346A3"/>
    <w:rsid w:val="00C36491"/>
    <w:rsid w:val="00C36AF9"/>
    <w:rsid w:val="00C373A7"/>
    <w:rsid w:val="00C40590"/>
    <w:rsid w:val="00C4157D"/>
    <w:rsid w:val="00C418CA"/>
    <w:rsid w:val="00C422B6"/>
    <w:rsid w:val="00C42D48"/>
    <w:rsid w:val="00C42DA8"/>
    <w:rsid w:val="00C43FCA"/>
    <w:rsid w:val="00C44596"/>
    <w:rsid w:val="00C51A37"/>
    <w:rsid w:val="00C5662A"/>
    <w:rsid w:val="00C56A6A"/>
    <w:rsid w:val="00C56ACF"/>
    <w:rsid w:val="00C6019B"/>
    <w:rsid w:val="00C60CE4"/>
    <w:rsid w:val="00C61999"/>
    <w:rsid w:val="00C6232A"/>
    <w:rsid w:val="00C6336D"/>
    <w:rsid w:val="00C6586D"/>
    <w:rsid w:val="00C674D2"/>
    <w:rsid w:val="00C71BD9"/>
    <w:rsid w:val="00C756D6"/>
    <w:rsid w:val="00C77AF5"/>
    <w:rsid w:val="00C77E1A"/>
    <w:rsid w:val="00C80529"/>
    <w:rsid w:val="00C8208D"/>
    <w:rsid w:val="00C8218D"/>
    <w:rsid w:val="00C822FC"/>
    <w:rsid w:val="00C84C64"/>
    <w:rsid w:val="00C8508A"/>
    <w:rsid w:val="00C87730"/>
    <w:rsid w:val="00C87BF6"/>
    <w:rsid w:val="00C91845"/>
    <w:rsid w:val="00C9385F"/>
    <w:rsid w:val="00C959D9"/>
    <w:rsid w:val="00C967C6"/>
    <w:rsid w:val="00C970F9"/>
    <w:rsid w:val="00CA0BEF"/>
    <w:rsid w:val="00CA1832"/>
    <w:rsid w:val="00CA192C"/>
    <w:rsid w:val="00CA3E7E"/>
    <w:rsid w:val="00CA3F0B"/>
    <w:rsid w:val="00CA41B1"/>
    <w:rsid w:val="00CA5F60"/>
    <w:rsid w:val="00CA6732"/>
    <w:rsid w:val="00CB2B6F"/>
    <w:rsid w:val="00CB50F6"/>
    <w:rsid w:val="00CB5319"/>
    <w:rsid w:val="00CB5322"/>
    <w:rsid w:val="00CB6ACE"/>
    <w:rsid w:val="00CC0372"/>
    <w:rsid w:val="00CC0DAD"/>
    <w:rsid w:val="00CC0DB6"/>
    <w:rsid w:val="00CC3839"/>
    <w:rsid w:val="00CC4BA6"/>
    <w:rsid w:val="00CC4D9C"/>
    <w:rsid w:val="00CC536C"/>
    <w:rsid w:val="00CC7097"/>
    <w:rsid w:val="00CC771E"/>
    <w:rsid w:val="00CD02BD"/>
    <w:rsid w:val="00CD34CE"/>
    <w:rsid w:val="00CD4318"/>
    <w:rsid w:val="00CE1228"/>
    <w:rsid w:val="00CE20A6"/>
    <w:rsid w:val="00CE403E"/>
    <w:rsid w:val="00CE56AB"/>
    <w:rsid w:val="00CE6CFF"/>
    <w:rsid w:val="00CE6D62"/>
    <w:rsid w:val="00CE77A5"/>
    <w:rsid w:val="00CF3A29"/>
    <w:rsid w:val="00CF3BCE"/>
    <w:rsid w:val="00D036AE"/>
    <w:rsid w:val="00D04256"/>
    <w:rsid w:val="00D05A5A"/>
    <w:rsid w:val="00D05F7E"/>
    <w:rsid w:val="00D109C8"/>
    <w:rsid w:val="00D13251"/>
    <w:rsid w:val="00D13FC1"/>
    <w:rsid w:val="00D145B8"/>
    <w:rsid w:val="00D1589F"/>
    <w:rsid w:val="00D16299"/>
    <w:rsid w:val="00D1702C"/>
    <w:rsid w:val="00D2027B"/>
    <w:rsid w:val="00D23018"/>
    <w:rsid w:val="00D23D22"/>
    <w:rsid w:val="00D26B07"/>
    <w:rsid w:val="00D34973"/>
    <w:rsid w:val="00D3514A"/>
    <w:rsid w:val="00D36BAE"/>
    <w:rsid w:val="00D3710A"/>
    <w:rsid w:val="00D37EE3"/>
    <w:rsid w:val="00D45FDD"/>
    <w:rsid w:val="00D5169C"/>
    <w:rsid w:val="00D51BDA"/>
    <w:rsid w:val="00D546A8"/>
    <w:rsid w:val="00D565FA"/>
    <w:rsid w:val="00D62C33"/>
    <w:rsid w:val="00D635C0"/>
    <w:rsid w:val="00D63B85"/>
    <w:rsid w:val="00D65C8B"/>
    <w:rsid w:val="00D71F74"/>
    <w:rsid w:val="00D72DBB"/>
    <w:rsid w:val="00D74086"/>
    <w:rsid w:val="00D7481A"/>
    <w:rsid w:val="00D762FA"/>
    <w:rsid w:val="00D76AE8"/>
    <w:rsid w:val="00D76C91"/>
    <w:rsid w:val="00D770C3"/>
    <w:rsid w:val="00D773FB"/>
    <w:rsid w:val="00D80B5F"/>
    <w:rsid w:val="00D81042"/>
    <w:rsid w:val="00D81355"/>
    <w:rsid w:val="00D81F11"/>
    <w:rsid w:val="00D86CDF"/>
    <w:rsid w:val="00D91AAF"/>
    <w:rsid w:val="00D934FC"/>
    <w:rsid w:val="00D94611"/>
    <w:rsid w:val="00D94B78"/>
    <w:rsid w:val="00DA092D"/>
    <w:rsid w:val="00DA1143"/>
    <w:rsid w:val="00DA683B"/>
    <w:rsid w:val="00DA7B07"/>
    <w:rsid w:val="00DA7F3B"/>
    <w:rsid w:val="00DB056B"/>
    <w:rsid w:val="00DB1291"/>
    <w:rsid w:val="00DB2102"/>
    <w:rsid w:val="00DB3D8C"/>
    <w:rsid w:val="00DB5B63"/>
    <w:rsid w:val="00DC0354"/>
    <w:rsid w:val="00DC14A4"/>
    <w:rsid w:val="00DC2563"/>
    <w:rsid w:val="00DC2602"/>
    <w:rsid w:val="00DC2D91"/>
    <w:rsid w:val="00DC30E1"/>
    <w:rsid w:val="00DC3BB1"/>
    <w:rsid w:val="00DC6455"/>
    <w:rsid w:val="00DD1C7F"/>
    <w:rsid w:val="00DD1DF3"/>
    <w:rsid w:val="00DD1ED8"/>
    <w:rsid w:val="00DD2FB9"/>
    <w:rsid w:val="00DD339F"/>
    <w:rsid w:val="00DD3747"/>
    <w:rsid w:val="00DD3B8E"/>
    <w:rsid w:val="00DD77E1"/>
    <w:rsid w:val="00DE13C1"/>
    <w:rsid w:val="00DE22FD"/>
    <w:rsid w:val="00DE5B69"/>
    <w:rsid w:val="00DE5FEC"/>
    <w:rsid w:val="00DE6367"/>
    <w:rsid w:val="00DE67A2"/>
    <w:rsid w:val="00DE6EC3"/>
    <w:rsid w:val="00DE7173"/>
    <w:rsid w:val="00DF0175"/>
    <w:rsid w:val="00DF1A39"/>
    <w:rsid w:val="00DF2355"/>
    <w:rsid w:val="00DF27DC"/>
    <w:rsid w:val="00DF3C87"/>
    <w:rsid w:val="00DF3EF6"/>
    <w:rsid w:val="00E00C5A"/>
    <w:rsid w:val="00E0119C"/>
    <w:rsid w:val="00E016CD"/>
    <w:rsid w:val="00E0279C"/>
    <w:rsid w:val="00E04F31"/>
    <w:rsid w:val="00E065EB"/>
    <w:rsid w:val="00E072BB"/>
    <w:rsid w:val="00E106F3"/>
    <w:rsid w:val="00E10967"/>
    <w:rsid w:val="00E13073"/>
    <w:rsid w:val="00E13A01"/>
    <w:rsid w:val="00E142F5"/>
    <w:rsid w:val="00E16F21"/>
    <w:rsid w:val="00E172EF"/>
    <w:rsid w:val="00E17B83"/>
    <w:rsid w:val="00E20DA7"/>
    <w:rsid w:val="00E21516"/>
    <w:rsid w:val="00E21AA7"/>
    <w:rsid w:val="00E21F8C"/>
    <w:rsid w:val="00E22C88"/>
    <w:rsid w:val="00E25343"/>
    <w:rsid w:val="00E25C73"/>
    <w:rsid w:val="00E25E52"/>
    <w:rsid w:val="00E2653E"/>
    <w:rsid w:val="00E27473"/>
    <w:rsid w:val="00E302E2"/>
    <w:rsid w:val="00E31221"/>
    <w:rsid w:val="00E32180"/>
    <w:rsid w:val="00E3333C"/>
    <w:rsid w:val="00E35E3A"/>
    <w:rsid w:val="00E412BA"/>
    <w:rsid w:val="00E41BE8"/>
    <w:rsid w:val="00E4326F"/>
    <w:rsid w:val="00E442B7"/>
    <w:rsid w:val="00E45202"/>
    <w:rsid w:val="00E4632C"/>
    <w:rsid w:val="00E47A37"/>
    <w:rsid w:val="00E5216C"/>
    <w:rsid w:val="00E52D99"/>
    <w:rsid w:val="00E53047"/>
    <w:rsid w:val="00E5351E"/>
    <w:rsid w:val="00E5604A"/>
    <w:rsid w:val="00E5644B"/>
    <w:rsid w:val="00E57F1D"/>
    <w:rsid w:val="00E60866"/>
    <w:rsid w:val="00E638E3"/>
    <w:rsid w:val="00E63BF2"/>
    <w:rsid w:val="00E63C6F"/>
    <w:rsid w:val="00E648D9"/>
    <w:rsid w:val="00E65915"/>
    <w:rsid w:val="00E65DB1"/>
    <w:rsid w:val="00E66968"/>
    <w:rsid w:val="00E675BA"/>
    <w:rsid w:val="00E702EA"/>
    <w:rsid w:val="00E75DAA"/>
    <w:rsid w:val="00E766BB"/>
    <w:rsid w:val="00E76B73"/>
    <w:rsid w:val="00E778ED"/>
    <w:rsid w:val="00E80025"/>
    <w:rsid w:val="00E81AEC"/>
    <w:rsid w:val="00E83F94"/>
    <w:rsid w:val="00E840CF"/>
    <w:rsid w:val="00E8463E"/>
    <w:rsid w:val="00E857A9"/>
    <w:rsid w:val="00E8685E"/>
    <w:rsid w:val="00E86F9C"/>
    <w:rsid w:val="00E9174F"/>
    <w:rsid w:val="00E9219F"/>
    <w:rsid w:val="00E92D06"/>
    <w:rsid w:val="00E92F37"/>
    <w:rsid w:val="00E931EB"/>
    <w:rsid w:val="00E93888"/>
    <w:rsid w:val="00E95DB8"/>
    <w:rsid w:val="00E962AE"/>
    <w:rsid w:val="00EA04E5"/>
    <w:rsid w:val="00EA09BD"/>
    <w:rsid w:val="00EA0D8B"/>
    <w:rsid w:val="00EA1B64"/>
    <w:rsid w:val="00EA2521"/>
    <w:rsid w:val="00EA338D"/>
    <w:rsid w:val="00EA481B"/>
    <w:rsid w:val="00EA4E82"/>
    <w:rsid w:val="00EA6211"/>
    <w:rsid w:val="00EA626F"/>
    <w:rsid w:val="00EA7286"/>
    <w:rsid w:val="00EB3226"/>
    <w:rsid w:val="00EB3441"/>
    <w:rsid w:val="00EB3EAE"/>
    <w:rsid w:val="00EB69F9"/>
    <w:rsid w:val="00EB72DA"/>
    <w:rsid w:val="00EC0D68"/>
    <w:rsid w:val="00EC103E"/>
    <w:rsid w:val="00EC444B"/>
    <w:rsid w:val="00EC5033"/>
    <w:rsid w:val="00EC5D83"/>
    <w:rsid w:val="00EC639D"/>
    <w:rsid w:val="00EC6EAB"/>
    <w:rsid w:val="00EC6F31"/>
    <w:rsid w:val="00EC78B0"/>
    <w:rsid w:val="00ED2BA4"/>
    <w:rsid w:val="00ED2E22"/>
    <w:rsid w:val="00ED3EA0"/>
    <w:rsid w:val="00ED3FB0"/>
    <w:rsid w:val="00ED416C"/>
    <w:rsid w:val="00ED4D0A"/>
    <w:rsid w:val="00ED5E52"/>
    <w:rsid w:val="00ED5E53"/>
    <w:rsid w:val="00ED6739"/>
    <w:rsid w:val="00ED708C"/>
    <w:rsid w:val="00EE38C1"/>
    <w:rsid w:val="00EE4383"/>
    <w:rsid w:val="00EE4C10"/>
    <w:rsid w:val="00EE608E"/>
    <w:rsid w:val="00EE71FF"/>
    <w:rsid w:val="00EE743E"/>
    <w:rsid w:val="00EE756F"/>
    <w:rsid w:val="00EF29E9"/>
    <w:rsid w:val="00EF2F4B"/>
    <w:rsid w:val="00EF4D48"/>
    <w:rsid w:val="00EF66BD"/>
    <w:rsid w:val="00EF6AAF"/>
    <w:rsid w:val="00EF74C8"/>
    <w:rsid w:val="00F00690"/>
    <w:rsid w:val="00F028A1"/>
    <w:rsid w:val="00F029B1"/>
    <w:rsid w:val="00F0723D"/>
    <w:rsid w:val="00F072FB"/>
    <w:rsid w:val="00F10CE3"/>
    <w:rsid w:val="00F11914"/>
    <w:rsid w:val="00F120C4"/>
    <w:rsid w:val="00F12FB7"/>
    <w:rsid w:val="00F131F7"/>
    <w:rsid w:val="00F13BCE"/>
    <w:rsid w:val="00F168A1"/>
    <w:rsid w:val="00F228AA"/>
    <w:rsid w:val="00F2314B"/>
    <w:rsid w:val="00F24255"/>
    <w:rsid w:val="00F27326"/>
    <w:rsid w:val="00F303D6"/>
    <w:rsid w:val="00F31946"/>
    <w:rsid w:val="00F3283F"/>
    <w:rsid w:val="00F36018"/>
    <w:rsid w:val="00F37F6A"/>
    <w:rsid w:val="00F40739"/>
    <w:rsid w:val="00F40FB2"/>
    <w:rsid w:val="00F41EC9"/>
    <w:rsid w:val="00F4327F"/>
    <w:rsid w:val="00F43A43"/>
    <w:rsid w:val="00F43B09"/>
    <w:rsid w:val="00F4523A"/>
    <w:rsid w:val="00F45910"/>
    <w:rsid w:val="00F45F2A"/>
    <w:rsid w:val="00F465C4"/>
    <w:rsid w:val="00F50EE7"/>
    <w:rsid w:val="00F5611C"/>
    <w:rsid w:val="00F56A2D"/>
    <w:rsid w:val="00F60C25"/>
    <w:rsid w:val="00F66B55"/>
    <w:rsid w:val="00F67475"/>
    <w:rsid w:val="00F71348"/>
    <w:rsid w:val="00F716A3"/>
    <w:rsid w:val="00F722A4"/>
    <w:rsid w:val="00F72F7A"/>
    <w:rsid w:val="00F73985"/>
    <w:rsid w:val="00F80346"/>
    <w:rsid w:val="00F82C4E"/>
    <w:rsid w:val="00F8340E"/>
    <w:rsid w:val="00F864BD"/>
    <w:rsid w:val="00F8705F"/>
    <w:rsid w:val="00F90388"/>
    <w:rsid w:val="00F91F6A"/>
    <w:rsid w:val="00F9312C"/>
    <w:rsid w:val="00FA0062"/>
    <w:rsid w:val="00FA25C3"/>
    <w:rsid w:val="00FA32FB"/>
    <w:rsid w:val="00FA4054"/>
    <w:rsid w:val="00FA52FA"/>
    <w:rsid w:val="00FA5410"/>
    <w:rsid w:val="00FA6353"/>
    <w:rsid w:val="00FB237E"/>
    <w:rsid w:val="00FB2429"/>
    <w:rsid w:val="00FB2D1E"/>
    <w:rsid w:val="00FB3CE1"/>
    <w:rsid w:val="00FB5CD9"/>
    <w:rsid w:val="00FB61EF"/>
    <w:rsid w:val="00FB6308"/>
    <w:rsid w:val="00FB67F6"/>
    <w:rsid w:val="00FB71D5"/>
    <w:rsid w:val="00FC0BC6"/>
    <w:rsid w:val="00FC1395"/>
    <w:rsid w:val="00FC158C"/>
    <w:rsid w:val="00FC3E2A"/>
    <w:rsid w:val="00FC5177"/>
    <w:rsid w:val="00FC5DDC"/>
    <w:rsid w:val="00FC5E17"/>
    <w:rsid w:val="00FD0C4D"/>
    <w:rsid w:val="00FD0DB0"/>
    <w:rsid w:val="00FD3C58"/>
    <w:rsid w:val="00FD46E5"/>
    <w:rsid w:val="00FD4E14"/>
    <w:rsid w:val="00FD55EA"/>
    <w:rsid w:val="00FD6901"/>
    <w:rsid w:val="00FE046F"/>
    <w:rsid w:val="00FE0929"/>
    <w:rsid w:val="00FE3480"/>
    <w:rsid w:val="00FE4355"/>
    <w:rsid w:val="00FE4721"/>
    <w:rsid w:val="00FE5561"/>
    <w:rsid w:val="00FF01F7"/>
    <w:rsid w:val="00FF06EF"/>
    <w:rsid w:val="00FF46BD"/>
    <w:rsid w:val="00FF4B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ru v:ext="edit" colors="#ecf7d9,#d4fcf0,#e1fbf3,#e3f4f9,#f7e1fb,#faf7fb,#f9f7fb,#e5e0f0"/>
    </o:shapedefaults>
    <o:shapelayout v:ext="edit">
      <o:idmap v:ext="edit" data="1"/>
    </o:shapelayout>
  </w:shapeDefaults>
  <w:decimalSymbol w:val="."/>
  <w:listSeparator w:val=","/>
  <w14:docId w14:val="67106586"/>
  <w15:chartTrackingRefBased/>
  <w15:docId w15:val="{2A6B6897-5BD4-49A8-877B-B86FA8654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B5B61"/>
    <w:pPr>
      <w:spacing w:after="0" w:line="240" w:lineRule="auto"/>
    </w:pPr>
    <w:rPr>
      <w:kern w:val="2"/>
      <w:lang w:bidi="fa-IR"/>
      <w14:ligatures w14:val="standardContextual"/>
    </w:rPr>
  </w:style>
  <w:style w:type="paragraph" w:styleId="Heading1">
    <w:name w:val="heading 1"/>
    <w:basedOn w:val="Normal"/>
    <w:next w:val="Normal"/>
    <w:link w:val="Heading1Char"/>
    <w:uiPriority w:val="9"/>
    <w:qFormat/>
    <w:rsid w:val="005B5B61"/>
    <w:pPr>
      <w:keepNext/>
      <w:keepLines/>
      <w:spacing w:line="480" w:lineRule="auto"/>
      <w:jc w:val="center"/>
      <w:outlineLvl w:val="0"/>
    </w:pPr>
    <w:rPr>
      <w:rFonts w:asciiTheme="majorHAnsi" w:eastAsiaTheme="majorEastAsia" w:hAnsiTheme="majorHAnsi" w:cstheme="majorBidi"/>
      <w:b/>
      <w:bCs/>
      <w:color w:val="000000" w:themeColor="text1"/>
      <w:kern w:val="0"/>
      <w:sz w:val="24"/>
      <w:szCs w:val="24"/>
      <w:lang w:eastAsia="ja-JP" w:bidi="ar-SA"/>
      <w14:ligatures w14:val="none"/>
    </w:rPr>
  </w:style>
  <w:style w:type="paragraph" w:styleId="Heading2">
    <w:name w:val="heading 2"/>
    <w:basedOn w:val="Normal"/>
    <w:next w:val="Normal"/>
    <w:link w:val="Heading2Char"/>
    <w:uiPriority w:val="9"/>
    <w:unhideWhenUsed/>
    <w:qFormat/>
    <w:rsid w:val="005B5B6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659B"/>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7144D"/>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7144D"/>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5B61"/>
    <w:rPr>
      <w:rFonts w:asciiTheme="majorHAnsi" w:eastAsiaTheme="majorEastAsia" w:hAnsiTheme="majorHAnsi" w:cstheme="majorBidi"/>
      <w:b/>
      <w:bCs/>
      <w:color w:val="000000" w:themeColor="text1"/>
      <w:sz w:val="24"/>
      <w:szCs w:val="24"/>
      <w:lang w:eastAsia="ja-JP"/>
    </w:rPr>
  </w:style>
  <w:style w:type="character" w:customStyle="1" w:styleId="Heading2Char">
    <w:name w:val="Heading 2 Char"/>
    <w:basedOn w:val="DefaultParagraphFont"/>
    <w:link w:val="Heading2"/>
    <w:uiPriority w:val="9"/>
    <w:rsid w:val="005B5B61"/>
    <w:rPr>
      <w:rFonts w:asciiTheme="majorHAnsi" w:eastAsiaTheme="majorEastAsia" w:hAnsiTheme="majorHAnsi" w:cstheme="majorBidi"/>
      <w:color w:val="2F5496" w:themeColor="accent1" w:themeShade="BF"/>
      <w:kern w:val="2"/>
      <w:sz w:val="26"/>
      <w:szCs w:val="26"/>
      <w:lang w:bidi="fa-IR"/>
      <w14:ligatures w14:val="standardContextual"/>
    </w:rPr>
  </w:style>
  <w:style w:type="paragraph" w:styleId="CommentText">
    <w:name w:val="annotation text"/>
    <w:basedOn w:val="Normal"/>
    <w:link w:val="CommentTextChar"/>
    <w:uiPriority w:val="99"/>
    <w:unhideWhenUsed/>
    <w:rsid w:val="005B5B61"/>
    <w:rPr>
      <w:rFonts w:eastAsiaTheme="minorEastAsia"/>
      <w:color w:val="000000" w:themeColor="text1"/>
      <w:kern w:val="0"/>
      <w:szCs w:val="20"/>
      <w:lang w:eastAsia="ja-JP" w:bidi="ar-SA"/>
      <w14:ligatures w14:val="none"/>
    </w:rPr>
  </w:style>
  <w:style w:type="character" w:customStyle="1" w:styleId="CommentTextChar">
    <w:name w:val="Comment Text Char"/>
    <w:basedOn w:val="DefaultParagraphFont"/>
    <w:link w:val="CommentText"/>
    <w:uiPriority w:val="99"/>
    <w:rsid w:val="005B5B61"/>
    <w:rPr>
      <w:rFonts w:eastAsiaTheme="minorEastAsia"/>
      <w:color w:val="000000" w:themeColor="text1"/>
      <w:szCs w:val="20"/>
      <w:lang w:eastAsia="ja-JP"/>
    </w:rPr>
  </w:style>
  <w:style w:type="paragraph" w:styleId="FootnoteText">
    <w:name w:val="footnote text"/>
    <w:basedOn w:val="Normal"/>
    <w:link w:val="FootnoteTextChar"/>
    <w:uiPriority w:val="99"/>
    <w:unhideWhenUsed/>
    <w:rsid w:val="005B5B61"/>
    <w:pPr>
      <w:ind w:firstLine="720"/>
    </w:pPr>
    <w:rPr>
      <w:rFonts w:eastAsiaTheme="minorEastAsia"/>
      <w:color w:val="000000" w:themeColor="text1"/>
      <w:kern w:val="0"/>
      <w:szCs w:val="20"/>
      <w:lang w:eastAsia="ja-JP" w:bidi="ar-SA"/>
      <w14:ligatures w14:val="none"/>
    </w:rPr>
  </w:style>
  <w:style w:type="character" w:customStyle="1" w:styleId="FootnoteTextChar">
    <w:name w:val="Footnote Text Char"/>
    <w:basedOn w:val="DefaultParagraphFont"/>
    <w:link w:val="FootnoteText"/>
    <w:uiPriority w:val="99"/>
    <w:rsid w:val="005B5B61"/>
    <w:rPr>
      <w:rFonts w:eastAsiaTheme="minorEastAsia"/>
      <w:color w:val="000000" w:themeColor="text1"/>
      <w:szCs w:val="20"/>
      <w:lang w:eastAsia="ja-JP"/>
    </w:rPr>
  </w:style>
  <w:style w:type="character" w:styleId="FootnoteReference">
    <w:name w:val="footnote reference"/>
    <w:basedOn w:val="DefaultParagraphFont"/>
    <w:uiPriority w:val="99"/>
    <w:unhideWhenUsed/>
    <w:qFormat/>
    <w:rsid w:val="005B5B61"/>
    <w:rPr>
      <w:vertAlign w:val="superscript"/>
    </w:rPr>
  </w:style>
  <w:style w:type="character" w:styleId="CommentReference">
    <w:name w:val="annotation reference"/>
    <w:basedOn w:val="DefaultParagraphFont"/>
    <w:uiPriority w:val="99"/>
    <w:semiHidden/>
    <w:unhideWhenUsed/>
    <w:rsid w:val="005B5B61"/>
    <w:rPr>
      <w:sz w:val="22"/>
      <w:szCs w:val="16"/>
    </w:rPr>
  </w:style>
  <w:style w:type="character" w:styleId="Hyperlink">
    <w:name w:val="Hyperlink"/>
    <w:basedOn w:val="DefaultParagraphFont"/>
    <w:uiPriority w:val="99"/>
    <w:unhideWhenUsed/>
    <w:rsid w:val="005B5B61"/>
    <w:rPr>
      <w:color w:val="0563C1" w:themeColor="hyperlink"/>
      <w:u w:val="single"/>
    </w:rPr>
  </w:style>
  <w:style w:type="character" w:customStyle="1" w:styleId="CommentTextChar1">
    <w:name w:val="Comment Text Char1"/>
    <w:basedOn w:val="DefaultParagraphFont"/>
    <w:uiPriority w:val="99"/>
    <w:rsid w:val="00D04256"/>
    <w:rPr>
      <w:sz w:val="20"/>
      <w:szCs w:val="20"/>
    </w:rPr>
  </w:style>
  <w:style w:type="paragraph" w:styleId="NormalWeb">
    <w:name w:val="Normal (Web)"/>
    <w:basedOn w:val="Normal"/>
    <w:link w:val="NormalWebChar"/>
    <w:uiPriority w:val="99"/>
    <w:unhideWhenUsed/>
    <w:qFormat/>
    <w:rsid w:val="00D04256"/>
    <w:pPr>
      <w:spacing w:before="100" w:beforeAutospacing="1" w:after="100" w:afterAutospacing="1"/>
    </w:pPr>
    <w:rPr>
      <w:rFonts w:ascii="Times New Roman" w:eastAsia="Times New Roman" w:hAnsi="Times New Roman" w:cs="Times New Roman"/>
      <w:kern w:val="0"/>
      <w:sz w:val="24"/>
      <w:szCs w:val="24"/>
      <w:lang w:bidi="ar-SA"/>
      <w14:ligatures w14:val="none"/>
    </w:rPr>
  </w:style>
  <w:style w:type="character" w:styleId="Strong">
    <w:name w:val="Strong"/>
    <w:basedOn w:val="DefaultParagraphFont"/>
    <w:uiPriority w:val="22"/>
    <w:qFormat/>
    <w:rsid w:val="00D04256"/>
    <w:rPr>
      <w:b/>
      <w:bCs/>
    </w:rPr>
  </w:style>
  <w:style w:type="character" w:styleId="Emphasis">
    <w:name w:val="Emphasis"/>
    <w:basedOn w:val="DefaultParagraphFont"/>
    <w:uiPriority w:val="20"/>
    <w:qFormat/>
    <w:rsid w:val="00D04256"/>
    <w:rPr>
      <w:i/>
      <w:iCs/>
    </w:rPr>
  </w:style>
  <w:style w:type="paragraph" w:styleId="Header">
    <w:name w:val="header"/>
    <w:basedOn w:val="Normal"/>
    <w:link w:val="HeaderChar"/>
    <w:uiPriority w:val="99"/>
    <w:unhideWhenUsed/>
    <w:rsid w:val="00833D8D"/>
    <w:pPr>
      <w:tabs>
        <w:tab w:val="center" w:pos="4680"/>
        <w:tab w:val="right" w:pos="9360"/>
      </w:tabs>
    </w:pPr>
  </w:style>
  <w:style w:type="character" w:customStyle="1" w:styleId="HeaderChar">
    <w:name w:val="Header Char"/>
    <w:basedOn w:val="DefaultParagraphFont"/>
    <w:link w:val="Header"/>
    <w:uiPriority w:val="99"/>
    <w:rsid w:val="00833D8D"/>
    <w:rPr>
      <w:kern w:val="2"/>
      <w:lang w:bidi="fa-IR"/>
      <w14:ligatures w14:val="standardContextual"/>
    </w:rPr>
  </w:style>
  <w:style w:type="paragraph" w:styleId="Footer">
    <w:name w:val="footer"/>
    <w:basedOn w:val="Normal"/>
    <w:link w:val="FooterChar"/>
    <w:uiPriority w:val="99"/>
    <w:unhideWhenUsed/>
    <w:rsid w:val="00833D8D"/>
    <w:pPr>
      <w:tabs>
        <w:tab w:val="center" w:pos="4680"/>
        <w:tab w:val="right" w:pos="9360"/>
      </w:tabs>
    </w:pPr>
  </w:style>
  <w:style w:type="character" w:customStyle="1" w:styleId="FooterChar">
    <w:name w:val="Footer Char"/>
    <w:basedOn w:val="DefaultParagraphFont"/>
    <w:link w:val="Footer"/>
    <w:uiPriority w:val="99"/>
    <w:rsid w:val="00833D8D"/>
    <w:rPr>
      <w:kern w:val="2"/>
      <w:lang w:bidi="fa-IR"/>
      <w14:ligatures w14:val="standardContextual"/>
    </w:rPr>
  </w:style>
  <w:style w:type="paragraph" w:styleId="EndnoteText">
    <w:name w:val="endnote text"/>
    <w:basedOn w:val="Normal"/>
    <w:link w:val="EndnoteTextChar"/>
    <w:uiPriority w:val="99"/>
    <w:semiHidden/>
    <w:unhideWhenUsed/>
    <w:rsid w:val="00ED708C"/>
    <w:rPr>
      <w:sz w:val="20"/>
      <w:szCs w:val="20"/>
    </w:rPr>
  </w:style>
  <w:style w:type="character" w:customStyle="1" w:styleId="EndnoteTextChar">
    <w:name w:val="Endnote Text Char"/>
    <w:basedOn w:val="DefaultParagraphFont"/>
    <w:link w:val="EndnoteText"/>
    <w:uiPriority w:val="99"/>
    <w:semiHidden/>
    <w:rsid w:val="00ED708C"/>
    <w:rPr>
      <w:kern w:val="2"/>
      <w:sz w:val="20"/>
      <w:szCs w:val="20"/>
      <w:lang w:bidi="fa-IR"/>
      <w14:ligatures w14:val="standardContextual"/>
    </w:rPr>
  </w:style>
  <w:style w:type="character" w:styleId="EndnoteReference">
    <w:name w:val="endnote reference"/>
    <w:basedOn w:val="DefaultParagraphFont"/>
    <w:uiPriority w:val="99"/>
    <w:semiHidden/>
    <w:unhideWhenUsed/>
    <w:rsid w:val="00ED708C"/>
    <w:rPr>
      <w:vertAlign w:val="superscript"/>
    </w:rPr>
  </w:style>
  <w:style w:type="character" w:customStyle="1" w:styleId="Heading4Char">
    <w:name w:val="Heading 4 Char"/>
    <w:basedOn w:val="DefaultParagraphFont"/>
    <w:link w:val="Heading4"/>
    <w:uiPriority w:val="9"/>
    <w:semiHidden/>
    <w:rsid w:val="0007144D"/>
    <w:rPr>
      <w:rFonts w:asciiTheme="majorHAnsi" w:eastAsiaTheme="majorEastAsia" w:hAnsiTheme="majorHAnsi" w:cstheme="majorBidi"/>
      <w:i/>
      <w:iCs/>
      <w:color w:val="2F5496" w:themeColor="accent1" w:themeShade="BF"/>
      <w:kern w:val="2"/>
      <w:lang w:bidi="fa-IR"/>
      <w14:ligatures w14:val="standardContextual"/>
    </w:rPr>
  </w:style>
  <w:style w:type="character" w:customStyle="1" w:styleId="Heading5Char">
    <w:name w:val="Heading 5 Char"/>
    <w:basedOn w:val="DefaultParagraphFont"/>
    <w:link w:val="Heading5"/>
    <w:uiPriority w:val="3"/>
    <w:rsid w:val="0007144D"/>
    <w:rPr>
      <w:rFonts w:asciiTheme="majorHAnsi" w:eastAsiaTheme="majorEastAsia" w:hAnsiTheme="majorHAnsi" w:cstheme="majorBidi"/>
      <w:color w:val="2F5496" w:themeColor="accent1" w:themeShade="BF"/>
      <w:kern w:val="2"/>
      <w:lang w:bidi="fa-IR"/>
      <w14:ligatures w14:val="standardContextual"/>
    </w:rPr>
  </w:style>
  <w:style w:type="paragraph" w:styleId="CommentSubject">
    <w:name w:val="annotation subject"/>
    <w:basedOn w:val="CommentText"/>
    <w:next w:val="CommentText"/>
    <w:link w:val="CommentSubjectChar"/>
    <w:uiPriority w:val="99"/>
    <w:semiHidden/>
    <w:unhideWhenUsed/>
    <w:rsid w:val="004638E3"/>
    <w:rPr>
      <w:rFonts w:eastAsiaTheme="minorHAnsi"/>
      <w:b/>
      <w:bCs/>
      <w:color w:val="auto"/>
      <w:kern w:val="2"/>
      <w:sz w:val="20"/>
      <w:lang w:eastAsia="en-US" w:bidi="fa-IR"/>
      <w14:ligatures w14:val="standardContextual"/>
    </w:rPr>
  </w:style>
  <w:style w:type="character" w:customStyle="1" w:styleId="CommentSubjectChar">
    <w:name w:val="Comment Subject Char"/>
    <w:basedOn w:val="CommentTextChar"/>
    <w:link w:val="CommentSubject"/>
    <w:uiPriority w:val="99"/>
    <w:semiHidden/>
    <w:rsid w:val="004638E3"/>
    <w:rPr>
      <w:rFonts w:eastAsiaTheme="minorEastAsia"/>
      <w:b/>
      <w:bCs/>
      <w:color w:val="000000" w:themeColor="text1"/>
      <w:kern w:val="2"/>
      <w:sz w:val="20"/>
      <w:szCs w:val="20"/>
      <w:lang w:eastAsia="ja-JP" w:bidi="fa-IR"/>
      <w14:ligatures w14:val="standardContextual"/>
    </w:rPr>
  </w:style>
  <w:style w:type="paragraph" w:styleId="Bibliography">
    <w:name w:val="Bibliography"/>
    <w:basedOn w:val="Normal"/>
    <w:next w:val="Normal"/>
    <w:uiPriority w:val="37"/>
    <w:unhideWhenUsed/>
    <w:rsid w:val="00CC4D9C"/>
    <w:pPr>
      <w:spacing w:line="480" w:lineRule="auto"/>
      <w:ind w:left="720" w:hanging="720"/>
    </w:pPr>
    <w:rPr>
      <w:kern w:val="0"/>
      <w:lang w:bidi="ar-SA"/>
      <w14:ligatures w14:val="none"/>
    </w:rPr>
  </w:style>
  <w:style w:type="paragraph" w:styleId="Revision">
    <w:name w:val="Revision"/>
    <w:hidden/>
    <w:uiPriority w:val="99"/>
    <w:semiHidden/>
    <w:rsid w:val="00975CE1"/>
    <w:pPr>
      <w:spacing w:after="0" w:line="240" w:lineRule="auto"/>
    </w:pPr>
    <w:rPr>
      <w:kern w:val="2"/>
      <w:lang w:bidi="fa-IR"/>
      <w14:ligatures w14:val="standardContextual"/>
    </w:rPr>
  </w:style>
  <w:style w:type="character" w:customStyle="1" w:styleId="NormalWebChar">
    <w:name w:val="Normal (Web) Char"/>
    <w:link w:val="NormalWeb"/>
    <w:uiPriority w:val="99"/>
    <w:rsid w:val="00C6336D"/>
    <w:rPr>
      <w:rFonts w:ascii="Times New Roman" w:eastAsia="Times New Roman" w:hAnsi="Times New Roman" w:cs="Times New Roman"/>
      <w:sz w:val="24"/>
      <w:szCs w:val="24"/>
    </w:rPr>
  </w:style>
  <w:style w:type="character" w:customStyle="1" w:styleId="cf01">
    <w:name w:val="cf01"/>
    <w:basedOn w:val="DefaultParagraphFont"/>
    <w:rsid w:val="00DB1291"/>
    <w:rPr>
      <w:rFonts w:ascii="Segoe UI" w:hAnsi="Segoe UI" w:cs="Segoe UI" w:hint="default"/>
      <w:sz w:val="18"/>
      <w:szCs w:val="18"/>
      <w:shd w:val="clear" w:color="auto" w:fill="FFFF00"/>
    </w:rPr>
  </w:style>
  <w:style w:type="character" w:customStyle="1" w:styleId="cf11">
    <w:name w:val="cf11"/>
    <w:basedOn w:val="DefaultParagraphFont"/>
    <w:rsid w:val="00DB1291"/>
    <w:rPr>
      <w:rFonts w:ascii="Segoe UI" w:hAnsi="Segoe UI" w:cs="Segoe UI" w:hint="default"/>
      <w:sz w:val="18"/>
      <w:szCs w:val="18"/>
    </w:rPr>
  </w:style>
  <w:style w:type="paragraph" w:styleId="NoSpacing">
    <w:name w:val="No Spacing"/>
    <w:uiPriority w:val="1"/>
    <w:qFormat/>
    <w:rsid w:val="00F228AA"/>
    <w:pPr>
      <w:spacing w:after="0" w:line="240" w:lineRule="auto"/>
    </w:pPr>
    <w:rPr>
      <w:kern w:val="2"/>
      <w:lang w:bidi="fa-IR"/>
      <w14:ligatures w14:val="standardContextual"/>
    </w:rPr>
  </w:style>
  <w:style w:type="table" w:styleId="TableGrid">
    <w:name w:val="Table Grid"/>
    <w:basedOn w:val="TableNormal"/>
    <w:uiPriority w:val="39"/>
    <w:rsid w:val="00F22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E6649"/>
    <w:rPr>
      <w:color w:val="605E5C"/>
      <w:shd w:val="clear" w:color="auto" w:fill="E1DFDD"/>
    </w:rPr>
  </w:style>
  <w:style w:type="paragraph" w:styleId="ListParagraph">
    <w:name w:val="List Paragraph"/>
    <w:basedOn w:val="Normal"/>
    <w:uiPriority w:val="34"/>
    <w:qFormat/>
    <w:rsid w:val="000202E7"/>
    <w:pPr>
      <w:spacing w:after="160" w:line="259" w:lineRule="auto"/>
      <w:ind w:left="720"/>
      <w:contextualSpacing/>
    </w:pPr>
    <w:rPr>
      <w:lang w:val="en-GB" w:bidi="ar-SA"/>
    </w:rPr>
  </w:style>
  <w:style w:type="character" w:customStyle="1" w:styleId="Heading3Char">
    <w:name w:val="Heading 3 Char"/>
    <w:basedOn w:val="DefaultParagraphFont"/>
    <w:link w:val="Heading3"/>
    <w:uiPriority w:val="9"/>
    <w:rsid w:val="00A2659B"/>
    <w:rPr>
      <w:rFonts w:asciiTheme="majorHAnsi" w:eastAsiaTheme="majorEastAsia" w:hAnsiTheme="majorHAnsi" w:cstheme="majorBidi"/>
      <w:color w:val="1F3763" w:themeColor="accent1" w:themeShade="7F"/>
      <w:kern w:val="2"/>
      <w:sz w:val="24"/>
      <w:szCs w:val="24"/>
      <w:lang w:bidi="fa-I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210281">
      <w:bodyDiv w:val="1"/>
      <w:marLeft w:val="0"/>
      <w:marRight w:val="0"/>
      <w:marTop w:val="0"/>
      <w:marBottom w:val="0"/>
      <w:divBdr>
        <w:top w:val="none" w:sz="0" w:space="0" w:color="auto"/>
        <w:left w:val="none" w:sz="0" w:space="0" w:color="auto"/>
        <w:bottom w:val="none" w:sz="0" w:space="0" w:color="auto"/>
        <w:right w:val="none" w:sz="0" w:space="0" w:color="auto"/>
      </w:divBdr>
    </w:div>
    <w:div w:id="213081333">
      <w:bodyDiv w:val="1"/>
      <w:marLeft w:val="0"/>
      <w:marRight w:val="0"/>
      <w:marTop w:val="0"/>
      <w:marBottom w:val="0"/>
      <w:divBdr>
        <w:top w:val="none" w:sz="0" w:space="0" w:color="auto"/>
        <w:left w:val="none" w:sz="0" w:space="0" w:color="auto"/>
        <w:bottom w:val="none" w:sz="0" w:space="0" w:color="auto"/>
        <w:right w:val="none" w:sz="0" w:space="0" w:color="auto"/>
      </w:divBdr>
      <w:divsChild>
        <w:div w:id="1019624733">
          <w:marLeft w:val="0"/>
          <w:marRight w:val="0"/>
          <w:marTop w:val="0"/>
          <w:marBottom w:val="0"/>
          <w:divBdr>
            <w:top w:val="none" w:sz="0" w:space="0" w:color="auto"/>
            <w:left w:val="none" w:sz="0" w:space="0" w:color="auto"/>
            <w:bottom w:val="none" w:sz="0" w:space="0" w:color="auto"/>
            <w:right w:val="none" w:sz="0" w:space="0" w:color="auto"/>
          </w:divBdr>
        </w:div>
      </w:divsChild>
    </w:div>
    <w:div w:id="253439817">
      <w:bodyDiv w:val="1"/>
      <w:marLeft w:val="0"/>
      <w:marRight w:val="0"/>
      <w:marTop w:val="0"/>
      <w:marBottom w:val="0"/>
      <w:divBdr>
        <w:top w:val="none" w:sz="0" w:space="0" w:color="auto"/>
        <w:left w:val="none" w:sz="0" w:space="0" w:color="auto"/>
        <w:bottom w:val="none" w:sz="0" w:space="0" w:color="auto"/>
        <w:right w:val="none" w:sz="0" w:space="0" w:color="auto"/>
      </w:divBdr>
    </w:div>
    <w:div w:id="270092169">
      <w:bodyDiv w:val="1"/>
      <w:marLeft w:val="0"/>
      <w:marRight w:val="0"/>
      <w:marTop w:val="0"/>
      <w:marBottom w:val="0"/>
      <w:divBdr>
        <w:top w:val="none" w:sz="0" w:space="0" w:color="auto"/>
        <w:left w:val="none" w:sz="0" w:space="0" w:color="auto"/>
        <w:bottom w:val="none" w:sz="0" w:space="0" w:color="auto"/>
        <w:right w:val="none" w:sz="0" w:space="0" w:color="auto"/>
      </w:divBdr>
      <w:divsChild>
        <w:div w:id="1684816117">
          <w:marLeft w:val="0"/>
          <w:marRight w:val="0"/>
          <w:marTop w:val="0"/>
          <w:marBottom w:val="0"/>
          <w:divBdr>
            <w:top w:val="none" w:sz="0" w:space="0" w:color="auto"/>
            <w:left w:val="none" w:sz="0" w:space="0" w:color="auto"/>
            <w:bottom w:val="none" w:sz="0" w:space="0" w:color="auto"/>
            <w:right w:val="none" w:sz="0" w:space="0" w:color="auto"/>
          </w:divBdr>
        </w:div>
      </w:divsChild>
    </w:div>
    <w:div w:id="415253844">
      <w:bodyDiv w:val="1"/>
      <w:marLeft w:val="0"/>
      <w:marRight w:val="0"/>
      <w:marTop w:val="0"/>
      <w:marBottom w:val="0"/>
      <w:divBdr>
        <w:top w:val="none" w:sz="0" w:space="0" w:color="auto"/>
        <w:left w:val="none" w:sz="0" w:space="0" w:color="auto"/>
        <w:bottom w:val="none" w:sz="0" w:space="0" w:color="auto"/>
        <w:right w:val="none" w:sz="0" w:space="0" w:color="auto"/>
      </w:divBdr>
    </w:div>
    <w:div w:id="518661436">
      <w:bodyDiv w:val="1"/>
      <w:marLeft w:val="0"/>
      <w:marRight w:val="0"/>
      <w:marTop w:val="0"/>
      <w:marBottom w:val="0"/>
      <w:divBdr>
        <w:top w:val="none" w:sz="0" w:space="0" w:color="auto"/>
        <w:left w:val="none" w:sz="0" w:space="0" w:color="auto"/>
        <w:bottom w:val="none" w:sz="0" w:space="0" w:color="auto"/>
        <w:right w:val="none" w:sz="0" w:space="0" w:color="auto"/>
      </w:divBdr>
      <w:divsChild>
        <w:div w:id="1988969451">
          <w:marLeft w:val="0"/>
          <w:marRight w:val="0"/>
          <w:marTop w:val="0"/>
          <w:marBottom w:val="0"/>
          <w:divBdr>
            <w:top w:val="none" w:sz="0" w:space="0" w:color="auto"/>
            <w:left w:val="none" w:sz="0" w:space="0" w:color="auto"/>
            <w:bottom w:val="none" w:sz="0" w:space="0" w:color="auto"/>
            <w:right w:val="none" w:sz="0" w:space="0" w:color="auto"/>
          </w:divBdr>
        </w:div>
      </w:divsChild>
    </w:div>
    <w:div w:id="528765770">
      <w:bodyDiv w:val="1"/>
      <w:marLeft w:val="0"/>
      <w:marRight w:val="0"/>
      <w:marTop w:val="0"/>
      <w:marBottom w:val="0"/>
      <w:divBdr>
        <w:top w:val="none" w:sz="0" w:space="0" w:color="auto"/>
        <w:left w:val="none" w:sz="0" w:space="0" w:color="auto"/>
        <w:bottom w:val="none" w:sz="0" w:space="0" w:color="auto"/>
        <w:right w:val="none" w:sz="0" w:space="0" w:color="auto"/>
      </w:divBdr>
      <w:divsChild>
        <w:div w:id="860581563">
          <w:blockQuote w:val="1"/>
          <w:marLeft w:val="720"/>
          <w:marRight w:val="720"/>
          <w:marTop w:val="100"/>
          <w:marBottom w:val="100"/>
          <w:divBdr>
            <w:top w:val="none" w:sz="0" w:space="0" w:color="auto"/>
            <w:left w:val="none" w:sz="0" w:space="0" w:color="auto"/>
            <w:bottom w:val="none" w:sz="0" w:space="0" w:color="auto"/>
            <w:right w:val="none" w:sz="0" w:space="0" w:color="auto"/>
          </w:divBdr>
        </w:div>
        <w:div w:id="4124392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69733727">
      <w:bodyDiv w:val="1"/>
      <w:marLeft w:val="0"/>
      <w:marRight w:val="0"/>
      <w:marTop w:val="0"/>
      <w:marBottom w:val="0"/>
      <w:divBdr>
        <w:top w:val="none" w:sz="0" w:space="0" w:color="auto"/>
        <w:left w:val="none" w:sz="0" w:space="0" w:color="auto"/>
        <w:bottom w:val="none" w:sz="0" w:space="0" w:color="auto"/>
        <w:right w:val="none" w:sz="0" w:space="0" w:color="auto"/>
      </w:divBdr>
    </w:div>
    <w:div w:id="686754555">
      <w:bodyDiv w:val="1"/>
      <w:marLeft w:val="0"/>
      <w:marRight w:val="0"/>
      <w:marTop w:val="0"/>
      <w:marBottom w:val="0"/>
      <w:divBdr>
        <w:top w:val="none" w:sz="0" w:space="0" w:color="auto"/>
        <w:left w:val="none" w:sz="0" w:space="0" w:color="auto"/>
        <w:bottom w:val="none" w:sz="0" w:space="0" w:color="auto"/>
        <w:right w:val="none" w:sz="0" w:space="0" w:color="auto"/>
      </w:divBdr>
    </w:div>
    <w:div w:id="714893051">
      <w:bodyDiv w:val="1"/>
      <w:marLeft w:val="0"/>
      <w:marRight w:val="0"/>
      <w:marTop w:val="0"/>
      <w:marBottom w:val="0"/>
      <w:divBdr>
        <w:top w:val="none" w:sz="0" w:space="0" w:color="auto"/>
        <w:left w:val="none" w:sz="0" w:space="0" w:color="auto"/>
        <w:bottom w:val="none" w:sz="0" w:space="0" w:color="auto"/>
        <w:right w:val="none" w:sz="0" w:space="0" w:color="auto"/>
      </w:divBdr>
      <w:divsChild>
        <w:div w:id="1383209850">
          <w:marLeft w:val="0"/>
          <w:marRight w:val="0"/>
          <w:marTop w:val="0"/>
          <w:marBottom w:val="0"/>
          <w:divBdr>
            <w:top w:val="none" w:sz="0" w:space="0" w:color="auto"/>
            <w:left w:val="none" w:sz="0" w:space="0" w:color="auto"/>
            <w:bottom w:val="none" w:sz="0" w:space="0" w:color="auto"/>
            <w:right w:val="none" w:sz="0" w:space="0" w:color="auto"/>
          </w:divBdr>
        </w:div>
      </w:divsChild>
    </w:div>
    <w:div w:id="799808451">
      <w:bodyDiv w:val="1"/>
      <w:marLeft w:val="0"/>
      <w:marRight w:val="0"/>
      <w:marTop w:val="0"/>
      <w:marBottom w:val="0"/>
      <w:divBdr>
        <w:top w:val="none" w:sz="0" w:space="0" w:color="auto"/>
        <w:left w:val="none" w:sz="0" w:space="0" w:color="auto"/>
        <w:bottom w:val="none" w:sz="0" w:space="0" w:color="auto"/>
        <w:right w:val="none" w:sz="0" w:space="0" w:color="auto"/>
      </w:divBdr>
      <w:divsChild>
        <w:div w:id="212157272">
          <w:marLeft w:val="0"/>
          <w:marRight w:val="0"/>
          <w:marTop w:val="0"/>
          <w:marBottom w:val="0"/>
          <w:divBdr>
            <w:top w:val="none" w:sz="0" w:space="0" w:color="auto"/>
            <w:left w:val="none" w:sz="0" w:space="0" w:color="auto"/>
            <w:bottom w:val="none" w:sz="0" w:space="0" w:color="auto"/>
            <w:right w:val="none" w:sz="0" w:space="0" w:color="auto"/>
          </w:divBdr>
        </w:div>
      </w:divsChild>
    </w:div>
    <w:div w:id="800340705">
      <w:bodyDiv w:val="1"/>
      <w:marLeft w:val="0"/>
      <w:marRight w:val="0"/>
      <w:marTop w:val="0"/>
      <w:marBottom w:val="0"/>
      <w:divBdr>
        <w:top w:val="none" w:sz="0" w:space="0" w:color="auto"/>
        <w:left w:val="none" w:sz="0" w:space="0" w:color="auto"/>
        <w:bottom w:val="none" w:sz="0" w:space="0" w:color="auto"/>
        <w:right w:val="none" w:sz="0" w:space="0" w:color="auto"/>
      </w:divBdr>
    </w:div>
    <w:div w:id="805586175">
      <w:bodyDiv w:val="1"/>
      <w:marLeft w:val="0"/>
      <w:marRight w:val="0"/>
      <w:marTop w:val="0"/>
      <w:marBottom w:val="0"/>
      <w:divBdr>
        <w:top w:val="none" w:sz="0" w:space="0" w:color="auto"/>
        <w:left w:val="none" w:sz="0" w:space="0" w:color="auto"/>
        <w:bottom w:val="none" w:sz="0" w:space="0" w:color="auto"/>
        <w:right w:val="none" w:sz="0" w:space="0" w:color="auto"/>
      </w:divBdr>
    </w:div>
    <w:div w:id="894661174">
      <w:bodyDiv w:val="1"/>
      <w:marLeft w:val="0"/>
      <w:marRight w:val="0"/>
      <w:marTop w:val="0"/>
      <w:marBottom w:val="0"/>
      <w:divBdr>
        <w:top w:val="none" w:sz="0" w:space="0" w:color="auto"/>
        <w:left w:val="none" w:sz="0" w:space="0" w:color="auto"/>
        <w:bottom w:val="none" w:sz="0" w:space="0" w:color="auto"/>
        <w:right w:val="none" w:sz="0" w:space="0" w:color="auto"/>
      </w:divBdr>
    </w:div>
    <w:div w:id="998114512">
      <w:bodyDiv w:val="1"/>
      <w:marLeft w:val="0"/>
      <w:marRight w:val="0"/>
      <w:marTop w:val="0"/>
      <w:marBottom w:val="0"/>
      <w:divBdr>
        <w:top w:val="none" w:sz="0" w:space="0" w:color="auto"/>
        <w:left w:val="none" w:sz="0" w:space="0" w:color="auto"/>
        <w:bottom w:val="none" w:sz="0" w:space="0" w:color="auto"/>
        <w:right w:val="none" w:sz="0" w:space="0" w:color="auto"/>
      </w:divBdr>
    </w:div>
    <w:div w:id="1003628136">
      <w:bodyDiv w:val="1"/>
      <w:marLeft w:val="0"/>
      <w:marRight w:val="0"/>
      <w:marTop w:val="0"/>
      <w:marBottom w:val="0"/>
      <w:divBdr>
        <w:top w:val="none" w:sz="0" w:space="0" w:color="auto"/>
        <w:left w:val="none" w:sz="0" w:space="0" w:color="auto"/>
        <w:bottom w:val="none" w:sz="0" w:space="0" w:color="auto"/>
        <w:right w:val="none" w:sz="0" w:space="0" w:color="auto"/>
      </w:divBdr>
    </w:div>
    <w:div w:id="1005396609">
      <w:bodyDiv w:val="1"/>
      <w:marLeft w:val="0"/>
      <w:marRight w:val="0"/>
      <w:marTop w:val="0"/>
      <w:marBottom w:val="0"/>
      <w:divBdr>
        <w:top w:val="none" w:sz="0" w:space="0" w:color="auto"/>
        <w:left w:val="none" w:sz="0" w:space="0" w:color="auto"/>
        <w:bottom w:val="none" w:sz="0" w:space="0" w:color="auto"/>
        <w:right w:val="none" w:sz="0" w:space="0" w:color="auto"/>
      </w:divBdr>
    </w:div>
    <w:div w:id="1057362457">
      <w:bodyDiv w:val="1"/>
      <w:marLeft w:val="0"/>
      <w:marRight w:val="0"/>
      <w:marTop w:val="0"/>
      <w:marBottom w:val="0"/>
      <w:divBdr>
        <w:top w:val="none" w:sz="0" w:space="0" w:color="auto"/>
        <w:left w:val="none" w:sz="0" w:space="0" w:color="auto"/>
        <w:bottom w:val="none" w:sz="0" w:space="0" w:color="auto"/>
        <w:right w:val="none" w:sz="0" w:space="0" w:color="auto"/>
      </w:divBdr>
    </w:div>
    <w:div w:id="1064138345">
      <w:bodyDiv w:val="1"/>
      <w:marLeft w:val="0"/>
      <w:marRight w:val="0"/>
      <w:marTop w:val="0"/>
      <w:marBottom w:val="0"/>
      <w:divBdr>
        <w:top w:val="none" w:sz="0" w:space="0" w:color="auto"/>
        <w:left w:val="none" w:sz="0" w:space="0" w:color="auto"/>
        <w:bottom w:val="none" w:sz="0" w:space="0" w:color="auto"/>
        <w:right w:val="none" w:sz="0" w:space="0" w:color="auto"/>
      </w:divBdr>
    </w:div>
    <w:div w:id="1276525421">
      <w:bodyDiv w:val="1"/>
      <w:marLeft w:val="0"/>
      <w:marRight w:val="0"/>
      <w:marTop w:val="0"/>
      <w:marBottom w:val="0"/>
      <w:divBdr>
        <w:top w:val="none" w:sz="0" w:space="0" w:color="auto"/>
        <w:left w:val="none" w:sz="0" w:space="0" w:color="auto"/>
        <w:bottom w:val="none" w:sz="0" w:space="0" w:color="auto"/>
        <w:right w:val="none" w:sz="0" w:space="0" w:color="auto"/>
      </w:divBdr>
      <w:divsChild>
        <w:div w:id="1192650374">
          <w:marLeft w:val="0"/>
          <w:marRight w:val="0"/>
          <w:marTop w:val="0"/>
          <w:marBottom w:val="0"/>
          <w:divBdr>
            <w:top w:val="none" w:sz="0" w:space="0" w:color="auto"/>
            <w:left w:val="none" w:sz="0" w:space="0" w:color="auto"/>
            <w:bottom w:val="none" w:sz="0" w:space="0" w:color="auto"/>
            <w:right w:val="none" w:sz="0" w:space="0" w:color="auto"/>
          </w:divBdr>
          <w:divsChild>
            <w:div w:id="171575285">
              <w:marLeft w:val="0"/>
              <w:marRight w:val="0"/>
              <w:marTop w:val="0"/>
              <w:marBottom w:val="0"/>
              <w:divBdr>
                <w:top w:val="none" w:sz="0" w:space="0" w:color="auto"/>
                <w:left w:val="none" w:sz="0" w:space="0" w:color="auto"/>
                <w:bottom w:val="none" w:sz="0" w:space="0" w:color="auto"/>
                <w:right w:val="none" w:sz="0" w:space="0" w:color="auto"/>
              </w:divBdr>
              <w:divsChild>
                <w:div w:id="713962249">
                  <w:marLeft w:val="0"/>
                  <w:marRight w:val="0"/>
                  <w:marTop w:val="0"/>
                  <w:marBottom w:val="0"/>
                  <w:divBdr>
                    <w:top w:val="none" w:sz="0" w:space="0" w:color="auto"/>
                    <w:left w:val="none" w:sz="0" w:space="0" w:color="auto"/>
                    <w:bottom w:val="none" w:sz="0" w:space="0" w:color="auto"/>
                    <w:right w:val="none" w:sz="0" w:space="0" w:color="auto"/>
                  </w:divBdr>
                  <w:divsChild>
                    <w:div w:id="57706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723418">
      <w:bodyDiv w:val="1"/>
      <w:marLeft w:val="0"/>
      <w:marRight w:val="0"/>
      <w:marTop w:val="0"/>
      <w:marBottom w:val="0"/>
      <w:divBdr>
        <w:top w:val="none" w:sz="0" w:space="0" w:color="auto"/>
        <w:left w:val="none" w:sz="0" w:space="0" w:color="auto"/>
        <w:bottom w:val="none" w:sz="0" w:space="0" w:color="auto"/>
        <w:right w:val="none" w:sz="0" w:space="0" w:color="auto"/>
      </w:divBdr>
    </w:div>
    <w:div w:id="1366246629">
      <w:bodyDiv w:val="1"/>
      <w:marLeft w:val="0"/>
      <w:marRight w:val="0"/>
      <w:marTop w:val="0"/>
      <w:marBottom w:val="0"/>
      <w:divBdr>
        <w:top w:val="none" w:sz="0" w:space="0" w:color="auto"/>
        <w:left w:val="none" w:sz="0" w:space="0" w:color="auto"/>
        <w:bottom w:val="none" w:sz="0" w:space="0" w:color="auto"/>
        <w:right w:val="none" w:sz="0" w:space="0" w:color="auto"/>
      </w:divBdr>
      <w:divsChild>
        <w:div w:id="804739809">
          <w:blockQuote w:val="1"/>
          <w:marLeft w:val="720"/>
          <w:marRight w:val="720"/>
          <w:marTop w:val="100"/>
          <w:marBottom w:val="100"/>
          <w:divBdr>
            <w:top w:val="none" w:sz="0" w:space="0" w:color="auto"/>
            <w:left w:val="none" w:sz="0" w:space="0" w:color="auto"/>
            <w:bottom w:val="none" w:sz="0" w:space="0" w:color="auto"/>
            <w:right w:val="none" w:sz="0" w:space="0" w:color="auto"/>
          </w:divBdr>
        </w:div>
        <w:div w:id="103161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9587738">
      <w:bodyDiv w:val="1"/>
      <w:marLeft w:val="0"/>
      <w:marRight w:val="0"/>
      <w:marTop w:val="0"/>
      <w:marBottom w:val="0"/>
      <w:divBdr>
        <w:top w:val="none" w:sz="0" w:space="0" w:color="auto"/>
        <w:left w:val="none" w:sz="0" w:space="0" w:color="auto"/>
        <w:bottom w:val="none" w:sz="0" w:space="0" w:color="auto"/>
        <w:right w:val="none" w:sz="0" w:space="0" w:color="auto"/>
      </w:divBdr>
      <w:divsChild>
        <w:div w:id="1047099860">
          <w:marLeft w:val="0"/>
          <w:marRight w:val="0"/>
          <w:marTop w:val="0"/>
          <w:marBottom w:val="0"/>
          <w:divBdr>
            <w:top w:val="none" w:sz="0" w:space="0" w:color="auto"/>
            <w:left w:val="none" w:sz="0" w:space="0" w:color="auto"/>
            <w:bottom w:val="none" w:sz="0" w:space="0" w:color="auto"/>
            <w:right w:val="none" w:sz="0" w:space="0" w:color="auto"/>
          </w:divBdr>
          <w:divsChild>
            <w:div w:id="983702448">
              <w:marLeft w:val="0"/>
              <w:marRight w:val="0"/>
              <w:marTop w:val="0"/>
              <w:marBottom w:val="0"/>
              <w:divBdr>
                <w:top w:val="none" w:sz="0" w:space="0" w:color="auto"/>
                <w:left w:val="none" w:sz="0" w:space="0" w:color="auto"/>
                <w:bottom w:val="none" w:sz="0" w:space="0" w:color="auto"/>
                <w:right w:val="none" w:sz="0" w:space="0" w:color="auto"/>
              </w:divBdr>
              <w:divsChild>
                <w:div w:id="1119955529">
                  <w:marLeft w:val="0"/>
                  <w:marRight w:val="0"/>
                  <w:marTop w:val="0"/>
                  <w:marBottom w:val="0"/>
                  <w:divBdr>
                    <w:top w:val="none" w:sz="0" w:space="0" w:color="auto"/>
                    <w:left w:val="none" w:sz="0" w:space="0" w:color="auto"/>
                    <w:bottom w:val="none" w:sz="0" w:space="0" w:color="auto"/>
                    <w:right w:val="none" w:sz="0" w:space="0" w:color="auto"/>
                  </w:divBdr>
                  <w:divsChild>
                    <w:div w:id="202763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842534">
      <w:bodyDiv w:val="1"/>
      <w:marLeft w:val="0"/>
      <w:marRight w:val="0"/>
      <w:marTop w:val="0"/>
      <w:marBottom w:val="0"/>
      <w:divBdr>
        <w:top w:val="none" w:sz="0" w:space="0" w:color="auto"/>
        <w:left w:val="none" w:sz="0" w:space="0" w:color="auto"/>
        <w:bottom w:val="none" w:sz="0" w:space="0" w:color="auto"/>
        <w:right w:val="none" w:sz="0" w:space="0" w:color="auto"/>
      </w:divBdr>
      <w:divsChild>
        <w:div w:id="959651427">
          <w:marLeft w:val="0"/>
          <w:marRight w:val="0"/>
          <w:marTop w:val="0"/>
          <w:marBottom w:val="0"/>
          <w:divBdr>
            <w:top w:val="none" w:sz="0" w:space="0" w:color="auto"/>
            <w:left w:val="none" w:sz="0" w:space="0" w:color="auto"/>
            <w:bottom w:val="none" w:sz="0" w:space="0" w:color="auto"/>
            <w:right w:val="none" w:sz="0" w:space="0" w:color="auto"/>
          </w:divBdr>
        </w:div>
      </w:divsChild>
    </w:div>
    <w:div w:id="1795321047">
      <w:bodyDiv w:val="1"/>
      <w:marLeft w:val="0"/>
      <w:marRight w:val="0"/>
      <w:marTop w:val="0"/>
      <w:marBottom w:val="0"/>
      <w:divBdr>
        <w:top w:val="none" w:sz="0" w:space="0" w:color="auto"/>
        <w:left w:val="none" w:sz="0" w:space="0" w:color="auto"/>
        <w:bottom w:val="none" w:sz="0" w:space="0" w:color="auto"/>
        <w:right w:val="none" w:sz="0" w:space="0" w:color="auto"/>
      </w:divBdr>
    </w:div>
    <w:div w:id="1812287859">
      <w:bodyDiv w:val="1"/>
      <w:marLeft w:val="0"/>
      <w:marRight w:val="0"/>
      <w:marTop w:val="0"/>
      <w:marBottom w:val="0"/>
      <w:divBdr>
        <w:top w:val="none" w:sz="0" w:space="0" w:color="auto"/>
        <w:left w:val="none" w:sz="0" w:space="0" w:color="auto"/>
        <w:bottom w:val="none" w:sz="0" w:space="0" w:color="auto"/>
        <w:right w:val="none" w:sz="0" w:space="0" w:color="auto"/>
      </w:divBdr>
      <w:divsChild>
        <w:div w:id="912472918">
          <w:marLeft w:val="0"/>
          <w:marRight w:val="0"/>
          <w:marTop w:val="0"/>
          <w:marBottom w:val="0"/>
          <w:divBdr>
            <w:top w:val="none" w:sz="0" w:space="0" w:color="auto"/>
            <w:left w:val="none" w:sz="0" w:space="0" w:color="auto"/>
            <w:bottom w:val="none" w:sz="0" w:space="0" w:color="auto"/>
            <w:right w:val="none" w:sz="0" w:space="0" w:color="auto"/>
          </w:divBdr>
        </w:div>
      </w:divsChild>
    </w:div>
    <w:div w:id="1820997354">
      <w:bodyDiv w:val="1"/>
      <w:marLeft w:val="0"/>
      <w:marRight w:val="0"/>
      <w:marTop w:val="0"/>
      <w:marBottom w:val="0"/>
      <w:divBdr>
        <w:top w:val="none" w:sz="0" w:space="0" w:color="auto"/>
        <w:left w:val="none" w:sz="0" w:space="0" w:color="auto"/>
        <w:bottom w:val="none" w:sz="0" w:space="0" w:color="auto"/>
        <w:right w:val="none" w:sz="0" w:space="0" w:color="auto"/>
      </w:divBdr>
    </w:div>
    <w:div w:id="1832327849">
      <w:bodyDiv w:val="1"/>
      <w:marLeft w:val="0"/>
      <w:marRight w:val="0"/>
      <w:marTop w:val="0"/>
      <w:marBottom w:val="0"/>
      <w:divBdr>
        <w:top w:val="none" w:sz="0" w:space="0" w:color="auto"/>
        <w:left w:val="none" w:sz="0" w:space="0" w:color="auto"/>
        <w:bottom w:val="none" w:sz="0" w:space="0" w:color="auto"/>
        <w:right w:val="none" w:sz="0" w:space="0" w:color="auto"/>
      </w:divBdr>
    </w:div>
    <w:div w:id="1930309119">
      <w:bodyDiv w:val="1"/>
      <w:marLeft w:val="0"/>
      <w:marRight w:val="0"/>
      <w:marTop w:val="0"/>
      <w:marBottom w:val="0"/>
      <w:divBdr>
        <w:top w:val="none" w:sz="0" w:space="0" w:color="auto"/>
        <w:left w:val="none" w:sz="0" w:space="0" w:color="auto"/>
        <w:bottom w:val="none" w:sz="0" w:space="0" w:color="auto"/>
        <w:right w:val="none" w:sz="0" w:space="0" w:color="auto"/>
      </w:divBdr>
      <w:divsChild>
        <w:div w:id="1352219775">
          <w:marLeft w:val="0"/>
          <w:marRight w:val="0"/>
          <w:marTop w:val="0"/>
          <w:marBottom w:val="0"/>
          <w:divBdr>
            <w:top w:val="none" w:sz="0" w:space="0" w:color="auto"/>
            <w:left w:val="none" w:sz="0" w:space="0" w:color="auto"/>
            <w:bottom w:val="none" w:sz="0" w:space="0" w:color="auto"/>
            <w:right w:val="none" w:sz="0" w:space="0" w:color="auto"/>
          </w:divBdr>
        </w:div>
      </w:divsChild>
    </w:div>
    <w:div w:id="1985349599">
      <w:bodyDiv w:val="1"/>
      <w:marLeft w:val="0"/>
      <w:marRight w:val="0"/>
      <w:marTop w:val="0"/>
      <w:marBottom w:val="0"/>
      <w:divBdr>
        <w:top w:val="none" w:sz="0" w:space="0" w:color="auto"/>
        <w:left w:val="none" w:sz="0" w:space="0" w:color="auto"/>
        <w:bottom w:val="none" w:sz="0" w:space="0" w:color="auto"/>
        <w:right w:val="none" w:sz="0" w:space="0" w:color="auto"/>
      </w:divBdr>
    </w:div>
    <w:div w:id="2006856677">
      <w:bodyDiv w:val="1"/>
      <w:marLeft w:val="0"/>
      <w:marRight w:val="0"/>
      <w:marTop w:val="0"/>
      <w:marBottom w:val="0"/>
      <w:divBdr>
        <w:top w:val="none" w:sz="0" w:space="0" w:color="auto"/>
        <w:left w:val="none" w:sz="0" w:space="0" w:color="auto"/>
        <w:bottom w:val="none" w:sz="0" w:space="0" w:color="auto"/>
        <w:right w:val="none" w:sz="0" w:space="0" w:color="auto"/>
      </w:divBdr>
    </w:div>
    <w:div w:id="2100171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83B38-A96D-433B-8F36-B8480A0CF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2</Pages>
  <Words>121574</Words>
  <Characters>692972</Characters>
  <Application>Microsoft Office Word</Application>
  <DocSecurity>0</DocSecurity>
  <Lines>5774</Lines>
  <Paragraphs>1625</Paragraphs>
  <ScaleCrop>false</ScaleCrop>
  <HeadingPairs>
    <vt:vector size="2" baseType="variant">
      <vt:variant>
        <vt:lpstr>Title</vt:lpstr>
      </vt:variant>
      <vt:variant>
        <vt:i4>1</vt:i4>
      </vt:variant>
    </vt:vector>
  </HeadingPairs>
  <TitlesOfParts>
    <vt:vector size="1" baseType="lpstr">
      <vt:lpstr/>
    </vt:vector>
  </TitlesOfParts>
  <Company>COT</Company>
  <LinksUpToDate>false</LinksUpToDate>
  <CharactersWithSpaces>81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mohammadi, Melika</dc:creator>
  <cp:keywords/>
  <dc:description/>
  <cp:lastModifiedBy>Shirmohammadi, Melika</cp:lastModifiedBy>
  <cp:revision>9</cp:revision>
  <dcterms:created xsi:type="dcterms:W3CDTF">2025-04-24T13:18:00Z</dcterms:created>
  <dcterms:modified xsi:type="dcterms:W3CDTF">2025-04-24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oBDx9vz"/&gt;&lt;style id="http://www.zotero.org/styles/journal-of-management" hasBibliography="1" bibliographyStyleHasBeenSet="1"/&gt;&lt;prefs&gt;&lt;pref name="fieldType" value="Field"/&gt;&lt;/prefs&gt;&lt;/data&gt;</vt:lpwstr>
  </property>
  <property fmtid="{D5CDD505-2E9C-101B-9397-08002B2CF9AE}" pid="3" name="GrammarlyDocumentId">
    <vt:lpwstr>ae8400f2788b41befb4942d3094e498ea4435397116a6a7a7c79886a896b58b2</vt:lpwstr>
  </property>
</Properties>
</file>